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9B02D9" w14:textId="0A2A5D1A" w:rsidR="002348DE" w:rsidRPr="0044346C" w:rsidRDefault="00B714C7" w:rsidP="00E067D6">
      <w:pPr>
        <w:spacing w:line="480" w:lineRule="auto"/>
        <w:jc w:val="center"/>
        <w:rPr>
          <w:b/>
          <w:bCs/>
          <w:sz w:val="28"/>
          <w:szCs w:val="28"/>
        </w:rPr>
      </w:pPr>
      <w:bookmarkStart w:id="0" w:name="_Hlk207881432"/>
      <w:r w:rsidRPr="0044346C">
        <w:rPr>
          <w:b/>
          <w:bCs/>
          <w:sz w:val="28"/>
          <w:szCs w:val="28"/>
        </w:rPr>
        <w:t>Quantification of esterified oxylipins</w:t>
      </w:r>
      <w:r w:rsidR="00D15CD0" w:rsidRPr="0044346C">
        <w:rPr>
          <w:b/>
          <w:bCs/>
          <w:sz w:val="28"/>
          <w:szCs w:val="28"/>
        </w:rPr>
        <w:t xml:space="preserve"> </w:t>
      </w:r>
      <w:r w:rsidR="00575555" w:rsidRPr="0044346C">
        <w:rPr>
          <w:b/>
          <w:bCs/>
          <w:sz w:val="28"/>
          <w:szCs w:val="28"/>
        </w:rPr>
        <w:t>following</w:t>
      </w:r>
      <w:r w:rsidR="006725DC" w:rsidRPr="0044346C">
        <w:rPr>
          <w:b/>
          <w:bCs/>
          <w:sz w:val="28"/>
          <w:szCs w:val="28"/>
        </w:rPr>
        <w:t xml:space="preserve"> HILIC-</w:t>
      </w:r>
      <w:r w:rsidR="00D15CD0" w:rsidRPr="0044346C">
        <w:rPr>
          <w:b/>
          <w:bCs/>
          <w:sz w:val="28"/>
          <w:szCs w:val="28"/>
        </w:rPr>
        <w:t>fractionation of lipid classes</w:t>
      </w:r>
      <w:bookmarkEnd w:id="0"/>
      <w:r w:rsidR="00722EBB" w:rsidRPr="0044346C">
        <w:rPr>
          <w:b/>
          <w:bCs/>
          <w:sz w:val="28"/>
          <w:szCs w:val="28"/>
        </w:rPr>
        <w:t xml:space="preserve"> </w:t>
      </w:r>
    </w:p>
    <w:p w14:paraId="60F047C4" w14:textId="2314BD1C" w:rsidR="003D09F3" w:rsidRPr="00F10218" w:rsidRDefault="00D15CD0" w:rsidP="00A97576">
      <w:pPr>
        <w:spacing w:line="480" w:lineRule="auto"/>
        <w:jc w:val="center"/>
        <w:rPr>
          <w:rFonts w:cs="Times New Roman"/>
          <w:vertAlign w:val="superscript"/>
          <w:lang w:val="de-DE"/>
        </w:rPr>
      </w:pPr>
      <w:bookmarkStart w:id="1" w:name="_Hlk208225565"/>
      <w:r w:rsidRPr="00F10218">
        <w:rPr>
          <w:rFonts w:cs="Times New Roman"/>
          <w:lang w:val="de-DE"/>
        </w:rPr>
        <w:t>Luca M. Wende</w:t>
      </w:r>
      <w:r w:rsidR="003D09F3" w:rsidRPr="00F10218">
        <w:rPr>
          <w:rFonts w:cs="Times New Roman"/>
          <w:vertAlign w:val="superscript"/>
          <w:lang w:val="de-DE"/>
        </w:rPr>
        <w:t>1</w:t>
      </w:r>
      <w:r w:rsidR="003D09F3" w:rsidRPr="00F10218">
        <w:rPr>
          <w:rFonts w:cs="Times New Roman"/>
          <w:lang w:val="de-DE"/>
        </w:rPr>
        <w:t xml:space="preserve">, </w:t>
      </w:r>
      <w:r w:rsidR="00FA06F1" w:rsidRPr="00F10218">
        <w:rPr>
          <w:rFonts w:cs="Times New Roman"/>
          <w:lang w:val="de-DE"/>
        </w:rPr>
        <w:t>Laura Carpanedo</w:t>
      </w:r>
      <w:r w:rsidR="00FA06F1" w:rsidRPr="00F10218">
        <w:rPr>
          <w:rFonts w:cs="Times New Roman"/>
          <w:vertAlign w:val="superscript"/>
          <w:lang w:val="de-DE"/>
        </w:rPr>
        <w:t>1</w:t>
      </w:r>
      <w:r w:rsidR="00235905" w:rsidRPr="00F10218">
        <w:rPr>
          <w:rFonts w:cs="Times New Roman"/>
          <w:lang w:val="de-DE"/>
        </w:rPr>
        <w:t>,</w:t>
      </w:r>
      <w:r w:rsidR="00C744B4" w:rsidRPr="00F10218">
        <w:rPr>
          <w:rFonts w:cs="Times New Roman"/>
          <w:lang w:val="de-DE"/>
        </w:rPr>
        <w:t xml:space="preserve"> Lilli Scholz</w:t>
      </w:r>
      <w:r w:rsidR="00C744B4" w:rsidRPr="00F10218">
        <w:rPr>
          <w:rFonts w:cs="Times New Roman"/>
          <w:vertAlign w:val="superscript"/>
          <w:lang w:val="de-DE"/>
        </w:rPr>
        <w:t>1</w:t>
      </w:r>
      <w:r w:rsidR="00C744B4" w:rsidRPr="00F10218">
        <w:rPr>
          <w:rFonts w:cs="Times New Roman"/>
          <w:lang w:val="de-DE"/>
        </w:rPr>
        <w:t>,</w:t>
      </w:r>
      <w:r w:rsidR="006725DC" w:rsidRPr="00F10218">
        <w:rPr>
          <w:rFonts w:cs="Times New Roman"/>
          <w:lang w:val="de-DE"/>
        </w:rPr>
        <w:t xml:space="preserve"> Nadja Kampschulte</w:t>
      </w:r>
      <w:r w:rsidR="006725DC" w:rsidRPr="00F10218">
        <w:rPr>
          <w:rFonts w:cs="Times New Roman"/>
          <w:vertAlign w:val="superscript"/>
          <w:lang w:val="de-DE"/>
        </w:rPr>
        <w:t>1</w:t>
      </w:r>
      <w:r w:rsidR="006725DC" w:rsidRPr="00F10218">
        <w:rPr>
          <w:rFonts w:cs="Times New Roman"/>
          <w:lang w:val="de-DE"/>
        </w:rPr>
        <w:t>,</w:t>
      </w:r>
      <w:r w:rsidR="003D09F3" w:rsidRPr="00F10218">
        <w:rPr>
          <w:rFonts w:cs="Times New Roman"/>
          <w:lang w:val="de-DE"/>
        </w:rPr>
        <w:t xml:space="preserve"> </w:t>
      </w:r>
      <w:r w:rsidR="00E067D6" w:rsidRPr="00F10218">
        <w:rPr>
          <w:rFonts w:cs="Times New Roman"/>
          <w:lang w:val="de-DE"/>
        </w:rPr>
        <w:t xml:space="preserve">Annette L. </w:t>
      </w:r>
      <w:r w:rsidR="00575555" w:rsidRPr="00F10218">
        <w:rPr>
          <w:rFonts w:cs="Times New Roman"/>
          <w:lang w:val="de-DE"/>
        </w:rPr>
        <w:t>West</w:t>
      </w:r>
      <w:r w:rsidR="00E067D6" w:rsidRPr="00F10218">
        <w:rPr>
          <w:rFonts w:cs="Times New Roman"/>
          <w:vertAlign w:val="superscript"/>
          <w:lang w:val="de-DE"/>
        </w:rPr>
        <w:t>2</w:t>
      </w:r>
      <w:r w:rsidR="00BD18DB" w:rsidRPr="00F10218">
        <w:rPr>
          <w:rFonts w:cs="Times New Roman"/>
          <w:lang w:val="de-DE"/>
        </w:rPr>
        <w:t>,</w:t>
      </w:r>
      <w:r w:rsidR="00E067D6" w:rsidRPr="00F10218">
        <w:rPr>
          <w:rFonts w:cs="Times New Roman"/>
          <w:lang w:val="de-DE"/>
        </w:rPr>
        <w:t xml:space="preserve"> </w:t>
      </w:r>
      <w:r w:rsidR="00111340" w:rsidRPr="00F10218">
        <w:rPr>
          <w:rFonts w:cs="Times New Roman"/>
          <w:lang w:val="de-DE"/>
        </w:rPr>
        <w:t>Philip C. Calder</w:t>
      </w:r>
      <w:r w:rsidR="00111340" w:rsidRPr="00F10218">
        <w:rPr>
          <w:rFonts w:cs="Times New Roman"/>
          <w:vertAlign w:val="superscript"/>
          <w:lang w:val="de-DE"/>
        </w:rPr>
        <w:t>2</w:t>
      </w:r>
      <w:r w:rsidR="003C5218" w:rsidRPr="00F10218">
        <w:rPr>
          <w:rFonts w:cs="Times New Roman"/>
          <w:vertAlign w:val="superscript"/>
          <w:lang w:val="de-DE"/>
        </w:rPr>
        <w:t>,3</w:t>
      </w:r>
      <w:r w:rsidR="00111340" w:rsidRPr="00F10218">
        <w:rPr>
          <w:rFonts w:cs="Times New Roman"/>
          <w:lang w:val="de-DE"/>
        </w:rPr>
        <w:t xml:space="preserve">, </w:t>
      </w:r>
      <w:r w:rsidR="003D09F3" w:rsidRPr="00F10218">
        <w:rPr>
          <w:rFonts w:cs="Times New Roman"/>
          <w:lang w:val="de-DE"/>
        </w:rPr>
        <w:t>Nils Helge Schebb</w:t>
      </w:r>
      <w:r w:rsidR="003D09F3" w:rsidRPr="00F10218">
        <w:rPr>
          <w:rFonts w:cs="Times New Roman"/>
          <w:vertAlign w:val="superscript"/>
          <w:lang w:val="de-DE"/>
        </w:rPr>
        <w:t>1*</w:t>
      </w:r>
    </w:p>
    <w:p w14:paraId="7F02562A" w14:textId="77777777" w:rsidR="00765B26" w:rsidRPr="00F10218" w:rsidRDefault="00765B26" w:rsidP="00A97576">
      <w:pPr>
        <w:spacing w:line="480" w:lineRule="auto"/>
        <w:jc w:val="center"/>
        <w:rPr>
          <w:rFonts w:cs="Times New Roman"/>
          <w:lang w:val="de-DE"/>
        </w:rPr>
      </w:pPr>
    </w:p>
    <w:p w14:paraId="7CFE0AEF" w14:textId="42CDE94A" w:rsidR="003D09F3" w:rsidRPr="0044346C" w:rsidRDefault="003D09F3" w:rsidP="006B7C9C">
      <w:pPr>
        <w:spacing w:after="0" w:line="480" w:lineRule="auto"/>
        <w:jc w:val="center"/>
        <w:rPr>
          <w:rFonts w:cs="Times New Roman"/>
        </w:rPr>
      </w:pPr>
      <w:r w:rsidRPr="0044346C">
        <w:rPr>
          <w:rFonts w:cs="Times New Roman"/>
          <w:vertAlign w:val="superscript"/>
        </w:rPr>
        <w:t>1</w:t>
      </w:r>
      <w:r w:rsidRPr="0044346C">
        <w:rPr>
          <w:rFonts w:cs="Times New Roman"/>
        </w:rPr>
        <w:t xml:space="preserve"> Food Chemistry, </w:t>
      </w:r>
      <w:r w:rsidR="00A65A10" w:rsidRPr="0044346C">
        <w:rPr>
          <w:rFonts w:cs="Times New Roman"/>
        </w:rPr>
        <w:t>School</w:t>
      </w:r>
      <w:r w:rsidRPr="0044346C">
        <w:rPr>
          <w:rFonts w:cs="Times New Roman"/>
        </w:rPr>
        <w:t xml:space="preserve"> of Mathematics and Natural Sciences, University of Wuppertal, </w:t>
      </w:r>
      <w:r w:rsidR="00716103" w:rsidRPr="0044346C">
        <w:rPr>
          <w:rFonts w:cs="Times New Roman"/>
        </w:rPr>
        <w:t xml:space="preserve">42119 </w:t>
      </w:r>
      <w:r w:rsidRPr="0044346C">
        <w:rPr>
          <w:rFonts w:cs="Times New Roman"/>
        </w:rPr>
        <w:t>Wuppertal, Germany</w:t>
      </w:r>
      <w:r w:rsidR="00E067D6" w:rsidRPr="0044346C">
        <w:rPr>
          <w:rFonts w:cs="Times New Roman"/>
        </w:rPr>
        <w:t>,</w:t>
      </w:r>
    </w:p>
    <w:p w14:paraId="484DA3FD" w14:textId="6544831A" w:rsidR="003C5218" w:rsidRPr="0044346C" w:rsidRDefault="00087C79" w:rsidP="00087C79">
      <w:pPr>
        <w:spacing w:after="0" w:line="480" w:lineRule="auto"/>
        <w:jc w:val="center"/>
        <w:rPr>
          <w:rFonts w:cs="Times New Roman"/>
        </w:rPr>
      </w:pPr>
      <w:r w:rsidRPr="0044346C">
        <w:rPr>
          <w:rFonts w:cs="Times New Roman"/>
          <w:vertAlign w:val="superscript"/>
        </w:rPr>
        <w:t>2</w:t>
      </w:r>
      <w:r w:rsidRPr="0044346C">
        <w:rPr>
          <w:rFonts w:cs="Times New Roman"/>
        </w:rPr>
        <w:t xml:space="preserve"> </w:t>
      </w:r>
      <w:r w:rsidR="00716103" w:rsidRPr="0044346C">
        <w:rPr>
          <w:rFonts w:cs="Times New Roman"/>
        </w:rPr>
        <w:t>School of Human Development and Health,</w:t>
      </w:r>
      <w:r w:rsidRPr="0044346C">
        <w:rPr>
          <w:rFonts w:cs="Times New Roman"/>
        </w:rPr>
        <w:t xml:space="preserve"> </w:t>
      </w:r>
      <w:r w:rsidR="003C5218" w:rsidRPr="0044346C">
        <w:rPr>
          <w:rFonts w:cs="Times New Roman"/>
        </w:rPr>
        <w:t>Faculty of Medicine, University of Southampton,</w:t>
      </w:r>
      <w:r w:rsidRPr="0044346C">
        <w:rPr>
          <w:rFonts w:cs="Times New Roman"/>
        </w:rPr>
        <w:t xml:space="preserve"> </w:t>
      </w:r>
      <w:r w:rsidR="003C5218" w:rsidRPr="0044346C">
        <w:rPr>
          <w:rFonts w:cs="Times New Roman"/>
        </w:rPr>
        <w:t>Southampton SO16 6YD, UK</w:t>
      </w:r>
    </w:p>
    <w:p w14:paraId="3D1D67E3" w14:textId="3874B2DA" w:rsidR="00111340" w:rsidRPr="0044346C" w:rsidRDefault="00087C79" w:rsidP="00087C79">
      <w:pPr>
        <w:spacing w:after="0" w:line="480" w:lineRule="auto"/>
        <w:jc w:val="center"/>
        <w:rPr>
          <w:rFonts w:cs="Times New Roman"/>
        </w:rPr>
      </w:pPr>
      <w:r w:rsidRPr="0044346C">
        <w:rPr>
          <w:rFonts w:cs="Times New Roman"/>
          <w:vertAlign w:val="superscript"/>
        </w:rPr>
        <w:t>3</w:t>
      </w:r>
      <w:r w:rsidRPr="0044346C">
        <w:rPr>
          <w:rFonts w:cs="Times New Roman"/>
        </w:rPr>
        <w:t xml:space="preserve"> </w:t>
      </w:r>
      <w:r w:rsidR="003C5218" w:rsidRPr="0044346C">
        <w:rPr>
          <w:rFonts w:cs="Times New Roman"/>
        </w:rPr>
        <w:t>NIHR Southampton Biomedical Research Centre, University Hospital Southampton NHS Foundation</w:t>
      </w:r>
      <w:r w:rsidRPr="0044346C">
        <w:rPr>
          <w:rFonts w:cs="Times New Roman"/>
        </w:rPr>
        <w:t xml:space="preserve"> </w:t>
      </w:r>
      <w:r w:rsidR="003C5218" w:rsidRPr="0044346C">
        <w:rPr>
          <w:rFonts w:cs="Times New Roman"/>
        </w:rPr>
        <w:t>Trust</w:t>
      </w:r>
      <w:r w:rsidRPr="0044346C">
        <w:rPr>
          <w:rFonts w:cs="Times New Roman"/>
        </w:rPr>
        <w:t xml:space="preserve"> </w:t>
      </w:r>
      <w:r w:rsidR="003C5218" w:rsidRPr="0044346C">
        <w:rPr>
          <w:rFonts w:cs="Times New Roman"/>
        </w:rPr>
        <w:t>and University of Southampton, Southampton SO16 6YD, UK</w:t>
      </w:r>
    </w:p>
    <w:bookmarkEnd w:id="1"/>
    <w:p w14:paraId="74A0CDF3" w14:textId="77777777" w:rsidR="0040015D" w:rsidRPr="0044346C" w:rsidRDefault="0040015D" w:rsidP="00087C79">
      <w:pPr>
        <w:spacing w:after="0" w:line="480" w:lineRule="auto"/>
        <w:jc w:val="center"/>
        <w:rPr>
          <w:rFonts w:cs="Times New Roman"/>
        </w:rPr>
      </w:pPr>
    </w:p>
    <w:p w14:paraId="7C362DC5" w14:textId="43349ECD" w:rsidR="003B63C6" w:rsidRPr="0044346C" w:rsidRDefault="003B63C6" w:rsidP="003B63C6">
      <w:pPr>
        <w:spacing w:line="480" w:lineRule="auto"/>
        <w:jc w:val="both"/>
        <w:rPr>
          <w:bCs/>
        </w:rPr>
      </w:pPr>
      <w:r w:rsidRPr="0044346C">
        <w:t xml:space="preserve">*corresponding author: </w:t>
      </w:r>
      <w:r w:rsidRPr="0044346C">
        <w:rPr>
          <w:bCs/>
        </w:rPr>
        <w:t xml:space="preserve">Nils Helge Schebb, Food Chemistry, </w:t>
      </w:r>
      <w:r w:rsidR="00A65A10" w:rsidRPr="0044346C">
        <w:rPr>
          <w:bCs/>
        </w:rPr>
        <w:t>School</w:t>
      </w:r>
      <w:r w:rsidRPr="0044346C">
        <w:rPr>
          <w:bCs/>
        </w:rPr>
        <w:t xml:space="preserve"> of Mathematics and Natural Sciences, University of Wuppertal, Gausstrasse 20, 42119 Wuppertal, Germany; Email: nils@schebb-web.de; Phone: +49-202-439-3457</w:t>
      </w:r>
    </w:p>
    <w:p w14:paraId="5AD416F0" w14:textId="0D71CE05" w:rsidR="0040015D" w:rsidRPr="0044346C" w:rsidRDefault="0040015D" w:rsidP="003B63C6">
      <w:pPr>
        <w:spacing w:line="480" w:lineRule="auto"/>
        <w:jc w:val="both"/>
        <w:rPr>
          <w:b/>
          <w:bCs/>
        </w:rPr>
      </w:pPr>
      <w:r w:rsidRPr="0044346C">
        <w:rPr>
          <w:b/>
          <w:bCs/>
        </w:rPr>
        <w:t>Running title:</w:t>
      </w:r>
      <w:r w:rsidRPr="0044346C">
        <w:t xml:space="preserve"> </w:t>
      </w:r>
      <w:r w:rsidR="00E76C77" w:rsidRPr="0044346C">
        <w:t>SPE-fractionation of</w:t>
      </w:r>
      <w:r w:rsidR="00872A34" w:rsidRPr="0044346C">
        <w:t xml:space="preserve"> </w:t>
      </w:r>
      <w:r w:rsidR="00561A23" w:rsidRPr="0044346C">
        <w:t>oxylipin-</w:t>
      </w:r>
      <w:r w:rsidR="00E76C77" w:rsidRPr="0044346C">
        <w:t xml:space="preserve">bearing </w:t>
      </w:r>
      <w:r w:rsidR="008B69BE" w:rsidRPr="0044346C">
        <w:t>lipid</w:t>
      </w:r>
      <w:r w:rsidR="00E76C77" w:rsidRPr="0044346C">
        <w:t>s</w:t>
      </w:r>
    </w:p>
    <w:p w14:paraId="3245CD81" w14:textId="77777777" w:rsidR="00667B06" w:rsidRPr="0044346C" w:rsidRDefault="00667B06" w:rsidP="00667B06">
      <w:pPr>
        <w:rPr>
          <w:b/>
          <w:bCs/>
        </w:rPr>
      </w:pPr>
      <w:r w:rsidRPr="0044346C">
        <w:rPr>
          <w:b/>
          <w:bCs/>
        </w:rPr>
        <w:t>Funding statement</w:t>
      </w:r>
    </w:p>
    <w:p w14:paraId="028633D0" w14:textId="2E730957" w:rsidR="00765B26" w:rsidRDefault="00667B06" w:rsidP="00A72607">
      <w:pPr>
        <w:spacing w:line="480" w:lineRule="auto"/>
        <w:jc w:val="both"/>
      </w:pPr>
      <w:r w:rsidRPr="0044346C">
        <w:t>The work is supported by a grant (grant no.:557734767) from the German Research Foundation (to N. H. S.)</w:t>
      </w:r>
      <w:r w:rsidR="003427EA">
        <w:rPr>
          <w:rStyle w:val="Funotenzeichen"/>
        </w:rPr>
        <w:footnoteReference w:id="2"/>
      </w:r>
    </w:p>
    <w:p w14:paraId="05EAB314" w14:textId="77777777" w:rsidR="003427EA" w:rsidRDefault="003427EA" w:rsidP="00A72607">
      <w:pPr>
        <w:spacing w:line="480" w:lineRule="auto"/>
        <w:jc w:val="both"/>
      </w:pPr>
    </w:p>
    <w:p w14:paraId="14FA9696" w14:textId="77777777" w:rsidR="005813A9" w:rsidRDefault="005813A9" w:rsidP="003B63C6">
      <w:pPr>
        <w:rPr>
          <w:b/>
          <w:bCs/>
        </w:rPr>
      </w:pPr>
    </w:p>
    <w:p w14:paraId="7BEA0DC9" w14:textId="77777777" w:rsidR="005813A9" w:rsidRDefault="005813A9" w:rsidP="003B63C6">
      <w:pPr>
        <w:rPr>
          <w:b/>
          <w:bCs/>
        </w:rPr>
      </w:pPr>
    </w:p>
    <w:p w14:paraId="2383A836" w14:textId="77777777" w:rsidR="005813A9" w:rsidRDefault="005813A9" w:rsidP="003B63C6">
      <w:pPr>
        <w:rPr>
          <w:b/>
          <w:bCs/>
        </w:rPr>
      </w:pPr>
    </w:p>
    <w:p w14:paraId="6DF19DB0" w14:textId="77777777" w:rsidR="005813A9" w:rsidRDefault="005813A9" w:rsidP="003B63C6">
      <w:pPr>
        <w:rPr>
          <w:b/>
          <w:bCs/>
        </w:rPr>
      </w:pPr>
    </w:p>
    <w:p w14:paraId="11A86983" w14:textId="77777777" w:rsidR="005813A9" w:rsidRDefault="005813A9" w:rsidP="003B63C6">
      <w:pPr>
        <w:rPr>
          <w:b/>
          <w:bCs/>
        </w:rPr>
      </w:pPr>
    </w:p>
    <w:p w14:paraId="51455480" w14:textId="77777777" w:rsidR="005813A9" w:rsidRDefault="005813A9" w:rsidP="003B63C6">
      <w:pPr>
        <w:rPr>
          <w:b/>
          <w:bCs/>
        </w:rPr>
      </w:pPr>
    </w:p>
    <w:p w14:paraId="6394EE6E" w14:textId="77777777" w:rsidR="005813A9" w:rsidRDefault="005813A9" w:rsidP="003B63C6">
      <w:pPr>
        <w:rPr>
          <w:b/>
          <w:bCs/>
        </w:rPr>
      </w:pPr>
    </w:p>
    <w:p w14:paraId="5CCB2FC4" w14:textId="77777777" w:rsidR="005813A9" w:rsidRDefault="005813A9" w:rsidP="003B63C6">
      <w:pPr>
        <w:rPr>
          <w:b/>
          <w:bCs/>
        </w:rPr>
      </w:pPr>
    </w:p>
    <w:p w14:paraId="773708C1" w14:textId="77777777" w:rsidR="005813A9" w:rsidRDefault="005813A9" w:rsidP="003B63C6">
      <w:pPr>
        <w:rPr>
          <w:b/>
          <w:bCs/>
        </w:rPr>
      </w:pPr>
    </w:p>
    <w:p w14:paraId="54E51539" w14:textId="77777777" w:rsidR="005813A9" w:rsidRDefault="005813A9" w:rsidP="003B63C6">
      <w:pPr>
        <w:rPr>
          <w:b/>
          <w:bCs/>
        </w:rPr>
      </w:pPr>
    </w:p>
    <w:p w14:paraId="6C59412D" w14:textId="77777777" w:rsidR="005813A9" w:rsidRDefault="005813A9" w:rsidP="003B63C6">
      <w:pPr>
        <w:rPr>
          <w:b/>
          <w:bCs/>
        </w:rPr>
      </w:pPr>
    </w:p>
    <w:p w14:paraId="364E7914" w14:textId="77777777" w:rsidR="005813A9" w:rsidRDefault="005813A9" w:rsidP="003B63C6">
      <w:pPr>
        <w:rPr>
          <w:b/>
          <w:bCs/>
        </w:rPr>
      </w:pPr>
    </w:p>
    <w:p w14:paraId="18EED034" w14:textId="77777777" w:rsidR="005813A9" w:rsidRDefault="005813A9" w:rsidP="003B63C6">
      <w:pPr>
        <w:rPr>
          <w:b/>
          <w:bCs/>
        </w:rPr>
      </w:pPr>
    </w:p>
    <w:p w14:paraId="7FA5B03D" w14:textId="77777777" w:rsidR="005813A9" w:rsidRDefault="005813A9" w:rsidP="003B63C6">
      <w:pPr>
        <w:rPr>
          <w:b/>
          <w:bCs/>
        </w:rPr>
      </w:pPr>
    </w:p>
    <w:p w14:paraId="4F8082E6" w14:textId="77777777" w:rsidR="003427EA" w:rsidRDefault="003427EA" w:rsidP="003B63C6">
      <w:pPr>
        <w:rPr>
          <w:b/>
          <w:bCs/>
        </w:rPr>
      </w:pPr>
    </w:p>
    <w:p w14:paraId="3DE88B46" w14:textId="77777777" w:rsidR="003427EA" w:rsidRDefault="003427EA" w:rsidP="003B63C6">
      <w:pPr>
        <w:rPr>
          <w:b/>
          <w:bCs/>
        </w:rPr>
      </w:pPr>
    </w:p>
    <w:p w14:paraId="34926AF1" w14:textId="77777777" w:rsidR="003427EA" w:rsidRDefault="003427EA" w:rsidP="003B63C6">
      <w:pPr>
        <w:rPr>
          <w:b/>
          <w:bCs/>
        </w:rPr>
      </w:pPr>
    </w:p>
    <w:p w14:paraId="62526FD3" w14:textId="77777777" w:rsidR="005813A9" w:rsidRDefault="005813A9" w:rsidP="003B63C6">
      <w:pPr>
        <w:rPr>
          <w:b/>
          <w:bCs/>
        </w:rPr>
      </w:pPr>
    </w:p>
    <w:p w14:paraId="7D24523F" w14:textId="77777777" w:rsidR="003427EA" w:rsidRDefault="003427EA" w:rsidP="003B63C6">
      <w:pPr>
        <w:rPr>
          <w:b/>
          <w:bCs/>
        </w:rPr>
      </w:pPr>
    </w:p>
    <w:p w14:paraId="7F9FFFD3" w14:textId="7E3214BC" w:rsidR="003B63C6" w:rsidRDefault="003B63C6" w:rsidP="003B63C6">
      <w:pPr>
        <w:rPr>
          <w:b/>
          <w:bCs/>
        </w:rPr>
      </w:pPr>
      <w:r w:rsidRPr="0044346C">
        <w:rPr>
          <w:b/>
          <w:bCs/>
        </w:rPr>
        <w:lastRenderedPageBreak/>
        <w:t>Abstract</w:t>
      </w:r>
    </w:p>
    <w:p w14:paraId="7CEFC3F4" w14:textId="77777777" w:rsidR="00765B26" w:rsidRPr="0044346C" w:rsidRDefault="00765B26" w:rsidP="003B63C6">
      <w:pPr>
        <w:rPr>
          <w:b/>
          <w:bCs/>
        </w:rPr>
      </w:pPr>
    </w:p>
    <w:p w14:paraId="734AA55C" w14:textId="20D9398B" w:rsidR="00CE578A" w:rsidRPr="0044346C" w:rsidRDefault="00E76C77" w:rsidP="00AD31BD">
      <w:pPr>
        <w:spacing w:line="480" w:lineRule="auto"/>
        <w:ind w:firstLine="720"/>
        <w:jc w:val="both"/>
        <w:rPr>
          <w:rFonts w:cs="Times New Roman"/>
        </w:rPr>
      </w:pPr>
      <w:r w:rsidRPr="0044346C">
        <w:rPr>
          <w:rFonts w:cs="Times New Roman"/>
        </w:rPr>
        <w:t xml:space="preserve">Several </w:t>
      </w:r>
      <w:r w:rsidR="00470709" w:rsidRPr="0044346C">
        <w:rPr>
          <w:rFonts w:cs="Times New Roman"/>
        </w:rPr>
        <w:t>oxylipins are lipid mediators derived from the oxidation of</w:t>
      </w:r>
      <w:r w:rsidR="00294D53" w:rsidRPr="0044346C">
        <w:rPr>
          <w:rFonts w:cs="Times New Roman"/>
        </w:rPr>
        <w:t xml:space="preserve"> polyunsaturated fatty acids</w:t>
      </w:r>
      <w:r w:rsidR="00470709" w:rsidRPr="0044346C">
        <w:rPr>
          <w:rFonts w:cs="Times New Roman"/>
        </w:rPr>
        <w:t xml:space="preserve"> </w:t>
      </w:r>
      <w:r w:rsidR="00294D53" w:rsidRPr="0044346C">
        <w:rPr>
          <w:rFonts w:cs="Times New Roman"/>
        </w:rPr>
        <w:t>(</w:t>
      </w:r>
      <w:r w:rsidR="00470709" w:rsidRPr="0044346C">
        <w:rPr>
          <w:rFonts w:cs="Times New Roman"/>
        </w:rPr>
        <w:t>PUFA</w:t>
      </w:r>
      <w:r w:rsidR="00294D53" w:rsidRPr="0044346C">
        <w:rPr>
          <w:rFonts w:cs="Times New Roman"/>
        </w:rPr>
        <w:t>s)</w:t>
      </w:r>
      <w:r w:rsidR="00D27897" w:rsidRPr="0044346C">
        <w:rPr>
          <w:rFonts w:cs="Times New Roman"/>
        </w:rPr>
        <w:t>. The majority of oxylipins in biological samples occur</w:t>
      </w:r>
      <w:r w:rsidR="00561A23" w:rsidRPr="0044346C">
        <w:rPr>
          <w:rFonts w:cs="Times New Roman"/>
        </w:rPr>
        <w:t>s</w:t>
      </w:r>
      <w:r w:rsidR="00D27897" w:rsidRPr="0044346C">
        <w:rPr>
          <w:rFonts w:cs="Times New Roman"/>
        </w:rPr>
        <w:t xml:space="preserve"> esterified in neutral lipids (nL</w:t>
      </w:r>
      <w:r w:rsidR="00716103" w:rsidRPr="0044346C">
        <w:rPr>
          <w:rFonts w:cs="Times New Roman"/>
        </w:rPr>
        <w:t>s</w:t>
      </w:r>
      <w:r w:rsidR="00D27897" w:rsidRPr="0044346C">
        <w:rPr>
          <w:rFonts w:cs="Times New Roman"/>
        </w:rPr>
        <w:t xml:space="preserve">) and phospholipids (PLs). </w:t>
      </w:r>
      <w:r w:rsidR="00B26E76" w:rsidRPr="0044346C">
        <w:rPr>
          <w:rFonts w:cs="Times New Roman"/>
        </w:rPr>
        <w:t>They</w:t>
      </w:r>
      <w:r w:rsidR="00085F0D" w:rsidRPr="0044346C">
        <w:rPr>
          <w:rFonts w:cs="Times New Roman"/>
        </w:rPr>
        <w:t xml:space="preserve"> are </w:t>
      </w:r>
      <w:r w:rsidRPr="0044346C">
        <w:rPr>
          <w:rFonts w:cs="Times New Roman"/>
        </w:rPr>
        <w:t>commonly</w:t>
      </w:r>
      <w:r w:rsidR="00085F0D" w:rsidRPr="0044346C">
        <w:rPr>
          <w:rFonts w:cs="Times New Roman"/>
        </w:rPr>
        <w:t xml:space="preserve"> quantified</w:t>
      </w:r>
      <w:r w:rsidR="000873C8" w:rsidRPr="0044346C">
        <w:rPr>
          <w:rFonts w:cs="Times New Roman"/>
        </w:rPr>
        <w:t xml:space="preserve"> indirectly</w:t>
      </w:r>
      <w:r w:rsidR="00085F0D" w:rsidRPr="0044346C">
        <w:rPr>
          <w:rFonts w:cs="Times New Roman"/>
        </w:rPr>
        <w:t xml:space="preserve"> following alkaline hydrolysis </w:t>
      </w:r>
      <w:r w:rsidR="00B26E76" w:rsidRPr="0044346C">
        <w:rPr>
          <w:rFonts w:cs="Times New Roman"/>
        </w:rPr>
        <w:t>providing</w:t>
      </w:r>
      <w:r w:rsidR="00085F0D" w:rsidRPr="0044346C">
        <w:rPr>
          <w:rFonts w:cs="Times New Roman"/>
        </w:rPr>
        <w:t xml:space="preserve"> </w:t>
      </w:r>
      <w:r w:rsidR="00CE578A" w:rsidRPr="0044346C">
        <w:rPr>
          <w:rFonts w:cs="Times New Roman"/>
        </w:rPr>
        <w:t>excellent</w:t>
      </w:r>
      <w:r w:rsidR="00085F0D" w:rsidRPr="0044346C">
        <w:rPr>
          <w:rFonts w:cs="Times New Roman"/>
        </w:rPr>
        <w:t xml:space="preserve"> sensitivity but the information in which lipid classes the oxylipins</w:t>
      </w:r>
      <w:r w:rsidR="00561A23" w:rsidRPr="0044346C">
        <w:rPr>
          <w:rFonts w:cs="Times New Roman"/>
        </w:rPr>
        <w:t xml:space="preserve"> </w:t>
      </w:r>
      <w:r w:rsidR="00716103" w:rsidRPr="0044346C">
        <w:rPr>
          <w:rFonts w:cs="Times New Roman"/>
        </w:rPr>
        <w:t>occurred in</w:t>
      </w:r>
      <w:r w:rsidR="00085F0D" w:rsidRPr="0044346C">
        <w:rPr>
          <w:rFonts w:cs="Times New Roman"/>
        </w:rPr>
        <w:t xml:space="preserve"> </w:t>
      </w:r>
      <w:r w:rsidRPr="0044346C">
        <w:rPr>
          <w:rFonts w:cs="Times New Roman"/>
        </w:rPr>
        <w:t>is</w:t>
      </w:r>
      <w:r w:rsidR="00085F0D" w:rsidRPr="0044346C">
        <w:rPr>
          <w:rFonts w:cs="Times New Roman"/>
        </w:rPr>
        <w:t xml:space="preserve"> lost. </w:t>
      </w:r>
      <w:r w:rsidRPr="0044346C">
        <w:rPr>
          <w:rFonts w:cs="Times New Roman"/>
        </w:rPr>
        <w:t xml:space="preserve">The direct </w:t>
      </w:r>
      <w:r w:rsidR="00085F0D" w:rsidRPr="0044346C">
        <w:rPr>
          <w:rFonts w:cs="Times New Roman"/>
        </w:rPr>
        <w:t xml:space="preserve">analysis of </w:t>
      </w:r>
      <w:r w:rsidRPr="0044346C">
        <w:rPr>
          <w:rFonts w:cs="Times New Roman"/>
        </w:rPr>
        <w:t xml:space="preserve">oxidized </w:t>
      </w:r>
      <w:r w:rsidR="00BC5385" w:rsidRPr="0044346C">
        <w:rPr>
          <w:rFonts w:cs="Times New Roman"/>
        </w:rPr>
        <w:t>lipids</w:t>
      </w:r>
      <w:r w:rsidRPr="0044346C">
        <w:rPr>
          <w:rFonts w:cs="Times New Roman"/>
        </w:rPr>
        <w:t xml:space="preserve"> is currently not sensitive enough </w:t>
      </w:r>
      <w:r w:rsidR="00BC5385" w:rsidRPr="0044346C">
        <w:rPr>
          <w:rFonts w:cs="Times New Roman"/>
        </w:rPr>
        <w:t>to detect all esterified oxylipins</w:t>
      </w:r>
      <w:r w:rsidR="00085F0D" w:rsidRPr="0044346C">
        <w:rPr>
          <w:rFonts w:cs="Times New Roman"/>
        </w:rPr>
        <w:t xml:space="preserve">. </w:t>
      </w:r>
      <w:r w:rsidR="00B26E76" w:rsidRPr="0044346C">
        <w:rPr>
          <w:rFonts w:cs="Times New Roman"/>
        </w:rPr>
        <w:t>Here,</w:t>
      </w:r>
      <w:r w:rsidR="00085F0D" w:rsidRPr="0044346C">
        <w:rPr>
          <w:rFonts w:cs="Times New Roman"/>
        </w:rPr>
        <w:t xml:space="preserve"> a</w:t>
      </w:r>
      <w:r w:rsidRPr="0044346C">
        <w:rPr>
          <w:rFonts w:cs="Times New Roman"/>
        </w:rPr>
        <w:t xml:space="preserve"> </w:t>
      </w:r>
      <w:r w:rsidR="005813A9">
        <w:rPr>
          <w:rFonts w:cs="Times New Roman"/>
        </w:rPr>
        <w:t xml:space="preserve">new </w:t>
      </w:r>
      <w:r w:rsidRPr="0044346C">
        <w:rPr>
          <w:rFonts w:cs="Times New Roman"/>
        </w:rPr>
        <w:t>h</w:t>
      </w:r>
      <w:r w:rsidRPr="0044346C">
        <w:t xml:space="preserve">ydrophilic </w:t>
      </w:r>
      <w:r w:rsidR="00157CC5" w:rsidRPr="0044346C">
        <w:t>interaction</w:t>
      </w:r>
      <w:r w:rsidRPr="0044346C">
        <w:t xml:space="preserve"> liquid chromatography (HILIC)</w:t>
      </w:r>
      <w:r w:rsidR="00157CC5" w:rsidRPr="0044346C">
        <w:t xml:space="preserve"> based</w:t>
      </w:r>
      <w:r w:rsidR="00085F0D" w:rsidRPr="0044346C">
        <w:rPr>
          <w:rFonts w:cs="Times New Roman"/>
        </w:rPr>
        <w:t xml:space="preserve"> lipid class fractionation </w:t>
      </w:r>
      <w:r w:rsidR="00DB1BBE" w:rsidRPr="0044346C">
        <w:rPr>
          <w:rFonts w:cs="Times New Roman"/>
        </w:rPr>
        <w:t xml:space="preserve">using </w:t>
      </w:r>
      <w:r w:rsidR="00561A23" w:rsidRPr="0044346C">
        <w:rPr>
          <w:rFonts w:cs="Times New Roman"/>
        </w:rPr>
        <w:t>solid-</w:t>
      </w:r>
      <w:r w:rsidR="00DB1BBE" w:rsidRPr="0044346C">
        <w:rPr>
          <w:rFonts w:cs="Times New Roman"/>
        </w:rPr>
        <w:t>phase extraction (SPE)</w:t>
      </w:r>
      <w:r w:rsidRPr="0044346C">
        <w:rPr>
          <w:rFonts w:cs="Times New Roman"/>
        </w:rPr>
        <w:t xml:space="preserve"> cartrid</w:t>
      </w:r>
      <w:r w:rsidR="00157CC5" w:rsidRPr="0044346C">
        <w:rPr>
          <w:rFonts w:cs="Times New Roman"/>
        </w:rPr>
        <w:t>g</w:t>
      </w:r>
      <w:r w:rsidRPr="0044346C">
        <w:rPr>
          <w:rFonts w:cs="Times New Roman"/>
        </w:rPr>
        <w:t>es</w:t>
      </w:r>
      <w:r w:rsidR="00DB1BBE" w:rsidRPr="0044346C">
        <w:rPr>
          <w:rFonts w:cs="Times New Roman"/>
        </w:rPr>
        <w:t xml:space="preserve"> </w:t>
      </w:r>
      <w:r w:rsidR="00085F0D" w:rsidRPr="0044346C">
        <w:rPr>
          <w:rFonts w:cs="Times New Roman"/>
        </w:rPr>
        <w:t>was developed</w:t>
      </w:r>
      <w:r w:rsidR="00DB1BBE" w:rsidRPr="0044346C">
        <w:rPr>
          <w:rFonts w:cs="Times New Roman"/>
        </w:rPr>
        <w:t xml:space="preserve"> </w:t>
      </w:r>
      <w:r w:rsidR="00B26E76" w:rsidRPr="0044346C">
        <w:rPr>
          <w:rFonts w:cs="Times New Roman"/>
        </w:rPr>
        <w:t>separating</w:t>
      </w:r>
      <w:r w:rsidR="00DB1BBE" w:rsidRPr="0044346C">
        <w:rPr>
          <w:rFonts w:cs="Times New Roman"/>
        </w:rPr>
        <w:t xml:space="preserve"> lipids into nL</w:t>
      </w:r>
      <w:r w:rsidR="00716103" w:rsidRPr="0044346C">
        <w:rPr>
          <w:rFonts w:cs="Times New Roman"/>
        </w:rPr>
        <w:t>s</w:t>
      </w:r>
      <w:r w:rsidR="00DB1BBE" w:rsidRPr="0044346C">
        <w:rPr>
          <w:rFonts w:cs="Times New Roman"/>
        </w:rPr>
        <w:t xml:space="preserve"> and 4 PL fractions</w:t>
      </w:r>
      <w:r w:rsidR="006D3F4D" w:rsidRPr="0044346C">
        <w:rPr>
          <w:rFonts w:cs="Times New Roman"/>
        </w:rPr>
        <w:t xml:space="preserve"> using a single column</w:t>
      </w:r>
      <w:r w:rsidR="00085F0D" w:rsidRPr="0044346C">
        <w:rPr>
          <w:rFonts w:cs="Times New Roman"/>
        </w:rPr>
        <w:t xml:space="preserve">. Esterified oxylipins in the fractions were quantified following </w:t>
      </w:r>
      <w:r w:rsidR="00D27897" w:rsidRPr="0044346C">
        <w:rPr>
          <w:rFonts w:cs="Times New Roman"/>
        </w:rPr>
        <w:t>alkaline hydroly</w:t>
      </w:r>
      <w:r w:rsidR="00085F0D" w:rsidRPr="0044346C">
        <w:rPr>
          <w:rFonts w:cs="Times New Roman"/>
        </w:rPr>
        <w:t xml:space="preserve">sis to </w:t>
      </w:r>
      <w:r w:rsidR="00DB1BBE" w:rsidRPr="0044346C">
        <w:rPr>
          <w:rFonts w:cs="Times New Roman"/>
        </w:rPr>
        <w:t xml:space="preserve">sensitively </w:t>
      </w:r>
      <w:r w:rsidR="00085F0D" w:rsidRPr="0044346C">
        <w:rPr>
          <w:rFonts w:cs="Times New Roman"/>
        </w:rPr>
        <w:t xml:space="preserve">pinpoint in which lipid classes </w:t>
      </w:r>
      <w:r w:rsidR="00B26E76" w:rsidRPr="0044346C">
        <w:rPr>
          <w:rFonts w:cs="Times New Roman"/>
        </w:rPr>
        <w:t>they</w:t>
      </w:r>
      <w:r w:rsidR="00085F0D" w:rsidRPr="0044346C">
        <w:rPr>
          <w:rFonts w:cs="Times New Roman"/>
        </w:rPr>
        <w:t xml:space="preserve"> are bound</w:t>
      </w:r>
      <w:r w:rsidR="00DB1BBE" w:rsidRPr="0044346C">
        <w:rPr>
          <w:rFonts w:cs="Times New Roman"/>
        </w:rPr>
        <w:t xml:space="preserve"> in plasma.</w:t>
      </w:r>
      <w:r w:rsidR="006D3F4D" w:rsidRPr="0044346C">
        <w:rPr>
          <w:rFonts w:cs="Times New Roman"/>
        </w:rPr>
        <w:t xml:space="preserve"> The fractionation was extensively characterized</w:t>
      </w:r>
      <w:r w:rsidRPr="0044346C">
        <w:rPr>
          <w:rFonts w:cs="Times New Roman"/>
        </w:rPr>
        <w:t xml:space="preserve"> for different lipid extracts</w:t>
      </w:r>
      <w:r w:rsidR="006D3F4D" w:rsidRPr="0044346C">
        <w:rPr>
          <w:rFonts w:cs="Times New Roman"/>
        </w:rPr>
        <w:t xml:space="preserve"> </w:t>
      </w:r>
      <w:r w:rsidRPr="0044346C">
        <w:rPr>
          <w:rFonts w:cs="Times New Roman"/>
        </w:rPr>
        <w:t>demonstrating high</w:t>
      </w:r>
      <w:r w:rsidR="006D3F4D" w:rsidRPr="0044346C">
        <w:rPr>
          <w:rFonts w:cs="Times New Roman"/>
        </w:rPr>
        <w:t xml:space="preserve"> </w:t>
      </w:r>
      <w:r w:rsidR="00157CC5" w:rsidRPr="0044346C">
        <w:rPr>
          <w:rFonts w:cs="Times New Roman"/>
        </w:rPr>
        <w:t xml:space="preserve">separation </w:t>
      </w:r>
      <w:r w:rsidR="006D3F4D" w:rsidRPr="0044346C">
        <w:rPr>
          <w:rFonts w:cs="Times New Roman"/>
        </w:rPr>
        <w:t>efficiency and recovery</w:t>
      </w:r>
      <w:r w:rsidR="00CE578A" w:rsidRPr="0044346C">
        <w:rPr>
          <w:rFonts w:cs="Times New Roman"/>
        </w:rPr>
        <w:t xml:space="preserve"> using labe</w:t>
      </w:r>
      <w:r w:rsidR="00157CC5" w:rsidRPr="0044346C">
        <w:rPr>
          <w:rFonts w:cs="Times New Roman"/>
        </w:rPr>
        <w:t>l</w:t>
      </w:r>
      <w:r w:rsidR="00CE578A" w:rsidRPr="0044346C">
        <w:rPr>
          <w:rFonts w:cs="Times New Roman"/>
        </w:rPr>
        <w:t>ed standards</w:t>
      </w:r>
      <w:r w:rsidR="00B26E76" w:rsidRPr="0044346C">
        <w:rPr>
          <w:rFonts w:cs="Times New Roman"/>
        </w:rPr>
        <w:t xml:space="preserve"> and untargeted analysis of endogenous lipids</w:t>
      </w:r>
      <w:r w:rsidR="006D3F4D" w:rsidRPr="0044346C">
        <w:rPr>
          <w:rFonts w:cs="Times New Roman"/>
        </w:rPr>
        <w:t xml:space="preserve">. Esterified oxylipins in the fractions </w:t>
      </w:r>
      <w:r w:rsidRPr="0044346C">
        <w:rPr>
          <w:rFonts w:cs="Times New Roman"/>
        </w:rPr>
        <w:t>were</w:t>
      </w:r>
      <w:r w:rsidR="006D3F4D" w:rsidRPr="0044346C">
        <w:rPr>
          <w:rFonts w:cs="Times New Roman"/>
        </w:rPr>
        <w:t xml:space="preserve"> quantitatively</w:t>
      </w:r>
      <w:r w:rsidR="00157CC5" w:rsidRPr="0044346C">
        <w:rPr>
          <w:rFonts w:cs="Times New Roman"/>
        </w:rPr>
        <w:t xml:space="preserve"> </w:t>
      </w:r>
      <w:r w:rsidRPr="0044346C">
        <w:rPr>
          <w:rFonts w:cs="Times New Roman"/>
        </w:rPr>
        <w:t>detect</w:t>
      </w:r>
      <w:r w:rsidR="00716103" w:rsidRPr="0044346C">
        <w:rPr>
          <w:rFonts w:cs="Times New Roman"/>
        </w:rPr>
        <w:t>ed</w:t>
      </w:r>
      <w:r w:rsidRPr="0044346C">
        <w:rPr>
          <w:rFonts w:cs="Times New Roman"/>
        </w:rPr>
        <w:t xml:space="preserve">. Based on the results </w:t>
      </w:r>
      <w:r w:rsidR="00716103" w:rsidRPr="0044346C">
        <w:rPr>
          <w:rFonts w:cs="Times New Roman"/>
        </w:rPr>
        <w:t>from</w:t>
      </w:r>
      <w:r w:rsidRPr="0044346C">
        <w:rPr>
          <w:rFonts w:cs="Times New Roman"/>
        </w:rPr>
        <w:t xml:space="preserve"> </w:t>
      </w:r>
      <w:r w:rsidR="006D3F4D" w:rsidRPr="0044346C">
        <w:rPr>
          <w:rFonts w:cs="Times New Roman"/>
        </w:rPr>
        <w:t>two independent human plasma</w:t>
      </w:r>
      <w:r w:rsidR="00B95AC1" w:rsidRPr="0044346C">
        <w:rPr>
          <w:rFonts w:cs="Times New Roman"/>
        </w:rPr>
        <w:t xml:space="preserve"> </w:t>
      </w:r>
      <w:r w:rsidR="006D3F4D" w:rsidRPr="0044346C">
        <w:rPr>
          <w:rFonts w:cs="Times New Roman"/>
        </w:rPr>
        <w:t>pool</w:t>
      </w:r>
      <w:r w:rsidR="00CE578A" w:rsidRPr="0044346C">
        <w:rPr>
          <w:rFonts w:cs="Times New Roman"/>
        </w:rPr>
        <w:t>s</w:t>
      </w:r>
      <w:r w:rsidR="00B95AC1" w:rsidRPr="0044346C">
        <w:rPr>
          <w:rFonts w:cs="Times New Roman"/>
        </w:rPr>
        <w:t xml:space="preserve"> including SRM1950</w:t>
      </w:r>
      <w:r w:rsidRPr="0044346C">
        <w:rPr>
          <w:rFonts w:cs="Times New Roman"/>
        </w:rPr>
        <w:t xml:space="preserve"> it is shown that</w:t>
      </w:r>
      <w:r w:rsidR="006D3F4D" w:rsidRPr="0044346C">
        <w:rPr>
          <w:rFonts w:cs="Times New Roman"/>
        </w:rPr>
        <w:t>:</w:t>
      </w:r>
      <w:r w:rsidRPr="0044346C">
        <w:rPr>
          <w:rFonts w:cs="Times New Roman"/>
        </w:rPr>
        <w:t xml:space="preserve"> </w:t>
      </w:r>
      <w:r w:rsidR="00716103" w:rsidRPr="0044346C">
        <w:rPr>
          <w:rFonts w:cs="Times New Roman"/>
        </w:rPr>
        <w:t>h</w:t>
      </w:r>
      <w:r w:rsidRPr="0044346C">
        <w:rPr>
          <w:rFonts w:cs="Times New Roman"/>
        </w:rPr>
        <w:t>ydroxy-</w:t>
      </w:r>
      <w:r w:rsidR="006D3F4D" w:rsidRPr="0044346C">
        <w:rPr>
          <w:rFonts w:cs="Times New Roman"/>
        </w:rPr>
        <w:t>linoleic acid</w:t>
      </w:r>
      <w:r w:rsidR="00561A23" w:rsidRPr="0044346C">
        <w:rPr>
          <w:rFonts w:cs="Times New Roman"/>
        </w:rPr>
        <w:t>-</w:t>
      </w:r>
      <w:r w:rsidR="006D3F4D" w:rsidRPr="0044346C">
        <w:rPr>
          <w:rFonts w:cs="Times New Roman"/>
        </w:rPr>
        <w:t xml:space="preserve"> and</w:t>
      </w:r>
      <w:r w:rsidR="008C718B" w:rsidRPr="0044346C">
        <w:rPr>
          <w:rFonts w:cs="Times New Roman"/>
        </w:rPr>
        <w:t xml:space="preserve"> </w:t>
      </w:r>
      <w:r w:rsidRPr="0044346C">
        <w:rPr>
          <w:rFonts w:cs="Times New Roman"/>
        </w:rPr>
        <w:t>hydroxy-</w:t>
      </w:r>
      <w:r w:rsidR="008C718B" w:rsidRPr="0044346C">
        <w:rPr>
          <w:rFonts w:cs="Times New Roman"/>
        </w:rPr>
        <w:t>α-linole</w:t>
      </w:r>
      <w:r w:rsidR="00157CC5" w:rsidRPr="0044346C">
        <w:rPr>
          <w:rFonts w:cs="Times New Roman"/>
        </w:rPr>
        <w:t>n</w:t>
      </w:r>
      <w:r w:rsidR="008C718B" w:rsidRPr="0044346C">
        <w:rPr>
          <w:rFonts w:cs="Times New Roman"/>
        </w:rPr>
        <w:t>ic</w:t>
      </w:r>
      <w:r w:rsidRPr="0044346C">
        <w:rPr>
          <w:rFonts w:cs="Times New Roman"/>
        </w:rPr>
        <w:t xml:space="preserve"> </w:t>
      </w:r>
      <w:r w:rsidR="00561A23" w:rsidRPr="0044346C">
        <w:rPr>
          <w:rFonts w:cs="Times New Roman"/>
        </w:rPr>
        <w:t>acid-</w:t>
      </w:r>
      <w:r w:rsidRPr="0044346C">
        <w:rPr>
          <w:rFonts w:cs="Times New Roman"/>
        </w:rPr>
        <w:t xml:space="preserve">derived oxylipins </w:t>
      </w:r>
      <w:r w:rsidR="00716103" w:rsidRPr="0044346C">
        <w:rPr>
          <w:rFonts w:cs="Times New Roman"/>
        </w:rPr>
        <w:t>a</w:t>
      </w:r>
      <w:r w:rsidR="00157CC5" w:rsidRPr="0044346C">
        <w:rPr>
          <w:rFonts w:cs="Times New Roman"/>
        </w:rPr>
        <w:t>re</w:t>
      </w:r>
      <w:r w:rsidR="00CE578A" w:rsidRPr="0044346C">
        <w:rPr>
          <w:rFonts w:cs="Times New Roman"/>
        </w:rPr>
        <w:t xml:space="preserve"> preferably bound to nL</w:t>
      </w:r>
      <w:r w:rsidR="00716103" w:rsidRPr="0044346C">
        <w:rPr>
          <w:rFonts w:cs="Times New Roman"/>
        </w:rPr>
        <w:t>s</w:t>
      </w:r>
      <w:r w:rsidR="00CE578A" w:rsidRPr="0044346C">
        <w:rPr>
          <w:rFonts w:cs="Times New Roman"/>
        </w:rPr>
        <w:t xml:space="preserve"> whereas long chain </w:t>
      </w:r>
      <w:r w:rsidRPr="0044346C">
        <w:rPr>
          <w:rFonts w:cs="Times New Roman"/>
        </w:rPr>
        <w:t>hydroxy-PUFA</w:t>
      </w:r>
      <w:r w:rsidR="00157CC5" w:rsidRPr="0044346C">
        <w:rPr>
          <w:rFonts w:cs="Times New Roman"/>
        </w:rPr>
        <w:t>s and</w:t>
      </w:r>
      <w:r w:rsidRPr="0044346C">
        <w:rPr>
          <w:rFonts w:cs="Times New Roman"/>
        </w:rPr>
        <w:t xml:space="preserve"> </w:t>
      </w:r>
      <w:r w:rsidR="00CE578A" w:rsidRPr="0044346C">
        <w:rPr>
          <w:rFonts w:cs="Times New Roman"/>
        </w:rPr>
        <w:t>PUFAs</w:t>
      </w:r>
      <w:r w:rsidRPr="0044346C">
        <w:rPr>
          <w:rFonts w:cs="Times New Roman"/>
        </w:rPr>
        <w:t xml:space="preserve"> </w:t>
      </w:r>
      <w:r w:rsidR="00716103" w:rsidRPr="0044346C">
        <w:rPr>
          <w:rFonts w:cs="Times New Roman"/>
        </w:rPr>
        <w:t>(</w:t>
      </w:r>
      <w:r w:rsidRPr="0044346C">
        <w:rPr>
          <w:rFonts w:cs="Times New Roman"/>
        </w:rPr>
        <w:t>i.e.</w:t>
      </w:r>
      <w:r w:rsidR="00B26E76" w:rsidRPr="0044346C">
        <w:rPr>
          <w:rFonts w:cs="Times New Roman"/>
        </w:rPr>
        <w:t xml:space="preserve"> </w:t>
      </w:r>
      <w:r w:rsidRPr="0044346C">
        <w:rPr>
          <w:rFonts w:cs="Times New Roman"/>
        </w:rPr>
        <w:t>ARA EPA</w:t>
      </w:r>
      <w:r w:rsidR="00B26E76" w:rsidRPr="0044346C">
        <w:rPr>
          <w:rFonts w:cs="Times New Roman"/>
        </w:rPr>
        <w:t xml:space="preserve"> and DHA</w:t>
      </w:r>
      <w:r w:rsidR="00716103" w:rsidRPr="0044346C">
        <w:rPr>
          <w:rFonts w:cs="Times New Roman"/>
        </w:rPr>
        <w:t>)</w:t>
      </w:r>
      <w:r w:rsidR="00B95AC1" w:rsidRPr="0044346C">
        <w:rPr>
          <w:rFonts w:cs="Times New Roman"/>
        </w:rPr>
        <w:t xml:space="preserve"> are </w:t>
      </w:r>
      <w:r w:rsidR="00CE578A" w:rsidRPr="0044346C">
        <w:rPr>
          <w:rFonts w:cs="Times New Roman"/>
        </w:rPr>
        <w:t>predominantly esterified to phospholipid</w:t>
      </w:r>
      <w:r w:rsidR="00B26E76" w:rsidRPr="0044346C">
        <w:rPr>
          <w:rFonts w:cs="Times New Roman"/>
        </w:rPr>
        <w:t xml:space="preserve"> classes</w:t>
      </w:r>
      <w:r w:rsidR="00CE578A" w:rsidRPr="0044346C">
        <w:rPr>
          <w:rFonts w:cs="Times New Roman"/>
        </w:rPr>
        <w:t xml:space="preserve">. </w:t>
      </w:r>
      <w:r w:rsidRPr="0044346C">
        <w:rPr>
          <w:rFonts w:cs="Times New Roman"/>
        </w:rPr>
        <w:t xml:space="preserve">Supplementation of </w:t>
      </w:r>
      <w:r w:rsidR="00CE578A" w:rsidRPr="0044346C">
        <w:rPr>
          <w:rFonts w:cs="Times New Roman"/>
        </w:rPr>
        <w:t>n3-PUFA</w:t>
      </w:r>
      <w:r w:rsidR="00157CC5" w:rsidRPr="0044346C">
        <w:rPr>
          <w:rFonts w:cs="Times New Roman"/>
        </w:rPr>
        <w:t>s</w:t>
      </w:r>
      <w:r w:rsidR="00CE578A" w:rsidRPr="0044346C">
        <w:rPr>
          <w:rFonts w:cs="Times New Roman"/>
        </w:rPr>
        <w:t xml:space="preserve"> for 12 months </w:t>
      </w:r>
      <w:r w:rsidRPr="0044346C">
        <w:rPr>
          <w:rFonts w:cs="Times New Roman"/>
        </w:rPr>
        <w:t>led to an</w:t>
      </w:r>
      <w:r w:rsidR="00CE578A" w:rsidRPr="0044346C">
        <w:rPr>
          <w:rFonts w:cs="Times New Roman"/>
        </w:rPr>
        <w:t xml:space="preserve"> increase in </w:t>
      </w:r>
      <w:r w:rsidR="00561A23" w:rsidRPr="0044346C">
        <w:rPr>
          <w:rFonts w:cs="Times New Roman"/>
        </w:rPr>
        <w:t xml:space="preserve">EPA- </w:t>
      </w:r>
      <w:r w:rsidR="00CE578A" w:rsidRPr="0044346C">
        <w:rPr>
          <w:rFonts w:cs="Times New Roman"/>
        </w:rPr>
        <w:t xml:space="preserve">and </w:t>
      </w:r>
      <w:r w:rsidR="00716103" w:rsidRPr="0044346C">
        <w:rPr>
          <w:rFonts w:cs="Times New Roman"/>
        </w:rPr>
        <w:t>-</w:t>
      </w:r>
      <w:r w:rsidR="00561A23" w:rsidRPr="0044346C">
        <w:rPr>
          <w:rFonts w:cs="Times New Roman"/>
        </w:rPr>
        <w:t>DHA-</w:t>
      </w:r>
      <w:r w:rsidR="00CE578A" w:rsidRPr="0044346C">
        <w:rPr>
          <w:rFonts w:cs="Times New Roman"/>
        </w:rPr>
        <w:t>derived oxylipins in all lipid fractions</w:t>
      </w:r>
      <w:r w:rsidR="00354820" w:rsidRPr="0044346C">
        <w:rPr>
          <w:rFonts w:cs="Times New Roman"/>
        </w:rPr>
        <w:t xml:space="preserve"> with the highest increase of hydroxy-PUFA</w:t>
      </w:r>
      <w:r w:rsidR="00157CC5" w:rsidRPr="0044346C">
        <w:rPr>
          <w:rFonts w:cs="Times New Roman"/>
        </w:rPr>
        <w:t>s</w:t>
      </w:r>
      <w:r w:rsidR="00354820" w:rsidRPr="0044346C">
        <w:rPr>
          <w:rFonts w:cs="Times New Roman"/>
        </w:rPr>
        <w:t xml:space="preserve"> in</w:t>
      </w:r>
      <w:r w:rsidR="00CE578A" w:rsidRPr="0044346C">
        <w:rPr>
          <w:rFonts w:cs="Times New Roman"/>
        </w:rPr>
        <w:t xml:space="preserve"> nL</w:t>
      </w:r>
      <w:r w:rsidR="0044346C" w:rsidRPr="0044346C">
        <w:rPr>
          <w:rFonts w:cs="Times New Roman"/>
        </w:rPr>
        <w:t>s</w:t>
      </w:r>
      <w:r w:rsidR="00CE578A" w:rsidRPr="0044346C">
        <w:rPr>
          <w:rFonts w:cs="Times New Roman"/>
        </w:rPr>
        <w:t>. Th</w:t>
      </w:r>
      <w:r w:rsidR="00157CC5" w:rsidRPr="0044346C">
        <w:rPr>
          <w:rFonts w:cs="Times New Roman"/>
        </w:rPr>
        <w:t>is</w:t>
      </w:r>
      <w:r w:rsidR="00354820" w:rsidRPr="0044346C">
        <w:rPr>
          <w:rFonts w:cs="Times New Roman"/>
        </w:rPr>
        <w:t xml:space="preserve"> demonstrates a precursor </w:t>
      </w:r>
      <w:r w:rsidR="00561A23" w:rsidRPr="0044346C">
        <w:rPr>
          <w:rFonts w:cs="Times New Roman"/>
        </w:rPr>
        <w:t>PUFA-</w:t>
      </w:r>
      <w:r w:rsidR="00354820" w:rsidRPr="0044346C">
        <w:rPr>
          <w:rFonts w:cs="Times New Roman"/>
        </w:rPr>
        <w:t>dependent binding of oxyl</w:t>
      </w:r>
      <w:r w:rsidR="00354820" w:rsidRPr="008C10BD">
        <w:rPr>
          <w:rFonts w:cs="Times New Roman"/>
        </w:rPr>
        <w:t xml:space="preserve">ipins </w:t>
      </w:r>
      <w:r w:rsidR="00354820" w:rsidRPr="008C10BD">
        <w:t xml:space="preserve">and </w:t>
      </w:r>
      <w:r w:rsidR="00B95AC1" w:rsidRPr="008C10BD">
        <w:t>a</w:t>
      </w:r>
      <w:r w:rsidR="00CE578A" w:rsidRPr="008C10BD">
        <w:t xml:space="preserve"> direct effect of diet on </w:t>
      </w:r>
      <w:r w:rsidR="00354820" w:rsidRPr="008C10BD">
        <w:t>esterified oxylipins</w:t>
      </w:r>
      <w:r w:rsidR="00CE578A" w:rsidRPr="008C10BD">
        <w:t xml:space="preserve"> in plasma.</w:t>
      </w:r>
    </w:p>
    <w:p w14:paraId="30852B9D" w14:textId="11B6BBFA" w:rsidR="003B63C6" w:rsidRPr="0044346C" w:rsidRDefault="003B63C6" w:rsidP="00CE578A">
      <w:pPr>
        <w:spacing w:line="480" w:lineRule="auto"/>
        <w:jc w:val="both"/>
        <w:rPr>
          <w:b/>
          <w:bCs/>
        </w:rPr>
      </w:pPr>
      <w:r w:rsidRPr="0044346C">
        <w:rPr>
          <w:b/>
          <w:bCs/>
        </w:rPr>
        <w:t>Keywords</w:t>
      </w:r>
    </w:p>
    <w:p w14:paraId="1D731020" w14:textId="73E5935B" w:rsidR="00872232" w:rsidRPr="006D4FC4" w:rsidRDefault="00693963" w:rsidP="00872232">
      <w:pPr>
        <w:spacing w:after="0" w:line="480" w:lineRule="auto"/>
        <w:jc w:val="both"/>
        <w:rPr>
          <w:rFonts w:cs="Times New Roman"/>
        </w:rPr>
      </w:pPr>
      <w:r w:rsidRPr="006D4FC4">
        <w:rPr>
          <w:rFonts w:cs="Times New Roman"/>
        </w:rPr>
        <w:t xml:space="preserve">oxidized lipids, solid-phase extraction, hydrophilic interaction </w:t>
      </w:r>
      <w:r w:rsidR="00872232" w:rsidRPr="006D4FC4">
        <w:rPr>
          <w:rFonts w:cs="Times New Roman"/>
        </w:rPr>
        <w:t>liquid chromatography</w:t>
      </w:r>
      <w:r w:rsidRPr="006D4FC4">
        <w:rPr>
          <w:rFonts w:cs="Times New Roman"/>
        </w:rPr>
        <w:t xml:space="preserve">, lipidomics, </w:t>
      </w:r>
      <w:r w:rsidR="005813A9" w:rsidRPr="006D4FC4">
        <w:rPr>
          <w:rFonts w:cs="Times New Roman"/>
        </w:rPr>
        <w:t>glycero</w:t>
      </w:r>
      <w:r w:rsidRPr="006D4FC4">
        <w:rPr>
          <w:rFonts w:cs="Times New Roman"/>
        </w:rPr>
        <w:t>phospholipids, omega-3 fatty acids,</w:t>
      </w:r>
      <w:r w:rsidR="005813A9" w:rsidRPr="006D4FC4">
        <w:rPr>
          <w:rFonts w:cs="Times New Roman"/>
        </w:rPr>
        <w:t xml:space="preserve"> fish oil,</w:t>
      </w:r>
      <w:r w:rsidRPr="006D4FC4">
        <w:rPr>
          <w:rFonts w:cs="Times New Roman"/>
        </w:rPr>
        <w:t xml:space="preserve"> human plasma</w:t>
      </w:r>
      <w:r w:rsidR="005813A9" w:rsidRPr="006D4FC4">
        <w:rPr>
          <w:rFonts w:cs="Times New Roman"/>
        </w:rPr>
        <w:t>, nutrition, esterified oxylipins</w:t>
      </w:r>
    </w:p>
    <w:p w14:paraId="5632F2D9" w14:textId="01243399" w:rsidR="00CF53AA" w:rsidRDefault="00CF53AA">
      <w:pPr>
        <w:rPr>
          <w:b/>
          <w:bCs/>
        </w:rPr>
      </w:pPr>
    </w:p>
    <w:p w14:paraId="6CD6E66C" w14:textId="77777777" w:rsidR="005813A9" w:rsidRDefault="005813A9">
      <w:pPr>
        <w:rPr>
          <w:b/>
          <w:bCs/>
        </w:rPr>
      </w:pPr>
    </w:p>
    <w:p w14:paraId="14F74FE4" w14:textId="77777777" w:rsidR="005813A9" w:rsidRDefault="005813A9">
      <w:pPr>
        <w:rPr>
          <w:b/>
          <w:bCs/>
        </w:rPr>
      </w:pPr>
    </w:p>
    <w:p w14:paraId="01F7C26A" w14:textId="77777777" w:rsidR="005813A9" w:rsidRDefault="005813A9">
      <w:pPr>
        <w:rPr>
          <w:b/>
          <w:bCs/>
        </w:rPr>
      </w:pPr>
    </w:p>
    <w:p w14:paraId="2B6AEB63" w14:textId="77777777" w:rsidR="005813A9" w:rsidRPr="0044346C" w:rsidRDefault="005813A9">
      <w:pPr>
        <w:rPr>
          <w:b/>
          <w:bCs/>
        </w:rPr>
      </w:pPr>
    </w:p>
    <w:p w14:paraId="3B2DAACA" w14:textId="77777777" w:rsidR="007A3ED6" w:rsidRDefault="00F77DF1" w:rsidP="007A3ED6">
      <w:pPr>
        <w:spacing w:line="480" w:lineRule="auto"/>
        <w:jc w:val="both"/>
        <w:rPr>
          <w:b/>
          <w:bCs/>
        </w:rPr>
      </w:pPr>
      <w:r w:rsidRPr="0044346C">
        <w:rPr>
          <w:b/>
          <w:bCs/>
        </w:rPr>
        <w:lastRenderedPageBreak/>
        <w:t>Introduction</w:t>
      </w:r>
    </w:p>
    <w:p w14:paraId="1C268E39" w14:textId="42E736CA" w:rsidR="004F1DFD" w:rsidRPr="0044346C" w:rsidRDefault="002067C8" w:rsidP="007A3ED6">
      <w:pPr>
        <w:spacing w:line="480" w:lineRule="auto"/>
        <w:ind w:firstLine="720"/>
        <w:jc w:val="both"/>
        <w:rPr>
          <w:rFonts w:cs="Times New Roman"/>
        </w:rPr>
      </w:pPr>
      <w:r w:rsidRPr="0044346C">
        <w:rPr>
          <w:rFonts w:cs="Times New Roman"/>
        </w:rPr>
        <w:t>Several eicosanoids and other</w:t>
      </w:r>
      <w:r w:rsidR="003C303B" w:rsidRPr="0044346C">
        <w:rPr>
          <w:rFonts w:cs="Times New Roman"/>
        </w:rPr>
        <w:t xml:space="preserve"> oxylipins</w:t>
      </w:r>
      <w:r w:rsidR="00F26394" w:rsidRPr="0044346C">
        <w:rPr>
          <w:rFonts w:cs="Times New Roman"/>
        </w:rPr>
        <w:t xml:space="preserve"> are potent lipid mediators derived from the oxidation of PUFA</w:t>
      </w:r>
      <w:r w:rsidR="00D27897" w:rsidRPr="0044346C">
        <w:rPr>
          <w:rFonts w:cs="Times New Roman"/>
        </w:rPr>
        <w:t>s</w:t>
      </w:r>
      <w:r w:rsidR="009F7BD4" w:rsidRPr="0044346C">
        <w:rPr>
          <w:rFonts w:cs="Times New Roman"/>
        </w:rPr>
        <w:t xml:space="preserve"> </w:t>
      </w:r>
      <w:r w:rsidR="009F7BD4" w:rsidRPr="0044346C">
        <w:rPr>
          <w:rFonts w:cs="Times New Roman"/>
        </w:rPr>
        <w:fldChar w:fldCharType="begin"/>
      </w:r>
      <w:r w:rsidR="00637D55">
        <w:rPr>
          <w:rFonts w:cs="Times New Roman"/>
        </w:rPr>
        <w:instrText xml:space="preserve"> ADDIN EN.CITE &lt;EndNote&gt;&lt;Cite&gt;&lt;Author&gt;Mosblech&lt;/Author&gt;&lt;Year&gt;2009&lt;/Year&gt;&lt;RecNum&gt;257&lt;/RecNum&gt;&lt;DisplayText&gt;(1)&lt;/DisplayText&gt;&lt;record&gt;&lt;rec-number&gt;257&lt;/rec-number&gt;&lt;foreign-keys&gt;&lt;key app="EN" db-id="d095td20k590ewesasxp02pxfvveafrxxpa9" timestamp="1752832150"&gt;257&lt;/key&gt;&lt;/foreign-keys&gt;&lt;ref-type name="Journal Article"&gt;17&lt;/ref-type&gt;&lt;contributors&gt;&lt;authors&gt;&lt;author&gt;Mosblech, A.&lt;/author&gt;&lt;author&gt;Feussner, I.&lt;/author&gt;&lt;author&gt;Heilmann, I.&lt;/author&gt;&lt;/authors&gt;&lt;/contributors&gt;&lt;auth-address&gt;Department of Plant Biochemistry, Albrecht-von-Haller-Institute for Plant Sciences, Georg-August-University Gottingen, Gottingen, Germany.&lt;/auth-address&gt;&lt;titles&gt;&lt;title&gt;Oxylipins: structurally diverse metabolites from fatty acid oxidation&lt;/title&gt;&lt;secondary-title&gt;Plant Physiol Biochem&lt;/secondary-title&gt;&lt;/titles&gt;&lt;periodical&gt;&lt;full-title&gt;Plant Physiol Biochem&lt;/full-title&gt;&lt;/periodical&gt;&lt;pages&gt;511-7&lt;/pages&gt;&lt;volume&gt;47&lt;/volume&gt;&lt;number&gt;6&lt;/number&gt;&lt;edition&gt;20081225&lt;/edition&gt;&lt;keywords&gt;&lt;keyword&gt;Biosynthetic Pathways&lt;/keyword&gt;&lt;keyword&gt;Oxylipins/chemistry/*metabolism&lt;/keyword&gt;&lt;keyword&gt;Plant Proteins/*metabolism&lt;/keyword&gt;&lt;keyword&gt;Plants/*enzymology/metabolism&lt;/keyword&gt;&lt;keyword&gt;Signal Transduction&lt;/keyword&gt;&lt;/keywords&gt;&lt;dates&gt;&lt;year&gt;2009&lt;/year&gt;&lt;pub-dates&gt;&lt;date&gt;Jun&lt;/date&gt;&lt;/pub-dates&gt;&lt;/dates&gt;&lt;isbn&gt;1873-2690 (Electronic)&amp;#xD;0981-9428 (Linking)&lt;/isbn&gt;&lt;accession-num&gt;19167233&lt;/accession-num&gt;&lt;urls&gt;&lt;related-urls&gt;&lt;url&gt;https://www.ncbi.nlm.nih.gov/pubmed/19167233&lt;/url&gt;&lt;/related-urls&gt;&lt;/urls&gt;&lt;electronic-resource-num&gt;10.1016/j.plaphy.2008.12.011&lt;/electronic-resource-num&gt;&lt;remote-database-name&gt;Medline&lt;/remote-database-name&gt;&lt;remote-database-provider&gt;NLM&lt;/remote-database-provider&gt;&lt;/record&gt;&lt;/Cite&gt;&lt;/EndNote&gt;</w:instrText>
      </w:r>
      <w:r w:rsidR="009F7BD4" w:rsidRPr="0044346C">
        <w:rPr>
          <w:rFonts w:cs="Times New Roman"/>
        </w:rPr>
        <w:fldChar w:fldCharType="separate"/>
      </w:r>
      <w:r w:rsidR="00637D55">
        <w:rPr>
          <w:rFonts w:cs="Times New Roman"/>
          <w:noProof/>
        </w:rPr>
        <w:t>(1)</w:t>
      </w:r>
      <w:r w:rsidR="009F7BD4" w:rsidRPr="0044346C">
        <w:rPr>
          <w:rFonts w:cs="Times New Roman"/>
        </w:rPr>
        <w:fldChar w:fldCharType="end"/>
      </w:r>
      <w:r w:rsidR="00F26394" w:rsidRPr="0044346C">
        <w:rPr>
          <w:rFonts w:cs="Times New Roman"/>
        </w:rPr>
        <w:t xml:space="preserve">. </w:t>
      </w:r>
      <w:r w:rsidR="00C61815" w:rsidRPr="0044346C">
        <w:rPr>
          <w:rFonts w:cs="Times New Roman"/>
        </w:rPr>
        <w:t>They can be formed either nonenzymatically</w:t>
      </w:r>
      <w:r w:rsidR="00F26394" w:rsidRPr="0044346C">
        <w:rPr>
          <w:rFonts w:cs="Times New Roman"/>
        </w:rPr>
        <w:t xml:space="preserve"> by radical</w:t>
      </w:r>
      <w:r w:rsidR="00541EE3" w:rsidRPr="0044346C">
        <w:rPr>
          <w:rFonts w:cs="Times New Roman"/>
        </w:rPr>
        <w:t>-</w:t>
      </w:r>
      <w:r w:rsidR="00F26394" w:rsidRPr="0044346C">
        <w:rPr>
          <w:rFonts w:cs="Times New Roman"/>
        </w:rPr>
        <w:t xml:space="preserve">mediated and stereo-random </w:t>
      </w:r>
      <w:r w:rsidR="0077319E" w:rsidRPr="0044346C">
        <w:rPr>
          <w:rFonts w:cs="Times New Roman"/>
        </w:rPr>
        <w:t>(aut)</w:t>
      </w:r>
      <w:r w:rsidR="00F26394" w:rsidRPr="0044346C">
        <w:rPr>
          <w:rFonts w:cs="Times New Roman"/>
        </w:rPr>
        <w:t>oxidation</w:t>
      </w:r>
      <w:r w:rsidR="00C61815" w:rsidRPr="0044346C">
        <w:rPr>
          <w:rFonts w:cs="Times New Roman"/>
        </w:rPr>
        <w:t xml:space="preserve"> or </w:t>
      </w:r>
      <w:r w:rsidR="00CF53AA" w:rsidRPr="0044346C">
        <w:rPr>
          <w:rFonts w:cs="Times New Roman"/>
        </w:rPr>
        <w:t>enzymatically</w:t>
      </w:r>
      <w:r w:rsidR="00C61815" w:rsidRPr="0044346C">
        <w:rPr>
          <w:rFonts w:cs="Times New Roman"/>
        </w:rPr>
        <w:t xml:space="preserve"> by different enzyme</w:t>
      </w:r>
      <w:r w:rsidR="00F26394" w:rsidRPr="0044346C">
        <w:rPr>
          <w:rFonts w:cs="Times New Roman"/>
        </w:rPr>
        <w:t>s</w:t>
      </w:r>
      <w:r w:rsidR="00CE6A60" w:rsidRPr="0044346C">
        <w:rPr>
          <w:rFonts w:cs="Times New Roman"/>
        </w:rPr>
        <w:t>,</w:t>
      </w:r>
      <w:r w:rsidR="00F26394" w:rsidRPr="0044346C">
        <w:rPr>
          <w:rFonts w:cs="Times New Roman"/>
        </w:rPr>
        <w:t xml:space="preserve"> leading to</w:t>
      </w:r>
      <w:r w:rsidRPr="0044346C">
        <w:rPr>
          <w:rFonts w:cs="Times New Roman"/>
        </w:rPr>
        <w:t xml:space="preserve"> position</w:t>
      </w:r>
      <w:r w:rsidR="00A347FE" w:rsidRPr="0044346C">
        <w:rPr>
          <w:rFonts w:cs="Times New Roman"/>
        </w:rPr>
        <w:t>-</w:t>
      </w:r>
      <w:r w:rsidR="00F26394" w:rsidRPr="0044346C">
        <w:rPr>
          <w:rFonts w:cs="Times New Roman"/>
        </w:rPr>
        <w:t xml:space="preserve"> </w:t>
      </w:r>
      <w:r w:rsidR="00A347FE" w:rsidRPr="0044346C">
        <w:rPr>
          <w:rFonts w:cs="Times New Roman"/>
        </w:rPr>
        <w:t xml:space="preserve">and </w:t>
      </w:r>
      <w:r w:rsidR="00F26394" w:rsidRPr="0044346C">
        <w:rPr>
          <w:rFonts w:cs="Times New Roman"/>
        </w:rPr>
        <w:t>stereo-specific products</w:t>
      </w:r>
      <w:r w:rsidR="009F7BD4" w:rsidRPr="0044346C">
        <w:rPr>
          <w:rFonts w:cs="Times New Roman"/>
        </w:rPr>
        <w:t xml:space="preserve"> </w:t>
      </w:r>
      <w:r w:rsidR="009F7BD4" w:rsidRPr="0044346C">
        <w:rPr>
          <w:rFonts w:cs="Times New Roman"/>
        </w:rPr>
        <w:fldChar w:fldCharType="begin"/>
      </w:r>
      <w:r w:rsidR="00637D55">
        <w:rPr>
          <w:rFonts w:cs="Times New Roman"/>
        </w:rPr>
        <w:instrText xml:space="preserve"> ADDIN EN.CITE &lt;EndNote&gt;&lt;Cite&gt;&lt;Author&gt;Buczynski&lt;/Author&gt;&lt;Year&gt;2009&lt;/Year&gt;&lt;RecNum&gt;258&lt;/RecNum&gt;&lt;DisplayText&gt;(2)&lt;/DisplayText&gt;&lt;record&gt;&lt;rec-number&gt;258&lt;/rec-number&gt;&lt;foreign-keys&gt;&lt;key app="EN" db-id="d095td20k590ewesasxp02pxfvveafrxxpa9" timestamp="1752832349"&gt;258&lt;/key&gt;&lt;/foreign-keys&gt;&lt;ref-type name="Journal Article"&gt;17&lt;/ref-type&gt;&lt;contributors&gt;&lt;authors&gt;&lt;author&gt;Buczynski, M. W.&lt;/author&gt;&lt;author&gt;Dumlao, D. S.&lt;/author&gt;&lt;author&gt;Dennis, E. A.&lt;/author&gt;&lt;/authors&gt;&lt;/contributors&gt;&lt;auth-address&gt;Department of Chemistry and Biochemistry, Department of Pharmacology, and School of Medicine, University of California, San Diego, La Jolla, CA 92093, USA.&lt;/auth-address&gt;&lt;titles&gt;&lt;title&gt;Thematic Review Series: Proteomics. An integrated omics analysis of eicosanoid biology&lt;/title&gt;&lt;secondary-title&gt;J Lipid Res&lt;/secondary-title&gt;&lt;/titles&gt;&lt;periodical&gt;&lt;full-title&gt;J Lipid Res&lt;/full-title&gt;&lt;/periodical&gt;&lt;pages&gt;1015-38&lt;/pages&gt;&lt;volume&gt;50&lt;/volume&gt;&lt;number&gt;6&lt;/number&gt;&lt;edition&gt;20090224&lt;/edition&gt;&lt;keywords&gt;&lt;keyword&gt;Animals&lt;/keyword&gt;&lt;keyword&gt;Arachidonate 5-Lipoxygenase/metabolism&lt;/keyword&gt;&lt;keyword&gt;Cytochrome P-450 Enzyme System/metabolism&lt;/keyword&gt;&lt;keyword&gt;Eicosanoids/*physiology&lt;/keyword&gt;&lt;keyword&gt;Humans&lt;/keyword&gt;&lt;keyword&gt;Lipoxygenase/metabolism&lt;/keyword&gt;&lt;keyword&gt;Metabolomics&lt;/keyword&gt;&lt;keyword&gt;Models, Biological&lt;/keyword&gt;&lt;keyword&gt;Phospholipases A2/metabolism&lt;/keyword&gt;&lt;keyword&gt;Prostaglandin-Endoperoxide Synthases/metabolism&lt;/keyword&gt;&lt;keyword&gt;Proteomics&lt;/keyword&gt;&lt;keyword&gt;Signal Transduction&lt;/keyword&gt;&lt;keyword&gt;Systems Biology&lt;/keyword&gt;&lt;/keywords&gt;&lt;dates&gt;&lt;year&gt;2009&lt;/year&gt;&lt;pub-dates&gt;&lt;date&gt;Jun&lt;/date&gt;&lt;/pub-dates&gt;&lt;/dates&gt;&lt;isbn&gt;0022-2275 (Print)&amp;#xD;1539-7262 (Electronic)&amp;#xD;0022-2275 (Linking)&lt;/isbn&gt;&lt;accession-num&gt;19244215&lt;/accession-num&gt;&lt;urls&gt;&lt;related-urls&gt;&lt;url&gt;https://www.ncbi.nlm.nih.gov/pubmed/19244215&lt;/url&gt;&lt;/related-urls&gt;&lt;/urls&gt;&lt;custom2&gt;PMC2681385&lt;/custom2&gt;&lt;electronic-resource-num&gt;10.1194/jlr.R900004-JLR200&lt;/electronic-resource-num&gt;&lt;remote-database-name&gt;Medline&lt;/remote-database-name&gt;&lt;remote-database-provider&gt;NLM&lt;/remote-database-provider&gt;&lt;/record&gt;&lt;/Cite&gt;&lt;/EndNote&gt;</w:instrText>
      </w:r>
      <w:r w:rsidR="009F7BD4" w:rsidRPr="0044346C">
        <w:rPr>
          <w:rFonts w:cs="Times New Roman"/>
        </w:rPr>
        <w:fldChar w:fldCharType="separate"/>
      </w:r>
      <w:r w:rsidR="00637D55">
        <w:rPr>
          <w:rFonts w:cs="Times New Roman"/>
          <w:noProof/>
        </w:rPr>
        <w:t>(2)</w:t>
      </w:r>
      <w:r w:rsidR="009F7BD4" w:rsidRPr="0044346C">
        <w:rPr>
          <w:rFonts w:cs="Times New Roman"/>
        </w:rPr>
        <w:fldChar w:fldCharType="end"/>
      </w:r>
      <w:r w:rsidR="00D93244" w:rsidRPr="0044346C">
        <w:rPr>
          <w:rFonts w:cs="Times New Roman"/>
        </w:rPr>
        <w:t>.</w:t>
      </w:r>
      <w:r w:rsidR="00F26394" w:rsidRPr="0044346C">
        <w:rPr>
          <w:rFonts w:cs="Times New Roman"/>
        </w:rPr>
        <w:t xml:space="preserve"> The enzymatic pathways of formation play important roles in the regulation of inflammation</w:t>
      </w:r>
      <w:r w:rsidR="00CF53AA" w:rsidRPr="0044346C">
        <w:rPr>
          <w:rFonts w:cs="Times New Roman"/>
        </w:rPr>
        <w:t>, immunity, thrombosis</w:t>
      </w:r>
      <w:r w:rsidR="00F26394" w:rsidRPr="0044346C">
        <w:rPr>
          <w:rFonts w:cs="Times New Roman"/>
        </w:rPr>
        <w:t xml:space="preserve"> and other biological </w:t>
      </w:r>
      <w:r w:rsidR="00CF53AA" w:rsidRPr="0044346C">
        <w:rPr>
          <w:rFonts w:cs="Times New Roman"/>
        </w:rPr>
        <w:t>responses</w:t>
      </w:r>
      <w:r w:rsidR="009F7BD4" w:rsidRPr="0044346C">
        <w:rPr>
          <w:rFonts w:cs="Times New Roman"/>
        </w:rPr>
        <w:t xml:space="preserve"> </w:t>
      </w:r>
      <w:r w:rsidR="009F7BD4" w:rsidRPr="0044346C">
        <w:rPr>
          <w:rFonts w:cs="Times New Roman"/>
        </w:rPr>
        <w:fldChar w:fldCharType="begin"/>
      </w:r>
      <w:r w:rsidR="00637D55">
        <w:rPr>
          <w:rFonts w:cs="Times New Roman"/>
        </w:rPr>
        <w:instrText xml:space="preserve"> ADDIN EN.CITE &lt;EndNote&gt;&lt;Cite&gt;&lt;Author&gt;Gabbs&lt;/Author&gt;&lt;Year&gt;2015&lt;/Year&gt;&lt;RecNum&gt;246&lt;/RecNum&gt;&lt;DisplayText&gt;(3)&lt;/DisplayText&gt;&lt;record&gt;&lt;rec-number&gt;246&lt;/rec-number&gt;&lt;foreign-keys&gt;&lt;key app="EN" db-id="d095td20k590ewesasxp02pxfvveafrxxpa9" timestamp="1752569169"&gt;246&lt;/key&gt;&lt;/foreign-keys&gt;&lt;ref-type name="Journal Article"&gt;17&lt;/ref-type&gt;&lt;contributors&gt;&lt;authors&gt;&lt;author&gt;Gabbs, Melissa&lt;/author&gt;&lt;author&gt;Leng, Shan&lt;/author&gt;&lt;author&gt;Devassy, Jessay G.&lt;/author&gt;&lt;author&gt;Monirujjaman, Md&lt;/author&gt;&lt;author&gt;Aukema, Harold M.&lt;/author&gt;&lt;/authors&gt;&lt;/contributors&gt;&lt;titles&gt;&lt;title&gt;Advances in Our Understanding of Oxylipins Derived from Dietary PUFAs&lt;/title&gt;&lt;secondary-title&gt;Advances in Nutrition&lt;/secondary-title&gt;&lt;/titles&gt;&lt;periodical&gt;&lt;full-title&gt;Advances in Nutrition&lt;/full-title&gt;&lt;/periodical&gt;&lt;pages&gt;513-540&lt;/pages&gt;&lt;volume&gt;6&lt;/volume&gt;&lt;number&gt;5&lt;/number&gt;&lt;keywords&gt;&lt;keyword&gt;oxylipin&lt;/keyword&gt;&lt;keyword&gt;polyunsaturated fatty acid&lt;/keyword&gt;&lt;keyword&gt;eicosanoid&lt;/keyword&gt;&lt;keyword&gt;lipid mediators&lt;/keyword&gt;&lt;keyword&gt;omega-3&lt;/keyword&gt;&lt;keyword&gt;omega-6&lt;/keyword&gt;&lt;keyword&gt;cyclooxygenase&lt;/keyword&gt;&lt;keyword&gt;lipooxygenase&lt;/keyword&gt;&lt;keyword&gt;cytochrome P450&lt;/keyword&gt;&lt;keyword&gt;lipidomics&lt;/keyword&gt;&lt;/keywords&gt;&lt;dates&gt;&lt;year&gt;2015&lt;/year&gt;&lt;pub-dates&gt;&lt;date&gt;2015/09/01/&lt;/date&gt;&lt;/pub-dates&gt;&lt;/dates&gt;&lt;isbn&gt;2161-8313&lt;/isbn&gt;&lt;urls&gt;&lt;related-urls&gt;&lt;url&gt;https://www.sciencedirect.com/science/article/pii/S2161831323000984&lt;/url&gt;&lt;/related-urls&gt;&lt;/urls&gt;&lt;electronic-resource-num&gt;https://doi.org/10.3945/an.114.007732&lt;/electronic-resource-num&gt;&lt;/record&gt;&lt;/Cite&gt;&lt;/EndNote&gt;</w:instrText>
      </w:r>
      <w:r w:rsidR="009F7BD4" w:rsidRPr="0044346C">
        <w:rPr>
          <w:rFonts w:cs="Times New Roman"/>
        </w:rPr>
        <w:fldChar w:fldCharType="separate"/>
      </w:r>
      <w:r w:rsidR="00637D55">
        <w:rPr>
          <w:rFonts w:cs="Times New Roman"/>
          <w:noProof/>
        </w:rPr>
        <w:t>(3)</w:t>
      </w:r>
      <w:r w:rsidR="009F7BD4" w:rsidRPr="0044346C">
        <w:rPr>
          <w:rFonts w:cs="Times New Roman"/>
        </w:rPr>
        <w:fldChar w:fldCharType="end"/>
      </w:r>
      <w:r w:rsidR="00F26394" w:rsidRPr="0044346C">
        <w:rPr>
          <w:rFonts w:cs="Times New Roman"/>
        </w:rPr>
        <w:t>. PUFA</w:t>
      </w:r>
      <w:r w:rsidR="001007BB" w:rsidRPr="0044346C">
        <w:rPr>
          <w:rFonts w:cs="Times New Roman"/>
        </w:rPr>
        <w:t>s</w:t>
      </w:r>
      <w:r w:rsidR="00F26394" w:rsidRPr="0044346C">
        <w:rPr>
          <w:rFonts w:cs="Times New Roman"/>
        </w:rPr>
        <w:t xml:space="preserve"> </w:t>
      </w:r>
      <w:r w:rsidRPr="0044346C">
        <w:rPr>
          <w:rFonts w:cs="Times New Roman"/>
        </w:rPr>
        <w:t>such as</w:t>
      </w:r>
      <w:r w:rsidR="00F26394" w:rsidRPr="0044346C">
        <w:rPr>
          <w:rFonts w:cs="Times New Roman"/>
        </w:rPr>
        <w:t xml:space="preserve"> A</w:t>
      </w:r>
      <w:r w:rsidR="00EA6D45" w:rsidRPr="0044346C">
        <w:rPr>
          <w:rFonts w:cs="Times New Roman"/>
        </w:rPr>
        <w:t>R</w:t>
      </w:r>
      <w:r w:rsidR="00F26394" w:rsidRPr="0044346C">
        <w:rPr>
          <w:rFonts w:cs="Times New Roman"/>
        </w:rPr>
        <w:t xml:space="preserve">A </w:t>
      </w:r>
      <w:r w:rsidR="003C303B" w:rsidRPr="0044346C">
        <w:rPr>
          <w:rFonts w:cs="Times New Roman"/>
        </w:rPr>
        <w:t xml:space="preserve">can be </w:t>
      </w:r>
      <w:r w:rsidR="00F26394" w:rsidRPr="0044346C">
        <w:rPr>
          <w:rFonts w:cs="Times New Roman"/>
        </w:rPr>
        <w:t>oxidized by enzymes including</w:t>
      </w:r>
      <w:r w:rsidR="0077319E" w:rsidRPr="0044346C">
        <w:rPr>
          <w:rFonts w:cs="Times New Roman"/>
        </w:rPr>
        <w:t xml:space="preserve"> cyclooxygenases (COX)</w:t>
      </w:r>
      <w:r w:rsidR="005E2BD4" w:rsidRPr="0044346C">
        <w:rPr>
          <w:rFonts w:cs="Times New Roman"/>
        </w:rPr>
        <w:t>,</w:t>
      </w:r>
      <w:r w:rsidR="0077319E" w:rsidRPr="0044346C">
        <w:rPr>
          <w:rFonts w:cs="Times New Roman"/>
        </w:rPr>
        <w:t xml:space="preserve"> </w:t>
      </w:r>
      <w:r w:rsidR="00F26394" w:rsidRPr="0044346C">
        <w:rPr>
          <w:rFonts w:cs="Times New Roman"/>
        </w:rPr>
        <w:t xml:space="preserve">lipoxygenases (LOX), and </w:t>
      </w:r>
      <w:r w:rsidR="003C303B" w:rsidRPr="0044346C">
        <w:rPr>
          <w:rFonts w:cs="Times New Roman"/>
        </w:rPr>
        <w:t xml:space="preserve">cytochrome </w:t>
      </w:r>
      <w:r w:rsidR="007E2D7F" w:rsidRPr="0044346C">
        <w:rPr>
          <w:rFonts w:cs="Times New Roman"/>
        </w:rPr>
        <w:t xml:space="preserve">P450 </w:t>
      </w:r>
      <w:r w:rsidR="003C303B" w:rsidRPr="0044346C">
        <w:rPr>
          <w:rFonts w:cs="Times New Roman"/>
        </w:rPr>
        <w:t>monooxygenases</w:t>
      </w:r>
      <w:r w:rsidR="00F26394" w:rsidRPr="0044346C">
        <w:rPr>
          <w:rFonts w:cs="Times New Roman"/>
        </w:rPr>
        <w:t xml:space="preserve"> (CYP)</w:t>
      </w:r>
      <w:r w:rsidR="009F7BD4" w:rsidRPr="0044346C">
        <w:rPr>
          <w:rFonts w:cs="Times New Roman"/>
        </w:rPr>
        <w:t xml:space="preserve"> </w:t>
      </w:r>
      <w:r w:rsidR="009F7BD4" w:rsidRPr="0044346C">
        <w:rPr>
          <w:rFonts w:cs="Times New Roman"/>
        </w:rPr>
        <w:fldChar w:fldCharType="begin"/>
      </w:r>
      <w:r w:rsidR="00637D55">
        <w:rPr>
          <w:rFonts w:cs="Times New Roman"/>
        </w:rPr>
        <w:instrText xml:space="preserve"> ADDIN EN.CITE &lt;EndNote&gt;&lt;Cite&gt;&lt;Author&gt;Meirer&lt;/Author&gt;&lt;Year&gt;2014&lt;/Year&gt;&lt;RecNum&gt;167&lt;/RecNum&gt;&lt;DisplayText&gt;(4)&lt;/DisplayText&gt;&lt;record&gt;&lt;rec-number&gt;167&lt;/rec-number&gt;&lt;foreign-keys&gt;&lt;key app="EN" db-id="d095td20k590ewesasxp02pxfvveafrxxpa9" timestamp="1725172753"&gt;167&lt;/key&gt;&lt;/foreign-keys&gt;&lt;ref-type name="Journal Article"&gt;17&lt;/ref-type&gt;&lt;contributors&gt;&lt;authors&gt;&lt;author&gt;Meirer, K.&lt;/author&gt;&lt;author&gt;Steinhilber, D.&lt;/author&gt;&lt;author&gt;Proschak, E.&lt;/author&gt;&lt;/authors&gt;&lt;/contributors&gt;&lt;auth-address&gt;Institute of Pharmaceutical Chemistry, OSF/ZAFES/TMP, Goethe-University of Frankfurt, Frankfurt, Germany.&lt;/auth-address&gt;&lt;titles&gt;&lt;title&gt;Inhibitors of the arachidonic acid cascade: interfering with multiple pathways&lt;/title&gt;&lt;secondary-title&gt;Basic Clin Pharmacol Toxicol&lt;/secondary-title&gt;&lt;/titles&gt;&lt;periodical&gt;&lt;full-title&gt;Basic Clin Pharmacol Toxicol&lt;/full-title&gt;&lt;/periodical&gt;&lt;pages&gt;83-91&lt;/pages&gt;&lt;volume&gt;114&lt;/volume&gt;&lt;number&gt;1&lt;/number&gt;&lt;edition&gt;20131011&lt;/edition&gt;&lt;keywords&gt;&lt;keyword&gt;Anti-Inflammatory Agents/pharmacology&lt;/keyword&gt;&lt;keyword&gt;Arachidonate 5-Lipoxygenase/metabolism&lt;/keyword&gt;&lt;keyword&gt;Arachidonic Acid/*metabolism&lt;/keyword&gt;&lt;keyword&gt;Cyclooxygenase 2 Inhibitors/pharmacology&lt;/keyword&gt;&lt;keyword&gt;Cytochrome P-450 Enzyme System/metabolism&lt;/keyword&gt;&lt;keyword&gt;Epoxide Hydrolases/antagonists &amp;amp; inhibitors/metabolism&lt;/keyword&gt;&lt;keyword&gt;Humans&lt;/keyword&gt;&lt;keyword&gt;Inflammation/drug therapy&lt;/keyword&gt;&lt;keyword&gt;Lipoxygenase Inhibitors/*pharmacology&lt;/keyword&gt;&lt;keyword&gt;Pain/drug therapy&lt;/keyword&gt;&lt;keyword&gt;Pyrroles/pharmacology&lt;/keyword&gt;&lt;/keywords&gt;&lt;dates&gt;&lt;year&gt;2014&lt;/year&gt;&lt;pub-dates&gt;&lt;date&gt;Jan&lt;/date&gt;&lt;/pub-dates&gt;&lt;/dates&gt;&lt;isbn&gt;1742-7843 (Electronic)&amp;#xD;1742-7835 (Linking)&lt;/isbn&gt;&lt;accession-num&gt;24015667&lt;/accession-num&gt;&lt;urls&gt;&lt;related-urls&gt;&lt;url&gt;https://www.ncbi.nlm.nih.gov/pubmed/24015667&lt;/url&gt;&lt;/related-urls&gt;&lt;/urls&gt;&lt;electronic-resource-num&gt;10.1111/bcpt.12134&lt;/electronic-resource-num&gt;&lt;remote-database-name&gt;Medline&lt;/remote-database-name&gt;&lt;remote-database-provider&gt;NLM&lt;/remote-database-provider&gt;&lt;/record&gt;&lt;/Cite&gt;&lt;/EndNote&gt;</w:instrText>
      </w:r>
      <w:r w:rsidR="009F7BD4" w:rsidRPr="0044346C">
        <w:rPr>
          <w:rFonts w:cs="Times New Roman"/>
        </w:rPr>
        <w:fldChar w:fldCharType="separate"/>
      </w:r>
      <w:r w:rsidR="00637D55">
        <w:rPr>
          <w:rFonts w:cs="Times New Roman"/>
          <w:noProof/>
        </w:rPr>
        <w:t>(4)</w:t>
      </w:r>
      <w:r w:rsidR="009F7BD4" w:rsidRPr="0044346C">
        <w:rPr>
          <w:rFonts w:cs="Times New Roman"/>
        </w:rPr>
        <w:fldChar w:fldCharType="end"/>
      </w:r>
      <w:r w:rsidR="00F26394" w:rsidRPr="0044346C">
        <w:rPr>
          <w:rFonts w:cs="Times New Roman"/>
        </w:rPr>
        <w:t>. LOX enzymes (</w:t>
      </w:r>
      <w:r w:rsidR="00D93244" w:rsidRPr="0044346C">
        <w:rPr>
          <w:rFonts w:cs="Times New Roman"/>
        </w:rPr>
        <w:t>e</w:t>
      </w:r>
      <w:r w:rsidR="00F26394" w:rsidRPr="0044346C">
        <w:rPr>
          <w:rFonts w:cs="Times New Roman"/>
        </w:rPr>
        <w:t>.</w:t>
      </w:r>
      <w:r w:rsidR="00D93244" w:rsidRPr="0044346C">
        <w:rPr>
          <w:rFonts w:cs="Times New Roman"/>
        </w:rPr>
        <w:t>g</w:t>
      </w:r>
      <w:r w:rsidR="00F26394" w:rsidRPr="0044346C">
        <w:rPr>
          <w:rFonts w:cs="Times New Roman"/>
        </w:rPr>
        <w:t>.</w:t>
      </w:r>
      <w:r w:rsidR="00CE6A60" w:rsidRPr="0044346C">
        <w:rPr>
          <w:rFonts w:cs="Times New Roman"/>
        </w:rPr>
        <w:t>,</w:t>
      </w:r>
      <w:r w:rsidR="00F26394" w:rsidRPr="0044346C">
        <w:rPr>
          <w:rFonts w:cs="Times New Roman"/>
        </w:rPr>
        <w:t xml:space="preserve"> 5-LOX, 12</w:t>
      </w:r>
      <w:r w:rsidR="00D93244" w:rsidRPr="0044346C">
        <w:rPr>
          <w:rFonts w:cs="Times New Roman"/>
        </w:rPr>
        <w:noBreakHyphen/>
      </w:r>
      <w:r w:rsidR="00F26394" w:rsidRPr="0044346C">
        <w:rPr>
          <w:rFonts w:cs="Times New Roman"/>
        </w:rPr>
        <w:t>LOX, 15-LOX-1, 15-LOX-2) form regio- and stereoselective hydroperoxy-PUFA</w:t>
      </w:r>
      <w:r w:rsidR="00CF53AA" w:rsidRPr="0044346C">
        <w:rPr>
          <w:rFonts w:cs="Times New Roman"/>
        </w:rPr>
        <w:t>s</w:t>
      </w:r>
      <w:r w:rsidR="00F26394" w:rsidRPr="0044346C">
        <w:rPr>
          <w:rFonts w:cs="Times New Roman"/>
        </w:rPr>
        <w:t xml:space="preserve"> at different positions</w:t>
      </w:r>
      <w:r w:rsidR="00D93244" w:rsidRPr="0044346C">
        <w:rPr>
          <w:rFonts w:cs="Times New Roman"/>
        </w:rPr>
        <w:t>,</w:t>
      </w:r>
      <w:r w:rsidR="00F26394" w:rsidRPr="0044346C">
        <w:rPr>
          <w:rFonts w:cs="Times New Roman"/>
        </w:rPr>
        <w:t xml:space="preserve"> which </w:t>
      </w:r>
      <w:r w:rsidRPr="0044346C">
        <w:rPr>
          <w:rFonts w:cs="Times New Roman"/>
        </w:rPr>
        <w:t>can be</w:t>
      </w:r>
      <w:r w:rsidR="00F26394" w:rsidRPr="0044346C">
        <w:rPr>
          <w:rFonts w:cs="Times New Roman"/>
        </w:rPr>
        <w:t xml:space="preserve"> reduced </w:t>
      </w:r>
      <w:r w:rsidR="003C303B" w:rsidRPr="0044346C">
        <w:rPr>
          <w:rFonts w:cs="Times New Roman"/>
        </w:rPr>
        <w:t>to hydroxy-PUFA</w:t>
      </w:r>
      <w:r w:rsidR="00CF53AA" w:rsidRPr="0044346C">
        <w:rPr>
          <w:rFonts w:cs="Times New Roman"/>
        </w:rPr>
        <w:t>s</w:t>
      </w:r>
      <w:r w:rsidR="003C303B" w:rsidRPr="0044346C">
        <w:rPr>
          <w:rFonts w:cs="Times New Roman"/>
        </w:rPr>
        <w:t xml:space="preserve"> </w:t>
      </w:r>
      <w:r w:rsidR="00F26394" w:rsidRPr="0044346C">
        <w:rPr>
          <w:rFonts w:cs="Times New Roman"/>
        </w:rPr>
        <w:t>by enzymes</w:t>
      </w:r>
      <w:r w:rsidRPr="0044346C">
        <w:rPr>
          <w:rFonts w:cs="Times New Roman"/>
        </w:rPr>
        <w:t xml:space="preserve"> such as</w:t>
      </w:r>
      <w:r w:rsidR="00F26394" w:rsidRPr="0044346C">
        <w:rPr>
          <w:rFonts w:cs="Times New Roman"/>
        </w:rPr>
        <w:t xml:space="preserve"> glutathione peroxidases </w:t>
      </w:r>
      <w:r w:rsidR="009F7BD4" w:rsidRPr="0044346C">
        <w:rPr>
          <w:rFonts w:cs="Times New Roman"/>
        </w:rPr>
        <w:fldChar w:fldCharType="begin">
          <w:fldData xml:space="preserve">PEVuZE5vdGU+PENpdGU+PEF1dGhvcj5Ib21hbm48L0F1dGhvcj48WWVhcj4yMDE0PC9ZZWFyPjxS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</w:fldData>
        </w:fldChar>
      </w:r>
      <w:r w:rsidR="00637D55">
        <w:rPr>
          <w:rFonts w:cs="Times New Roman"/>
        </w:rPr>
        <w:instrText xml:space="preserve"> ADDIN EN.CITE </w:instrText>
      </w:r>
      <w:r w:rsidR="00637D55">
        <w:rPr>
          <w:rFonts w:cs="Times New Roman"/>
        </w:rPr>
        <w:fldChar w:fldCharType="begin">
          <w:fldData xml:space="preserve">PEVuZE5vdGU+PENpdGU+PEF1dGhvcj5Ib21hbm48L0F1dGhvcj48WWVhcj4yMDE0PC9ZZWFyPjxS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</w:fldData>
        </w:fldChar>
      </w:r>
      <w:r w:rsidR="00637D55">
        <w:rPr>
          <w:rFonts w:cs="Times New Roman"/>
        </w:rPr>
        <w:instrText xml:space="preserve"> ADDIN EN.CITE.DATA </w:instrText>
      </w:r>
      <w:r w:rsidR="00637D55">
        <w:rPr>
          <w:rFonts w:cs="Times New Roman"/>
        </w:rPr>
      </w:r>
      <w:r w:rsidR="00637D55">
        <w:rPr>
          <w:rFonts w:cs="Times New Roman"/>
        </w:rPr>
        <w:fldChar w:fldCharType="end"/>
      </w:r>
      <w:r w:rsidR="009F7BD4" w:rsidRPr="0044346C">
        <w:rPr>
          <w:rFonts w:cs="Times New Roman"/>
        </w:rPr>
      </w:r>
      <w:r w:rsidR="009F7BD4" w:rsidRPr="0044346C">
        <w:rPr>
          <w:rFonts w:cs="Times New Roman"/>
        </w:rPr>
        <w:fldChar w:fldCharType="separate"/>
      </w:r>
      <w:r w:rsidR="00637D55">
        <w:rPr>
          <w:rFonts w:cs="Times New Roman"/>
          <w:noProof/>
        </w:rPr>
        <w:t>(5, 6)</w:t>
      </w:r>
      <w:r w:rsidR="009F7BD4" w:rsidRPr="0044346C">
        <w:rPr>
          <w:rFonts w:cs="Times New Roman"/>
        </w:rPr>
        <w:fldChar w:fldCharType="end"/>
      </w:r>
      <w:r w:rsidR="00F26394" w:rsidRPr="0044346C">
        <w:rPr>
          <w:rFonts w:cs="Times New Roman"/>
        </w:rPr>
        <w:t xml:space="preserve">. </w:t>
      </w:r>
      <w:r w:rsidR="00CE6A60" w:rsidRPr="0044346C">
        <w:rPr>
          <w:rFonts w:cs="Times New Roman"/>
        </w:rPr>
        <w:t>The oxidation of PUFA</w:t>
      </w:r>
      <w:r w:rsidR="00CF53AA" w:rsidRPr="0044346C">
        <w:rPr>
          <w:rFonts w:cs="Times New Roman"/>
        </w:rPr>
        <w:t>s</w:t>
      </w:r>
      <w:r w:rsidR="00CE6A60" w:rsidRPr="0044346C">
        <w:rPr>
          <w:rFonts w:cs="Times New Roman"/>
        </w:rPr>
        <w:t xml:space="preserve"> by CYP results in the formation of terminal hydroxy-PUFA</w:t>
      </w:r>
      <w:r w:rsidR="00C15748" w:rsidRPr="0044346C">
        <w:rPr>
          <w:rFonts w:cs="Times New Roman"/>
        </w:rPr>
        <w:t>s</w:t>
      </w:r>
      <w:r w:rsidR="00CE6A60" w:rsidRPr="0044346C">
        <w:rPr>
          <w:rFonts w:cs="Times New Roman"/>
        </w:rPr>
        <w:t xml:space="preserve"> and/or cis-(</w:t>
      </w:r>
      <w:r w:rsidR="00CE6A60" w:rsidRPr="0044346C">
        <w:rPr>
          <w:rFonts w:cs="Times New Roman"/>
          <w:i/>
        </w:rPr>
        <w:t>R</w:t>
      </w:r>
      <w:r w:rsidR="00CE6A60" w:rsidRPr="0044346C">
        <w:rPr>
          <w:rFonts w:cs="Times New Roman"/>
        </w:rPr>
        <w:t xml:space="preserve">, </w:t>
      </w:r>
      <w:r w:rsidR="00CE6A60" w:rsidRPr="0044346C">
        <w:rPr>
          <w:rFonts w:cs="Times New Roman"/>
          <w:i/>
        </w:rPr>
        <w:t>S</w:t>
      </w:r>
      <w:r w:rsidR="00CE6A60" w:rsidRPr="0044346C">
        <w:rPr>
          <w:rFonts w:cs="Times New Roman"/>
        </w:rPr>
        <w:t xml:space="preserve"> and </w:t>
      </w:r>
      <w:r w:rsidR="00CE6A60" w:rsidRPr="0044346C">
        <w:rPr>
          <w:rFonts w:cs="Times New Roman"/>
          <w:i/>
        </w:rPr>
        <w:t>S</w:t>
      </w:r>
      <w:r w:rsidR="00CE6A60" w:rsidRPr="0044346C">
        <w:rPr>
          <w:rFonts w:cs="Times New Roman"/>
        </w:rPr>
        <w:t xml:space="preserve">, </w:t>
      </w:r>
      <w:r w:rsidR="00CE6A60" w:rsidRPr="0044346C">
        <w:rPr>
          <w:rFonts w:cs="Times New Roman"/>
          <w:i/>
        </w:rPr>
        <w:t>R</w:t>
      </w:r>
      <w:r w:rsidR="00CE6A60" w:rsidRPr="0044346C">
        <w:rPr>
          <w:rFonts w:cs="Times New Roman"/>
        </w:rPr>
        <w:t>)-epoxy-PUFA</w:t>
      </w:r>
      <w:r w:rsidR="00C15748" w:rsidRPr="0044346C">
        <w:rPr>
          <w:rFonts w:cs="Times New Roman"/>
        </w:rPr>
        <w:t>s</w:t>
      </w:r>
      <w:r w:rsidR="00CE6A60" w:rsidRPr="0044346C">
        <w:rPr>
          <w:rFonts w:cs="Times New Roman"/>
        </w:rPr>
        <w:t xml:space="preserve"> </w:t>
      </w:r>
      <w:r w:rsidR="00CE6A60" w:rsidRPr="0044346C">
        <w:rPr>
          <w:rFonts w:cs="Times New Roman"/>
        </w:rPr>
        <w:fldChar w:fldCharType="begin">
          <w:fldData xml:space="preserve">PEVuZE5vdGU+PENpdGU+PEF1dGhvcj5JbWlnPC9BdXRob3I+PFllYXI+MjAxNjwvWWVhcj48UmVj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=
</w:fldData>
        </w:fldChar>
      </w:r>
      <w:r w:rsidR="00637D55">
        <w:rPr>
          <w:rFonts w:cs="Times New Roman"/>
        </w:rPr>
        <w:instrText xml:space="preserve"> ADDIN EN.CITE </w:instrText>
      </w:r>
      <w:r w:rsidR="00637D55">
        <w:rPr>
          <w:rFonts w:cs="Times New Roman"/>
        </w:rPr>
        <w:fldChar w:fldCharType="begin">
          <w:fldData xml:space="preserve">PEVuZE5vdGU+PENpdGU+PEF1dGhvcj5JbWlnPC9BdXRob3I+PFllYXI+MjAxNjwvWWVhcj48UmVj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=
</w:fldData>
        </w:fldChar>
      </w:r>
      <w:r w:rsidR="00637D55">
        <w:rPr>
          <w:rFonts w:cs="Times New Roman"/>
        </w:rPr>
        <w:instrText xml:space="preserve"> ADDIN EN.CITE.DATA </w:instrText>
      </w:r>
      <w:r w:rsidR="00637D55">
        <w:rPr>
          <w:rFonts w:cs="Times New Roman"/>
        </w:rPr>
      </w:r>
      <w:r w:rsidR="00637D55">
        <w:rPr>
          <w:rFonts w:cs="Times New Roman"/>
        </w:rPr>
        <w:fldChar w:fldCharType="end"/>
      </w:r>
      <w:r w:rsidR="00CE6A60" w:rsidRPr="0044346C">
        <w:rPr>
          <w:rFonts w:cs="Times New Roman"/>
        </w:rPr>
      </w:r>
      <w:r w:rsidR="00CE6A60" w:rsidRPr="0044346C">
        <w:rPr>
          <w:rFonts w:cs="Times New Roman"/>
        </w:rPr>
        <w:fldChar w:fldCharType="separate"/>
      </w:r>
      <w:r w:rsidR="00637D55">
        <w:rPr>
          <w:rFonts w:cs="Times New Roman"/>
          <w:noProof/>
        </w:rPr>
        <w:t>(7)</w:t>
      </w:r>
      <w:r w:rsidR="00CE6A60" w:rsidRPr="0044346C">
        <w:rPr>
          <w:rFonts w:cs="Times New Roman"/>
        </w:rPr>
        <w:fldChar w:fldCharType="end"/>
      </w:r>
      <w:r w:rsidR="00CE6A60" w:rsidRPr="0044346C">
        <w:rPr>
          <w:rFonts w:cs="Times New Roman"/>
        </w:rPr>
        <w:t>.</w:t>
      </w:r>
      <w:r w:rsidR="001007BB" w:rsidRPr="0044346C">
        <w:rPr>
          <w:rFonts w:cs="Times New Roman"/>
        </w:rPr>
        <w:t xml:space="preserve"> Oxylipins can be formed from n6-PUFAs such as ARA and n3-PUFAs including EPA and DHA, giving rise to</w:t>
      </w:r>
      <w:r w:rsidR="00430540" w:rsidRPr="0044346C">
        <w:rPr>
          <w:rFonts w:cs="Times New Roman"/>
        </w:rPr>
        <w:t xml:space="preserve"> a</w:t>
      </w:r>
      <w:r w:rsidR="001007BB" w:rsidRPr="0044346C">
        <w:rPr>
          <w:rFonts w:cs="Times New Roman"/>
        </w:rPr>
        <w:t xml:space="preserve"> </w:t>
      </w:r>
      <w:r w:rsidR="0015440F" w:rsidRPr="0044346C">
        <w:rPr>
          <w:rFonts w:cs="Times New Roman"/>
        </w:rPr>
        <w:t xml:space="preserve">large number of </w:t>
      </w:r>
      <w:r w:rsidR="001007BB" w:rsidRPr="0044346C">
        <w:rPr>
          <w:rFonts w:cs="Times New Roman"/>
        </w:rPr>
        <w:t xml:space="preserve">structurally </w:t>
      </w:r>
      <w:r w:rsidR="0015440F" w:rsidRPr="0044346C">
        <w:rPr>
          <w:rFonts w:cs="Times New Roman"/>
        </w:rPr>
        <w:t>diverse</w:t>
      </w:r>
      <w:r w:rsidR="001007BB" w:rsidRPr="0044346C">
        <w:rPr>
          <w:rFonts w:cs="Times New Roman"/>
        </w:rPr>
        <w:t xml:space="preserve"> </w:t>
      </w:r>
      <w:r w:rsidR="009E3B73" w:rsidRPr="0044346C">
        <w:rPr>
          <w:rFonts w:cs="Times New Roman"/>
        </w:rPr>
        <w:t xml:space="preserve">oxidized </w:t>
      </w:r>
      <w:r w:rsidR="0015440F" w:rsidRPr="0044346C">
        <w:rPr>
          <w:rFonts w:cs="Times New Roman"/>
        </w:rPr>
        <w:t>fatty acids</w:t>
      </w:r>
      <w:r w:rsidR="00302C55" w:rsidRPr="0044346C">
        <w:rPr>
          <w:rFonts w:cs="Times New Roman"/>
        </w:rPr>
        <w:t xml:space="preserve"> </w:t>
      </w:r>
      <w:r w:rsidR="00302C55" w:rsidRPr="0044346C">
        <w:rPr>
          <w:rFonts w:cs="Times New Roman"/>
        </w:rPr>
        <w:fldChar w:fldCharType="begin">
          <w:fldData xml:space="preserve">PEVuZE5vdGU+PENpdGU+PEF1dGhvcj5LdXR6bmVyPC9BdXRob3I+PFllYXI+MjAyMDwvWWVhcj48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</w:fldData>
        </w:fldChar>
      </w:r>
      <w:r w:rsidR="00637D55">
        <w:rPr>
          <w:rFonts w:cs="Times New Roman"/>
        </w:rPr>
        <w:instrText xml:space="preserve"> ADDIN EN.CITE </w:instrText>
      </w:r>
      <w:r w:rsidR="00637D55">
        <w:rPr>
          <w:rFonts w:cs="Times New Roman"/>
        </w:rPr>
        <w:fldChar w:fldCharType="begin">
          <w:fldData xml:space="preserve">PEVuZE5vdGU+PENpdGU+PEF1dGhvcj5LdXR6bmVyPC9BdXRob3I+PFllYXI+MjAyMDwvWWVhcj48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</w:fldData>
        </w:fldChar>
      </w:r>
      <w:r w:rsidR="00637D55">
        <w:rPr>
          <w:rFonts w:cs="Times New Roman"/>
        </w:rPr>
        <w:instrText xml:space="preserve"> ADDIN EN.CITE.DATA </w:instrText>
      </w:r>
      <w:r w:rsidR="00637D55">
        <w:rPr>
          <w:rFonts w:cs="Times New Roman"/>
        </w:rPr>
      </w:r>
      <w:r w:rsidR="00637D55">
        <w:rPr>
          <w:rFonts w:cs="Times New Roman"/>
        </w:rPr>
        <w:fldChar w:fldCharType="end"/>
      </w:r>
      <w:r w:rsidR="00302C55" w:rsidRPr="0044346C">
        <w:rPr>
          <w:rFonts w:cs="Times New Roman"/>
        </w:rPr>
      </w:r>
      <w:r w:rsidR="00302C55" w:rsidRPr="0044346C">
        <w:rPr>
          <w:rFonts w:cs="Times New Roman"/>
        </w:rPr>
        <w:fldChar w:fldCharType="separate"/>
      </w:r>
      <w:r w:rsidR="00637D55">
        <w:rPr>
          <w:rFonts w:cs="Times New Roman"/>
          <w:noProof/>
        </w:rPr>
        <w:t>(8)</w:t>
      </w:r>
      <w:r w:rsidR="00302C55" w:rsidRPr="0044346C">
        <w:rPr>
          <w:rFonts w:cs="Times New Roman"/>
        </w:rPr>
        <w:fldChar w:fldCharType="end"/>
      </w:r>
      <w:r w:rsidR="001007BB" w:rsidRPr="0044346C">
        <w:rPr>
          <w:rFonts w:cs="Times New Roman"/>
        </w:rPr>
        <w:t xml:space="preserve">. </w:t>
      </w:r>
    </w:p>
    <w:p w14:paraId="6AC1C52D" w14:textId="1C9C23B3" w:rsidR="003074DF" w:rsidRPr="0044346C" w:rsidRDefault="003B483C" w:rsidP="007A3ED6">
      <w:pPr>
        <w:spacing w:after="0" w:line="480" w:lineRule="auto"/>
        <w:ind w:firstLine="720"/>
        <w:jc w:val="both"/>
        <w:rPr>
          <w:rFonts w:cs="Times New Roman"/>
        </w:rPr>
      </w:pPr>
      <w:r w:rsidRPr="0044346C">
        <w:rPr>
          <w:rFonts w:cs="Times New Roman"/>
          <w:color w:val="000000"/>
        </w:rPr>
        <w:t>T</w:t>
      </w:r>
      <w:r w:rsidR="00F26394" w:rsidRPr="0044346C">
        <w:rPr>
          <w:rFonts w:cs="Times New Roman"/>
          <w:color w:val="000000"/>
        </w:rPr>
        <w:t>he vast majority of</w:t>
      </w:r>
      <w:r w:rsidR="005A1B84" w:rsidRPr="0044346C">
        <w:rPr>
          <w:rFonts w:cs="Times New Roman"/>
          <w:color w:val="000000"/>
        </w:rPr>
        <w:t xml:space="preserve"> oxylipins, i.e. epoxy-PUFA</w:t>
      </w:r>
      <w:r w:rsidR="00CF53AA" w:rsidRPr="0044346C">
        <w:rPr>
          <w:rFonts w:cs="Times New Roman"/>
          <w:color w:val="000000"/>
        </w:rPr>
        <w:t>s</w:t>
      </w:r>
      <w:r w:rsidR="005A1B84" w:rsidRPr="0044346C">
        <w:rPr>
          <w:rFonts w:cs="Times New Roman"/>
          <w:color w:val="000000"/>
        </w:rPr>
        <w:t xml:space="preserve"> and hydroxy-PUFA</w:t>
      </w:r>
      <w:r w:rsidR="00CF53AA" w:rsidRPr="0044346C">
        <w:rPr>
          <w:rFonts w:cs="Times New Roman"/>
          <w:color w:val="000000"/>
        </w:rPr>
        <w:t>s</w:t>
      </w:r>
      <w:r w:rsidR="00F26394" w:rsidRPr="0044346C">
        <w:rPr>
          <w:rFonts w:cs="Times New Roman"/>
          <w:color w:val="000000"/>
        </w:rPr>
        <w:t xml:space="preserve"> present </w:t>
      </w:r>
      <w:r w:rsidR="004F1DFD" w:rsidRPr="0044346C">
        <w:rPr>
          <w:rFonts w:cs="Times New Roman"/>
          <w:color w:val="000000"/>
        </w:rPr>
        <w:t xml:space="preserve">in </w:t>
      </w:r>
      <w:r w:rsidR="00ED4935" w:rsidRPr="0044346C">
        <w:rPr>
          <w:rFonts w:cs="Times New Roman"/>
          <w:color w:val="000000"/>
        </w:rPr>
        <w:t xml:space="preserve">blood </w:t>
      </w:r>
      <w:r w:rsidR="00EA6D45" w:rsidRPr="0044346C">
        <w:rPr>
          <w:rFonts w:cs="Times New Roman"/>
          <w:color w:val="000000"/>
        </w:rPr>
        <w:t xml:space="preserve">plasma </w:t>
      </w:r>
      <w:r w:rsidR="00EA6D45" w:rsidRPr="0044346C">
        <w:rPr>
          <w:rFonts w:cs="Times New Roman"/>
          <w:color w:val="000000"/>
        </w:rPr>
        <w:fldChar w:fldCharType="begin">
          <w:fldData xml:space="preserve">PEVuZE5vdGU+PENpdGU+PEF1dGhvcj5Hb2xsYXNjaDwvQXV0aG9yPjxZZWFyPjIwMjA8L1llYXI+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</w:fldData>
        </w:fldChar>
      </w:r>
      <w:r w:rsidR="00637D55">
        <w:rPr>
          <w:rFonts w:cs="Times New Roman"/>
          <w:color w:val="000000"/>
        </w:rPr>
        <w:instrText xml:space="preserve"> ADDIN EN.CITE </w:instrText>
      </w:r>
      <w:r w:rsidR="00637D55">
        <w:rPr>
          <w:rFonts w:cs="Times New Roman"/>
          <w:color w:val="000000"/>
        </w:rPr>
        <w:fldChar w:fldCharType="begin">
          <w:fldData xml:space="preserve">PEVuZE5vdGU+PENpdGU+PEF1dGhvcj5Hb2xsYXNjaDwvQXV0aG9yPjxZZWFyPjIwMjA8L1llYXI+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</w:fldData>
        </w:fldChar>
      </w:r>
      <w:r w:rsidR="00637D55">
        <w:rPr>
          <w:rFonts w:cs="Times New Roman"/>
          <w:color w:val="000000"/>
        </w:rPr>
        <w:instrText xml:space="preserve"> ADDIN EN.CITE.DATA </w:instrText>
      </w:r>
      <w:r w:rsidR="00637D55">
        <w:rPr>
          <w:rFonts w:cs="Times New Roman"/>
          <w:color w:val="000000"/>
        </w:rPr>
      </w:r>
      <w:r w:rsidR="00637D55">
        <w:rPr>
          <w:rFonts w:cs="Times New Roman"/>
          <w:color w:val="000000"/>
        </w:rPr>
        <w:fldChar w:fldCharType="end"/>
      </w:r>
      <w:r w:rsidR="00EA6D45" w:rsidRPr="0044346C">
        <w:rPr>
          <w:rFonts w:cs="Times New Roman"/>
          <w:color w:val="000000"/>
        </w:rPr>
      </w:r>
      <w:r w:rsidR="00EA6D45" w:rsidRPr="0044346C">
        <w:rPr>
          <w:rFonts w:cs="Times New Roman"/>
          <w:color w:val="000000"/>
        </w:rPr>
        <w:fldChar w:fldCharType="separate"/>
      </w:r>
      <w:r w:rsidR="00637D55">
        <w:rPr>
          <w:rFonts w:cs="Times New Roman"/>
          <w:noProof/>
          <w:color w:val="000000"/>
        </w:rPr>
        <w:t>(9)</w:t>
      </w:r>
      <w:r w:rsidR="00EA6D45" w:rsidRPr="0044346C">
        <w:rPr>
          <w:rFonts w:cs="Times New Roman"/>
          <w:color w:val="000000"/>
        </w:rPr>
        <w:fldChar w:fldCharType="end"/>
      </w:r>
      <w:r w:rsidR="00A347FE" w:rsidRPr="0044346C">
        <w:rPr>
          <w:rFonts w:cs="Times New Roman"/>
          <w:color w:val="000000"/>
        </w:rPr>
        <w:t>,</w:t>
      </w:r>
      <w:r w:rsidR="004F1DFD" w:rsidRPr="0044346C">
        <w:rPr>
          <w:rFonts w:cs="Times New Roman"/>
          <w:color w:val="000000"/>
        </w:rPr>
        <w:t xml:space="preserve"> </w:t>
      </w:r>
      <w:r w:rsidR="00EA6D45" w:rsidRPr="0044346C">
        <w:rPr>
          <w:rFonts w:cs="Times New Roman"/>
          <w:color w:val="000000"/>
        </w:rPr>
        <w:t xml:space="preserve">serum </w:t>
      </w:r>
      <w:r w:rsidR="00EA6D45" w:rsidRPr="0044346C">
        <w:rPr>
          <w:rFonts w:cs="Times New Roman"/>
          <w:color w:val="000000"/>
        </w:rPr>
        <w:fldChar w:fldCharType="begin"/>
      </w:r>
      <w:r w:rsidR="00637D55">
        <w:rPr>
          <w:rFonts w:cs="Times New Roman"/>
          <w:color w:val="000000"/>
        </w:rPr>
        <w:instrText xml:space="preserve"> ADDIN EN.CITE &lt;EndNote&gt;&lt;Cite&gt;&lt;Author&gt;Rund&lt;/Author&gt;&lt;Year&gt;2020&lt;/Year&gt;&lt;RecNum&gt;202&lt;/RecNum&gt;&lt;DisplayText&gt;(10)&lt;/DisplayText&gt;&lt;record&gt;&lt;rec-number&gt;202&lt;/rec-number&gt;&lt;foreign-keys&gt;&lt;key app="EN" db-id="d095td20k590ewesasxp02pxfvveafrxxpa9" timestamp="1748874207"&gt;202&lt;/key&gt;&lt;/foreign-keys&gt;&lt;ref-type name="Journal Article"&gt;17&lt;/ref-type&gt;&lt;contributors&gt;&lt;authors&gt;&lt;author&gt;Rund, K. M.&lt;/author&gt;&lt;author&gt;Nolte, F.&lt;/author&gt;&lt;author&gt;Doricic, J.&lt;/author&gt;&lt;author&gt;Greite, R.&lt;/author&gt;&lt;author&gt;Schott, S.&lt;/author&gt;&lt;author&gt;Lichtinghagen, R.&lt;/author&gt;&lt;author&gt;Gueler, F.&lt;/author&gt;&lt;author&gt;Schebb, N. H.&lt;/author&gt;&lt;/authors&gt;&lt;/contributors&gt;&lt;auth-address&gt;Chair of Food Chemistry, Faculty of Mathematics and Natural Sciences, University of Wuppertal, Wuppertal, Germany. schebb@uni-wuppertal.de.&lt;/auth-address&gt;&lt;titles&gt;&lt;title&gt;Clinical blood sampling for oxylipin analysis - effect of storage and pneumatic tube transport of blood on free and total oxylipin profile in human plasma and serum&lt;/title&gt;&lt;secondary-title&gt;Analyst&lt;/secondary-title&gt;&lt;/titles&gt;&lt;periodical&gt;&lt;full-title&gt;Analyst&lt;/full-title&gt;&lt;/periodical&gt;&lt;pages&gt;2378-2388&lt;/pages&gt;&lt;volume&gt;145&lt;/volume&gt;&lt;number&gt;6&lt;/number&gt;&lt;edition&gt;20200210&lt;/edition&gt;&lt;keywords&gt;&lt;keyword&gt;Adult&lt;/keyword&gt;&lt;keyword&gt;Blood Preservation&lt;/keyword&gt;&lt;keyword&gt;Blood Specimen Collection/methods&lt;/keyword&gt;&lt;keyword&gt;Edetic Acid/chemistry&lt;/keyword&gt;&lt;keyword&gt;Female&lt;/keyword&gt;&lt;keyword&gt;Humans&lt;/keyword&gt;&lt;keyword&gt;Male&lt;/keyword&gt;&lt;keyword&gt;Middle Aged&lt;/keyword&gt;&lt;keyword&gt;Oxylipins/analysis/*blood&lt;/keyword&gt;&lt;keyword&gt;Plasma/chemistry&lt;/keyword&gt;&lt;keyword&gt;Serum/chemistry&lt;/keyword&gt;&lt;keyword&gt;Young Adult&lt;/keyword&gt;&lt;/keywords&gt;&lt;dates&gt;&lt;year&gt;2020&lt;/year&gt;&lt;pub-dates&gt;&lt;date&gt;Mar 21&lt;/date&gt;&lt;/pub-dates&gt;&lt;/dates&gt;&lt;isbn&gt;1364-5528 (Electronic)&amp;#xD;0003-2654 (Linking)&lt;/isbn&gt;&lt;accession-num&gt;32037406&lt;/accession-num&gt;&lt;urls&gt;&lt;related-urls&gt;&lt;url&gt;https://www.ncbi.nlm.nih.gov/pubmed/32037406&lt;/url&gt;&lt;/related-urls&gt;&lt;/urls&gt;&lt;electronic-resource-num&gt;10.1039/c9an01880h&lt;/electronic-resource-num&gt;&lt;remote-database-name&gt;Medline&lt;/remote-database-name&gt;&lt;remote-database-provider&gt;NLM&lt;/remote-database-provider&gt;&lt;/record&gt;&lt;/Cite&gt;&lt;/EndNote&gt;</w:instrText>
      </w:r>
      <w:r w:rsidR="00EA6D45" w:rsidRPr="0044346C">
        <w:rPr>
          <w:rFonts w:cs="Times New Roman"/>
          <w:color w:val="000000"/>
        </w:rPr>
        <w:fldChar w:fldCharType="separate"/>
      </w:r>
      <w:r w:rsidR="00637D55">
        <w:rPr>
          <w:rFonts w:cs="Times New Roman"/>
          <w:noProof/>
          <w:color w:val="000000"/>
        </w:rPr>
        <w:t>(10)</w:t>
      </w:r>
      <w:r w:rsidR="00EA6D45" w:rsidRPr="0044346C">
        <w:rPr>
          <w:rFonts w:cs="Times New Roman"/>
          <w:color w:val="000000"/>
        </w:rPr>
        <w:fldChar w:fldCharType="end"/>
      </w:r>
      <w:r w:rsidR="004F1DFD" w:rsidRPr="0044346C">
        <w:rPr>
          <w:rFonts w:cs="Times New Roman"/>
          <w:color w:val="000000"/>
        </w:rPr>
        <w:t>,</w:t>
      </w:r>
      <w:r w:rsidR="00EA6D45" w:rsidRPr="0044346C">
        <w:rPr>
          <w:rFonts w:cs="Times New Roman"/>
          <w:color w:val="000000"/>
        </w:rPr>
        <w:t xml:space="preserve"> cells </w:t>
      </w:r>
      <w:r w:rsidR="00EA6D45" w:rsidRPr="0044346C">
        <w:rPr>
          <w:rFonts w:cs="Times New Roman"/>
          <w:color w:val="000000"/>
        </w:rPr>
        <w:fldChar w:fldCharType="begin"/>
      </w:r>
      <w:r w:rsidR="00637D55">
        <w:rPr>
          <w:rFonts w:cs="Times New Roman"/>
          <w:color w:val="000000"/>
        </w:rPr>
        <w:instrText xml:space="preserve"> ADDIN EN.CITE &lt;EndNote&gt;&lt;Cite&gt;&lt;Author&gt;Morgan&lt;/Author&gt;&lt;Year&gt;2010&lt;/Year&gt;&lt;RecNum&gt;159&lt;/RecNum&gt;&lt;DisplayText&gt;(11)&lt;/DisplayText&gt;&lt;record&gt;&lt;rec-number&gt;159&lt;/rec-number&gt;&lt;foreign-keys&gt;&lt;key app="EN" db-id="d095td20k590ewesasxp02pxfvveafrxxpa9" timestamp="1724439139"&gt;159&lt;/key&gt;&lt;/foreign-keys&gt;&lt;ref-type name="Journal Article"&gt;17&lt;/ref-type&gt;&lt;contributors&gt;&lt;authors&gt;&lt;author&gt;Morgan, A. H.&lt;/author&gt;&lt;author&gt;Hammond, V. J.&lt;/author&gt;&lt;author&gt;Morgan, L.&lt;/author&gt;&lt;author&gt;Thomas, C. P.&lt;/author&gt;&lt;author&gt;Tallman, K. A.&lt;/author&gt;&lt;author&gt;Garcia-Diaz, Y. R.&lt;/author&gt;&lt;author&gt;McGuigan, C.&lt;/author&gt;&lt;author&gt;Serpi, M.&lt;/author&gt;&lt;author&gt;Porter, N. A.&lt;/author&gt;&lt;author&gt;Murphy, R. C.&lt;/author&gt;&lt;author&gt;O&amp;apos;Donnell, V. B.&lt;/author&gt;&lt;/authors&gt;&lt;/contributors&gt;&lt;auth-address&gt;Department of Infection, Immunity and Biochemistry, School of Medicine, Cardiff University, Cardiff, UK.&lt;/auth-address&gt;&lt;titles&gt;&lt;title&gt;Quantitative assays for esterified oxylipins generated by immune cells&lt;/title&gt;&lt;secondary-title&gt;Nat Protoc&lt;/secondary-title&gt;&lt;/titles&gt;&lt;periodical&gt;&lt;full-title&gt;Nat Protoc&lt;/full-title&gt;&lt;/periodical&gt;&lt;pages&gt;1919-31&lt;/pages&gt;&lt;volume&gt;5&lt;/volume&gt;&lt;number&gt;12&lt;/number&gt;&lt;edition&gt;20101110&lt;/edition&gt;&lt;keywords&gt;&lt;keyword&gt;Chemical Fractionation/methods&lt;/keyword&gt;&lt;keyword&gt;Chromatography, High Pressure Liquid/methods&lt;/keyword&gt;&lt;keyword&gt;Molecular Structure&lt;/keyword&gt;&lt;keyword&gt;Oxylipins/*isolation &amp;amp; purification&lt;/keyword&gt;&lt;keyword&gt;Phosphatidylcholines/chemistry&lt;/keyword&gt;&lt;keyword&gt;Phosphatidylethanolamines/chemistry&lt;/keyword&gt;&lt;keyword&gt;Tandem Mass Spectrometry/*methods&lt;/keyword&gt;&lt;/keywords&gt;&lt;dates&gt;&lt;year&gt;2010&lt;/year&gt;&lt;pub-dates&gt;&lt;date&gt;Dec&lt;/date&gt;&lt;/pub-dates&gt;&lt;/dates&gt;&lt;isbn&gt;1750-2799 (Electronic)&amp;#xD;1754-2189 (Print)&amp;#xD;1750-2799 (Linking)&lt;/isbn&gt;&lt;accession-num&gt;21127486&lt;/accession-num&gt;&lt;urls&gt;&lt;related-urls&gt;&lt;url&gt;https://www.ncbi.nlm.nih.gov/pubmed/21127486&lt;/url&gt;&lt;/related-urls&gt;&lt;/urls&gt;&lt;custom2&gt;PMC3678246&lt;/custom2&gt;&lt;electronic-resource-num&gt;10.1038/nprot.2010.162&lt;/electronic-resource-num&gt;&lt;remote-database-name&gt;Medline&lt;/remote-database-name&gt;&lt;remote-database-provider&gt;NLM&lt;/remote-database-provider&gt;&lt;/record&gt;&lt;/Cite&gt;&lt;/EndNote&gt;</w:instrText>
      </w:r>
      <w:r w:rsidR="00EA6D45" w:rsidRPr="0044346C">
        <w:rPr>
          <w:rFonts w:cs="Times New Roman"/>
          <w:color w:val="000000"/>
        </w:rPr>
        <w:fldChar w:fldCharType="separate"/>
      </w:r>
      <w:r w:rsidR="00637D55">
        <w:rPr>
          <w:rFonts w:cs="Times New Roman"/>
          <w:noProof/>
          <w:color w:val="000000"/>
        </w:rPr>
        <w:t>(11)</w:t>
      </w:r>
      <w:r w:rsidR="00EA6D45" w:rsidRPr="0044346C">
        <w:rPr>
          <w:rFonts w:cs="Times New Roman"/>
          <w:color w:val="000000"/>
        </w:rPr>
        <w:fldChar w:fldCharType="end"/>
      </w:r>
      <w:r w:rsidR="003C303B" w:rsidRPr="0044346C">
        <w:rPr>
          <w:rFonts w:cs="Times New Roman"/>
          <w:color w:val="000000"/>
        </w:rPr>
        <w:t>,</w:t>
      </w:r>
      <w:r w:rsidR="004F1DFD" w:rsidRPr="0044346C">
        <w:rPr>
          <w:rFonts w:cs="Times New Roman"/>
          <w:color w:val="000000"/>
        </w:rPr>
        <w:t xml:space="preserve"> and tissues </w:t>
      </w:r>
      <w:r w:rsidR="00C016A2" w:rsidRPr="0044346C">
        <w:rPr>
          <w:rFonts w:cs="Times New Roman"/>
          <w:color w:val="000000"/>
        </w:rPr>
        <w:fldChar w:fldCharType="begin"/>
      </w:r>
      <w:r w:rsidR="00637D55">
        <w:rPr>
          <w:rFonts w:cs="Times New Roman"/>
          <w:color w:val="000000"/>
        </w:rPr>
        <w:instrText xml:space="preserve"> ADDIN EN.CITE &lt;EndNote&gt;&lt;Cite&gt;&lt;Author&gt;Rund&lt;/Author&gt;&lt;Year&gt;2020&lt;/Year&gt;&lt;RecNum&gt;294&lt;/RecNum&gt;&lt;DisplayText&gt;(12)&lt;/DisplayText&gt;&lt;record&gt;&lt;rec-number&gt;294&lt;/rec-number&gt;&lt;foreign-keys&gt;&lt;key app="EN" db-id="d095td20k590ewesasxp02pxfvveafrxxpa9" timestamp="1753784398"&gt;294&lt;/key&gt;&lt;/foreign-keys&gt;&lt;ref-type name="Journal Article"&gt;17&lt;/ref-type&gt;&lt;contributors&gt;&lt;authors&gt;&lt;author&gt;Rund, Katharina M.&lt;/author&gt;&lt;author&gt;Peng, Shu&lt;/author&gt;&lt;author&gt;Greite, Robert&lt;/author&gt;&lt;author&gt;Claaßen, Cornelius&lt;/author&gt;&lt;author&gt;Nolte, Fabian&lt;/author&gt;&lt;author&gt;Oger, Camille&lt;/author&gt;&lt;author&gt;Galano, Jean-Marie&lt;/author&gt;&lt;author&gt;Balas, Laurence&lt;/author&gt;&lt;author&gt;Durand, Thierry&lt;/author&gt;&lt;author&gt;Chen, Rongjun&lt;/author&gt;&lt;author&gt;Gueler, Faikah&lt;/author&gt;&lt;author&gt;Schebb, Nils Helge&lt;/author&gt;&lt;/authors&gt;&lt;/contributors&gt;&lt;titles&gt;&lt;title&gt;Dietary omega-3 PUFA improved tubular function after ischemia induced acute kidney injury in mice but did not attenuate impairment of renal function&lt;/title&gt;&lt;secondary-title&gt;Prostaglandins &amp;amp; Other Lipid Mediators&lt;/secondary-title&gt;&lt;/titles&gt;&lt;periodical&gt;&lt;full-title&gt;Prostaglandins &amp;amp; other lipid mediators&lt;/full-title&gt;&lt;/periodical&gt;&lt;pages&gt;106386&lt;/pages&gt;&lt;volume&gt;146&lt;/volume&gt;&lt;keywords&gt;&lt;keyword&gt;Neuroprotectin&lt;/keyword&gt;&lt;keyword&gt;LC–MS&lt;/keyword&gt;&lt;keyword&gt;Specialized pro-resolving lipid mediators (SPM)&lt;/keyword&gt;&lt;keyword&gt;Heme oxygenase-1&lt;/keyword&gt;&lt;keyword&gt;Fatty acids&lt;/keyword&gt;&lt;keyword&gt;Eicosanoids&lt;/keyword&gt;&lt;keyword&gt;n3-PUFA&lt;/keyword&gt;&lt;/keywords&gt;&lt;dates&gt;&lt;year&gt;2020&lt;/year&gt;&lt;pub-dates&gt;&lt;date&gt;2020/02/01/&lt;/date&gt;&lt;/pub-dates&gt;&lt;/dates&gt;&lt;isbn&gt;1098-8823&lt;/isbn&gt;&lt;urls&gt;&lt;related-urls&gt;&lt;url&gt;https://www.sciencedirect.com/science/article/pii/S1098882319301376&lt;/url&gt;&lt;/related-urls&gt;&lt;/urls&gt;&lt;electronic-resource-num&gt;https://doi.org/10.1016/j.prostaglandins.2019.106386&lt;/electronic-resource-num&gt;&lt;/record&gt;&lt;/Cite&gt;&lt;/EndNote&gt;</w:instrText>
      </w:r>
      <w:r w:rsidR="00C016A2" w:rsidRPr="0044346C">
        <w:rPr>
          <w:rFonts w:cs="Times New Roman"/>
          <w:color w:val="000000"/>
        </w:rPr>
        <w:fldChar w:fldCharType="separate"/>
      </w:r>
      <w:r w:rsidR="00637D55">
        <w:rPr>
          <w:rFonts w:cs="Times New Roman"/>
          <w:noProof/>
          <w:color w:val="000000"/>
        </w:rPr>
        <w:t>(12)</w:t>
      </w:r>
      <w:r w:rsidR="00C016A2" w:rsidRPr="0044346C">
        <w:rPr>
          <w:rFonts w:cs="Times New Roman"/>
          <w:color w:val="000000"/>
        </w:rPr>
        <w:fldChar w:fldCharType="end"/>
      </w:r>
      <w:r w:rsidR="004F1DFD" w:rsidRPr="0044346C">
        <w:rPr>
          <w:rFonts w:cs="Times New Roman"/>
          <w:color w:val="000000"/>
        </w:rPr>
        <w:t xml:space="preserve"> occur </w:t>
      </w:r>
      <w:r w:rsidR="00CF53AA" w:rsidRPr="0044346C">
        <w:rPr>
          <w:rFonts w:cs="Times New Roman"/>
          <w:color w:val="000000"/>
        </w:rPr>
        <w:t xml:space="preserve">in </w:t>
      </w:r>
      <w:r w:rsidR="004F1DFD" w:rsidRPr="0044346C">
        <w:rPr>
          <w:rFonts w:cs="Times New Roman"/>
          <w:color w:val="000000"/>
        </w:rPr>
        <w:t>esterified</w:t>
      </w:r>
      <w:r w:rsidR="00CF53AA" w:rsidRPr="0044346C">
        <w:rPr>
          <w:rFonts w:cs="Times New Roman"/>
          <w:color w:val="000000"/>
        </w:rPr>
        <w:t xml:space="preserve"> form</w:t>
      </w:r>
      <w:r w:rsidR="004F1DFD" w:rsidRPr="0044346C">
        <w:rPr>
          <w:rFonts w:cs="Times New Roman"/>
          <w:color w:val="000000"/>
        </w:rPr>
        <w:t xml:space="preserve">. </w:t>
      </w:r>
      <w:r w:rsidR="00FD0EA2" w:rsidRPr="0044346C">
        <w:rPr>
          <w:rFonts w:cs="Times New Roman"/>
          <w:color w:val="000000"/>
        </w:rPr>
        <w:t xml:space="preserve">Similar to their PUFA precursors, </w:t>
      </w:r>
      <w:r w:rsidR="004F1DFD" w:rsidRPr="0044346C">
        <w:rPr>
          <w:rFonts w:cs="Times New Roman"/>
          <w:color w:val="000000"/>
        </w:rPr>
        <w:t>oxylipins are bound as esters</w:t>
      </w:r>
      <w:r w:rsidR="00C016A2" w:rsidRPr="0044346C">
        <w:rPr>
          <w:rFonts w:cs="Times New Roman"/>
          <w:color w:val="000000"/>
        </w:rPr>
        <w:t xml:space="preserve"> </w:t>
      </w:r>
      <w:r w:rsidR="004F1DFD" w:rsidRPr="0044346C">
        <w:rPr>
          <w:rFonts w:cs="Times New Roman"/>
          <w:color w:val="000000"/>
        </w:rPr>
        <w:t>in lipids such as cholesterol esters</w:t>
      </w:r>
      <w:r w:rsidR="00122F16" w:rsidRPr="0044346C">
        <w:rPr>
          <w:rFonts w:cs="Times New Roman"/>
          <w:color w:val="000000"/>
        </w:rPr>
        <w:t xml:space="preserve"> (</w:t>
      </w:r>
      <w:r w:rsidR="006D4FC4" w:rsidRPr="0044346C">
        <w:rPr>
          <w:rFonts w:cs="Times New Roman"/>
        </w:rPr>
        <w:t>Chol Ester</w:t>
      </w:r>
      <w:r w:rsidR="00122F16" w:rsidRPr="0044346C">
        <w:rPr>
          <w:rFonts w:cs="Times New Roman"/>
        </w:rPr>
        <w:t>)</w:t>
      </w:r>
      <w:r w:rsidR="004F1DFD" w:rsidRPr="0044346C">
        <w:rPr>
          <w:rFonts w:cs="Times New Roman"/>
        </w:rPr>
        <w:t xml:space="preserve">, </w:t>
      </w:r>
      <w:r w:rsidR="00D93244" w:rsidRPr="0044346C">
        <w:rPr>
          <w:rFonts w:cs="Times New Roman"/>
        </w:rPr>
        <w:t>triacylgl</w:t>
      </w:r>
      <w:r w:rsidR="001E403E" w:rsidRPr="0044346C">
        <w:rPr>
          <w:rFonts w:cs="Times New Roman"/>
        </w:rPr>
        <w:t>y</w:t>
      </w:r>
      <w:r w:rsidR="00D93244" w:rsidRPr="0044346C">
        <w:rPr>
          <w:rFonts w:cs="Times New Roman"/>
        </w:rPr>
        <w:t xml:space="preserve">cerols </w:t>
      </w:r>
      <w:r w:rsidR="00122F16" w:rsidRPr="0044346C">
        <w:rPr>
          <w:rFonts w:cs="Times New Roman"/>
        </w:rPr>
        <w:t>(TG</w:t>
      </w:r>
      <w:r w:rsidR="00CF53AA" w:rsidRPr="0044346C">
        <w:rPr>
          <w:rFonts w:cs="Times New Roman"/>
        </w:rPr>
        <w:t>s</w:t>
      </w:r>
      <w:r w:rsidR="00122F16" w:rsidRPr="0044346C">
        <w:rPr>
          <w:rFonts w:cs="Times New Roman"/>
        </w:rPr>
        <w:t>)</w:t>
      </w:r>
      <w:r w:rsidR="003C303B" w:rsidRPr="0044346C">
        <w:rPr>
          <w:rFonts w:cs="Times New Roman"/>
        </w:rPr>
        <w:t>,</w:t>
      </w:r>
      <w:r w:rsidR="004F1DFD" w:rsidRPr="0044346C">
        <w:rPr>
          <w:rFonts w:cs="Times New Roman"/>
        </w:rPr>
        <w:t xml:space="preserve"> and polar lipids, i.e.</w:t>
      </w:r>
      <w:r w:rsidR="003F0639" w:rsidRPr="0044346C">
        <w:rPr>
          <w:rFonts w:cs="Times New Roman"/>
        </w:rPr>
        <w:t>,</w:t>
      </w:r>
      <w:r w:rsidR="004F1DFD" w:rsidRPr="0044346C">
        <w:rPr>
          <w:rFonts w:cs="Times New Roman"/>
        </w:rPr>
        <w:t xml:space="preserve"> </w:t>
      </w:r>
      <w:r w:rsidR="006D4FC4">
        <w:rPr>
          <w:rFonts w:cs="Times New Roman"/>
        </w:rPr>
        <w:t>glycero</w:t>
      </w:r>
      <w:r w:rsidR="004F1DFD" w:rsidRPr="0044346C">
        <w:rPr>
          <w:rFonts w:cs="Times New Roman"/>
        </w:rPr>
        <w:t>phospholipids</w:t>
      </w:r>
      <w:r w:rsidR="00122F16" w:rsidRPr="0044346C">
        <w:rPr>
          <w:rFonts w:cs="Times New Roman"/>
        </w:rPr>
        <w:t xml:space="preserve"> (PL</w:t>
      </w:r>
      <w:r w:rsidR="00CF53AA" w:rsidRPr="0044346C">
        <w:rPr>
          <w:rFonts w:cs="Times New Roman"/>
        </w:rPr>
        <w:t>s</w:t>
      </w:r>
      <w:r w:rsidR="00122F16" w:rsidRPr="0044346C">
        <w:rPr>
          <w:rFonts w:cs="Times New Roman"/>
        </w:rPr>
        <w:t>)</w:t>
      </w:r>
      <w:r w:rsidR="00512A6E" w:rsidRPr="0044346C">
        <w:rPr>
          <w:rFonts w:cs="Times New Roman"/>
        </w:rPr>
        <w:t xml:space="preserve"> </w:t>
      </w:r>
      <w:r w:rsidR="00512A6E" w:rsidRPr="0044346C">
        <w:rPr>
          <w:rFonts w:cs="Times New Roman"/>
        </w:rPr>
        <w:fldChar w:fldCharType="begin"/>
      </w:r>
      <w:r w:rsidR="00637D55">
        <w:rPr>
          <w:rFonts w:cs="Times New Roman"/>
        </w:rPr>
        <w:instrText xml:space="preserve"> ADDIN EN.CITE &lt;EndNote&gt;&lt;Cite&gt;&lt;Author&gt;Carpanedo&lt;/Author&gt;&lt;Year&gt;2024&lt;/Year&gt;&lt;RecNum&gt;183&lt;/RecNum&gt;&lt;DisplayText&gt;(13)&lt;/DisplayText&gt;&lt;record&gt;&lt;rec-number&gt;183&lt;/rec-number&gt;&lt;foreign-keys&gt;&lt;key app="EN" db-id="d095td20k590ewesasxp02pxfvveafrxxpa9" timestamp="1725388241"&gt;183&lt;/key&gt;&lt;/foreign-keys&gt;&lt;ref-type name="Journal Article"&gt;17&lt;/ref-type&gt;&lt;contributors&gt;&lt;authors&gt;&lt;author&gt;Carpanedo, Laura&lt;/author&gt;&lt;author&gt;Rund, Katharina M.&lt;/author&gt;&lt;author&gt;Wende, Luca M.&lt;/author&gt;&lt;author&gt;Kampschulte, Nadja&lt;/author&gt;&lt;author&gt;Schebb, Nils Helge&lt;/author&gt;&lt;/authors&gt;&lt;/contributors&gt;&lt;titles&gt;&lt;title&gt;LC-HRMS analysis of phospholipids bearing oxylipins&lt;/title&gt;&lt;secondary-title&gt;Analytica Chimica Acta&lt;/secondary-title&gt;&lt;/titles&gt;&lt;periodical&gt;&lt;full-title&gt;Analytica chimica acta&lt;/full-title&gt;&lt;/periodical&gt;&lt;volume&gt;1326&lt;/volume&gt;&lt;section&gt;343139&lt;/section&gt;&lt;dates&gt;&lt;year&gt;2024&lt;/year&gt;&lt;/dates&gt;&lt;isbn&gt;00032670&lt;/isbn&gt;&lt;urls&gt;&lt;/urls&gt;&lt;electronic-resource-num&gt;10.1016/j.aca.2024.343139&lt;/electronic-resource-num&gt;&lt;/record&gt;&lt;/Cite&gt;&lt;/EndNote&gt;</w:instrText>
      </w:r>
      <w:r w:rsidR="00512A6E" w:rsidRPr="0044346C">
        <w:rPr>
          <w:rFonts w:cs="Times New Roman"/>
        </w:rPr>
        <w:fldChar w:fldCharType="separate"/>
      </w:r>
      <w:r w:rsidR="00637D55">
        <w:rPr>
          <w:rFonts w:cs="Times New Roman"/>
          <w:noProof/>
        </w:rPr>
        <w:t>(13)</w:t>
      </w:r>
      <w:r w:rsidR="00512A6E" w:rsidRPr="0044346C">
        <w:rPr>
          <w:rFonts w:cs="Times New Roman"/>
        </w:rPr>
        <w:fldChar w:fldCharType="end"/>
      </w:r>
      <w:r w:rsidR="00F26394" w:rsidRPr="0044346C">
        <w:rPr>
          <w:rFonts w:cs="Times New Roman"/>
        </w:rPr>
        <w:t xml:space="preserve">. </w:t>
      </w:r>
      <w:r w:rsidR="004F1DFD" w:rsidRPr="0044346C">
        <w:rPr>
          <w:rFonts w:cs="Times New Roman"/>
        </w:rPr>
        <w:t>Indeed</w:t>
      </w:r>
      <w:r w:rsidR="00D93244" w:rsidRPr="0044346C">
        <w:rPr>
          <w:rFonts w:cs="Times New Roman"/>
        </w:rPr>
        <w:t>,</w:t>
      </w:r>
      <w:r w:rsidR="004F1DFD" w:rsidRPr="0044346C">
        <w:rPr>
          <w:rFonts w:cs="Times New Roman"/>
        </w:rPr>
        <w:t xml:space="preserve"> &gt;90% of the hydroxy-PUFA</w:t>
      </w:r>
      <w:r w:rsidR="00CF53AA" w:rsidRPr="0044346C">
        <w:rPr>
          <w:rFonts w:cs="Times New Roman"/>
        </w:rPr>
        <w:t>s</w:t>
      </w:r>
      <w:r w:rsidR="004F1DFD" w:rsidRPr="0044346C">
        <w:rPr>
          <w:rFonts w:cs="Times New Roman"/>
        </w:rPr>
        <w:t xml:space="preserve"> </w:t>
      </w:r>
      <w:r w:rsidR="00D93244" w:rsidRPr="0044346C">
        <w:rPr>
          <w:rFonts w:cs="Times New Roman"/>
        </w:rPr>
        <w:t xml:space="preserve">present </w:t>
      </w:r>
      <w:r w:rsidR="004F1DFD" w:rsidRPr="0044346C">
        <w:rPr>
          <w:rFonts w:cs="Times New Roman"/>
        </w:rPr>
        <w:t xml:space="preserve">in </w:t>
      </w:r>
      <w:r w:rsidR="00F26394" w:rsidRPr="0044346C">
        <w:rPr>
          <w:rFonts w:cs="Times New Roman"/>
        </w:rPr>
        <w:t>plasma</w:t>
      </w:r>
      <w:r w:rsidR="004F1DFD" w:rsidRPr="0044346C">
        <w:rPr>
          <w:rFonts w:cs="Times New Roman"/>
        </w:rPr>
        <w:t xml:space="preserve"> are esterified </w:t>
      </w:r>
      <w:r w:rsidR="00C016A2" w:rsidRPr="0044346C">
        <w:rPr>
          <w:rFonts w:cs="Times New Roman"/>
        </w:rPr>
        <w:fldChar w:fldCharType="begin">
          <w:fldData xml:space="preserve">PEVuZE5vdGU+PENpdGU+PEF1dGhvcj5TY2hlYmI8L0F1dGhvcj48WWVhcj4yMDE0PC9ZZWFyPjxS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</w:fldData>
        </w:fldChar>
      </w:r>
      <w:r w:rsidR="00637D55">
        <w:rPr>
          <w:rFonts w:cs="Times New Roman"/>
        </w:rPr>
        <w:instrText xml:space="preserve"> ADDIN EN.CITE </w:instrText>
      </w:r>
      <w:r w:rsidR="00637D55">
        <w:rPr>
          <w:rFonts w:cs="Times New Roman"/>
        </w:rPr>
        <w:fldChar w:fldCharType="begin">
          <w:fldData xml:space="preserve">PEVuZE5vdGU+PENpdGU+PEF1dGhvcj5TY2hlYmI8L0F1dGhvcj48WWVhcj4yMDE0PC9ZZWFyPjxS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</w:fldData>
        </w:fldChar>
      </w:r>
      <w:r w:rsidR="00637D55">
        <w:rPr>
          <w:rFonts w:cs="Times New Roman"/>
        </w:rPr>
        <w:instrText xml:space="preserve"> ADDIN EN.CITE.DATA </w:instrText>
      </w:r>
      <w:r w:rsidR="00637D55">
        <w:rPr>
          <w:rFonts w:cs="Times New Roman"/>
        </w:rPr>
      </w:r>
      <w:r w:rsidR="00637D55">
        <w:rPr>
          <w:rFonts w:cs="Times New Roman"/>
        </w:rPr>
        <w:fldChar w:fldCharType="end"/>
      </w:r>
      <w:r w:rsidR="00C016A2" w:rsidRPr="0044346C">
        <w:rPr>
          <w:rFonts w:cs="Times New Roman"/>
        </w:rPr>
      </w:r>
      <w:r w:rsidR="00C016A2" w:rsidRPr="0044346C">
        <w:rPr>
          <w:rFonts w:cs="Times New Roman"/>
        </w:rPr>
        <w:fldChar w:fldCharType="separate"/>
      </w:r>
      <w:r w:rsidR="00637D55">
        <w:rPr>
          <w:rFonts w:cs="Times New Roman"/>
          <w:noProof/>
        </w:rPr>
        <w:t>(14)</w:t>
      </w:r>
      <w:r w:rsidR="00C016A2" w:rsidRPr="0044346C">
        <w:rPr>
          <w:rFonts w:cs="Times New Roman"/>
        </w:rPr>
        <w:fldChar w:fldCharType="end"/>
      </w:r>
      <w:r w:rsidR="00C016A2" w:rsidRPr="0044346C">
        <w:rPr>
          <w:rFonts w:cs="Times New Roman"/>
        </w:rPr>
        <w:t xml:space="preserve">. </w:t>
      </w:r>
      <w:r w:rsidR="004F1DFD" w:rsidRPr="0044346C">
        <w:rPr>
          <w:rFonts w:cs="Times New Roman"/>
        </w:rPr>
        <w:t xml:space="preserve">Little is known </w:t>
      </w:r>
      <w:r w:rsidR="00CF53AA" w:rsidRPr="0044346C">
        <w:rPr>
          <w:rFonts w:cs="Times New Roman"/>
        </w:rPr>
        <w:t>about</w:t>
      </w:r>
      <w:r w:rsidR="004F1DFD" w:rsidRPr="0044346C">
        <w:rPr>
          <w:rFonts w:cs="Times New Roman"/>
        </w:rPr>
        <w:t xml:space="preserve"> which lipids the oxylipins are esterified </w:t>
      </w:r>
      <w:r w:rsidR="00CF53AA" w:rsidRPr="0044346C">
        <w:rPr>
          <w:rFonts w:cs="Times New Roman"/>
        </w:rPr>
        <w:t>in but some</w:t>
      </w:r>
      <w:r w:rsidR="004F1DFD" w:rsidRPr="0044346C">
        <w:rPr>
          <w:rFonts w:cs="Times New Roman"/>
        </w:rPr>
        <w:t xml:space="preserve"> studies suggest that they are </w:t>
      </w:r>
      <w:r w:rsidR="00F26394" w:rsidRPr="0044346C">
        <w:rPr>
          <w:rFonts w:cs="Times New Roman"/>
        </w:rPr>
        <w:t xml:space="preserve">predominantly bound to </w:t>
      </w:r>
      <w:r w:rsidR="00D166BB" w:rsidRPr="0044346C">
        <w:rPr>
          <w:rFonts w:cs="Times New Roman"/>
        </w:rPr>
        <w:t>TG</w:t>
      </w:r>
      <w:r w:rsidR="00CF53AA" w:rsidRPr="0044346C">
        <w:rPr>
          <w:rFonts w:cs="Times New Roman"/>
        </w:rPr>
        <w:t>s</w:t>
      </w:r>
      <w:r w:rsidR="00F26394" w:rsidRPr="0044346C">
        <w:rPr>
          <w:rFonts w:cs="Times New Roman"/>
        </w:rPr>
        <w:t xml:space="preserve"> and</w:t>
      </w:r>
      <w:r w:rsidR="00F62700" w:rsidRPr="0044346C">
        <w:rPr>
          <w:rFonts w:cs="Times New Roman"/>
        </w:rPr>
        <w:t xml:space="preserve"> PL</w:t>
      </w:r>
      <w:r w:rsidR="00CF53AA" w:rsidRPr="0044346C">
        <w:rPr>
          <w:rFonts w:cs="Times New Roman"/>
        </w:rPr>
        <w:t>s</w:t>
      </w:r>
      <w:r w:rsidR="00D166BB" w:rsidRPr="0044346C">
        <w:rPr>
          <w:rFonts w:cs="Times New Roman"/>
        </w:rPr>
        <w:t xml:space="preserve"> </w:t>
      </w:r>
      <w:r w:rsidR="00EA6D45" w:rsidRPr="0044346C">
        <w:fldChar w:fldCharType="begin"/>
      </w:r>
      <w:r w:rsidR="00637D55">
        <w:instrText xml:space="preserve"> ADDIN EN.CITE &lt;EndNote&gt;&lt;Cite&gt;&lt;Author&gt;Annevelink&lt;/Author&gt;&lt;Year&gt;2022&lt;/Year&gt;&lt;RecNum&gt;238&lt;/RecNum&gt;&lt;DisplayText&gt;(15)&lt;/DisplayText&gt;&lt;record&gt;&lt;rec-number&gt;238&lt;/rec-number&gt;&lt;foreign-keys&gt;&lt;key app="EN" db-id="d095td20k590ewesasxp02pxfvveafrxxpa9" timestamp="1752481088"&gt;238&lt;/key&gt;&lt;/foreign-keys&gt;&lt;ref-type name="Journal Article"&gt;17&lt;/ref-type&gt;&lt;contributors&gt;&lt;authors&gt;&lt;author&gt;Annevelink, C. E.&lt;/author&gt;&lt;author&gt;Walker, R. E.&lt;/author&gt;&lt;author&gt;Shearer, G. C.&lt;/author&gt;&lt;/authors&gt;&lt;/contributors&gt;&lt;auth-address&gt;Penn State Univ, Dept Nutrit Sci, University Pk, PA 16802 USA&lt;/auth-address&gt;&lt;titles&gt;&lt;title&gt;Esterified Oxylipins: Do They Matter?&lt;/title&gt;&lt;secondary-title&gt;Metabolites&lt;/secondary-title&gt;&lt;alt-title&gt;Metabolites&lt;/alt-title&gt;&lt;/titles&gt;&lt;periodical&gt;&lt;full-title&gt;Metabolites&lt;/full-title&gt;&lt;/periodical&gt;&lt;alt-periodical&gt;&lt;full-title&gt;Metabolites&lt;/full-title&gt;&lt;/alt-periodical&gt;&lt;volume&gt;12&lt;/volume&gt;&lt;number&gt;11&lt;/number&gt;&lt;keywords&gt;&lt;keyword&gt;oxylipin&lt;/keyword&gt;&lt;keyword&gt;lipoprotein&lt;/keyword&gt;&lt;keyword&gt;metabolism&lt;/keyword&gt;&lt;keyword&gt;esterification&lt;/keyword&gt;&lt;keyword&gt;arachidonic-acid epoxygenase&lt;/keyword&gt;&lt;keyword&gt;fatty-acid&lt;/keyword&gt;&lt;keyword&gt;sulfidopeptide-leukotrienes&lt;/keyword&gt;&lt;keyword&gt;transcellular biosynthesis&lt;/keyword&gt;&lt;keyword&gt;epoxyeicosatrienoic acids&lt;/keyword&gt;&lt;keyword&gt;plasma&lt;/keyword&gt;&lt;keyword&gt;phospholipids&lt;/keyword&gt;&lt;keyword&gt;binding&lt;/keyword&gt;&lt;keyword&gt;transport&lt;/keyword&gt;&lt;keyword&gt;heart&lt;/keyword&gt;&lt;/keywords&gt;&lt;dates&gt;&lt;year&gt;2022&lt;/year&gt;&lt;pub-dates&gt;&lt;date&gt;Nov&lt;/date&gt;&lt;/pub-dates&gt;&lt;/dates&gt;&lt;accession-num&gt;WOS:000881236100001&lt;/accession-num&gt;&lt;urls&gt;&lt;related-urls&gt;&lt;url&gt;&amp;lt;Go to ISI&amp;gt;://WOS:000881236100001&lt;/url&gt;&lt;/related-urls&gt;&lt;/urls&gt;&lt;electronic-resource-num&gt;ARTN 1007&amp;#xD;10.3390/metabo12111007&lt;/electronic-resource-num&gt;&lt;language&gt;English&lt;/language&gt;&lt;/record&gt;&lt;/Cite&gt;&lt;/EndNote&gt;</w:instrText>
      </w:r>
      <w:r w:rsidR="00EA6D45" w:rsidRPr="0044346C">
        <w:fldChar w:fldCharType="separate"/>
      </w:r>
      <w:r w:rsidR="00637D55">
        <w:rPr>
          <w:noProof/>
        </w:rPr>
        <w:t>(15)</w:t>
      </w:r>
      <w:r w:rsidR="00EA6D45" w:rsidRPr="0044346C">
        <w:fldChar w:fldCharType="end"/>
      </w:r>
      <w:r w:rsidR="00B95AC1" w:rsidRPr="0044346C">
        <w:t>.</w:t>
      </w:r>
      <w:r w:rsidR="00157F72" w:rsidRPr="0044346C">
        <w:rPr>
          <w:rFonts w:cs="Times New Roman"/>
        </w:rPr>
        <w:t xml:space="preserve"> </w:t>
      </w:r>
      <w:r w:rsidR="00795713" w:rsidRPr="0044346C">
        <w:rPr>
          <w:rFonts w:cs="Times New Roman"/>
        </w:rPr>
        <w:t>Notably</w:t>
      </w:r>
      <w:r w:rsidR="00741A98" w:rsidRPr="0044346C">
        <w:rPr>
          <w:rFonts w:cs="Times New Roman"/>
        </w:rPr>
        <w:t xml:space="preserve">, oxylipins </w:t>
      </w:r>
      <w:r w:rsidR="00795713" w:rsidRPr="0044346C">
        <w:rPr>
          <w:rFonts w:cs="Times New Roman"/>
        </w:rPr>
        <w:t>such as</w:t>
      </w:r>
      <w:r w:rsidR="00741A98" w:rsidRPr="0044346C">
        <w:rPr>
          <w:rFonts w:cs="Times New Roman"/>
        </w:rPr>
        <w:t xml:space="preserve"> 18:2;OH, and 20:4;OH were found esterified in PC, TG, and Chol Ester species in human </w:t>
      </w:r>
      <w:r w:rsidR="002A1ABB" w:rsidRPr="0044346C">
        <w:rPr>
          <w:rFonts w:cs="Times New Roman"/>
        </w:rPr>
        <w:t>plasma</w:t>
      </w:r>
      <w:r w:rsidR="00512A6E" w:rsidRPr="0044346C">
        <w:rPr>
          <w:rFonts w:cs="Times New Roman"/>
        </w:rPr>
        <w:t xml:space="preserve"> </w:t>
      </w:r>
      <w:r w:rsidR="00512A6E" w:rsidRPr="0044346C">
        <w:rPr>
          <w:rFonts w:cs="Times New Roman"/>
        </w:rPr>
        <w:fldChar w:fldCharType="begin">
          <w:fldData xml:space="preserve">PEVuZE5vdGU+PENpdGU+PEF1dGhvcj5DcmlzY3VvbG88L0F1dGhvcj48WWVhcj4yMDIyPC9ZZWFy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</w:fldData>
        </w:fldChar>
      </w:r>
      <w:r w:rsidR="00637D55">
        <w:rPr>
          <w:rFonts w:cs="Times New Roman"/>
        </w:rPr>
        <w:instrText xml:space="preserve"> ADDIN EN.CITE </w:instrText>
      </w:r>
      <w:r w:rsidR="00637D55">
        <w:rPr>
          <w:rFonts w:cs="Times New Roman"/>
        </w:rPr>
        <w:fldChar w:fldCharType="begin">
          <w:fldData xml:space="preserve">PEVuZE5vdGU+PENpdGU+PEF1dGhvcj5DcmlzY3VvbG88L0F1dGhvcj48WWVhcj4yMDIyPC9ZZWFy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</w:fldData>
        </w:fldChar>
      </w:r>
      <w:r w:rsidR="00637D55">
        <w:rPr>
          <w:rFonts w:cs="Times New Roman"/>
        </w:rPr>
        <w:instrText xml:space="preserve"> ADDIN EN.CITE.DATA </w:instrText>
      </w:r>
      <w:r w:rsidR="00637D55">
        <w:rPr>
          <w:rFonts w:cs="Times New Roman"/>
        </w:rPr>
      </w:r>
      <w:r w:rsidR="00637D55">
        <w:rPr>
          <w:rFonts w:cs="Times New Roman"/>
        </w:rPr>
        <w:fldChar w:fldCharType="end"/>
      </w:r>
      <w:r w:rsidR="00512A6E" w:rsidRPr="0044346C">
        <w:rPr>
          <w:rFonts w:cs="Times New Roman"/>
        </w:rPr>
      </w:r>
      <w:r w:rsidR="00512A6E" w:rsidRPr="0044346C">
        <w:rPr>
          <w:rFonts w:cs="Times New Roman"/>
        </w:rPr>
        <w:fldChar w:fldCharType="separate"/>
      </w:r>
      <w:r w:rsidR="00637D55">
        <w:rPr>
          <w:rFonts w:cs="Times New Roman"/>
          <w:noProof/>
        </w:rPr>
        <w:t>(16)</w:t>
      </w:r>
      <w:r w:rsidR="00512A6E" w:rsidRPr="0044346C">
        <w:rPr>
          <w:rFonts w:cs="Times New Roman"/>
        </w:rPr>
        <w:fldChar w:fldCharType="end"/>
      </w:r>
      <w:r w:rsidR="002A1ABB" w:rsidRPr="0044346C">
        <w:rPr>
          <w:rFonts w:cs="Times New Roman"/>
        </w:rPr>
        <w:t xml:space="preserve">, as well as in PC species in human serum </w:t>
      </w:r>
      <w:r w:rsidR="00512A6E" w:rsidRPr="0044346C">
        <w:rPr>
          <w:rFonts w:cs="Times New Roman"/>
        </w:rPr>
        <w:fldChar w:fldCharType="begin"/>
      </w:r>
      <w:r w:rsidR="00637D55">
        <w:rPr>
          <w:rFonts w:cs="Times New Roman"/>
        </w:rPr>
        <w:instrText xml:space="preserve"> ADDIN EN.CITE &lt;EndNote&gt;&lt;Cite&gt;&lt;Author&gt;Hammad&lt;/Author&gt;&lt;Year&gt;2009&lt;/Year&gt;&lt;RecNum&gt;301&lt;/RecNum&gt;&lt;DisplayText&gt;(17)&lt;/DisplayText&gt;&lt;record&gt;&lt;rec-number&gt;301&lt;/rec-number&gt;&lt;foreign-keys&gt;&lt;key app="EN" db-id="d095td20k590ewesasxp02pxfvveafrxxpa9" timestamp="1754850802"&gt;301&lt;/key&gt;&lt;/foreign-keys&gt;&lt;ref-type name="Journal Article"&gt;17&lt;/ref-type&gt;&lt;contributors&gt;&lt;authors&gt;&lt;author&gt;Hammad, L. A.&lt;/author&gt;&lt;author&gt;Wu, G.&lt;/author&gt;&lt;author&gt;Saleh, M. M.&lt;/author&gt;&lt;author&gt;Klouckova, I.&lt;/author&gt;&lt;author&gt;Dobrolecki, L. E.&lt;/author&gt;&lt;author&gt;Hickey, R. J.&lt;/author&gt;&lt;author&gt;Schnaper, L.&lt;/author&gt;&lt;author&gt;Novotny, M. V.&lt;/author&gt;&lt;author&gt;Mechref, Y.&lt;/author&gt;&lt;/authors&gt;&lt;/contributors&gt;&lt;auth-address&gt;METACyt Biochemical Analysis Center, Department of Chemistry, Indiana University, Bloomington, Indiana 47405, USA.&lt;/auth-address&gt;&lt;titles&gt;&lt;title&gt;Elevated levels of hydroxylated phosphocholine lipids in the blood serum of breast cancer patients&lt;/title&gt;&lt;secondary-title&gt;Rapid Commun Mass Spectrom&lt;/secondary-title&gt;&lt;/titles&gt;&lt;periodical&gt;&lt;full-title&gt;Rapid Commun Mass Spectrom&lt;/full-title&gt;&lt;/periodical&gt;&lt;pages&gt;863-76&lt;/pages&gt;&lt;volume&gt;23&lt;/volume&gt;&lt;number&gt;6&lt;/number&gt;&lt;keywords&gt;&lt;keyword&gt;Biomarkers, Tumor/*blood&lt;/keyword&gt;&lt;keyword&gt;Blood Chemical Analysis/*methods&lt;/keyword&gt;&lt;keyword&gt;Breast Neoplasms/*blood/*diagnosis&lt;/keyword&gt;&lt;keyword&gt;Female&lt;/keyword&gt;&lt;keyword&gt;Humans&lt;/keyword&gt;&lt;keyword&gt;Hydroxylation&lt;/keyword&gt;&lt;keyword&gt;Mass Spectrometry/*methods&lt;/keyword&gt;&lt;keyword&gt;Phospholipids/*blood&lt;/keyword&gt;&lt;keyword&gt;Reproducibility of Results&lt;/keyword&gt;&lt;keyword&gt;Sensitivity and Specificity&lt;/keyword&gt;&lt;/keywords&gt;&lt;dates&gt;&lt;year&gt;2009&lt;/year&gt;&lt;pub-dates&gt;&lt;date&gt;Mar&lt;/date&gt;&lt;/pub-dates&gt;&lt;/dates&gt;&lt;isbn&gt;0951-4198 (Print)&amp;#xD;0951-4198 (Linking)&lt;/isbn&gt;&lt;accession-num&gt;19224569&lt;/accession-num&gt;&lt;urls&gt;&lt;related-urls&gt;&lt;url&gt;https://www.ncbi.nlm.nih.gov/pubmed/19224569&lt;/url&gt;&lt;/related-urls&gt;&lt;/urls&gt;&lt;electronic-resource-num&gt;10.1002/rcm.3947&lt;/electronic-resource-num&gt;&lt;remote-database-name&gt;Medline&lt;/remote-database-name&gt;&lt;remote-database-provider&gt;NLM&lt;/remote-database-provider&gt;&lt;/record&gt;&lt;/Cite&gt;&lt;/EndNote&gt;</w:instrText>
      </w:r>
      <w:r w:rsidR="00512A6E" w:rsidRPr="0044346C">
        <w:rPr>
          <w:rFonts w:cs="Times New Roman"/>
        </w:rPr>
        <w:fldChar w:fldCharType="separate"/>
      </w:r>
      <w:r w:rsidR="00637D55">
        <w:rPr>
          <w:rFonts w:cs="Times New Roman"/>
          <w:noProof/>
        </w:rPr>
        <w:t>(17)</w:t>
      </w:r>
      <w:r w:rsidR="00512A6E" w:rsidRPr="0044346C">
        <w:rPr>
          <w:rFonts w:cs="Times New Roman"/>
        </w:rPr>
        <w:fldChar w:fldCharType="end"/>
      </w:r>
      <w:r w:rsidR="002A1ABB" w:rsidRPr="0044346C">
        <w:rPr>
          <w:rFonts w:cs="Times New Roman"/>
        </w:rPr>
        <w:t>.</w:t>
      </w:r>
    </w:p>
    <w:p w14:paraId="7FB0E484" w14:textId="4EFCA6FE" w:rsidR="005A1B84" w:rsidRPr="0044346C" w:rsidRDefault="0080691D" w:rsidP="003427EA">
      <w:pPr>
        <w:spacing w:after="0" w:line="480" w:lineRule="auto"/>
        <w:ind w:firstLine="720"/>
        <w:jc w:val="both"/>
        <w:rPr>
          <w:rFonts w:cs="Times New Roman"/>
        </w:rPr>
      </w:pPr>
      <w:r w:rsidRPr="0044346C">
        <w:rPr>
          <w:rFonts w:cs="Times New Roman"/>
        </w:rPr>
        <w:t>Analysis of esterified oxylipins</w:t>
      </w:r>
      <w:r w:rsidR="00E75D91" w:rsidRPr="0044346C">
        <w:rPr>
          <w:rFonts w:cs="Times New Roman"/>
        </w:rPr>
        <w:t xml:space="preserve"> is challenging</w:t>
      </w:r>
      <w:r w:rsidRPr="0044346C">
        <w:rPr>
          <w:rFonts w:cs="Times New Roman"/>
        </w:rPr>
        <w:t xml:space="preserve"> </w:t>
      </w:r>
      <w:r w:rsidR="00E75D91" w:rsidRPr="0044346C">
        <w:rPr>
          <w:rFonts w:cs="Times New Roman"/>
        </w:rPr>
        <w:t>due to their low abundances</w:t>
      </w:r>
      <w:r w:rsidR="00D77A66" w:rsidRPr="0044346C">
        <w:rPr>
          <w:rFonts w:cs="Times New Roman"/>
        </w:rPr>
        <w:t xml:space="preserve"> in biological samples</w:t>
      </w:r>
      <w:r w:rsidRPr="0044346C">
        <w:rPr>
          <w:rFonts w:cs="Times New Roman"/>
        </w:rPr>
        <w:t xml:space="preserve">. </w:t>
      </w:r>
      <w:r w:rsidR="005A1B84" w:rsidRPr="0044346C">
        <w:rPr>
          <w:rFonts w:cs="Times New Roman"/>
        </w:rPr>
        <w:t>E</w:t>
      </w:r>
      <w:r w:rsidR="00BD1F39" w:rsidRPr="0044346C">
        <w:rPr>
          <w:rFonts w:cs="Times New Roman"/>
        </w:rPr>
        <w:t xml:space="preserve">sterified oxylipins </w:t>
      </w:r>
      <w:r w:rsidR="0005143B" w:rsidRPr="0044346C">
        <w:rPr>
          <w:rFonts w:cs="Times New Roman"/>
        </w:rPr>
        <w:t>can be</w:t>
      </w:r>
      <w:r w:rsidR="00BD1F39" w:rsidRPr="0044346C">
        <w:rPr>
          <w:rFonts w:cs="Times New Roman"/>
        </w:rPr>
        <w:t xml:space="preserve"> analyzed directly as oxidized PL</w:t>
      </w:r>
      <w:r w:rsidR="00C4212E" w:rsidRPr="0044346C">
        <w:rPr>
          <w:rFonts w:cs="Times New Roman"/>
        </w:rPr>
        <w:t>s</w:t>
      </w:r>
      <w:r w:rsidR="0031422C" w:rsidRPr="0044346C">
        <w:rPr>
          <w:rFonts w:cs="Times New Roman"/>
        </w:rPr>
        <w:t xml:space="preserve"> or</w:t>
      </w:r>
      <w:r w:rsidR="00BD1F39" w:rsidRPr="0044346C">
        <w:rPr>
          <w:rFonts w:cs="Times New Roman"/>
        </w:rPr>
        <w:t xml:space="preserve"> TG</w:t>
      </w:r>
      <w:r w:rsidR="00C4212E" w:rsidRPr="0044346C">
        <w:rPr>
          <w:rFonts w:cs="Times New Roman"/>
        </w:rPr>
        <w:t>s</w:t>
      </w:r>
      <w:r w:rsidR="0031422C" w:rsidRPr="0044346C">
        <w:rPr>
          <w:rFonts w:cs="Times New Roman"/>
        </w:rPr>
        <w:t xml:space="preserve"> </w:t>
      </w:r>
      <w:r w:rsidR="00676848" w:rsidRPr="0044346C">
        <w:rPr>
          <w:rFonts w:cs="Times New Roman"/>
        </w:rPr>
        <w:t>by LC-MS</w:t>
      </w:r>
      <w:r w:rsidR="00BD1F39" w:rsidRPr="0044346C">
        <w:rPr>
          <w:rFonts w:cs="Times New Roman"/>
        </w:rPr>
        <w:t xml:space="preserve">, providing detailed information about the binding form and lipid species of the bound oxylipin </w:t>
      </w:r>
      <w:r w:rsidR="00BD1F39" w:rsidRPr="0044346C">
        <w:rPr>
          <w:rFonts w:cs="Times New Roman"/>
        </w:rPr>
        <w:fldChar w:fldCharType="begin">
          <w:fldData xml:space="preserve">PEVuZE5vdGU+PENpdGU+PEF1dGhvcj5DYXJwYW5lZG88L0F1dGhvcj48WWVhcj4yMDI0PC9ZZWFy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=
</w:fldData>
        </w:fldChar>
      </w:r>
      <w:r w:rsidR="00637D55">
        <w:rPr>
          <w:rFonts w:cs="Times New Roman"/>
        </w:rPr>
        <w:instrText xml:space="preserve"> ADDIN EN.CITE </w:instrText>
      </w:r>
      <w:r w:rsidR="00637D55">
        <w:rPr>
          <w:rFonts w:cs="Times New Roman"/>
        </w:rPr>
        <w:fldChar w:fldCharType="begin">
          <w:fldData xml:space="preserve">PEVuZE5vdGU+PENpdGU+PEF1dGhvcj5DYXJwYW5lZG88L0F1dGhvcj48WWVhcj4yMDI0PC9ZZWFy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=
</w:fldData>
        </w:fldChar>
      </w:r>
      <w:r w:rsidR="00637D55">
        <w:rPr>
          <w:rFonts w:cs="Times New Roman"/>
        </w:rPr>
        <w:instrText xml:space="preserve"> ADDIN EN.CITE.DATA </w:instrText>
      </w:r>
      <w:r w:rsidR="00637D55">
        <w:rPr>
          <w:rFonts w:cs="Times New Roman"/>
        </w:rPr>
      </w:r>
      <w:r w:rsidR="00637D55">
        <w:rPr>
          <w:rFonts w:cs="Times New Roman"/>
        </w:rPr>
        <w:fldChar w:fldCharType="end"/>
      </w:r>
      <w:r w:rsidR="00BD1F39" w:rsidRPr="0044346C">
        <w:rPr>
          <w:rFonts w:cs="Times New Roman"/>
        </w:rPr>
      </w:r>
      <w:r w:rsidR="00BD1F39" w:rsidRPr="0044346C">
        <w:rPr>
          <w:rFonts w:cs="Times New Roman"/>
        </w:rPr>
        <w:fldChar w:fldCharType="separate"/>
      </w:r>
      <w:r w:rsidR="00637D55">
        <w:rPr>
          <w:rFonts w:cs="Times New Roman"/>
          <w:noProof/>
        </w:rPr>
        <w:t>(13, 18)</w:t>
      </w:r>
      <w:r w:rsidR="00BD1F39" w:rsidRPr="0044346C">
        <w:rPr>
          <w:rFonts w:cs="Times New Roman"/>
        </w:rPr>
        <w:fldChar w:fldCharType="end"/>
      </w:r>
      <w:r w:rsidR="00BD1F39" w:rsidRPr="0044346C">
        <w:rPr>
          <w:rFonts w:cs="Times New Roman"/>
        </w:rPr>
        <w:t xml:space="preserve">. </w:t>
      </w:r>
      <w:r w:rsidR="008F0FE7" w:rsidRPr="0044346C">
        <w:rPr>
          <w:rFonts w:cs="Times New Roman"/>
        </w:rPr>
        <w:t>Quantitative</w:t>
      </w:r>
      <w:r w:rsidR="004A2259" w:rsidRPr="0044346C">
        <w:rPr>
          <w:rFonts w:cs="Times New Roman"/>
        </w:rPr>
        <w:t xml:space="preserve"> t</w:t>
      </w:r>
      <w:r w:rsidR="00BD1F39" w:rsidRPr="0044346C">
        <w:rPr>
          <w:rFonts w:cs="Times New Roman"/>
        </w:rPr>
        <w:t xml:space="preserve">argeted </w:t>
      </w:r>
      <w:r w:rsidR="0066761E" w:rsidRPr="0044346C">
        <w:rPr>
          <w:rFonts w:cs="Times New Roman"/>
        </w:rPr>
        <w:t>LC-MS/MS</w:t>
      </w:r>
      <w:r w:rsidR="005A1B84" w:rsidRPr="0044346C">
        <w:rPr>
          <w:rFonts w:cs="Times New Roman"/>
        </w:rPr>
        <w:t xml:space="preserve"> of oxPL</w:t>
      </w:r>
      <w:r w:rsidR="00CF53AA" w:rsidRPr="0044346C">
        <w:rPr>
          <w:rFonts w:cs="Times New Roman"/>
        </w:rPr>
        <w:t>s</w:t>
      </w:r>
      <w:r w:rsidR="005A1B84" w:rsidRPr="0044346C">
        <w:rPr>
          <w:rFonts w:cs="Times New Roman"/>
        </w:rPr>
        <w:t xml:space="preserve"> (bearing oxylipins)</w:t>
      </w:r>
      <w:r w:rsidR="0066761E" w:rsidRPr="0044346C">
        <w:rPr>
          <w:rFonts w:cs="Times New Roman"/>
        </w:rPr>
        <w:t xml:space="preserve"> </w:t>
      </w:r>
      <w:r w:rsidR="004959C7" w:rsidRPr="0044346C">
        <w:rPr>
          <w:rFonts w:cs="Times New Roman"/>
        </w:rPr>
        <w:t xml:space="preserve">showed a distinct incorporation of </w:t>
      </w:r>
      <w:r w:rsidR="005A1B84" w:rsidRPr="0044346C">
        <w:rPr>
          <w:rFonts w:cs="Times New Roman"/>
        </w:rPr>
        <w:t>hydroxy-PUFA</w:t>
      </w:r>
      <w:r w:rsidR="00CF53AA" w:rsidRPr="0044346C">
        <w:rPr>
          <w:rFonts w:cs="Times New Roman"/>
        </w:rPr>
        <w:t>s</w:t>
      </w:r>
      <w:r w:rsidR="004959C7" w:rsidRPr="0044346C">
        <w:rPr>
          <w:rFonts w:cs="Times New Roman"/>
        </w:rPr>
        <w:t xml:space="preserve"> in both</w:t>
      </w:r>
      <w:r w:rsidR="00A347FE" w:rsidRPr="0044346C">
        <w:rPr>
          <w:rFonts w:cs="Times New Roman"/>
        </w:rPr>
        <w:t>,</w:t>
      </w:r>
      <w:r w:rsidR="004959C7" w:rsidRPr="0044346C">
        <w:rPr>
          <w:rFonts w:cs="Times New Roman"/>
        </w:rPr>
        <w:t xml:space="preserve"> </w:t>
      </w:r>
      <w:r w:rsidR="00BD1F39" w:rsidRPr="0044346C">
        <w:rPr>
          <w:rFonts w:cs="Times New Roman"/>
        </w:rPr>
        <w:t xml:space="preserve">oxidized PL </w:t>
      </w:r>
      <w:r w:rsidR="004959C7" w:rsidRPr="0044346C">
        <w:rPr>
          <w:rFonts w:cs="Times New Roman"/>
        </w:rPr>
        <w:t xml:space="preserve">classes and </w:t>
      </w:r>
      <w:r w:rsidR="00BD1F39" w:rsidRPr="0044346C">
        <w:rPr>
          <w:rFonts w:cs="Times New Roman"/>
        </w:rPr>
        <w:t>species</w:t>
      </w:r>
      <w:r w:rsidR="00A347FE" w:rsidRPr="0044346C">
        <w:rPr>
          <w:rFonts w:cs="Times New Roman"/>
        </w:rPr>
        <w:t>,</w:t>
      </w:r>
      <w:r w:rsidR="00BD1F39" w:rsidRPr="0044346C">
        <w:rPr>
          <w:rFonts w:cs="Times New Roman"/>
        </w:rPr>
        <w:t xml:space="preserve"> in</w:t>
      </w:r>
      <w:r w:rsidR="002D47C3" w:rsidRPr="0044346C">
        <w:rPr>
          <w:rFonts w:cs="Times New Roman"/>
        </w:rPr>
        <w:t xml:space="preserve"> </w:t>
      </w:r>
      <w:r w:rsidR="005A1B84" w:rsidRPr="0044346C">
        <w:rPr>
          <w:rFonts w:cs="Times New Roman"/>
        </w:rPr>
        <w:t>human cells</w:t>
      </w:r>
      <w:r w:rsidR="00BD1F39" w:rsidRPr="0044346C">
        <w:rPr>
          <w:rFonts w:cs="Times New Roman"/>
        </w:rPr>
        <w:t xml:space="preserve">, but </w:t>
      </w:r>
      <w:r w:rsidR="00CF53AA" w:rsidRPr="0044346C">
        <w:rPr>
          <w:rFonts w:cs="Times New Roman"/>
        </w:rPr>
        <w:t>such research has been</w:t>
      </w:r>
      <w:r w:rsidR="00BD1F39" w:rsidRPr="0044346C">
        <w:rPr>
          <w:rFonts w:cs="Times New Roman"/>
        </w:rPr>
        <w:t xml:space="preserve"> limited to </w:t>
      </w:r>
      <w:r w:rsidR="00A347FE" w:rsidRPr="0044346C">
        <w:rPr>
          <w:rFonts w:cs="Times New Roman"/>
        </w:rPr>
        <w:t>a</w:t>
      </w:r>
      <w:r w:rsidR="0044346C" w:rsidRPr="0044346C">
        <w:rPr>
          <w:rFonts w:cs="Times New Roman"/>
        </w:rPr>
        <w:t xml:space="preserve"> </w:t>
      </w:r>
      <w:r w:rsidR="00423E9C" w:rsidRPr="0044346C">
        <w:rPr>
          <w:rFonts w:cs="Times New Roman"/>
        </w:rPr>
        <w:t>few oxylipins bound in selected</w:t>
      </w:r>
      <w:r w:rsidR="005A1B84" w:rsidRPr="0044346C">
        <w:rPr>
          <w:rFonts w:cs="Times New Roman"/>
        </w:rPr>
        <w:t xml:space="preserve"> </w:t>
      </w:r>
      <w:r w:rsidR="00423E9C" w:rsidRPr="0044346C">
        <w:rPr>
          <w:rFonts w:cs="Times New Roman"/>
        </w:rPr>
        <w:t xml:space="preserve">oxidized </w:t>
      </w:r>
      <w:r w:rsidR="005A1B84" w:rsidRPr="0044346C">
        <w:rPr>
          <w:rFonts w:cs="Times New Roman"/>
        </w:rPr>
        <w:t>PL</w:t>
      </w:r>
      <w:r w:rsidR="00CF53AA" w:rsidRPr="0044346C">
        <w:rPr>
          <w:rFonts w:cs="Times New Roman"/>
        </w:rPr>
        <w:t>s</w:t>
      </w:r>
      <w:r w:rsidR="005A1B84" w:rsidRPr="0044346C">
        <w:rPr>
          <w:rFonts w:cs="Times New Roman"/>
        </w:rPr>
        <w:t xml:space="preserve"> </w:t>
      </w:r>
      <w:r w:rsidR="00512A6E" w:rsidRPr="0044346C">
        <w:rPr>
          <w:rFonts w:cs="Times New Roman"/>
        </w:rPr>
        <w:fldChar w:fldCharType="begin">
          <w:fldData xml:space="preserve">PEVuZE5vdGU+PENpdGU+PEF1dGhvcj5DYXJwYW5lZG88L0F1dGhvcj48WWVhcj4yMDI1PC9ZZWFy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</w:fldData>
        </w:fldChar>
      </w:r>
      <w:r w:rsidR="00637D55">
        <w:rPr>
          <w:rFonts w:cs="Times New Roman"/>
        </w:rPr>
        <w:instrText xml:space="preserve"> ADDIN EN.CITE </w:instrText>
      </w:r>
      <w:r w:rsidR="00637D55">
        <w:rPr>
          <w:rFonts w:cs="Times New Roman"/>
        </w:rPr>
        <w:fldChar w:fldCharType="begin">
          <w:fldData xml:space="preserve">PEVuZE5vdGU+PENpdGU+PEF1dGhvcj5DYXJwYW5lZG88L0F1dGhvcj48WWVhcj4yMDI1PC9ZZWFy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</w:fldData>
        </w:fldChar>
      </w:r>
      <w:r w:rsidR="00637D55">
        <w:rPr>
          <w:rFonts w:cs="Times New Roman"/>
        </w:rPr>
        <w:instrText xml:space="preserve"> ADDIN EN.CITE.DATA </w:instrText>
      </w:r>
      <w:r w:rsidR="00637D55">
        <w:rPr>
          <w:rFonts w:cs="Times New Roman"/>
        </w:rPr>
      </w:r>
      <w:r w:rsidR="00637D55">
        <w:rPr>
          <w:rFonts w:cs="Times New Roman"/>
        </w:rPr>
        <w:fldChar w:fldCharType="end"/>
      </w:r>
      <w:r w:rsidR="00512A6E" w:rsidRPr="0044346C">
        <w:rPr>
          <w:rFonts w:cs="Times New Roman"/>
        </w:rPr>
      </w:r>
      <w:r w:rsidR="00512A6E" w:rsidRPr="0044346C">
        <w:rPr>
          <w:rFonts w:cs="Times New Roman"/>
        </w:rPr>
        <w:fldChar w:fldCharType="separate"/>
      </w:r>
      <w:r w:rsidR="00637D55">
        <w:rPr>
          <w:rFonts w:cs="Times New Roman"/>
          <w:noProof/>
        </w:rPr>
        <w:t>(11, 19, 20)</w:t>
      </w:r>
      <w:r w:rsidR="00512A6E" w:rsidRPr="0044346C">
        <w:rPr>
          <w:rFonts w:cs="Times New Roman"/>
        </w:rPr>
        <w:fldChar w:fldCharType="end"/>
      </w:r>
    </w:p>
    <w:p w14:paraId="2CE3D379" w14:textId="0B025310" w:rsidR="00F54A3E" w:rsidRPr="0044346C" w:rsidRDefault="005A1B84" w:rsidP="003074DF">
      <w:pPr>
        <w:spacing w:after="0" w:line="480" w:lineRule="auto"/>
        <w:jc w:val="both"/>
        <w:rPr>
          <w:rFonts w:cs="Times New Roman"/>
        </w:rPr>
      </w:pPr>
      <w:r w:rsidRPr="0044346C">
        <w:rPr>
          <w:rFonts w:cs="Times New Roman"/>
        </w:rPr>
        <w:lastRenderedPageBreak/>
        <w:t>E</w:t>
      </w:r>
      <w:r w:rsidR="00BD1F39" w:rsidRPr="0044346C">
        <w:rPr>
          <w:rFonts w:cs="Times New Roman"/>
        </w:rPr>
        <w:t xml:space="preserve">ven targeted methods </w:t>
      </w:r>
      <w:r w:rsidR="00BD1F39" w:rsidRPr="0044346C">
        <w:rPr>
          <w:rFonts w:cs="Times New Roman"/>
        </w:rPr>
        <w:fldChar w:fldCharType="begin">
          <w:fldData xml:space="preserve">PEVuZE5vdGU+PENpdGU+PEF1dGhvcj5DYXJwYW5lZG88L0F1dGhvcj48WWVhcj4yMDI1PC9ZZWFy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</w:fldData>
        </w:fldChar>
      </w:r>
      <w:r w:rsidR="00637D55">
        <w:rPr>
          <w:rFonts w:cs="Times New Roman"/>
        </w:rPr>
        <w:instrText xml:space="preserve"> ADDIN EN.CITE </w:instrText>
      </w:r>
      <w:r w:rsidR="00637D55">
        <w:rPr>
          <w:rFonts w:cs="Times New Roman"/>
        </w:rPr>
        <w:fldChar w:fldCharType="begin">
          <w:fldData xml:space="preserve">PEVuZE5vdGU+PENpdGU+PEF1dGhvcj5DYXJwYW5lZG88L0F1dGhvcj48WWVhcj4yMDI1PC9ZZWFy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</w:fldData>
        </w:fldChar>
      </w:r>
      <w:r w:rsidR="00637D55">
        <w:rPr>
          <w:rFonts w:cs="Times New Roman"/>
        </w:rPr>
        <w:instrText xml:space="preserve"> ADDIN EN.CITE.DATA </w:instrText>
      </w:r>
      <w:r w:rsidR="00637D55">
        <w:rPr>
          <w:rFonts w:cs="Times New Roman"/>
        </w:rPr>
      </w:r>
      <w:r w:rsidR="00637D55">
        <w:rPr>
          <w:rFonts w:cs="Times New Roman"/>
        </w:rPr>
        <w:fldChar w:fldCharType="end"/>
      </w:r>
      <w:r w:rsidR="00BD1F39" w:rsidRPr="0044346C">
        <w:rPr>
          <w:rFonts w:cs="Times New Roman"/>
        </w:rPr>
      </w:r>
      <w:r w:rsidR="00BD1F39" w:rsidRPr="0044346C">
        <w:rPr>
          <w:rFonts w:cs="Times New Roman"/>
        </w:rPr>
        <w:fldChar w:fldCharType="separate"/>
      </w:r>
      <w:r w:rsidR="00637D55">
        <w:rPr>
          <w:rFonts w:cs="Times New Roman"/>
          <w:noProof/>
        </w:rPr>
        <w:t>(19, 20)</w:t>
      </w:r>
      <w:r w:rsidR="00BD1F39" w:rsidRPr="0044346C">
        <w:rPr>
          <w:rFonts w:cs="Times New Roman"/>
        </w:rPr>
        <w:fldChar w:fldCharType="end"/>
      </w:r>
      <w:r w:rsidRPr="0044346C">
        <w:rPr>
          <w:rFonts w:cs="Times New Roman"/>
        </w:rPr>
        <w:t xml:space="preserve"> using the most sensitive instrumentation available</w:t>
      </w:r>
      <w:r w:rsidR="0044346C" w:rsidRPr="0044346C">
        <w:rPr>
          <w:rFonts w:cs="Times New Roman"/>
        </w:rPr>
        <w:t xml:space="preserve"> </w:t>
      </w:r>
      <w:r w:rsidR="00BD1F39" w:rsidRPr="0044346C">
        <w:rPr>
          <w:rFonts w:cs="Times New Roman"/>
        </w:rPr>
        <w:t>are limited by the sensitivity because the low concentrat</w:t>
      </w:r>
      <w:r w:rsidR="00CF53AA" w:rsidRPr="0044346C">
        <w:rPr>
          <w:rFonts w:cs="Times New Roman"/>
        </w:rPr>
        <w:t>ions of</w:t>
      </w:r>
      <w:r w:rsidR="00BD1F39" w:rsidRPr="0044346C">
        <w:rPr>
          <w:rFonts w:cs="Times New Roman"/>
        </w:rPr>
        <w:t xml:space="preserve"> oxylipins are distributed over a large number of lipid classes and species including </w:t>
      </w:r>
      <w:r w:rsidR="00BD1F39" w:rsidRPr="008C10BD">
        <w:rPr>
          <w:rFonts w:cs="Times New Roman"/>
        </w:rPr>
        <w:t>neutral lipids (</w:t>
      </w:r>
      <w:r w:rsidR="00BD1F39" w:rsidRPr="0044346C">
        <w:rPr>
          <w:rFonts w:cs="Times New Roman"/>
        </w:rPr>
        <w:t>nL</w:t>
      </w:r>
      <w:r w:rsidR="00CF53AA" w:rsidRPr="0044346C">
        <w:rPr>
          <w:rFonts w:cs="Times New Roman"/>
        </w:rPr>
        <w:t>s</w:t>
      </w:r>
      <w:r w:rsidR="00BD1F39" w:rsidRPr="0044346C">
        <w:rPr>
          <w:rFonts w:cs="Times New Roman"/>
        </w:rPr>
        <w:t>) such as TG</w:t>
      </w:r>
      <w:r w:rsidR="00255489">
        <w:rPr>
          <w:rFonts w:cs="Times New Roman"/>
        </w:rPr>
        <w:t xml:space="preserve">, </w:t>
      </w:r>
      <w:r w:rsidR="00BD1F39" w:rsidRPr="0044346C">
        <w:rPr>
          <w:rFonts w:cs="Times New Roman"/>
        </w:rPr>
        <w:t>Chol Ester and PL classes such as phosph</w:t>
      </w:r>
      <w:r w:rsidR="00BD1F39" w:rsidRPr="00291C9A">
        <w:rPr>
          <w:rFonts w:cs="Times New Roman"/>
        </w:rPr>
        <w:t xml:space="preserve">atidyl-choline (PC), -ethanolamine (PE), -glycerol (PG), -inositol (PI), and </w:t>
      </w:r>
      <w:r w:rsidR="00BD1F39" w:rsidRPr="00291C9A">
        <w:rPr>
          <w:rFonts w:cs="Times New Roman"/>
        </w:rPr>
        <w:noBreakHyphen/>
        <w:t>serine (PS)</w:t>
      </w:r>
      <w:r w:rsidR="0044346C" w:rsidRPr="00291C9A">
        <w:rPr>
          <w:rFonts w:cs="Times New Roman"/>
        </w:rPr>
        <w:t>.</w:t>
      </w:r>
      <w:r w:rsidRPr="00291C9A">
        <w:rPr>
          <w:rFonts w:cs="Times New Roman"/>
        </w:rPr>
        <w:t xml:space="preserve"> This is highlighted in</w:t>
      </w:r>
      <w:r w:rsidR="00A03DE4" w:rsidRPr="00291C9A">
        <w:rPr>
          <w:rFonts w:cs="Times New Roman"/>
        </w:rPr>
        <w:t xml:space="preserve"> </w:t>
      </w:r>
      <w:r w:rsidR="00E36A52" w:rsidRPr="00291C9A">
        <w:rPr>
          <w:rFonts w:cs="Times New Roman"/>
        </w:rPr>
        <w:t>(Fig. 1)</w:t>
      </w:r>
      <w:r w:rsidRPr="00291C9A">
        <w:rPr>
          <w:rFonts w:cs="Times New Roman"/>
        </w:rPr>
        <w:t xml:space="preserve"> demo</w:t>
      </w:r>
      <w:r w:rsidRPr="0044346C">
        <w:rPr>
          <w:rFonts w:cs="Times New Roman"/>
        </w:rPr>
        <w:t xml:space="preserve">nstrating </w:t>
      </w:r>
      <w:r w:rsidR="00CF53AA" w:rsidRPr="0044346C">
        <w:rPr>
          <w:rFonts w:cs="Times New Roman"/>
        </w:rPr>
        <w:t xml:space="preserve">as an </w:t>
      </w:r>
      <w:r w:rsidRPr="0044346C">
        <w:rPr>
          <w:rFonts w:cs="Times New Roman"/>
        </w:rPr>
        <w:t>ex</w:t>
      </w:r>
      <w:r w:rsidR="00CF53AA" w:rsidRPr="0044346C">
        <w:rPr>
          <w:rFonts w:cs="Times New Roman"/>
        </w:rPr>
        <w:t>a</w:t>
      </w:r>
      <w:r w:rsidRPr="0044346C">
        <w:rPr>
          <w:rFonts w:cs="Times New Roman"/>
        </w:rPr>
        <w:t>mpl</w:t>
      </w:r>
      <w:r w:rsidR="00CF53AA" w:rsidRPr="0044346C">
        <w:rPr>
          <w:rFonts w:cs="Times New Roman"/>
        </w:rPr>
        <w:t>e</w:t>
      </w:r>
      <w:r w:rsidRPr="0044346C">
        <w:rPr>
          <w:rFonts w:cs="Times New Roman"/>
        </w:rPr>
        <w:t xml:space="preserve"> for 15-HETE the vast number of </w:t>
      </w:r>
      <w:r w:rsidR="00A03DE4" w:rsidRPr="0044346C">
        <w:rPr>
          <w:rFonts w:cs="Times New Roman"/>
        </w:rPr>
        <w:t xml:space="preserve">possible </w:t>
      </w:r>
      <w:r w:rsidRPr="0044346C">
        <w:rPr>
          <w:rFonts w:cs="Times New Roman"/>
        </w:rPr>
        <w:t>binding forms</w:t>
      </w:r>
      <w:r w:rsidR="00BD1F39" w:rsidRPr="0044346C">
        <w:rPr>
          <w:rFonts w:cs="Times New Roman"/>
        </w:rPr>
        <w:t>.</w:t>
      </w:r>
      <w:r w:rsidR="00A03DE4" w:rsidRPr="0044346C">
        <w:rPr>
          <w:rFonts w:cs="Times New Roman"/>
        </w:rPr>
        <w:t xml:space="preserve"> </w:t>
      </w:r>
      <w:r w:rsidRPr="0044346C">
        <w:rPr>
          <w:rFonts w:cs="Times New Roman"/>
        </w:rPr>
        <w:t xml:space="preserve">Moreover, the direct analysis of esterified oxylipins </w:t>
      </w:r>
      <w:r w:rsidR="00A347FE" w:rsidRPr="0044346C">
        <w:rPr>
          <w:rFonts w:cs="Times New Roman"/>
        </w:rPr>
        <w:t xml:space="preserve">is </w:t>
      </w:r>
      <w:r w:rsidR="00003252" w:rsidRPr="0044346C">
        <w:rPr>
          <w:rFonts w:cs="Times New Roman"/>
        </w:rPr>
        <w:t>limited</w:t>
      </w:r>
      <w:r w:rsidRPr="0044346C">
        <w:rPr>
          <w:rFonts w:cs="Times New Roman"/>
        </w:rPr>
        <w:t xml:space="preserve"> by </w:t>
      </w:r>
      <w:r w:rsidR="00003252" w:rsidRPr="0044346C">
        <w:rPr>
          <w:rFonts w:cs="Times New Roman"/>
        </w:rPr>
        <w:t>the lack of available standards hindering</w:t>
      </w:r>
      <w:r w:rsidR="00A03DE4" w:rsidRPr="0044346C">
        <w:rPr>
          <w:rFonts w:cs="Times New Roman"/>
        </w:rPr>
        <w:t xml:space="preserve"> </w:t>
      </w:r>
      <w:r w:rsidR="00E75D91" w:rsidRPr="0044346C">
        <w:rPr>
          <w:rFonts w:cs="Times New Roman"/>
        </w:rPr>
        <w:t xml:space="preserve">identification and quantification </w:t>
      </w:r>
      <w:r w:rsidR="003F2C8A" w:rsidRPr="0044346C">
        <w:rPr>
          <w:rFonts w:cs="Times New Roman"/>
        </w:rPr>
        <w:fldChar w:fldCharType="begin">
          <w:fldData xml:space="preserve">PEVuZE5vdGU+PENpdGU+PEF1dGhvcj5Nb3JnYW48L0F1dGhvcj48WWVhcj4yMDEwPC9ZZWFyPjxS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</w:fldData>
        </w:fldChar>
      </w:r>
      <w:r w:rsidR="00637D55">
        <w:rPr>
          <w:rFonts w:cs="Times New Roman"/>
        </w:rPr>
        <w:instrText xml:space="preserve"> ADDIN EN.CITE </w:instrText>
      </w:r>
      <w:r w:rsidR="00637D55">
        <w:rPr>
          <w:rFonts w:cs="Times New Roman"/>
        </w:rPr>
        <w:fldChar w:fldCharType="begin">
          <w:fldData xml:space="preserve">PEVuZE5vdGU+PENpdGU+PEF1dGhvcj5Nb3JnYW48L0F1dGhvcj48WWVhcj4yMDEwPC9ZZWFyPjxS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</w:fldData>
        </w:fldChar>
      </w:r>
      <w:r w:rsidR="00637D55">
        <w:rPr>
          <w:rFonts w:cs="Times New Roman"/>
        </w:rPr>
        <w:instrText xml:space="preserve"> ADDIN EN.CITE.DATA </w:instrText>
      </w:r>
      <w:r w:rsidR="00637D55">
        <w:rPr>
          <w:rFonts w:cs="Times New Roman"/>
        </w:rPr>
      </w:r>
      <w:r w:rsidR="00637D55">
        <w:rPr>
          <w:rFonts w:cs="Times New Roman"/>
        </w:rPr>
        <w:fldChar w:fldCharType="end"/>
      </w:r>
      <w:r w:rsidR="003F2C8A" w:rsidRPr="0044346C">
        <w:rPr>
          <w:rFonts w:cs="Times New Roman"/>
        </w:rPr>
      </w:r>
      <w:r w:rsidR="003F2C8A" w:rsidRPr="0044346C">
        <w:rPr>
          <w:rFonts w:cs="Times New Roman"/>
        </w:rPr>
        <w:fldChar w:fldCharType="separate"/>
      </w:r>
      <w:r w:rsidR="00637D55">
        <w:rPr>
          <w:rFonts w:cs="Times New Roman"/>
          <w:noProof/>
        </w:rPr>
        <w:t>(11, 16, 21)</w:t>
      </w:r>
      <w:r w:rsidR="003F2C8A" w:rsidRPr="0044346C">
        <w:rPr>
          <w:rFonts w:cs="Times New Roman"/>
        </w:rPr>
        <w:fldChar w:fldCharType="end"/>
      </w:r>
      <w:r w:rsidR="003F2C8A" w:rsidRPr="0044346C">
        <w:rPr>
          <w:rFonts w:cs="Times New Roman"/>
        </w:rPr>
        <w:t>.</w:t>
      </w:r>
      <w:r w:rsidR="00BD1F39" w:rsidRPr="0044346C">
        <w:rPr>
          <w:rFonts w:cs="Times New Roman"/>
        </w:rPr>
        <w:t xml:space="preserve"> </w:t>
      </w:r>
      <w:r w:rsidR="00A03DE4" w:rsidRPr="0044346C">
        <w:rPr>
          <w:rFonts w:cs="Times New Roman"/>
        </w:rPr>
        <w:t>Thus, quantification of esterified oxylipins in biological samples is commonly performed indirectly by alkaline hydrolysis</w:t>
      </w:r>
      <w:r w:rsidR="00003252" w:rsidRPr="0044346C">
        <w:rPr>
          <w:rFonts w:cs="Times New Roman"/>
        </w:rPr>
        <w:t xml:space="preserve"> </w:t>
      </w:r>
      <w:r w:rsidR="00A03DE4" w:rsidRPr="0044346C">
        <w:rPr>
          <w:rFonts w:cs="Times New Roman"/>
        </w:rPr>
        <w:t>followed by quantification of the resulting free oxylipins using established targeted LC-MS/MS methods</w:t>
      </w:r>
      <w:r w:rsidR="00003252" w:rsidRPr="0044346C">
        <w:rPr>
          <w:rFonts w:cs="Times New Roman"/>
        </w:rPr>
        <w:t xml:space="preserve"> </w:t>
      </w:r>
      <w:r w:rsidR="00D166BB" w:rsidRPr="0044346C">
        <w:rPr>
          <w:rFonts w:cs="Times New Roman"/>
        </w:rPr>
        <w:fldChar w:fldCharType="begin">
          <w:fldData xml:space="preserve">PEVuZE5vdGU+PENpdGU+PEF1dGhvcj5RdWVoZW5iZXJnZXI8L0F1dGhvcj48WWVhcj4yMDE4PC9Z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</w:fldData>
        </w:fldChar>
      </w:r>
      <w:r w:rsidR="00637D55">
        <w:rPr>
          <w:rFonts w:cs="Times New Roman"/>
        </w:rPr>
        <w:instrText xml:space="preserve"> ADDIN EN.CITE </w:instrText>
      </w:r>
      <w:r w:rsidR="00637D55">
        <w:rPr>
          <w:rFonts w:cs="Times New Roman"/>
        </w:rPr>
        <w:fldChar w:fldCharType="begin">
          <w:fldData xml:space="preserve">PEVuZE5vdGU+PENpdGU+PEF1dGhvcj5RdWVoZW5iZXJnZXI8L0F1dGhvcj48WWVhcj4yMDE4PC9Z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</w:fldData>
        </w:fldChar>
      </w:r>
      <w:r w:rsidR="00637D55">
        <w:rPr>
          <w:rFonts w:cs="Times New Roman"/>
        </w:rPr>
        <w:instrText xml:space="preserve"> ADDIN EN.CITE.DATA </w:instrText>
      </w:r>
      <w:r w:rsidR="00637D55">
        <w:rPr>
          <w:rFonts w:cs="Times New Roman"/>
        </w:rPr>
      </w:r>
      <w:r w:rsidR="00637D55">
        <w:rPr>
          <w:rFonts w:cs="Times New Roman"/>
        </w:rPr>
        <w:fldChar w:fldCharType="end"/>
      </w:r>
      <w:r w:rsidR="00D166BB" w:rsidRPr="0044346C">
        <w:rPr>
          <w:rFonts w:cs="Times New Roman"/>
        </w:rPr>
      </w:r>
      <w:r w:rsidR="00D166BB" w:rsidRPr="0044346C">
        <w:rPr>
          <w:rFonts w:cs="Times New Roman"/>
        </w:rPr>
        <w:fldChar w:fldCharType="separate"/>
      </w:r>
      <w:r w:rsidR="00637D55">
        <w:rPr>
          <w:rFonts w:cs="Times New Roman"/>
          <w:noProof/>
        </w:rPr>
        <w:t>(10, 14, 22-24)</w:t>
      </w:r>
      <w:r w:rsidR="00D166BB" w:rsidRPr="0044346C">
        <w:rPr>
          <w:rFonts w:cs="Times New Roman"/>
        </w:rPr>
        <w:fldChar w:fldCharType="end"/>
      </w:r>
      <w:r w:rsidR="00F213D6" w:rsidRPr="0044346C">
        <w:rPr>
          <w:rFonts w:cs="Times New Roman"/>
        </w:rPr>
        <w:t xml:space="preserve">. However, the information </w:t>
      </w:r>
      <w:r w:rsidR="00CF53AA" w:rsidRPr="0044346C">
        <w:rPr>
          <w:rFonts w:cs="Times New Roman"/>
        </w:rPr>
        <w:t>about</w:t>
      </w:r>
      <w:r w:rsidR="00F213D6" w:rsidRPr="0044346C">
        <w:rPr>
          <w:rFonts w:cs="Times New Roman"/>
        </w:rPr>
        <w:t xml:space="preserve"> which lipid class the oxylipins are bound </w:t>
      </w:r>
      <w:r w:rsidR="00CF53AA" w:rsidRPr="0044346C">
        <w:rPr>
          <w:rFonts w:cs="Times New Roman"/>
        </w:rPr>
        <w:t xml:space="preserve">in </w:t>
      </w:r>
      <w:r w:rsidR="00255489">
        <w:rPr>
          <w:rFonts w:cs="Times New Roman"/>
        </w:rPr>
        <w:t>gets</w:t>
      </w:r>
      <w:r w:rsidR="00F213D6" w:rsidRPr="0044346C">
        <w:rPr>
          <w:rFonts w:cs="Times New Roman"/>
        </w:rPr>
        <w:t xml:space="preserve"> lost</w:t>
      </w:r>
      <w:r w:rsidR="00274CD5" w:rsidRPr="0044346C">
        <w:rPr>
          <w:rFonts w:cs="Times New Roman"/>
        </w:rPr>
        <w:t xml:space="preserve"> in the saponification step</w:t>
      </w:r>
      <w:r w:rsidR="00F213D6" w:rsidRPr="0044346C">
        <w:rPr>
          <w:rFonts w:cs="Times New Roman"/>
        </w:rPr>
        <w:t>.</w:t>
      </w:r>
      <w:r w:rsidR="00274CD5" w:rsidRPr="0044346C">
        <w:rPr>
          <w:rFonts w:cs="Times New Roman"/>
        </w:rPr>
        <w:t xml:space="preserve"> </w:t>
      </w:r>
    </w:p>
    <w:p w14:paraId="09E86E2C" w14:textId="2FB6C8D3" w:rsidR="00C00F14" w:rsidRPr="0044346C" w:rsidRDefault="00757236" w:rsidP="003074DF">
      <w:pPr>
        <w:spacing w:after="0" w:line="480" w:lineRule="auto"/>
        <w:jc w:val="both"/>
        <w:rPr>
          <w:rFonts w:cs="Times New Roman"/>
        </w:rPr>
      </w:pPr>
      <w:r w:rsidRPr="0044346C">
        <w:rPr>
          <w:rFonts w:cs="Times New Roman"/>
        </w:rPr>
        <w:t>T</w:t>
      </w:r>
      <w:r w:rsidR="00D91BA5" w:rsidRPr="0044346C">
        <w:rPr>
          <w:rFonts w:cs="Times New Roman"/>
        </w:rPr>
        <w:t>o</w:t>
      </w:r>
      <w:r w:rsidR="00B3427E" w:rsidRPr="0044346C">
        <w:rPr>
          <w:rFonts w:cs="Times New Roman"/>
        </w:rPr>
        <w:t xml:space="preserve"> better understand in which lipid class</w:t>
      </w:r>
      <w:r w:rsidR="00450F7F" w:rsidRPr="0044346C">
        <w:rPr>
          <w:rFonts w:cs="Times New Roman"/>
        </w:rPr>
        <w:t>es</w:t>
      </w:r>
      <w:r w:rsidR="00003252" w:rsidRPr="0044346C">
        <w:rPr>
          <w:rFonts w:cs="Times New Roman"/>
        </w:rPr>
        <w:t xml:space="preserve"> esterified</w:t>
      </w:r>
      <w:r w:rsidR="00B3427E" w:rsidRPr="0044346C">
        <w:rPr>
          <w:rFonts w:cs="Times New Roman"/>
        </w:rPr>
        <w:t xml:space="preserve"> oxylipins are bound, we developed a</w:t>
      </w:r>
      <w:r w:rsidR="00757ED9" w:rsidRPr="0044346C">
        <w:rPr>
          <w:rFonts w:cs="Times New Roman"/>
        </w:rPr>
        <w:t xml:space="preserve"> </w:t>
      </w:r>
      <w:r w:rsidR="000D0644" w:rsidRPr="0044346C">
        <w:rPr>
          <w:rFonts w:cs="Times New Roman"/>
        </w:rPr>
        <w:t>sensitive</w:t>
      </w:r>
      <w:r w:rsidR="00757ED9" w:rsidRPr="0044346C">
        <w:rPr>
          <w:rFonts w:cs="Times New Roman"/>
        </w:rPr>
        <w:t xml:space="preserve"> </w:t>
      </w:r>
      <w:r w:rsidR="00B3427E" w:rsidRPr="0044346C">
        <w:rPr>
          <w:rFonts w:cs="Times New Roman"/>
        </w:rPr>
        <w:t>orthogonal approach:</w:t>
      </w:r>
      <w:r w:rsidR="00D91BA5" w:rsidRPr="0044346C">
        <w:rPr>
          <w:rFonts w:cs="Times New Roman"/>
        </w:rPr>
        <w:t xml:space="preserve"> </w:t>
      </w:r>
      <w:r w:rsidR="00CF53AA" w:rsidRPr="0044346C">
        <w:rPr>
          <w:rFonts w:cs="Times New Roman"/>
        </w:rPr>
        <w:t>l</w:t>
      </w:r>
      <w:r w:rsidR="000B796A" w:rsidRPr="0044346C">
        <w:rPr>
          <w:rFonts w:cs="Times New Roman"/>
        </w:rPr>
        <w:t xml:space="preserve">ipid class fractionation </w:t>
      </w:r>
      <w:r w:rsidR="00003252" w:rsidRPr="0044346C">
        <w:rPr>
          <w:rFonts w:cs="Times New Roman"/>
        </w:rPr>
        <w:t xml:space="preserve">using a </w:t>
      </w:r>
      <w:r w:rsidR="00492C22" w:rsidRPr="0044346C">
        <w:rPr>
          <w:rFonts w:cs="Times New Roman"/>
        </w:rPr>
        <w:t>solid</w:t>
      </w:r>
      <w:r w:rsidR="00D33F30" w:rsidRPr="0044346C">
        <w:rPr>
          <w:rFonts w:cs="Times New Roman"/>
        </w:rPr>
        <w:t>-</w:t>
      </w:r>
      <w:r w:rsidR="00492C22" w:rsidRPr="0044346C">
        <w:rPr>
          <w:rFonts w:cs="Times New Roman"/>
        </w:rPr>
        <w:t>phase extraction (</w:t>
      </w:r>
      <w:r w:rsidR="000B796A" w:rsidRPr="0044346C">
        <w:rPr>
          <w:rFonts w:cs="Times New Roman"/>
        </w:rPr>
        <w:t>SPE</w:t>
      </w:r>
      <w:r w:rsidR="00492C22" w:rsidRPr="0044346C">
        <w:rPr>
          <w:rFonts w:cs="Times New Roman"/>
        </w:rPr>
        <w:t>)</w:t>
      </w:r>
      <w:r w:rsidR="00B3427E" w:rsidRPr="0044346C">
        <w:rPr>
          <w:rFonts w:cs="Times New Roman"/>
        </w:rPr>
        <w:t xml:space="preserve"> </w:t>
      </w:r>
      <w:r w:rsidR="00003252" w:rsidRPr="0044346C">
        <w:rPr>
          <w:rFonts w:cs="Times New Roman"/>
        </w:rPr>
        <w:t>cart</w:t>
      </w:r>
      <w:r w:rsidR="00895B0C" w:rsidRPr="0044346C">
        <w:rPr>
          <w:rFonts w:cs="Times New Roman"/>
        </w:rPr>
        <w:t>r</w:t>
      </w:r>
      <w:r w:rsidR="00003252" w:rsidRPr="0044346C">
        <w:rPr>
          <w:rFonts w:cs="Times New Roman"/>
        </w:rPr>
        <w:t>i</w:t>
      </w:r>
      <w:r w:rsidR="00895B0C" w:rsidRPr="0044346C">
        <w:rPr>
          <w:rFonts w:cs="Times New Roman"/>
        </w:rPr>
        <w:t>d</w:t>
      </w:r>
      <w:r w:rsidR="00003252" w:rsidRPr="0044346C">
        <w:rPr>
          <w:rFonts w:cs="Times New Roman"/>
        </w:rPr>
        <w:t xml:space="preserve">ge followed </w:t>
      </w:r>
      <w:r w:rsidR="00536E04" w:rsidRPr="0044346C">
        <w:rPr>
          <w:rFonts w:cs="Times New Roman"/>
        </w:rPr>
        <w:t>by</w:t>
      </w:r>
      <w:r w:rsidR="00003252" w:rsidRPr="0044346C">
        <w:rPr>
          <w:rFonts w:cs="Times New Roman"/>
        </w:rPr>
        <w:t xml:space="preserve"> LC-MS/MS</w:t>
      </w:r>
      <w:r w:rsidR="00536E04" w:rsidRPr="0044346C">
        <w:rPr>
          <w:rFonts w:cs="Times New Roman"/>
        </w:rPr>
        <w:t xml:space="preserve"> </w:t>
      </w:r>
      <w:r w:rsidR="00B3427E" w:rsidRPr="0044346C">
        <w:rPr>
          <w:rFonts w:cs="Times New Roman"/>
        </w:rPr>
        <w:t>quantification of es</w:t>
      </w:r>
      <w:r w:rsidR="00BB19E2" w:rsidRPr="0044346C">
        <w:rPr>
          <w:rFonts w:cs="Times New Roman"/>
        </w:rPr>
        <w:t xml:space="preserve">terified oxylipins </w:t>
      </w:r>
      <w:r w:rsidR="00D33D20" w:rsidRPr="0044346C">
        <w:rPr>
          <w:rFonts w:cs="Times New Roman"/>
        </w:rPr>
        <w:t>in</w:t>
      </w:r>
      <w:r w:rsidR="00003252" w:rsidRPr="0044346C">
        <w:rPr>
          <w:rFonts w:cs="Times New Roman"/>
        </w:rPr>
        <w:t xml:space="preserve"> the</w:t>
      </w:r>
      <w:r w:rsidR="00D33D20" w:rsidRPr="0044346C">
        <w:rPr>
          <w:rFonts w:cs="Times New Roman"/>
        </w:rPr>
        <w:t xml:space="preserve"> different lipid</w:t>
      </w:r>
      <w:r w:rsidR="00BB19E2" w:rsidRPr="0044346C">
        <w:rPr>
          <w:rFonts w:cs="Times New Roman"/>
        </w:rPr>
        <w:t xml:space="preserve"> fractions after alkaline hydrolysis</w:t>
      </w:r>
      <w:r w:rsidR="000B796A" w:rsidRPr="0044346C">
        <w:rPr>
          <w:rFonts w:cs="Times New Roman"/>
        </w:rPr>
        <w:t xml:space="preserve">. </w:t>
      </w:r>
      <w:r w:rsidR="00003252" w:rsidRPr="0044346C">
        <w:rPr>
          <w:rFonts w:cs="Times New Roman"/>
        </w:rPr>
        <w:t xml:space="preserve">Chromatographic </w:t>
      </w:r>
      <w:r w:rsidR="000B796A" w:rsidRPr="0044346C">
        <w:rPr>
          <w:rFonts w:cs="Times New Roman"/>
        </w:rPr>
        <w:t xml:space="preserve">fractionation </w:t>
      </w:r>
      <w:r w:rsidR="00B3427E" w:rsidRPr="0044346C">
        <w:rPr>
          <w:rFonts w:cs="Times New Roman"/>
        </w:rPr>
        <w:t>of lipids</w:t>
      </w:r>
      <w:r w:rsidR="00003252" w:rsidRPr="0044346C">
        <w:rPr>
          <w:rFonts w:cs="Times New Roman"/>
        </w:rPr>
        <w:t xml:space="preserve"> using SPE </w:t>
      </w:r>
      <w:r w:rsidR="00895B0C" w:rsidRPr="0044346C">
        <w:rPr>
          <w:rFonts w:cs="Times New Roman"/>
        </w:rPr>
        <w:t>cartridges</w:t>
      </w:r>
      <w:r w:rsidR="00B3427E" w:rsidRPr="0044346C">
        <w:rPr>
          <w:rFonts w:cs="Times New Roman"/>
        </w:rPr>
        <w:t xml:space="preserve"> </w:t>
      </w:r>
      <w:r w:rsidR="00D91BA5" w:rsidRPr="0044346C">
        <w:rPr>
          <w:rFonts w:cs="Times New Roman"/>
        </w:rPr>
        <w:t>is frequently</w:t>
      </w:r>
      <w:r w:rsidR="007D58EF" w:rsidRPr="0044346C">
        <w:rPr>
          <w:rFonts w:cs="Times New Roman"/>
        </w:rPr>
        <w:t xml:space="preserve"> applied, allowing the </w:t>
      </w:r>
      <w:r w:rsidR="00D91BA5" w:rsidRPr="0044346C">
        <w:rPr>
          <w:rFonts w:cs="Times New Roman"/>
        </w:rPr>
        <w:t>separation</w:t>
      </w:r>
      <w:r w:rsidR="007D58EF" w:rsidRPr="0044346C">
        <w:rPr>
          <w:rFonts w:cs="Times New Roman"/>
        </w:rPr>
        <w:t xml:space="preserve"> of </w:t>
      </w:r>
      <w:r w:rsidR="00536E04" w:rsidRPr="0044346C">
        <w:rPr>
          <w:rFonts w:cs="Times New Roman"/>
        </w:rPr>
        <w:t>Chol Ester</w:t>
      </w:r>
      <w:r w:rsidR="007D58EF" w:rsidRPr="0044346C">
        <w:rPr>
          <w:rFonts w:cs="Times New Roman"/>
        </w:rPr>
        <w:t xml:space="preserve">, </w:t>
      </w:r>
      <w:r w:rsidR="000B796A" w:rsidRPr="0044346C">
        <w:rPr>
          <w:rFonts w:cs="Times New Roman"/>
        </w:rPr>
        <w:t>TG</w:t>
      </w:r>
      <w:r w:rsidR="00CF53AA" w:rsidRPr="0044346C">
        <w:rPr>
          <w:rFonts w:cs="Times New Roman"/>
        </w:rPr>
        <w:t>s</w:t>
      </w:r>
      <w:r w:rsidR="00536E04" w:rsidRPr="0044346C">
        <w:rPr>
          <w:rFonts w:cs="Times New Roman"/>
        </w:rPr>
        <w:t>,</w:t>
      </w:r>
      <w:r w:rsidR="000B796A" w:rsidRPr="0044346C">
        <w:rPr>
          <w:rFonts w:cs="Times New Roman"/>
        </w:rPr>
        <w:t xml:space="preserve"> and different</w:t>
      </w:r>
      <w:r w:rsidR="00BB19E2" w:rsidRPr="0044346C">
        <w:rPr>
          <w:rFonts w:cs="Times New Roman"/>
        </w:rPr>
        <w:t xml:space="preserve"> PL</w:t>
      </w:r>
      <w:r w:rsidR="00536E04" w:rsidRPr="0044346C">
        <w:rPr>
          <w:rFonts w:cs="Times New Roman"/>
        </w:rPr>
        <w:t>s</w:t>
      </w:r>
      <w:r w:rsidR="007D58EF" w:rsidRPr="0044346C">
        <w:rPr>
          <w:rFonts w:cs="Times New Roman"/>
        </w:rPr>
        <w:t xml:space="preserve"> such as PC, PE, PG, PI/PS</w:t>
      </w:r>
      <w:r w:rsidR="00BB19E2" w:rsidRPr="0044346C">
        <w:rPr>
          <w:rFonts w:cs="Times New Roman"/>
        </w:rPr>
        <w:t xml:space="preserve"> classes </w:t>
      </w:r>
      <w:r w:rsidR="00BB19E2" w:rsidRPr="0044346C">
        <w:rPr>
          <w:rFonts w:cs="Times New Roman"/>
        </w:rPr>
        <w:fldChar w:fldCharType="begin">
          <w:fldData xml:space="preserve">PEVuZE5vdGU+PENpdGU+PEF1dGhvcj5GYXVsYW5kPC9BdXRob3I+PFllYXI+MjAxMzwvWWVhcj48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</w:fldData>
        </w:fldChar>
      </w:r>
      <w:r w:rsidR="00637D55">
        <w:rPr>
          <w:rFonts w:cs="Times New Roman"/>
        </w:rPr>
        <w:instrText xml:space="preserve"> ADDIN EN.CITE </w:instrText>
      </w:r>
      <w:r w:rsidR="00637D55">
        <w:rPr>
          <w:rFonts w:cs="Times New Roman"/>
        </w:rPr>
        <w:fldChar w:fldCharType="begin">
          <w:fldData xml:space="preserve">PEVuZE5vdGU+PENpdGU+PEF1dGhvcj5GYXVsYW5kPC9BdXRob3I+PFllYXI+MjAxMzwvWWVhcj48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</w:fldData>
        </w:fldChar>
      </w:r>
      <w:r w:rsidR="00637D55">
        <w:rPr>
          <w:rFonts w:cs="Times New Roman"/>
        </w:rPr>
        <w:instrText xml:space="preserve"> ADDIN EN.CITE.DATA </w:instrText>
      </w:r>
      <w:r w:rsidR="00637D55">
        <w:rPr>
          <w:rFonts w:cs="Times New Roman"/>
        </w:rPr>
      </w:r>
      <w:r w:rsidR="00637D55">
        <w:rPr>
          <w:rFonts w:cs="Times New Roman"/>
        </w:rPr>
        <w:fldChar w:fldCharType="end"/>
      </w:r>
      <w:r w:rsidR="00BB19E2" w:rsidRPr="0044346C">
        <w:rPr>
          <w:rFonts w:cs="Times New Roman"/>
        </w:rPr>
      </w:r>
      <w:r w:rsidR="00BB19E2" w:rsidRPr="0044346C">
        <w:rPr>
          <w:rFonts w:cs="Times New Roman"/>
        </w:rPr>
        <w:fldChar w:fldCharType="separate"/>
      </w:r>
      <w:r w:rsidR="00637D55">
        <w:rPr>
          <w:rFonts w:cs="Times New Roman"/>
          <w:noProof/>
        </w:rPr>
        <w:t>(25-27)</w:t>
      </w:r>
      <w:r w:rsidR="00BB19E2" w:rsidRPr="0044346C">
        <w:rPr>
          <w:rFonts w:cs="Times New Roman"/>
        </w:rPr>
        <w:fldChar w:fldCharType="end"/>
      </w:r>
      <w:r w:rsidR="000B796A" w:rsidRPr="0044346C">
        <w:rPr>
          <w:rFonts w:cs="Times New Roman"/>
        </w:rPr>
        <w:t xml:space="preserve">. </w:t>
      </w:r>
      <w:r w:rsidR="007D58EF" w:rsidRPr="0044346C">
        <w:rPr>
          <w:rFonts w:cs="Times New Roman"/>
        </w:rPr>
        <w:t>However</w:t>
      </w:r>
      <w:r w:rsidR="00A347FE" w:rsidRPr="0044346C">
        <w:rPr>
          <w:rFonts w:cs="Times New Roman"/>
        </w:rPr>
        <w:t>,</w:t>
      </w:r>
      <w:r w:rsidR="007D58EF" w:rsidRPr="0044346C">
        <w:rPr>
          <w:rFonts w:cs="Times New Roman"/>
        </w:rPr>
        <w:t xml:space="preserve"> for oxylipins</w:t>
      </w:r>
      <w:r w:rsidR="00A347FE" w:rsidRPr="0044346C">
        <w:rPr>
          <w:rFonts w:cs="Times New Roman"/>
        </w:rPr>
        <w:t>,</w:t>
      </w:r>
      <w:r w:rsidR="007D58EF" w:rsidRPr="0044346C">
        <w:rPr>
          <w:rFonts w:cs="Times New Roman"/>
        </w:rPr>
        <w:t xml:space="preserve"> this was only used so far to differentiate between n</w:t>
      </w:r>
      <w:r w:rsidR="00D91BA5" w:rsidRPr="0044346C">
        <w:rPr>
          <w:rFonts w:cs="Times New Roman"/>
        </w:rPr>
        <w:t>L</w:t>
      </w:r>
      <w:r w:rsidR="00CF53AA" w:rsidRPr="0044346C">
        <w:rPr>
          <w:rFonts w:cs="Times New Roman"/>
        </w:rPr>
        <w:t>s</w:t>
      </w:r>
      <w:r w:rsidR="007D58EF" w:rsidRPr="0044346C">
        <w:rPr>
          <w:rFonts w:cs="Times New Roman"/>
        </w:rPr>
        <w:t xml:space="preserve"> and PL</w:t>
      </w:r>
      <w:r w:rsidR="00CF53AA" w:rsidRPr="0044346C">
        <w:rPr>
          <w:rFonts w:cs="Times New Roman"/>
        </w:rPr>
        <w:t>s</w:t>
      </w:r>
      <w:r w:rsidR="00C00F14" w:rsidRPr="0044346C">
        <w:rPr>
          <w:rFonts w:cs="Times New Roman"/>
        </w:rPr>
        <w:t xml:space="preserve"> in cells </w:t>
      </w:r>
      <w:r w:rsidR="0087271A" w:rsidRPr="0044346C">
        <w:rPr>
          <w:rFonts w:cs="Times New Roman"/>
        </w:rPr>
        <w:fldChar w:fldCharType="begin">
          <w:fldData xml:space="preserve">PEVuZE5vdGU+PENpdGU+PEF1dGhvcj5TY2hvbHo8L0F1dGhvcj48WWVhcj4yMDI1PC9ZZWFyPjxS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</w:fldData>
        </w:fldChar>
      </w:r>
      <w:r w:rsidR="00637D55">
        <w:rPr>
          <w:rFonts w:cs="Times New Roman"/>
        </w:rPr>
        <w:instrText xml:space="preserve"> ADDIN EN.CITE </w:instrText>
      </w:r>
      <w:r w:rsidR="00637D55">
        <w:rPr>
          <w:rFonts w:cs="Times New Roman"/>
        </w:rPr>
        <w:fldChar w:fldCharType="begin">
          <w:fldData xml:space="preserve">PEVuZE5vdGU+PENpdGU+PEF1dGhvcj5TY2hvbHo8L0F1dGhvcj48WWVhcj4yMDI1PC9ZZWFyPjxS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</w:fldData>
        </w:fldChar>
      </w:r>
      <w:r w:rsidR="00637D55">
        <w:rPr>
          <w:rFonts w:cs="Times New Roman"/>
        </w:rPr>
        <w:instrText xml:space="preserve"> ADDIN EN.CITE.DATA </w:instrText>
      </w:r>
      <w:r w:rsidR="00637D55">
        <w:rPr>
          <w:rFonts w:cs="Times New Roman"/>
        </w:rPr>
      </w:r>
      <w:r w:rsidR="00637D55">
        <w:rPr>
          <w:rFonts w:cs="Times New Roman"/>
        </w:rPr>
        <w:fldChar w:fldCharType="end"/>
      </w:r>
      <w:r w:rsidR="0087271A" w:rsidRPr="0044346C">
        <w:rPr>
          <w:rFonts w:cs="Times New Roman"/>
        </w:rPr>
      </w:r>
      <w:r w:rsidR="0087271A" w:rsidRPr="0044346C">
        <w:rPr>
          <w:rFonts w:cs="Times New Roman"/>
        </w:rPr>
        <w:fldChar w:fldCharType="separate"/>
      </w:r>
      <w:r w:rsidR="00637D55">
        <w:rPr>
          <w:rFonts w:cs="Times New Roman"/>
          <w:noProof/>
        </w:rPr>
        <w:t>(28)</w:t>
      </w:r>
      <w:r w:rsidR="0087271A" w:rsidRPr="0044346C">
        <w:rPr>
          <w:rFonts w:cs="Times New Roman"/>
        </w:rPr>
        <w:fldChar w:fldCharType="end"/>
      </w:r>
      <w:r w:rsidR="00C00F14" w:rsidRPr="0044346C">
        <w:rPr>
          <w:rFonts w:cs="Times New Roman"/>
        </w:rPr>
        <w:t xml:space="preserve"> and plasma </w:t>
      </w:r>
      <w:r w:rsidR="00C00F14" w:rsidRPr="0044346C">
        <w:rPr>
          <w:rFonts w:cs="Times New Roman"/>
        </w:rPr>
        <w:fldChar w:fldCharType="begin">
          <w:fldData xml:space="preserve">PEVuZE5vdGU+PENpdGU+PEF1dGhvcj5XYXRhbmFiZTwvQXV0aG9yPjxZZWFyPjIwMjQ8L1llYXI+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</w:fldData>
        </w:fldChar>
      </w:r>
      <w:r w:rsidR="00637D55">
        <w:rPr>
          <w:rFonts w:cs="Times New Roman"/>
        </w:rPr>
        <w:instrText xml:space="preserve"> ADDIN EN.CITE </w:instrText>
      </w:r>
      <w:r w:rsidR="00637D55">
        <w:rPr>
          <w:rFonts w:cs="Times New Roman"/>
        </w:rPr>
        <w:fldChar w:fldCharType="begin">
          <w:fldData xml:space="preserve">PEVuZE5vdGU+PENpdGU+PEF1dGhvcj5XYXRhbmFiZTwvQXV0aG9yPjxZZWFyPjIwMjQ8L1llYXI+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</w:fldData>
        </w:fldChar>
      </w:r>
      <w:r w:rsidR="00637D55">
        <w:rPr>
          <w:rFonts w:cs="Times New Roman"/>
        </w:rPr>
        <w:instrText xml:space="preserve"> ADDIN EN.CITE.DATA </w:instrText>
      </w:r>
      <w:r w:rsidR="00637D55">
        <w:rPr>
          <w:rFonts w:cs="Times New Roman"/>
        </w:rPr>
      </w:r>
      <w:r w:rsidR="00637D55">
        <w:rPr>
          <w:rFonts w:cs="Times New Roman"/>
        </w:rPr>
        <w:fldChar w:fldCharType="end"/>
      </w:r>
      <w:r w:rsidR="00C00F14" w:rsidRPr="0044346C">
        <w:rPr>
          <w:rFonts w:cs="Times New Roman"/>
        </w:rPr>
      </w:r>
      <w:r w:rsidR="00C00F14" w:rsidRPr="0044346C">
        <w:rPr>
          <w:rFonts w:cs="Times New Roman"/>
        </w:rPr>
        <w:fldChar w:fldCharType="separate"/>
      </w:r>
      <w:r w:rsidR="00637D55">
        <w:rPr>
          <w:rFonts w:cs="Times New Roman"/>
          <w:noProof/>
        </w:rPr>
        <w:t>(29)</w:t>
      </w:r>
      <w:r w:rsidR="00C00F14" w:rsidRPr="0044346C">
        <w:rPr>
          <w:rFonts w:cs="Times New Roman"/>
        </w:rPr>
        <w:fldChar w:fldCharType="end"/>
      </w:r>
      <w:r w:rsidR="00C00F14" w:rsidRPr="0044346C">
        <w:rPr>
          <w:rFonts w:cs="Times New Roman"/>
        </w:rPr>
        <w:t xml:space="preserve">. </w:t>
      </w:r>
      <w:r w:rsidR="00003252" w:rsidRPr="0044346C">
        <w:rPr>
          <w:rFonts w:cs="Times New Roman"/>
        </w:rPr>
        <w:t>Here</w:t>
      </w:r>
      <w:r w:rsidR="00A347FE" w:rsidRPr="0044346C">
        <w:rPr>
          <w:rFonts w:cs="Times New Roman"/>
        </w:rPr>
        <w:t>,</w:t>
      </w:r>
      <w:r w:rsidR="00003252" w:rsidRPr="0044346C">
        <w:rPr>
          <w:rFonts w:cs="Times New Roman"/>
        </w:rPr>
        <w:t xml:space="preserve"> we utilize </w:t>
      </w:r>
      <w:r w:rsidR="00492C22" w:rsidRPr="0044346C">
        <w:rPr>
          <w:rFonts w:cs="Times New Roman"/>
        </w:rPr>
        <w:t>a not</w:t>
      </w:r>
      <w:r w:rsidR="006F1041" w:rsidRPr="0044346C">
        <w:rPr>
          <w:rFonts w:cs="Times New Roman"/>
        </w:rPr>
        <w:t xml:space="preserve"> </w:t>
      </w:r>
      <w:r w:rsidR="00CF53AA" w:rsidRPr="0044346C">
        <w:rPr>
          <w:rFonts w:cs="Times New Roman"/>
        </w:rPr>
        <w:t>previously</w:t>
      </w:r>
      <w:r w:rsidR="006F1041" w:rsidRPr="0044346C">
        <w:rPr>
          <w:rFonts w:cs="Times New Roman"/>
        </w:rPr>
        <w:t xml:space="preserve"> </w:t>
      </w:r>
      <w:r w:rsidR="00492C22" w:rsidRPr="0044346C">
        <w:rPr>
          <w:rFonts w:cs="Times New Roman"/>
        </w:rPr>
        <w:t>reported</w:t>
      </w:r>
      <w:r w:rsidR="000B796A" w:rsidRPr="0044346C">
        <w:rPr>
          <w:rFonts w:cs="Times New Roman"/>
        </w:rPr>
        <w:t xml:space="preserve"> </w:t>
      </w:r>
      <w:r w:rsidR="00701924" w:rsidRPr="0044346C">
        <w:rPr>
          <w:rFonts w:cs="Times New Roman"/>
        </w:rPr>
        <w:t>hydrophilic</w:t>
      </w:r>
      <w:r w:rsidR="00854520" w:rsidRPr="0044346C">
        <w:rPr>
          <w:rFonts w:cs="Times New Roman"/>
        </w:rPr>
        <w:t xml:space="preserve"> </w:t>
      </w:r>
      <w:r w:rsidR="00701924" w:rsidRPr="0044346C">
        <w:rPr>
          <w:rFonts w:cs="Times New Roman"/>
        </w:rPr>
        <w:t xml:space="preserve">interaction </w:t>
      </w:r>
      <w:r w:rsidR="00854520" w:rsidRPr="0044346C">
        <w:rPr>
          <w:rFonts w:cs="Times New Roman"/>
        </w:rPr>
        <w:t xml:space="preserve">liquid </w:t>
      </w:r>
      <w:r w:rsidR="00701924" w:rsidRPr="0044346C">
        <w:rPr>
          <w:rFonts w:cs="Times New Roman"/>
        </w:rPr>
        <w:t>chromatography (</w:t>
      </w:r>
      <w:r w:rsidR="000B796A" w:rsidRPr="0044346C">
        <w:rPr>
          <w:rFonts w:cs="Times New Roman"/>
        </w:rPr>
        <w:t>HILIC</w:t>
      </w:r>
      <w:r w:rsidR="00701924" w:rsidRPr="0044346C">
        <w:rPr>
          <w:rFonts w:cs="Times New Roman"/>
        </w:rPr>
        <w:t xml:space="preserve">) </w:t>
      </w:r>
      <w:r w:rsidR="007E7C02" w:rsidRPr="0044346C">
        <w:rPr>
          <w:rFonts w:cs="Times New Roman"/>
        </w:rPr>
        <w:t xml:space="preserve">approach </w:t>
      </w:r>
      <w:r w:rsidR="00003252" w:rsidRPr="0044346C">
        <w:rPr>
          <w:rFonts w:cs="Times New Roman"/>
        </w:rPr>
        <w:t xml:space="preserve">for </w:t>
      </w:r>
      <w:r w:rsidR="00295B6C" w:rsidRPr="0044346C">
        <w:rPr>
          <w:rFonts w:cs="Times New Roman"/>
        </w:rPr>
        <w:t>separation requiring only a single</w:t>
      </w:r>
      <w:r w:rsidR="00BB19E2" w:rsidRPr="0044346C">
        <w:rPr>
          <w:rFonts w:cs="Times New Roman"/>
        </w:rPr>
        <w:t xml:space="preserve"> SPE column</w:t>
      </w:r>
      <w:r w:rsidR="00492C22" w:rsidRPr="0044346C">
        <w:rPr>
          <w:rFonts w:cs="Times New Roman"/>
        </w:rPr>
        <w:t xml:space="preserve"> </w:t>
      </w:r>
      <w:r w:rsidR="000B796A" w:rsidRPr="0044346C">
        <w:rPr>
          <w:rFonts w:cs="Times New Roman"/>
        </w:rPr>
        <w:t>to</w:t>
      </w:r>
      <w:r w:rsidR="00295B6C" w:rsidRPr="0044346C">
        <w:rPr>
          <w:rFonts w:cs="Times New Roman"/>
        </w:rPr>
        <w:t xml:space="preserve"> efficiently</w:t>
      </w:r>
      <w:r w:rsidR="000B796A" w:rsidRPr="0044346C">
        <w:rPr>
          <w:rFonts w:cs="Times New Roman"/>
        </w:rPr>
        <w:t xml:space="preserve"> fracti</w:t>
      </w:r>
      <w:r w:rsidR="00295B6C" w:rsidRPr="0044346C">
        <w:rPr>
          <w:rFonts w:cs="Times New Roman"/>
        </w:rPr>
        <w:t>onate</w:t>
      </w:r>
      <w:r w:rsidR="0087271A" w:rsidRPr="0044346C">
        <w:rPr>
          <w:rFonts w:cs="Times New Roman"/>
        </w:rPr>
        <w:t xml:space="preserve"> </w:t>
      </w:r>
      <w:r w:rsidR="00295B6C" w:rsidRPr="0044346C">
        <w:rPr>
          <w:rFonts w:cs="Times New Roman"/>
        </w:rPr>
        <w:t>lipi</w:t>
      </w:r>
      <w:r w:rsidR="0087271A" w:rsidRPr="0044346C">
        <w:rPr>
          <w:rFonts w:cs="Times New Roman"/>
        </w:rPr>
        <w:t>d</w:t>
      </w:r>
      <w:r w:rsidR="00295B6C" w:rsidRPr="0044346C">
        <w:rPr>
          <w:rFonts w:cs="Times New Roman"/>
        </w:rPr>
        <w:t>s in</w:t>
      </w:r>
      <w:r w:rsidR="000B796A" w:rsidRPr="0044346C">
        <w:rPr>
          <w:rFonts w:cs="Times New Roman"/>
        </w:rPr>
        <w:t xml:space="preserve"> </w:t>
      </w:r>
      <w:r w:rsidR="00492C22" w:rsidRPr="0044346C">
        <w:rPr>
          <w:rFonts w:cs="Times New Roman"/>
        </w:rPr>
        <w:t>nL</w:t>
      </w:r>
      <w:r w:rsidR="007E7C02" w:rsidRPr="0044346C">
        <w:rPr>
          <w:rFonts w:cs="Times New Roman"/>
        </w:rPr>
        <w:t>s</w:t>
      </w:r>
      <w:r w:rsidR="00492C22" w:rsidRPr="0044346C">
        <w:rPr>
          <w:rFonts w:cs="Times New Roman"/>
        </w:rPr>
        <w:t xml:space="preserve"> and </w:t>
      </w:r>
      <w:r w:rsidR="00450F7F" w:rsidRPr="0044346C">
        <w:rPr>
          <w:rFonts w:cs="Times New Roman"/>
        </w:rPr>
        <w:t xml:space="preserve">four </w:t>
      </w:r>
      <w:r w:rsidR="00492C22" w:rsidRPr="0044346C">
        <w:rPr>
          <w:rFonts w:cs="Times New Roman"/>
        </w:rPr>
        <w:t>different PL fractions</w:t>
      </w:r>
      <w:r w:rsidR="000B796A" w:rsidRPr="0044346C">
        <w:rPr>
          <w:rFonts w:cs="Times New Roman"/>
        </w:rPr>
        <w:t xml:space="preserve">. </w:t>
      </w:r>
      <w:r w:rsidR="00492C22" w:rsidRPr="0044346C">
        <w:rPr>
          <w:rFonts w:cs="Times New Roman"/>
        </w:rPr>
        <w:t xml:space="preserve">The </w:t>
      </w:r>
      <w:r w:rsidR="00295B6C" w:rsidRPr="0044346C">
        <w:rPr>
          <w:rFonts w:cs="Times New Roman"/>
        </w:rPr>
        <w:t xml:space="preserve">performance of the </w:t>
      </w:r>
      <w:r w:rsidR="00492C22" w:rsidRPr="0044346C">
        <w:rPr>
          <w:rFonts w:cs="Times New Roman"/>
        </w:rPr>
        <w:t>fractionation w</w:t>
      </w:r>
      <w:r w:rsidR="00DC68B6" w:rsidRPr="0044346C">
        <w:rPr>
          <w:rFonts w:cs="Times New Roman"/>
        </w:rPr>
        <w:t>as</w:t>
      </w:r>
      <w:r w:rsidR="00492C22" w:rsidRPr="0044346C">
        <w:rPr>
          <w:rFonts w:cs="Times New Roman"/>
        </w:rPr>
        <w:t xml:space="preserve"> characterized</w:t>
      </w:r>
      <w:r w:rsidR="00295B6C" w:rsidRPr="0044346C">
        <w:rPr>
          <w:rFonts w:cs="Times New Roman"/>
        </w:rPr>
        <w:t xml:space="preserve"> for different </w:t>
      </w:r>
      <w:r w:rsidR="00854520" w:rsidRPr="0044346C">
        <w:rPr>
          <w:rFonts w:cs="Times New Roman"/>
        </w:rPr>
        <w:t>biological samples</w:t>
      </w:r>
      <w:r w:rsidR="00003252" w:rsidRPr="0044346C">
        <w:rPr>
          <w:rFonts w:cs="Times New Roman"/>
        </w:rPr>
        <w:t xml:space="preserve"> using non-targeted lipidomics.</w:t>
      </w:r>
      <w:r w:rsidR="00C00F14" w:rsidRPr="0044346C">
        <w:rPr>
          <w:rFonts w:cs="Times New Roman"/>
        </w:rPr>
        <w:t xml:space="preserve"> </w:t>
      </w:r>
      <w:r w:rsidR="00003252" w:rsidRPr="0044346C">
        <w:rPr>
          <w:rFonts w:cs="Times New Roman"/>
        </w:rPr>
        <w:t>The method was th</w:t>
      </w:r>
      <w:r w:rsidR="00895B0C" w:rsidRPr="0044346C">
        <w:rPr>
          <w:rFonts w:cs="Times New Roman"/>
        </w:rPr>
        <w:t>e</w:t>
      </w:r>
      <w:r w:rsidR="00003252" w:rsidRPr="0044346C">
        <w:rPr>
          <w:rFonts w:cs="Times New Roman"/>
        </w:rPr>
        <w:t>n applied</w:t>
      </w:r>
      <w:r w:rsidR="00895B0C" w:rsidRPr="0044346C">
        <w:rPr>
          <w:rFonts w:cs="Times New Roman"/>
        </w:rPr>
        <w:t xml:space="preserve"> </w:t>
      </w:r>
      <w:r w:rsidR="007E7C02" w:rsidRPr="0044346C">
        <w:rPr>
          <w:rFonts w:cs="Times New Roman"/>
        </w:rPr>
        <w:t>to</w:t>
      </w:r>
      <w:r w:rsidR="00A347FE" w:rsidRPr="0044346C">
        <w:rPr>
          <w:rFonts w:cs="Times New Roman"/>
        </w:rPr>
        <w:t xml:space="preserve"> </w:t>
      </w:r>
      <w:r w:rsidR="00003252" w:rsidRPr="0044346C">
        <w:rPr>
          <w:rFonts w:cs="Times New Roman"/>
        </w:rPr>
        <w:t>the investigation</w:t>
      </w:r>
      <w:r w:rsidR="00295B6C" w:rsidRPr="0044346C">
        <w:rPr>
          <w:rFonts w:cs="Times New Roman"/>
        </w:rPr>
        <w:t xml:space="preserve"> of</w:t>
      </w:r>
      <w:r w:rsidR="00003252" w:rsidRPr="0044346C">
        <w:rPr>
          <w:rFonts w:cs="Times New Roman"/>
        </w:rPr>
        <w:t xml:space="preserve"> esterified</w:t>
      </w:r>
      <w:r w:rsidR="00295B6C" w:rsidRPr="0044346C">
        <w:rPr>
          <w:rFonts w:cs="Times New Roman"/>
        </w:rPr>
        <w:t xml:space="preserve"> oxylipins in human plasma</w:t>
      </w:r>
      <w:r w:rsidR="00A347FE" w:rsidRPr="0044346C">
        <w:rPr>
          <w:rFonts w:cs="Times New Roman"/>
        </w:rPr>
        <w:t xml:space="preserve"> and</w:t>
      </w:r>
      <w:r w:rsidR="00295B6C" w:rsidRPr="0044346C">
        <w:rPr>
          <w:rFonts w:cs="Times New Roman"/>
        </w:rPr>
        <w:t xml:space="preserve"> </w:t>
      </w:r>
      <w:r w:rsidR="007E7C02" w:rsidRPr="0044346C">
        <w:rPr>
          <w:rFonts w:cs="Times New Roman"/>
        </w:rPr>
        <w:t>the</w:t>
      </w:r>
      <w:r w:rsidR="00A347FE" w:rsidRPr="0044346C">
        <w:rPr>
          <w:rFonts w:cs="Times New Roman"/>
        </w:rPr>
        <w:t xml:space="preserve"> </w:t>
      </w:r>
      <w:r w:rsidR="00003252" w:rsidRPr="0044346C">
        <w:rPr>
          <w:rFonts w:cs="Times New Roman"/>
        </w:rPr>
        <w:t xml:space="preserve">changes induced by </w:t>
      </w:r>
      <w:r w:rsidR="00295B6C" w:rsidRPr="0044346C">
        <w:rPr>
          <w:rFonts w:cs="Times New Roman"/>
        </w:rPr>
        <w:t xml:space="preserve">n3-PUFA </w:t>
      </w:r>
      <w:r w:rsidR="00872129" w:rsidRPr="0044346C">
        <w:rPr>
          <w:rFonts w:cs="Times New Roman"/>
        </w:rPr>
        <w:t>supplementation</w:t>
      </w:r>
      <w:r w:rsidR="006F1041" w:rsidRPr="0044346C">
        <w:rPr>
          <w:rFonts w:cs="Times New Roman"/>
        </w:rPr>
        <w:t xml:space="preserve">. </w:t>
      </w:r>
      <w:r w:rsidR="00A347FE" w:rsidRPr="0044346C">
        <w:rPr>
          <w:rFonts w:cs="Times New Roman"/>
        </w:rPr>
        <w:t xml:space="preserve">A </w:t>
      </w:r>
      <w:r w:rsidR="00C00F14" w:rsidRPr="0044346C">
        <w:rPr>
          <w:rFonts w:cs="Times New Roman"/>
        </w:rPr>
        <w:t>distinct</w:t>
      </w:r>
      <w:r w:rsidR="00354DB8" w:rsidRPr="0044346C">
        <w:rPr>
          <w:rFonts w:cs="Times New Roman"/>
        </w:rPr>
        <w:t xml:space="preserve"> PUFA</w:t>
      </w:r>
      <w:r w:rsidR="00A51F65" w:rsidRPr="0044346C">
        <w:rPr>
          <w:rFonts w:cs="Times New Roman"/>
        </w:rPr>
        <w:t>-</w:t>
      </w:r>
      <w:r w:rsidR="00354DB8" w:rsidRPr="0044346C">
        <w:rPr>
          <w:rFonts w:cs="Times New Roman"/>
        </w:rPr>
        <w:t>dependent</w:t>
      </w:r>
      <w:r w:rsidR="00796B9F" w:rsidRPr="0044346C">
        <w:rPr>
          <w:rFonts w:cs="Times New Roman"/>
        </w:rPr>
        <w:t xml:space="preserve"> binding of hydrox</w:t>
      </w:r>
      <w:r w:rsidR="007A135D" w:rsidRPr="0044346C">
        <w:rPr>
          <w:rFonts w:cs="Times New Roman"/>
        </w:rPr>
        <w:t>y-PUFA</w:t>
      </w:r>
      <w:r w:rsidR="007E7C02" w:rsidRPr="0044346C">
        <w:rPr>
          <w:rFonts w:cs="Times New Roman"/>
        </w:rPr>
        <w:t>s</w:t>
      </w:r>
      <w:r w:rsidR="007A135D" w:rsidRPr="0044346C">
        <w:rPr>
          <w:rFonts w:cs="Times New Roman"/>
        </w:rPr>
        <w:t xml:space="preserve"> in plasma lipids</w:t>
      </w:r>
      <w:r w:rsidR="00A347FE" w:rsidRPr="0044346C">
        <w:rPr>
          <w:rFonts w:cs="Times New Roman"/>
        </w:rPr>
        <w:t xml:space="preserve"> was unveiled</w:t>
      </w:r>
      <w:r w:rsidR="007A135D" w:rsidRPr="0044346C">
        <w:rPr>
          <w:rFonts w:cs="Times New Roman"/>
        </w:rPr>
        <w:t>.</w:t>
      </w:r>
    </w:p>
    <w:p w14:paraId="1D467A4A" w14:textId="77777777" w:rsidR="007E7C02" w:rsidRPr="0044346C" w:rsidRDefault="007E7C02" w:rsidP="00977A11">
      <w:pPr>
        <w:rPr>
          <w:b/>
          <w:bCs/>
        </w:rPr>
      </w:pPr>
    </w:p>
    <w:p w14:paraId="7783F589" w14:textId="13FF07F3" w:rsidR="00F77DF1" w:rsidRDefault="00D14C0E" w:rsidP="00977A11">
      <w:pPr>
        <w:rPr>
          <w:b/>
          <w:bCs/>
        </w:rPr>
      </w:pPr>
      <w:r>
        <w:rPr>
          <w:b/>
          <w:bCs/>
        </w:rPr>
        <w:t>Materials and methods</w:t>
      </w:r>
    </w:p>
    <w:p w14:paraId="377A60F3" w14:textId="77777777" w:rsidR="00D14C0E" w:rsidRPr="0044346C" w:rsidRDefault="00D14C0E" w:rsidP="00977A11">
      <w:pPr>
        <w:rPr>
          <w:b/>
          <w:bCs/>
        </w:rPr>
      </w:pPr>
    </w:p>
    <w:p w14:paraId="2B59F19F" w14:textId="696B06E4" w:rsidR="009F1DC3" w:rsidRDefault="009F1DC3" w:rsidP="00D14C0E">
      <w:pPr>
        <w:rPr>
          <w:i/>
          <w:iCs/>
        </w:rPr>
      </w:pPr>
      <w:r w:rsidRPr="00D14C0E">
        <w:rPr>
          <w:i/>
          <w:iCs/>
        </w:rPr>
        <w:t>Chemicals</w:t>
      </w:r>
      <w:r w:rsidR="005723D8" w:rsidRPr="00D14C0E">
        <w:rPr>
          <w:i/>
          <w:iCs/>
        </w:rPr>
        <w:t xml:space="preserve"> and biological material </w:t>
      </w:r>
    </w:p>
    <w:p w14:paraId="034C2649" w14:textId="77777777" w:rsidR="007A3ED6" w:rsidRPr="00D14C0E" w:rsidRDefault="007A3ED6" w:rsidP="00D14C0E">
      <w:pPr>
        <w:rPr>
          <w:i/>
          <w:iCs/>
        </w:rPr>
      </w:pPr>
    </w:p>
    <w:p w14:paraId="018464B6" w14:textId="669304AC" w:rsidR="003123CA" w:rsidRPr="0044346C" w:rsidRDefault="00EA41DC" w:rsidP="00631520">
      <w:pPr>
        <w:pStyle w:val="Default"/>
        <w:spacing w:line="480" w:lineRule="auto"/>
        <w:ind w:firstLine="720"/>
        <w:jc w:val="both"/>
        <w:rPr>
          <w:rFonts w:ascii="Times New Roman" w:hAnsi="Times New Roman" w:cs="Times New Roman"/>
          <w:color w:val="auto"/>
          <w:sz w:val="22"/>
          <w:szCs w:val="22"/>
          <w:lang w:val="en-US"/>
        </w:rPr>
      </w:pPr>
      <w:r w:rsidRPr="0044346C">
        <w:rPr>
          <w:rFonts w:ascii="Times New Roman" w:hAnsi="Times New Roman" w:cs="Times New Roman"/>
          <w:sz w:val="22"/>
          <w:szCs w:val="22"/>
          <w:lang w:val="en-US"/>
        </w:rPr>
        <w:lastRenderedPageBreak/>
        <w:t xml:space="preserve">The internal standard mixtures </w:t>
      </w:r>
      <w:r w:rsidR="00BA33D9" w:rsidRPr="0044346C">
        <w:rPr>
          <w:rFonts w:ascii="Times New Roman" w:hAnsi="Times New Roman" w:cs="Times New Roman"/>
          <w:sz w:val="22"/>
          <w:szCs w:val="22"/>
          <w:lang w:val="en-US"/>
        </w:rPr>
        <w:t xml:space="preserve">EquiSPLASH </w:t>
      </w:r>
      <w:r w:rsidR="00B3782C" w:rsidRPr="0044346C">
        <w:rPr>
          <w:rFonts w:ascii="Times New Roman" w:hAnsi="Times New Roman" w:cs="Times New Roman"/>
          <w:sz w:val="22"/>
          <w:szCs w:val="22"/>
          <w:lang w:val="en-US"/>
        </w:rPr>
        <w:t>Lipidomix</w:t>
      </w:r>
      <w:r w:rsidR="00F77DF1" w:rsidRPr="0044346C">
        <w:rPr>
          <w:rFonts w:ascii="Times New Roman" w:hAnsi="Times New Roman" w:cs="Times New Roman"/>
          <w:sz w:val="22"/>
          <w:szCs w:val="22"/>
          <w:lang w:val="en-US"/>
        </w:rPr>
        <w:t xml:space="preserve"> </w:t>
      </w:r>
      <w:r w:rsidR="00BA33D9" w:rsidRPr="0044346C">
        <w:rPr>
          <w:rFonts w:ascii="Times New Roman" w:hAnsi="Times New Roman" w:cs="Times New Roman"/>
          <w:sz w:val="22"/>
          <w:szCs w:val="22"/>
          <w:lang w:val="en-US"/>
        </w:rPr>
        <w:t xml:space="preserve">(330731-1EA) containing </w:t>
      </w:r>
      <w:r w:rsidR="00656C71" w:rsidRPr="0044346C">
        <w:rPr>
          <w:rFonts w:ascii="Times New Roman" w:hAnsi="Times New Roman" w:cs="Times New Roman"/>
          <w:sz w:val="22"/>
          <w:szCs w:val="22"/>
          <w:lang w:val="en-US"/>
        </w:rPr>
        <w:t>PC</w:t>
      </w:r>
      <w:r w:rsidR="009B5E32">
        <w:rPr>
          <w:rFonts w:ascii="Times New Roman" w:hAnsi="Times New Roman" w:cs="Times New Roman"/>
          <w:sz w:val="22"/>
          <w:szCs w:val="22"/>
          <w:lang w:val="en-US"/>
        </w:rPr>
        <w:t> </w:t>
      </w:r>
      <w:r w:rsidR="00656C71" w:rsidRPr="0044346C">
        <w:rPr>
          <w:rFonts w:ascii="Times New Roman" w:hAnsi="Times New Roman" w:cs="Times New Roman"/>
          <w:sz w:val="22"/>
          <w:szCs w:val="22"/>
          <w:lang w:val="en-US"/>
        </w:rPr>
        <w:t>15:0/18:1[D7]</w:t>
      </w:r>
      <w:r w:rsidR="00F77DF1" w:rsidRPr="0044346C">
        <w:rPr>
          <w:rFonts w:ascii="Times New Roman" w:hAnsi="Times New Roman" w:cs="Times New Roman"/>
          <w:bCs/>
          <w:sz w:val="22"/>
          <w:szCs w:val="22"/>
          <w:lang w:val="en-US"/>
        </w:rPr>
        <w:t xml:space="preserve">, </w:t>
      </w:r>
      <w:r w:rsidR="00450F7F" w:rsidRPr="0044346C">
        <w:rPr>
          <w:rFonts w:ascii="Times New Roman" w:hAnsi="Times New Roman" w:cs="Times New Roman"/>
          <w:bCs/>
          <w:sz w:val="22"/>
          <w:szCs w:val="22"/>
          <w:lang w:val="en-US"/>
        </w:rPr>
        <w:t>lyso</w:t>
      </w:r>
      <w:r w:rsidR="00380B98" w:rsidRPr="0044346C">
        <w:rPr>
          <w:rFonts w:ascii="Times New Roman" w:hAnsi="Times New Roman" w:cs="Times New Roman"/>
          <w:bCs/>
          <w:sz w:val="22"/>
          <w:szCs w:val="22"/>
          <w:lang w:val="en-US"/>
        </w:rPr>
        <w:noBreakHyphen/>
      </w:r>
      <w:r w:rsidR="00656C71" w:rsidRPr="0044346C">
        <w:rPr>
          <w:rFonts w:ascii="Times New Roman" w:hAnsi="Times New Roman" w:cs="Times New Roman"/>
          <w:bCs/>
          <w:sz w:val="22"/>
          <w:szCs w:val="22"/>
          <w:lang w:val="en-US"/>
        </w:rPr>
        <w:t>PC</w:t>
      </w:r>
      <w:r w:rsidR="00380B98" w:rsidRPr="0044346C">
        <w:rPr>
          <w:rFonts w:ascii="Times New Roman" w:hAnsi="Times New Roman" w:cs="Times New Roman"/>
          <w:bCs/>
          <w:sz w:val="22"/>
          <w:szCs w:val="22"/>
          <w:lang w:val="en-US"/>
        </w:rPr>
        <w:t> </w:t>
      </w:r>
      <w:r w:rsidR="00656C71" w:rsidRPr="0044346C">
        <w:rPr>
          <w:rFonts w:ascii="Times New Roman" w:hAnsi="Times New Roman" w:cs="Times New Roman"/>
          <w:bCs/>
          <w:sz w:val="22"/>
          <w:szCs w:val="22"/>
          <w:lang w:val="en-US"/>
        </w:rPr>
        <w:t>18:1[D7]/0:0</w:t>
      </w:r>
      <w:r w:rsidR="00BA33D9" w:rsidRPr="0044346C">
        <w:rPr>
          <w:rFonts w:ascii="Times New Roman" w:hAnsi="Times New Roman" w:cs="Times New Roman"/>
          <w:bCs/>
          <w:sz w:val="22"/>
          <w:szCs w:val="22"/>
          <w:lang w:val="en-US"/>
        </w:rPr>
        <w:t xml:space="preserve">, </w:t>
      </w:r>
      <w:r w:rsidR="00656C71" w:rsidRPr="0044346C">
        <w:rPr>
          <w:rFonts w:ascii="Times New Roman" w:hAnsi="Times New Roman" w:cs="Times New Roman"/>
          <w:bCs/>
          <w:sz w:val="22"/>
          <w:szCs w:val="22"/>
          <w:lang w:val="en-US"/>
        </w:rPr>
        <w:t>PE 15:0/18:1[D7]</w:t>
      </w:r>
      <w:r w:rsidR="00BA33D9" w:rsidRPr="0044346C">
        <w:rPr>
          <w:rFonts w:ascii="Times New Roman" w:hAnsi="Times New Roman" w:cs="Times New Roman"/>
          <w:bCs/>
          <w:sz w:val="22"/>
          <w:szCs w:val="22"/>
          <w:lang w:val="en-US"/>
        </w:rPr>
        <w:t xml:space="preserve">, </w:t>
      </w:r>
      <w:r w:rsidR="00450F7F" w:rsidRPr="0044346C">
        <w:rPr>
          <w:rFonts w:ascii="Times New Roman" w:hAnsi="Times New Roman" w:cs="Times New Roman"/>
          <w:bCs/>
          <w:sz w:val="22"/>
          <w:szCs w:val="22"/>
          <w:lang w:val="en-US"/>
        </w:rPr>
        <w:t>lyso-</w:t>
      </w:r>
      <w:r w:rsidR="00656C71" w:rsidRPr="0044346C">
        <w:rPr>
          <w:rFonts w:ascii="Times New Roman" w:hAnsi="Times New Roman" w:cs="Times New Roman"/>
          <w:bCs/>
          <w:sz w:val="22"/>
          <w:szCs w:val="22"/>
          <w:lang w:val="en-US"/>
        </w:rPr>
        <w:t>PE 18:1[D7]/0:0</w:t>
      </w:r>
      <w:r w:rsidR="00BA33D9" w:rsidRPr="0044346C">
        <w:rPr>
          <w:rFonts w:ascii="Times New Roman" w:hAnsi="Times New Roman" w:cs="Times New Roman"/>
          <w:bCs/>
          <w:sz w:val="22"/>
          <w:szCs w:val="22"/>
          <w:lang w:val="en-US"/>
        </w:rPr>
        <w:t xml:space="preserve">, </w:t>
      </w:r>
      <w:r w:rsidR="00656C71" w:rsidRPr="0044346C">
        <w:rPr>
          <w:rFonts w:ascii="Times New Roman" w:hAnsi="Times New Roman" w:cs="Times New Roman"/>
          <w:bCs/>
          <w:sz w:val="22"/>
          <w:szCs w:val="22"/>
          <w:lang w:val="en-US"/>
        </w:rPr>
        <w:t>PG 15:0/18:1[D7]</w:t>
      </w:r>
      <w:r w:rsidR="00BA33D9" w:rsidRPr="0044346C">
        <w:rPr>
          <w:rFonts w:ascii="Times New Roman" w:hAnsi="Times New Roman" w:cs="Times New Roman"/>
          <w:bCs/>
          <w:sz w:val="22"/>
          <w:szCs w:val="22"/>
          <w:lang w:val="en-US"/>
        </w:rPr>
        <w:t xml:space="preserve">, </w:t>
      </w:r>
      <w:r w:rsidR="00656C71" w:rsidRPr="0044346C">
        <w:rPr>
          <w:rFonts w:ascii="Times New Roman" w:hAnsi="Times New Roman" w:cs="Times New Roman"/>
          <w:bCs/>
          <w:sz w:val="22"/>
          <w:szCs w:val="22"/>
          <w:lang w:val="en-US"/>
        </w:rPr>
        <w:t>PI 15:0/18:1[D7]</w:t>
      </w:r>
      <w:r w:rsidR="00BA33D9" w:rsidRPr="0044346C">
        <w:rPr>
          <w:rFonts w:ascii="Times New Roman" w:hAnsi="Times New Roman" w:cs="Times New Roman"/>
          <w:bCs/>
          <w:sz w:val="22"/>
          <w:szCs w:val="22"/>
          <w:lang w:val="en-US"/>
        </w:rPr>
        <w:t xml:space="preserve">, </w:t>
      </w:r>
      <w:r w:rsidR="00656C71" w:rsidRPr="0044346C">
        <w:rPr>
          <w:rFonts w:ascii="Times New Roman" w:hAnsi="Times New Roman" w:cs="Times New Roman"/>
          <w:bCs/>
          <w:sz w:val="22"/>
          <w:szCs w:val="22"/>
          <w:lang w:val="en-US"/>
        </w:rPr>
        <w:t>PS</w:t>
      </w:r>
      <w:r w:rsidR="000340EF" w:rsidRPr="0044346C">
        <w:rPr>
          <w:rFonts w:ascii="Times New Roman" w:hAnsi="Times New Roman" w:cs="Times New Roman"/>
          <w:bCs/>
          <w:sz w:val="22"/>
          <w:szCs w:val="22"/>
          <w:lang w:val="en-US"/>
        </w:rPr>
        <w:t> </w:t>
      </w:r>
      <w:r w:rsidR="00656C71" w:rsidRPr="0044346C">
        <w:rPr>
          <w:rFonts w:ascii="Times New Roman" w:hAnsi="Times New Roman" w:cs="Times New Roman"/>
          <w:bCs/>
          <w:sz w:val="22"/>
          <w:szCs w:val="22"/>
          <w:lang w:val="en-US"/>
        </w:rPr>
        <w:t>15:0/18:1[D7]</w:t>
      </w:r>
      <w:r w:rsidR="00BA33D9" w:rsidRPr="0044346C">
        <w:rPr>
          <w:rFonts w:ascii="Times New Roman" w:hAnsi="Times New Roman" w:cs="Times New Roman"/>
          <w:bCs/>
          <w:sz w:val="22"/>
          <w:szCs w:val="22"/>
          <w:lang w:val="en-US"/>
        </w:rPr>
        <w:t xml:space="preserve">, </w:t>
      </w:r>
      <w:r w:rsidR="00656C71" w:rsidRPr="0044346C">
        <w:rPr>
          <w:rFonts w:ascii="Times New Roman" w:hAnsi="Times New Roman" w:cs="Times New Roman"/>
          <w:bCs/>
          <w:sz w:val="22"/>
          <w:szCs w:val="22"/>
          <w:lang w:val="en-US"/>
        </w:rPr>
        <w:t>TG</w:t>
      </w:r>
      <w:r w:rsidR="00443B2F" w:rsidRPr="0044346C">
        <w:rPr>
          <w:rFonts w:ascii="Times New Roman" w:hAnsi="Times New Roman" w:cs="Times New Roman"/>
          <w:bCs/>
          <w:sz w:val="22"/>
          <w:szCs w:val="22"/>
          <w:lang w:val="en-US"/>
        </w:rPr>
        <w:t> </w:t>
      </w:r>
      <w:r w:rsidR="00656C71" w:rsidRPr="0044346C">
        <w:rPr>
          <w:rFonts w:ascii="Times New Roman" w:hAnsi="Times New Roman" w:cs="Times New Roman"/>
          <w:bCs/>
          <w:sz w:val="22"/>
          <w:szCs w:val="22"/>
          <w:lang w:val="en-US"/>
        </w:rPr>
        <w:t>15:0/18:1[D7]/15:0</w:t>
      </w:r>
      <w:r w:rsidR="00BA33D9" w:rsidRPr="0044346C">
        <w:rPr>
          <w:rFonts w:ascii="Times New Roman" w:hAnsi="Times New Roman" w:cs="Times New Roman"/>
          <w:bCs/>
          <w:sz w:val="22"/>
          <w:szCs w:val="22"/>
          <w:lang w:val="en-US"/>
        </w:rPr>
        <w:t xml:space="preserve">, </w:t>
      </w:r>
      <w:r w:rsidR="00D9760B" w:rsidRPr="0044346C">
        <w:rPr>
          <w:rFonts w:ascii="Times New Roman" w:hAnsi="Times New Roman" w:cs="Times New Roman"/>
          <w:bCs/>
          <w:sz w:val="22"/>
          <w:szCs w:val="22"/>
          <w:lang w:val="en-US"/>
        </w:rPr>
        <w:t>diacylgly</w:t>
      </w:r>
      <w:r w:rsidR="005F140E" w:rsidRPr="0044346C">
        <w:rPr>
          <w:rFonts w:ascii="Times New Roman" w:hAnsi="Times New Roman" w:cs="Times New Roman"/>
          <w:bCs/>
          <w:sz w:val="22"/>
          <w:szCs w:val="22"/>
          <w:lang w:val="en-US"/>
        </w:rPr>
        <w:t>cerol</w:t>
      </w:r>
      <w:r w:rsidR="00D9760B" w:rsidRPr="0044346C">
        <w:rPr>
          <w:rFonts w:ascii="Times New Roman" w:hAnsi="Times New Roman" w:cs="Times New Roman"/>
          <w:bCs/>
          <w:sz w:val="22"/>
          <w:szCs w:val="22"/>
          <w:lang w:val="en-US"/>
        </w:rPr>
        <w:t xml:space="preserve"> (</w:t>
      </w:r>
      <w:r w:rsidR="00656C71" w:rsidRPr="0044346C">
        <w:rPr>
          <w:rFonts w:ascii="Times New Roman" w:hAnsi="Times New Roman" w:cs="Times New Roman"/>
          <w:bCs/>
          <w:sz w:val="22"/>
          <w:szCs w:val="22"/>
          <w:lang w:val="en-US"/>
        </w:rPr>
        <w:t>DG</w:t>
      </w:r>
      <w:r w:rsidR="00D9760B" w:rsidRPr="0044346C">
        <w:rPr>
          <w:rFonts w:ascii="Times New Roman" w:hAnsi="Times New Roman" w:cs="Times New Roman"/>
          <w:bCs/>
          <w:sz w:val="22"/>
          <w:szCs w:val="22"/>
          <w:lang w:val="en-US"/>
        </w:rPr>
        <w:t>)</w:t>
      </w:r>
      <w:r w:rsidR="00656C71" w:rsidRPr="0044346C">
        <w:rPr>
          <w:rFonts w:ascii="Times New Roman" w:hAnsi="Times New Roman" w:cs="Times New Roman"/>
          <w:bCs/>
          <w:sz w:val="22"/>
          <w:szCs w:val="22"/>
          <w:lang w:val="en-US"/>
        </w:rPr>
        <w:t xml:space="preserve"> 15:0/18:1[D7]/0:0</w:t>
      </w:r>
      <w:r w:rsidR="00BA33D9" w:rsidRPr="0044346C">
        <w:rPr>
          <w:rFonts w:ascii="Times New Roman" w:hAnsi="Times New Roman" w:cs="Times New Roman"/>
          <w:bCs/>
          <w:sz w:val="22"/>
          <w:szCs w:val="22"/>
          <w:lang w:val="en-US"/>
        </w:rPr>
        <w:t xml:space="preserve">, </w:t>
      </w:r>
      <w:r w:rsidR="0055319F" w:rsidRPr="0044346C">
        <w:rPr>
          <w:rFonts w:ascii="Times New Roman" w:hAnsi="Times New Roman" w:cs="Times New Roman"/>
          <w:bCs/>
          <w:sz w:val="22"/>
          <w:szCs w:val="22"/>
          <w:lang w:val="en-US"/>
        </w:rPr>
        <w:t>monoacyl</w:t>
      </w:r>
      <w:r w:rsidR="005F140E" w:rsidRPr="0044346C">
        <w:rPr>
          <w:rFonts w:ascii="Times New Roman" w:hAnsi="Times New Roman" w:cs="Times New Roman"/>
          <w:bCs/>
          <w:sz w:val="22"/>
          <w:szCs w:val="22"/>
          <w:lang w:val="en-US"/>
        </w:rPr>
        <w:t>glycerol</w:t>
      </w:r>
      <w:r w:rsidR="009B5E32">
        <w:rPr>
          <w:rFonts w:ascii="Times New Roman" w:hAnsi="Times New Roman" w:cs="Times New Roman"/>
          <w:bCs/>
          <w:sz w:val="22"/>
          <w:szCs w:val="22"/>
          <w:lang w:val="en-US"/>
        </w:rPr>
        <w:t xml:space="preserve"> </w:t>
      </w:r>
      <w:r w:rsidR="0055319F" w:rsidRPr="0044346C">
        <w:rPr>
          <w:rFonts w:ascii="Times New Roman" w:hAnsi="Times New Roman" w:cs="Times New Roman"/>
          <w:bCs/>
          <w:sz w:val="22"/>
          <w:szCs w:val="22"/>
          <w:lang w:val="en-US"/>
        </w:rPr>
        <w:t>(</w:t>
      </w:r>
      <w:r w:rsidR="00656C71" w:rsidRPr="0044346C">
        <w:rPr>
          <w:rFonts w:ascii="Times New Roman" w:hAnsi="Times New Roman" w:cs="Times New Roman"/>
          <w:bCs/>
          <w:sz w:val="22"/>
          <w:szCs w:val="22"/>
          <w:lang w:val="en-US"/>
        </w:rPr>
        <w:t>MG</w:t>
      </w:r>
      <w:r w:rsidR="0055319F" w:rsidRPr="0044346C">
        <w:rPr>
          <w:rFonts w:ascii="Times New Roman" w:hAnsi="Times New Roman" w:cs="Times New Roman"/>
          <w:bCs/>
          <w:sz w:val="22"/>
          <w:szCs w:val="22"/>
          <w:lang w:val="en-US"/>
        </w:rPr>
        <w:t>)</w:t>
      </w:r>
      <w:r w:rsidR="00357619" w:rsidRPr="0044346C">
        <w:rPr>
          <w:rFonts w:ascii="Times New Roman" w:hAnsi="Times New Roman" w:cs="Times New Roman"/>
          <w:bCs/>
          <w:sz w:val="22"/>
          <w:szCs w:val="22"/>
          <w:lang w:val="en-US"/>
        </w:rPr>
        <w:t> </w:t>
      </w:r>
      <w:r w:rsidR="00656C71" w:rsidRPr="0044346C">
        <w:rPr>
          <w:rFonts w:ascii="Times New Roman" w:hAnsi="Times New Roman" w:cs="Times New Roman"/>
          <w:bCs/>
          <w:sz w:val="22"/>
          <w:szCs w:val="22"/>
          <w:lang w:val="en-US"/>
        </w:rPr>
        <w:t>18:1[D7]</w:t>
      </w:r>
      <w:r w:rsidR="00C55AB9" w:rsidRPr="0044346C">
        <w:rPr>
          <w:rFonts w:ascii="Times New Roman" w:hAnsi="Times New Roman" w:cs="Times New Roman"/>
          <w:bCs/>
          <w:sz w:val="22"/>
          <w:szCs w:val="22"/>
          <w:lang w:val="en-US"/>
        </w:rPr>
        <w:t>/0:0/0:0</w:t>
      </w:r>
      <w:r w:rsidR="00BA33D9" w:rsidRPr="0044346C">
        <w:rPr>
          <w:rFonts w:ascii="Times New Roman" w:hAnsi="Times New Roman" w:cs="Times New Roman"/>
          <w:bCs/>
          <w:sz w:val="22"/>
          <w:szCs w:val="22"/>
          <w:lang w:val="en-US"/>
        </w:rPr>
        <w:t xml:space="preserve">, </w:t>
      </w:r>
      <w:r w:rsidR="00656C71" w:rsidRPr="0044346C">
        <w:rPr>
          <w:rFonts w:ascii="Times New Roman" w:hAnsi="Times New Roman" w:cs="Times New Roman"/>
          <w:bCs/>
          <w:sz w:val="22"/>
          <w:szCs w:val="22"/>
          <w:lang w:val="en-US"/>
        </w:rPr>
        <w:t>Chol Ester 18:1[D7]</w:t>
      </w:r>
      <w:r w:rsidR="00BA33D9" w:rsidRPr="0044346C">
        <w:rPr>
          <w:rFonts w:ascii="Times New Roman" w:hAnsi="Times New Roman" w:cs="Times New Roman"/>
          <w:bCs/>
          <w:sz w:val="22"/>
          <w:szCs w:val="22"/>
          <w:lang w:val="en-US"/>
        </w:rPr>
        <w:t xml:space="preserve">, </w:t>
      </w:r>
      <w:bookmarkStart w:id="2" w:name="OLE_LINK1"/>
      <w:r w:rsidR="00656C71" w:rsidRPr="0044346C">
        <w:rPr>
          <w:rFonts w:ascii="Times New Roman" w:hAnsi="Times New Roman" w:cs="Times New Roman"/>
          <w:bCs/>
          <w:sz w:val="22"/>
          <w:szCs w:val="22"/>
          <w:lang w:val="en-US"/>
        </w:rPr>
        <w:t>SM</w:t>
      </w:r>
      <w:r w:rsidR="009B5E32">
        <w:rPr>
          <w:rFonts w:ascii="Times New Roman" w:hAnsi="Times New Roman" w:cs="Times New Roman"/>
          <w:bCs/>
          <w:sz w:val="22"/>
          <w:szCs w:val="22"/>
          <w:lang w:val="en-US"/>
        </w:rPr>
        <w:t> </w:t>
      </w:r>
      <w:r w:rsidR="00656C71" w:rsidRPr="0044346C">
        <w:rPr>
          <w:rFonts w:ascii="Times New Roman" w:hAnsi="Times New Roman" w:cs="Times New Roman"/>
          <w:bCs/>
          <w:sz w:val="22"/>
          <w:szCs w:val="22"/>
          <w:lang w:val="en-US"/>
        </w:rPr>
        <w:t>18:1;O2/18:1[D9]</w:t>
      </w:r>
      <w:bookmarkEnd w:id="2"/>
      <w:r w:rsidR="00BA33D9" w:rsidRPr="0044346C">
        <w:rPr>
          <w:rFonts w:ascii="Times New Roman" w:hAnsi="Times New Roman" w:cs="Times New Roman"/>
          <w:bCs/>
          <w:sz w:val="22"/>
          <w:szCs w:val="22"/>
          <w:lang w:val="en-US"/>
        </w:rPr>
        <w:t xml:space="preserve">, </w:t>
      </w:r>
      <w:r w:rsidR="00656C71" w:rsidRPr="0044346C">
        <w:rPr>
          <w:rFonts w:ascii="Times New Roman" w:hAnsi="Times New Roman" w:cs="Times New Roman"/>
          <w:bCs/>
          <w:sz w:val="22"/>
          <w:szCs w:val="22"/>
          <w:lang w:val="en-US"/>
        </w:rPr>
        <w:t xml:space="preserve">C15 </w:t>
      </w:r>
      <w:r w:rsidR="006F3144" w:rsidRPr="0044346C">
        <w:rPr>
          <w:rFonts w:ascii="Times New Roman" w:hAnsi="Times New Roman" w:cs="Times New Roman"/>
          <w:bCs/>
          <w:sz w:val="22"/>
          <w:szCs w:val="22"/>
          <w:lang w:val="en-US"/>
        </w:rPr>
        <w:t>Ceramide (</w:t>
      </w:r>
      <w:r w:rsidR="00656C71" w:rsidRPr="0044346C">
        <w:rPr>
          <w:rFonts w:ascii="Times New Roman" w:hAnsi="Times New Roman" w:cs="Times New Roman"/>
          <w:bCs/>
          <w:sz w:val="22"/>
          <w:szCs w:val="22"/>
          <w:lang w:val="en-US"/>
        </w:rPr>
        <w:t>Cer</w:t>
      </w:r>
      <w:r w:rsidR="006F3144" w:rsidRPr="0044346C">
        <w:rPr>
          <w:rFonts w:ascii="Times New Roman" w:hAnsi="Times New Roman" w:cs="Times New Roman"/>
          <w:bCs/>
          <w:sz w:val="22"/>
          <w:szCs w:val="22"/>
          <w:lang w:val="en-US"/>
        </w:rPr>
        <w:t>)</w:t>
      </w:r>
      <w:r w:rsidR="00656C71" w:rsidRPr="0044346C">
        <w:rPr>
          <w:rFonts w:ascii="Times New Roman" w:hAnsi="Times New Roman" w:cs="Times New Roman"/>
          <w:bCs/>
          <w:sz w:val="22"/>
          <w:szCs w:val="22"/>
          <w:lang w:val="en-US"/>
        </w:rPr>
        <w:t>[D7]</w:t>
      </w:r>
      <w:r w:rsidR="000F4D9F" w:rsidRPr="0044346C">
        <w:rPr>
          <w:rFonts w:ascii="Times New Roman" w:hAnsi="Times New Roman" w:cs="Times New Roman"/>
          <w:bCs/>
          <w:sz w:val="22"/>
          <w:szCs w:val="22"/>
          <w:lang w:val="en-US"/>
        </w:rPr>
        <w:t xml:space="preserve"> </w:t>
      </w:r>
      <w:r w:rsidRPr="0044346C">
        <w:rPr>
          <w:rFonts w:ascii="Times New Roman" w:hAnsi="Times New Roman" w:cs="Times New Roman"/>
          <w:bCs/>
          <w:sz w:val="22"/>
          <w:szCs w:val="22"/>
          <w:lang w:val="en-US"/>
        </w:rPr>
        <w:t>(</w:t>
      </w:r>
      <w:r w:rsidR="000F4D9F" w:rsidRPr="0044346C">
        <w:rPr>
          <w:rFonts w:ascii="Times New Roman" w:hAnsi="Times New Roman" w:cs="Times New Roman"/>
          <w:bCs/>
          <w:sz w:val="22"/>
          <w:szCs w:val="22"/>
          <w:lang w:val="en-US"/>
        </w:rPr>
        <w:t>each 100 µg/mL</w:t>
      </w:r>
      <w:r w:rsidRPr="0044346C">
        <w:rPr>
          <w:rFonts w:ascii="Times New Roman" w:hAnsi="Times New Roman" w:cs="Times New Roman"/>
          <w:bCs/>
          <w:sz w:val="22"/>
          <w:szCs w:val="22"/>
          <w:lang w:val="en-US"/>
        </w:rPr>
        <w:t>)</w:t>
      </w:r>
      <w:r w:rsidR="000F4D9F" w:rsidRPr="0044346C">
        <w:rPr>
          <w:rFonts w:ascii="Times New Roman" w:hAnsi="Times New Roman" w:cs="Times New Roman"/>
          <w:bCs/>
          <w:sz w:val="22"/>
          <w:szCs w:val="22"/>
          <w:lang w:val="en-US"/>
        </w:rPr>
        <w:t>,</w:t>
      </w:r>
      <w:r w:rsidR="00BA33D9" w:rsidRPr="0044346C">
        <w:rPr>
          <w:rFonts w:ascii="Times New Roman" w:hAnsi="Times New Roman" w:cs="Times New Roman"/>
          <w:bCs/>
          <w:sz w:val="22"/>
          <w:szCs w:val="22"/>
          <w:lang w:val="en-US"/>
        </w:rPr>
        <w:t xml:space="preserve"> and SPLASH </w:t>
      </w:r>
      <w:r w:rsidR="00B3782C" w:rsidRPr="0044346C">
        <w:rPr>
          <w:rFonts w:ascii="Times New Roman" w:hAnsi="Times New Roman" w:cs="Times New Roman"/>
          <w:bCs/>
          <w:sz w:val="22"/>
          <w:szCs w:val="22"/>
          <w:lang w:val="en-US"/>
        </w:rPr>
        <w:t>Lipidomix</w:t>
      </w:r>
      <w:r w:rsidR="009B5E32">
        <w:rPr>
          <w:rFonts w:ascii="Times New Roman" w:hAnsi="Times New Roman" w:cs="Times New Roman"/>
          <w:bCs/>
          <w:sz w:val="22"/>
          <w:szCs w:val="22"/>
          <w:lang w:val="en-US"/>
        </w:rPr>
        <w:t xml:space="preserve"> </w:t>
      </w:r>
      <w:r w:rsidR="009B5E32" w:rsidRPr="0044346C">
        <w:rPr>
          <w:rFonts w:ascii="Times New Roman" w:hAnsi="Times New Roman" w:cs="Times New Roman"/>
          <w:bCs/>
          <w:sz w:val="22"/>
          <w:szCs w:val="22"/>
          <w:lang w:val="en-US"/>
        </w:rPr>
        <w:t>(30707-1EA)</w:t>
      </w:r>
      <w:r w:rsidR="00BA33D9" w:rsidRPr="0044346C">
        <w:rPr>
          <w:rFonts w:ascii="Times New Roman" w:hAnsi="Times New Roman" w:cs="Times New Roman"/>
          <w:bCs/>
          <w:sz w:val="22"/>
          <w:szCs w:val="22"/>
          <w:lang w:val="en-US"/>
        </w:rPr>
        <w:t xml:space="preserve"> </w:t>
      </w:r>
      <w:r w:rsidR="000C3719" w:rsidRPr="0044346C">
        <w:rPr>
          <w:rFonts w:ascii="Times New Roman" w:hAnsi="Times New Roman" w:cs="Times New Roman"/>
          <w:bCs/>
          <w:sz w:val="22"/>
          <w:szCs w:val="22"/>
          <w:lang w:val="en-US"/>
        </w:rPr>
        <w:t xml:space="preserve">containing </w:t>
      </w:r>
      <w:r w:rsidR="00636F10" w:rsidRPr="0044346C">
        <w:rPr>
          <w:rFonts w:ascii="Times New Roman" w:hAnsi="Times New Roman" w:cs="Times New Roman"/>
          <w:sz w:val="22"/>
          <w:szCs w:val="22"/>
          <w:lang w:val="en-US"/>
        </w:rPr>
        <w:t>PC</w:t>
      </w:r>
      <w:r w:rsidR="00450F7F" w:rsidRPr="0044346C">
        <w:rPr>
          <w:rFonts w:ascii="Times New Roman" w:hAnsi="Times New Roman" w:cs="Times New Roman"/>
          <w:sz w:val="22"/>
          <w:szCs w:val="22"/>
          <w:lang w:val="en-US"/>
        </w:rPr>
        <w:t> </w:t>
      </w:r>
      <w:r w:rsidR="00636F10" w:rsidRPr="0044346C">
        <w:rPr>
          <w:rFonts w:ascii="Times New Roman" w:hAnsi="Times New Roman" w:cs="Times New Roman"/>
          <w:sz w:val="22"/>
          <w:szCs w:val="22"/>
          <w:lang w:val="en-US"/>
        </w:rPr>
        <w:t>15:0/18:1[D7]</w:t>
      </w:r>
      <w:r w:rsidR="00656C71" w:rsidRPr="0044346C">
        <w:rPr>
          <w:rFonts w:ascii="Times New Roman" w:hAnsi="Times New Roman" w:cs="Times New Roman"/>
          <w:bCs/>
          <w:sz w:val="22"/>
          <w:szCs w:val="22"/>
          <w:lang w:val="en-US"/>
        </w:rPr>
        <w:t xml:space="preserve">, </w:t>
      </w:r>
      <w:r w:rsidR="00450F7F" w:rsidRPr="0044346C">
        <w:rPr>
          <w:rFonts w:ascii="Times New Roman" w:hAnsi="Times New Roman" w:cs="Times New Roman"/>
          <w:bCs/>
          <w:sz w:val="22"/>
          <w:szCs w:val="22"/>
          <w:lang w:val="en-US"/>
        </w:rPr>
        <w:t>lyso</w:t>
      </w:r>
      <w:r w:rsidR="00C55AB9" w:rsidRPr="0044346C">
        <w:rPr>
          <w:rFonts w:ascii="Times New Roman" w:hAnsi="Times New Roman" w:cs="Times New Roman"/>
          <w:bCs/>
          <w:sz w:val="22"/>
          <w:szCs w:val="22"/>
          <w:lang w:val="en-US"/>
        </w:rPr>
        <w:noBreakHyphen/>
      </w:r>
      <w:r w:rsidR="00656C71" w:rsidRPr="0044346C">
        <w:rPr>
          <w:rFonts w:ascii="Times New Roman" w:hAnsi="Times New Roman" w:cs="Times New Roman"/>
          <w:bCs/>
          <w:sz w:val="22"/>
          <w:szCs w:val="22"/>
          <w:lang w:val="en-US"/>
        </w:rPr>
        <w:t>PC</w:t>
      </w:r>
      <w:r w:rsidR="00C55AB9" w:rsidRPr="0044346C">
        <w:rPr>
          <w:rFonts w:ascii="Times New Roman" w:hAnsi="Times New Roman" w:cs="Times New Roman"/>
          <w:bCs/>
          <w:sz w:val="22"/>
          <w:szCs w:val="22"/>
          <w:lang w:val="en-US"/>
        </w:rPr>
        <w:t> </w:t>
      </w:r>
      <w:r w:rsidR="00656C71" w:rsidRPr="0044346C">
        <w:rPr>
          <w:rFonts w:ascii="Times New Roman" w:hAnsi="Times New Roman" w:cs="Times New Roman"/>
          <w:bCs/>
          <w:sz w:val="22"/>
          <w:szCs w:val="22"/>
          <w:lang w:val="en-US"/>
        </w:rPr>
        <w:t>18:1[D7]/0:0, PE</w:t>
      </w:r>
      <w:r w:rsidR="000340EF" w:rsidRPr="0044346C">
        <w:rPr>
          <w:rFonts w:ascii="Times New Roman" w:hAnsi="Times New Roman" w:cs="Times New Roman"/>
          <w:bCs/>
          <w:sz w:val="22"/>
          <w:szCs w:val="22"/>
          <w:lang w:val="en-US"/>
        </w:rPr>
        <w:t> </w:t>
      </w:r>
      <w:r w:rsidR="00656C71" w:rsidRPr="0044346C">
        <w:rPr>
          <w:rFonts w:ascii="Times New Roman" w:hAnsi="Times New Roman" w:cs="Times New Roman"/>
          <w:bCs/>
          <w:sz w:val="22"/>
          <w:szCs w:val="22"/>
          <w:lang w:val="en-US"/>
        </w:rPr>
        <w:t xml:space="preserve">15:0/18:1[D7], </w:t>
      </w:r>
      <w:r w:rsidR="00450F7F" w:rsidRPr="0044346C">
        <w:rPr>
          <w:rFonts w:ascii="Times New Roman" w:hAnsi="Times New Roman" w:cs="Times New Roman"/>
          <w:bCs/>
          <w:sz w:val="22"/>
          <w:szCs w:val="22"/>
          <w:lang w:val="en-US"/>
        </w:rPr>
        <w:t>lyso-</w:t>
      </w:r>
      <w:r w:rsidR="00656C71" w:rsidRPr="0044346C">
        <w:rPr>
          <w:rFonts w:ascii="Times New Roman" w:hAnsi="Times New Roman" w:cs="Times New Roman"/>
          <w:bCs/>
          <w:sz w:val="22"/>
          <w:szCs w:val="22"/>
          <w:lang w:val="en-US"/>
        </w:rPr>
        <w:t>PE 18:1[D7]/0:0, PG 15:0/18:1[D7], PI</w:t>
      </w:r>
      <w:r w:rsidR="00450F7F" w:rsidRPr="0044346C">
        <w:rPr>
          <w:rFonts w:ascii="Times New Roman" w:hAnsi="Times New Roman" w:cs="Times New Roman"/>
          <w:bCs/>
          <w:sz w:val="22"/>
          <w:szCs w:val="22"/>
          <w:lang w:val="en-US"/>
        </w:rPr>
        <w:t> </w:t>
      </w:r>
      <w:r w:rsidR="00656C71" w:rsidRPr="0044346C">
        <w:rPr>
          <w:rFonts w:ascii="Times New Roman" w:hAnsi="Times New Roman" w:cs="Times New Roman"/>
          <w:bCs/>
          <w:sz w:val="22"/>
          <w:szCs w:val="22"/>
          <w:lang w:val="en-US"/>
        </w:rPr>
        <w:t>15:0/18:1[D7], PS</w:t>
      </w:r>
      <w:r w:rsidR="00C55AB9" w:rsidRPr="0044346C">
        <w:rPr>
          <w:rFonts w:ascii="Times New Roman" w:hAnsi="Times New Roman" w:cs="Times New Roman"/>
          <w:bCs/>
          <w:sz w:val="22"/>
          <w:szCs w:val="22"/>
          <w:lang w:val="en-US"/>
        </w:rPr>
        <w:t> </w:t>
      </w:r>
      <w:r w:rsidR="00656C71" w:rsidRPr="0044346C">
        <w:rPr>
          <w:rFonts w:ascii="Times New Roman" w:hAnsi="Times New Roman" w:cs="Times New Roman"/>
          <w:bCs/>
          <w:sz w:val="22"/>
          <w:szCs w:val="22"/>
          <w:lang w:val="en-US"/>
        </w:rPr>
        <w:t>15:0/18:1[D7], TG</w:t>
      </w:r>
      <w:r w:rsidR="000340EF" w:rsidRPr="0044346C">
        <w:rPr>
          <w:rFonts w:ascii="Times New Roman" w:hAnsi="Times New Roman" w:cs="Times New Roman"/>
          <w:bCs/>
          <w:sz w:val="22"/>
          <w:szCs w:val="22"/>
          <w:lang w:val="en-US"/>
        </w:rPr>
        <w:t> </w:t>
      </w:r>
      <w:r w:rsidR="00656C71" w:rsidRPr="0044346C">
        <w:rPr>
          <w:rFonts w:ascii="Times New Roman" w:hAnsi="Times New Roman" w:cs="Times New Roman"/>
          <w:bCs/>
          <w:sz w:val="22"/>
          <w:szCs w:val="22"/>
          <w:lang w:val="en-US"/>
        </w:rPr>
        <w:t>15:0/18:1[D7]/15:0, DG</w:t>
      </w:r>
      <w:r w:rsidR="006F3144" w:rsidRPr="0044346C">
        <w:rPr>
          <w:rFonts w:ascii="Times New Roman" w:hAnsi="Times New Roman" w:cs="Times New Roman"/>
          <w:bCs/>
          <w:sz w:val="22"/>
          <w:szCs w:val="22"/>
          <w:lang w:val="en-US"/>
        </w:rPr>
        <w:t> </w:t>
      </w:r>
      <w:r w:rsidR="00656C71" w:rsidRPr="0044346C">
        <w:rPr>
          <w:rFonts w:ascii="Times New Roman" w:hAnsi="Times New Roman" w:cs="Times New Roman"/>
          <w:bCs/>
          <w:sz w:val="22"/>
          <w:szCs w:val="22"/>
          <w:lang w:val="en-US"/>
        </w:rPr>
        <w:t xml:space="preserve">15:0/18:1[D7]/0:0, </w:t>
      </w:r>
      <w:r w:rsidR="006F3144" w:rsidRPr="0044346C">
        <w:rPr>
          <w:rFonts w:ascii="Times New Roman" w:hAnsi="Times New Roman" w:cs="Times New Roman"/>
          <w:bCs/>
          <w:sz w:val="22"/>
          <w:szCs w:val="22"/>
          <w:lang w:val="en-US"/>
        </w:rPr>
        <w:t>MG</w:t>
      </w:r>
      <w:r w:rsidR="00656C71" w:rsidRPr="0044346C">
        <w:rPr>
          <w:rFonts w:ascii="Times New Roman" w:hAnsi="Times New Roman" w:cs="Times New Roman"/>
          <w:bCs/>
          <w:sz w:val="22"/>
          <w:szCs w:val="22"/>
          <w:lang w:val="en-US"/>
        </w:rPr>
        <w:t xml:space="preserve"> 18:1[D7]</w:t>
      </w:r>
      <w:r w:rsidR="00C55AB9" w:rsidRPr="0044346C">
        <w:rPr>
          <w:rFonts w:ascii="Times New Roman" w:hAnsi="Times New Roman" w:cs="Times New Roman"/>
          <w:bCs/>
          <w:sz w:val="22"/>
          <w:szCs w:val="22"/>
          <w:lang w:val="en-US"/>
        </w:rPr>
        <w:t>/0:0/0:0</w:t>
      </w:r>
      <w:r w:rsidR="00656C71" w:rsidRPr="0044346C">
        <w:rPr>
          <w:rFonts w:ascii="Times New Roman" w:hAnsi="Times New Roman" w:cs="Times New Roman"/>
          <w:bCs/>
          <w:sz w:val="22"/>
          <w:szCs w:val="22"/>
          <w:lang w:val="en-US"/>
        </w:rPr>
        <w:t xml:space="preserve">, </w:t>
      </w:r>
      <w:r w:rsidR="00380B98" w:rsidRPr="0044346C">
        <w:rPr>
          <w:rFonts w:ascii="Times New Roman" w:hAnsi="Times New Roman" w:cs="Times New Roman"/>
          <w:bCs/>
          <w:sz w:val="22"/>
          <w:szCs w:val="22"/>
          <w:lang w:val="en-US"/>
        </w:rPr>
        <w:t>Chol</w:t>
      </w:r>
      <w:r w:rsidR="00C55AB9" w:rsidRPr="0044346C">
        <w:rPr>
          <w:rFonts w:ascii="Times New Roman" w:hAnsi="Times New Roman" w:cs="Times New Roman"/>
          <w:bCs/>
          <w:sz w:val="22"/>
          <w:szCs w:val="22"/>
          <w:lang w:val="en-US"/>
        </w:rPr>
        <w:t> </w:t>
      </w:r>
      <w:r w:rsidR="00380B98" w:rsidRPr="0044346C">
        <w:rPr>
          <w:rFonts w:ascii="Times New Roman" w:hAnsi="Times New Roman" w:cs="Times New Roman"/>
          <w:bCs/>
          <w:sz w:val="22"/>
          <w:szCs w:val="22"/>
          <w:lang w:val="en-US"/>
        </w:rPr>
        <w:t>Ester</w:t>
      </w:r>
      <w:r w:rsidR="00450F7F" w:rsidRPr="0044346C">
        <w:rPr>
          <w:rFonts w:ascii="Times New Roman" w:hAnsi="Times New Roman" w:cs="Times New Roman"/>
          <w:bCs/>
          <w:sz w:val="22"/>
          <w:szCs w:val="22"/>
          <w:lang w:val="en-US"/>
        </w:rPr>
        <w:t> </w:t>
      </w:r>
      <w:r w:rsidR="00656C71" w:rsidRPr="0044346C">
        <w:rPr>
          <w:rFonts w:ascii="Times New Roman" w:hAnsi="Times New Roman" w:cs="Times New Roman"/>
          <w:bCs/>
          <w:sz w:val="22"/>
          <w:szCs w:val="22"/>
          <w:lang w:val="en-US"/>
        </w:rPr>
        <w:t xml:space="preserve">18:1[D7], </w:t>
      </w:r>
      <w:r w:rsidR="00D60086" w:rsidRPr="0044346C">
        <w:rPr>
          <w:rFonts w:ascii="Times New Roman" w:hAnsi="Times New Roman" w:cs="Times New Roman"/>
          <w:bCs/>
          <w:sz w:val="22"/>
          <w:szCs w:val="22"/>
          <w:lang w:val="en-US"/>
        </w:rPr>
        <w:t>sphingomyelin</w:t>
      </w:r>
      <w:r w:rsidR="006F3144" w:rsidRPr="0044346C">
        <w:rPr>
          <w:rFonts w:ascii="Times New Roman" w:hAnsi="Times New Roman" w:cs="Times New Roman"/>
          <w:bCs/>
          <w:sz w:val="22"/>
          <w:szCs w:val="22"/>
          <w:lang w:val="en-US"/>
        </w:rPr>
        <w:t xml:space="preserve"> (</w:t>
      </w:r>
      <w:r w:rsidR="00656C71" w:rsidRPr="0044346C">
        <w:rPr>
          <w:rFonts w:ascii="Times New Roman" w:hAnsi="Times New Roman" w:cs="Times New Roman"/>
          <w:bCs/>
          <w:sz w:val="22"/>
          <w:szCs w:val="22"/>
          <w:lang w:val="en-US"/>
        </w:rPr>
        <w:t>SM</w:t>
      </w:r>
      <w:r w:rsidR="006F3144" w:rsidRPr="0044346C">
        <w:rPr>
          <w:rFonts w:ascii="Times New Roman" w:hAnsi="Times New Roman" w:cs="Times New Roman"/>
          <w:bCs/>
          <w:sz w:val="22"/>
          <w:szCs w:val="22"/>
          <w:lang w:val="en-US"/>
        </w:rPr>
        <w:t>)</w:t>
      </w:r>
      <w:r w:rsidR="00380B98" w:rsidRPr="0044346C">
        <w:rPr>
          <w:rFonts w:ascii="Times New Roman" w:hAnsi="Times New Roman" w:cs="Times New Roman"/>
          <w:bCs/>
          <w:sz w:val="22"/>
          <w:szCs w:val="22"/>
          <w:lang w:val="en-US"/>
        </w:rPr>
        <w:t> </w:t>
      </w:r>
      <w:r w:rsidR="00656C71" w:rsidRPr="0044346C">
        <w:rPr>
          <w:rFonts w:ascii="Times New Roman" w:hAnsi="Times New Roman" w:cs="Times New Roman"/>
          <w:bCs/>
          <w:sz w:val="22"/>
          <w:szCs w:val="22"/>
          <w:lang w:val="en-US"/>
        </w:rPr>
        <w:t>18:1;O2/18:1[D9]</w:t>
      </w:r>
      <w:r w:rsidR="000C3719" w:rsidRPr="0044346C">
        <w:rPr>
          <w:rFonts w:ascii="Times New Roman" w:hAnsi="Times New Roman" w:cs="Times New Roman"/>
          <w:bCs/>
          <w:sz w:val="22"/>
          <w:szCs w:val="22"/>
          <w:lang w:val="en-US"/>
        </w:rPr>
        <w:t xml:space="preserve">, </w:t>
      </w:r>
      <w:r w:rsidR="00656C71" w:rsidRPr="0044346C">
        <w:rPr>
          <w:rFonts w:ascii="Times New Roman" w:hAnsi="Times New Roman" w:cs="Times New Roman"/>
          <w:bCs/>
          <w:sz w:val="22"/>
          <w:szCs w:val="22"/>
          <w:lang w:val="en-US"/>
        </w:rPr>
        <w:t xml:space="preserve">PA </w:t>
      </w:r>
      <w:r w:rsidR="000C3719" w:rsidRPr="0044346C">
        <w:rPr>
          <w:rFonts w:ascii="Times New Roman" w:hAnsi="Times New Roman" w:cs="Times New Roman"/>
          <w:bCs/>
          <w:sz w:val="22"/>
          <w:szCs w:val="22"/>
          <w:lang w:val="en-US"/>
        </w:rPr>
        <w:t>15:0</w:t>
      </w:r>
      <w:r w:rsidR="00656C71" w:rsidRPr="0044346C">
        <w:rPr>
          <w:rFonts w:ascii="Times New Roman" w:hAnsi="Times New Roman" w:cs="Times New Roman"/>
          <w:bCs/>
          <w:sz w:val="22"/>
          <w:szCs w:val="22"/>
          <w:lang w:val="en-US"/>
        </w:rPr>
        <w:t>/</w:t>
      </w:r>
      <w:r w:rsidR="000C3719" w:rsidRPr="0044346C">
        <w:rPr>
          <w:rFonts w:ascii="Times New Roman" w:hAnsi="Times New Roman" w:cs="Times New Roman"/>
          <w:bCs/>
          <w:sz w:val="22"/>
          <w:szCs w:val="22"/>
          <w:lang w:val="en-US"/>
        </w:rPr>
        <w:t>18:1</w:t>
      </w:r>
      <w:r w:rsidR="00656C71" w:rsidRPr="0044346C">
        <w:rPr>
          <w:rFonts w:ascii="Times New Roman" w:hAnsi="Times New Roman" w:cs="Times New Roman"/>
          <w:bCs/>
          <w:sz w:val="22"/>
          <w:szCs w:val="22"/>
          <w:lang w:val="en-US"/>
        </w:rPr>
        <w:t>[</w:t>
      </w:r>
      <w:r w:rsidR="00450F7F" w:rsidRPr="0044346C">
        <w:rPr>
          <w:rFonts w:ascii="Times New Roman" w:hAnsi="Times New Roman" w:cs="Times New Roman"/>
          <w:bCs/>
          <w:sz w:val="22"/>
          <w:szCs w:val="22"/>
          <w:lang w:val="en-US"/>
        </w:rPr>
        <w:t>D7</w:t>
      </w:r>
      <w:r w:rsidR="00656C71" w:rsidRPr="0044346C">
        <w:rPr>
          <w:rFonts w:ascii="Times New Roman" w:hAnsi="Times New Roman" w:cs="Times New Roman"/>
          <w:bCs/>
          <w:sz w:val="22"/>
          <w:szCs w:val="22"/>
          <w:lang w:val="en-US"/>
        </w:rPr>
        <w:t>]</w:t>
      </w:r>
      <w:r w:rsidR="000340EF" w:rsidRPr="0044346C">
        <w:rPr>
          <w:rFonts w:ascii="Times New Roman" w:hAnsi="Times New Roman" w:cs="Times New Roman"/>
          <w:bCs/>
          <w:sz w:val="22"/>
          <w:szCs w:val="22"/>
          <w:lang w:val="en-US"/>
        </w:rPr>
        <w:t>,</w:t>
      </w:r>
      <w:r w:rsidR="000C3719" w:rsidRPr="0044346C">
        <w:rPr>
          <w:rFonts w:ascii="Times New Roman" w:hAnsi="Times New Roman" w:cs="Times New Roman"/>
          <w:bCs/>
          <w:sz w:val="22"/>
          <w:szCs w:val="22"/>
          <w:lang w:val="en-US"/>
        </w:rPr>
        <w:t xml:space="preserve"> and </w:t>
      </w:r>
      <w:r w:rsidR="006F3144" w:rsidRPr="0044346C">
        <w:rPr>
          <w:rFonts w:ascii="Times New Roman" w:hAnsi="Times New Roman" w:cs="Times New Roman"/>
          <w:bCs/>
          <w:sz w:val="22"/>
          <w:szCs w:val="22"/>
          <w:lang w:val="en-US"/>
        </w:rPr>
        <w:t>free cholesterol</w:t>
      </w:r>
      <w:r w:rsidR="00656C71" w:rsidRPr="0044346C">
        <w:rPr>
          <w:rFonts w:ascii="Times New Roman" w:hAnsi="Times New Roman" w:cs="Times New Roman"/>
          <w:bCs/>
          <w:sz w:val="22"/>
          <w:szCs w:val="22"/>
          <w:lang w:val="en-US"/>
        </w:rPr>
        <w:t>[D7]</w:t>
      </w:r>
      <w:r w:rsidR="00357619" w:rsidRPr="0044346C">
        <w:rPr>
          <w:rFonts w:ascii="Times New Roman" w:hAnsi="Times New Roman" w:cs="Times New Roman"/>
          <w:bCs/>
          <w:sz w:val="22"/>
          <w:szCs w:val="22"/>
          <w:lang w:val="en-US"/>
        </w:rPr>
        <w:t xml:space="preserve"> </w:t>
      </w:r>
      <w:r w:rsidRPr="0044346C">
        <w:rPr>
          <w:rFonts w:ascii="Times New Roman" w:hAnsi="Times New Roman" w:cs="Times New Roman"/>
          <w:bCs/>
          <w:sz w:val="22"/>
          <w:szCs w:val="22"/>
          <w:lang w:val="en-US"/>
        </w:rPr>
        <w:t>(</w:t>
      </w:r>
      <w:r w:rsidR="00357619" w:rsidRPr="0044346C">
        <w:rPr>
          <w:rFonts w:ascii="Times New Roman" w:hAnsi="Times New Roman" w:cs="Times New Roman"/>
          <w:bCs/>
          <w:sz w:val="22"/>
          <w:szCs w:val="22"/>
          <w:lang w:val="en-US"/>
        </w:rPr>
        <w:t>concentration</w:t>
      </w:r>
      <w:r w:rsidRPr="0044346C">
        <w:rPr>
          <w:rFonts w:ascii="Times New Roman" w:hAnsi="Times New Roman" w:cs="Times New Roman"/>
          <w:bCs/>
          <w:sz w:val="22"/>
          <w:szCs w:val="22"/>
          <w:lang w:val="en-US"/>
        </w:rPr>
        <w:t>s</w:t>
      </w:r>
      <w:r w:rsidR="00357619" w:rsidRPr="0044346C">
        <w:rPr>
          <w:rFonts w:ascii="Times New Roman" w:hAnsi="Times New Roman" w:cs="Times New Roman"/>
          <w:bCs/>
          <w:sz w:val="22"/>
          <w:szCs w:val="22"/>
          <w:lang w:val="en-US"/>
        </w:rPr>
        <w:t xml:space="preserve"> </w:t>
      </w:r>
      <w:r w:rsidR="009B5E32">
        <w:rPr>
          <w:rFonts w:ascii="Times New Roman" w:hAnsi="Times New Roman" w:cs="Times New Roman"/>
          <w:bCs/>
          <w:sz w:val="22"/>
          <w:szCs w:val="22"/>
          <w:lang w:val="en-US"/>
        </w:rPr>
        <w:t>1.8</w:t>
      </w:r>
      <w:r w:rsidR="00357619" w:rsidRPr="0044346C">
        <w:rPr>
          <w:rFonts w:ascii="Times New Roman" w:hAnsi="Times New Roman" w:cs="Times New Roman"/>
          <w:bCs/>
          <w:sz w:val="22"/>
          <w:szCs w:val="22"/>
          <w:lang w:val="en-US"/>
        </w:rPr>
        <w:t xml:space="preserve"> </w:t>
      </w:r>
      <w:r w:rsidR="009B5E32">
        <w:rPr>
          <w:rFonts w:ascii="Times New Roman" w:hAnsi="Times New Roman" w:cs="Times New Roman"/>
          <w:bCs/>
          <w:sz w:val="22"/>
          <w:szCs w:val="22"/>
          <w:lang w:val="en-US"/>
        </w:rPr>
        <w:t>µg</w:t>
      </w:r>
      <w:r w:rsidR="00357619" w:rsidRPr="0044346C">
        <w:rPr>
          <w:rFonts w:ascii="Times New Roman" w:hAnsi="Times New Roman" w:cs="Times New Roman"/>
          <w:bCs/>
          <w:sz w:val="22"/>
          <w:szCs w:val="22"/>
          <w:lang w:val="en-US"/>
        </w:rPr>
        <w:t>/</w:t>
      </w:r>
      <w:r w:rsidR="009B5E32">
        <w:rPr>
          <w:rFonts w:ascii="Times New Roman" w:hAnsi="Times New Roman" w:cs="Times New Roman"/>
          <w:bCs/>
          <w:sz w:val="22"/>
          <w:szCs w:val="22"/>
          <w:lang w:val="en-US"/>
        </w:rPr>
        <w:t>m</w:t>
      </w:r>
      <w:r w:rsidR="00357619" w:rsidRPr="0044346C">
        <w:rPr>
          <w:rFonts w:ascii="Times New Roman" w:hAnsi="Times New Roman" w:cs="Times New Roman"/>
          <w:bCs/>
          <w:sz w:val="22"/>
          <w:szCs w:val="22"/>
          <w:lang w:val="en-US"/>
        </w:rPr>
        <w:t xml:space="preserve">L ‒ </w:t>
      </w:r>
      <w:r w:rsidR="009B5E32">
        <w:rPr>
          <w:rFonts w:ascii="Times New Roman" w:hAnsi="Times New Roman" w:cs="Times New Roman"/>
          <w:bCs/>
          <w:sz w:val="22"/>
          <w:szCs w:val="22"/>
          <w:lang w:val="en-US"/>
        </w:rPr>
        <w:t>329.1 </w:t>
      </w:r>
      <w:r w:rsidR="00357619" w:rsidRPr="0044346C">
        <w:rPr>
          <w:rFonts w:ascii="Times New Roman" w:hAnsi="Times New Roman" w:cs="Times New Roman"/>
          <w:bCs/>
          <w:sz w:val="22"/>
          <w:szCs w:val="22"/>
          <w:lang w:val="en-US"/>
        </w:rPr>
        <w:t>µ</w:t>
      </w:r>
      <w:r w:rsidR="009B5E32">
        <w:rPr>
          <w:rFonts w:ascii="Times New Roman" w:hAnsi="Times New Roman" w:cs="Times New Roman"/>
          <w:bCs/>
          <w:sz w:val="22"/>
          <w:szCs w:val="22"/>
          <w:lang w:val="en-US"/>
        </w:rPr>
        <w:t>g</w:t>
      </w:r>
      <w:r w:rsidR="00357619" w:rsidRPr="0044346C">
        <w:rPr>
          <w:rFonts w:ascii="Times New Roman" w:hAnsi="Times New Roman" w:cs="Times New Roman"/>
          <w:bCs/>
          <w:sz w:val="22"/>
          <w:szCs w:val="22"/>
          <w:lang w:val="en-US"/>
        </w:rPr>
        <w:t>/</w:t>
      </w:r>
      <w:r w:rsidR="009B5E32">
        <w:rPr>
          <w:rFonts w:ascii="Times New Roman" w:hAnsi="Times New Roman" w:cs="Times New Roman"/>
          <w:bCs/>
          <w:sz w:val="22"/>
          <w:szCs w:val="22"/>
          <w:lang w:val="en-US"/>
        </w:rPr>
        <w:t>m</w:t>
      </w:r>
      <w:r w:rsidR="00357619" w:rsidRPr="0044346C">
        <w:rPr>
          <w:rFonts w:ascii="Times New Roman" w:hAnsi="Times New Roman" w:cs="Times New Roman"/>
          <w:bCs/>
          <w:sz w:val="22"/>
          <w:szCs w:val="22"/>
          <w:lang w:val="en-US"/>
        </w:rPr>
        <w:t>L</w:t>
      </w:r>
      <w:r w:rsidRPr="0044346C">
        <w:rPr>
          <w:rFonts w:ascii="Times New Roman" w:hAnsi="Times New Roman" w:cs="Times New Roman"/>
          <w:bCs/>
          <w:sz w:val="22"/>
          <w:szCs w:val="22"/>
          <w:lang w:val="en-US"/>
        </w:rPr>
        <w:t>)</w:t>
      </w:r>
      <w:r w:rsidR="007E7C02" w:rsidRPr="0044346C">
        <w:rPr>
          <w:rFonts w:ascii="Times New Roman" w:hAnsi="Times New Roman" w:cs="Times New Roman"/>
          <w:bCs/>
          <w:sz w:val="22"/>
          <w:szCs w:val="22"/>
          <w:lang w:val="en-US"/>
        </w:rPr>
        <w:t xml:space="preserve"> </w:t>
      </w:r>
      <w:r w:rsidR="00F77DF1" w:rsidRPr="0044346C">
        <w:rPr>
          <w:rFonts w:ascii="Times New Roman" w:hAnsi="Times New Roman" w:cs="Times New Roman"/>
          <w:color w:val="auto"/>
          <w:sz w:val="22"/>
          <w:szCs w:val="22"/>
          <w:lang w:val="en-US"/>
        </w:rPr>
        <w:t xml:space="preserve">were </w:t>
      </w:r>
      <w:r w:rsidR="00C50EFD" w:rsidRPr="0044346C">
        <w:rPr>
          <w:rFonts w:ascii="Times New Roman" w:hAnsi="Times New Roman" w:cs="Times New Roman"/>
          <w:color w:val="auto"/>
          <w:sz w:val="22"/>
          <w:szCs w:val="22"/>
          <w:lang w:val="en-US"/>
        </w:rPr>
        <w:t xml:space="preserve">purchased from </w:t>
      </w:r>
      <w:r w:rsidR="00B8413B" w:rsidRPr="0044346C">
        <w:rPr>
          <w:rFonts w:ascii="Times New Roman" w:hAnsi="Times New Roman" w:cs="Times New Roman"/>
          <w:color w:val="auto"/>
          <w:sz w:val="22"/>
          <w:szCs w:val="22"/>
          <w:lang w:val="en-US"/>
        </w:rPr>
        <w:t xml:space="preserve">Avanti Polar Lipids (local supplier: </w:t>
      </w:r>
      <w:r w:rsidR="00C50EFD" w:rsidRPr="0044346C">
        <w:rPr>
          <w:rFonts w:ascii="Times New Roman" w:hAnsi="Times New Roman" w:cs="Times New Roman"/>
          <w:color w:val="auto"/>
          <w:sz w:val="22"/>
          <w:szCs w:val="22"/>
          <w:lang w:val="en-US"/>
        </w:rPr>
        <w:t>Merck KGaA</w:t>
      </w:r>
      <w:r w:rsidR="00B8413B" w:rsidRPr="0044346C">
        <w:rPr>
          <w:rFonts w:ascii="Times New Roman" w:hAnsi="Times New Roman" w:cs="Times New Roman"/>
          <w:color w:val="auto"/>
          <w:sz w:val="22"/>
          <w:szCs w:val="22"/>
          <w:lang w:val="en-US"/>
        </w:rPr>
        <w:t xml:space="preserve">, </w:t>
      </w:r>
      <w:r w:rsidR="00C50EFD" w:rsidRPr="0044346C">
        <w:rPr>
          <w:rFonts w:ascii="Times New Roman" w:hAnsi="Times New Roman" w:cs="Times New Roman"/>
          <w:color w:val="auto"/>
          <w:sz w:val="22"/>
          <w:szCs w:val="22"/>
          <w:lang w:val="en-US"/>
        </w:rPr>
        <w:t>Darmstadt, Germany).</w:t>
      </w:r>
      <w:r w:rsidR="00C55AB9" w:rsidRPr="0044346C">
        <w:rPr>
          <w:rFonts w:ascii="Times New Roman" w:hAnsi="Times New Roman" w:cs="Times New Roman"/>
          <w:color w:val="auto"/>
          <w:sz w:val="22"/>
          <w:szCs w:val="22"/>
          <w:lang w:val="en-US"/>
        </w:rPr>
        <w:t xml:space="preserve"> </w:t>
      </w:r>
    </w:p>
    <w:p w14:paraId="7F6AD71B" w14:textId="4E62CADC" w:rsidR="00757ED9" w:rsidRPr="0044346C" w:rsidRDefault="00C45F2F" w:rsidP="00AC7647">
      <w:pPr>
        <w:pStyle w:val="Default"/>
        <w:spacing w:line="480" w:lineRule="auto"/>
        <w:jc w:val="both"/>
        <w:rPr>
          <w:rFonts w:ascii="Times New Roman" w:hAnsi="Times New Roman" w:cs="Times New Roman"/>
          <w:sz w:val="22"/>
          <w:szCs w:val="22"/>
          <w:lang w:val="en-US"/>
        </w:rPr>
      </w:pPr>
      <w:r w:rsidRPr="0044346C">
        <w:rPr>
          <w:rFonts w:ascii="Times New Roman" w:hAnsi="Times New Roman" w:cs="Times New Roman"/>
          <w:sz w:val="22"/>
          <w:szCs w:val="22"/>
          <w:lang w:val="en-US"/>
        </w:rPr>
        <w:t>Acetonitrile (ACN)</w:t>
      </w:r>
      <w:r w:rsidR="00F77DF1" w:rsidRPr="0044346C">
        <w:rPr>
          <w:rFonts w:ascii="Times New Roman" w:hAnsi="Times New Roman" w:cs="Times New Roman"/>
          <w:sz w:val="22"/>
          <w:szCs w:val="22"/>
          <w:lang w:val="en-US"/>
        </w:rPr>
        <w:t xml:space="preserve"> LC-MS grade, </w:t>
      </w:r>
      <w:r w:rsidRPr="0044346C">
        <w:rPr>
          <w:rFonts w:ascii="Times New Roman" w:hAnsi="Times New Roman" w:cs="Times New Roman"/>
          <w:sz w:val="22"/>
          <w:szCs w:val="22"/>
          <w:lang w:val="en-US"/>
        </w:rPr>
        <w:t>methanol (MeOH)</w:t>
      </w:r>
      <w:r w:rsidR="00122F16" w:rsidRPr="0044346C">
        <w:rPr>
          <w:rFonts w:ascii="Times New Roman" w:hAnsi="Times New Roman" w:cs="Times New Roman"/>
          <w:sz w:val="22"/>
          <w:szCs w:val="22"/>
          <w:lang w:val="en-US"/>
        </w:rPr>
        <w:t xml:space="preserve"> </w:t>
      </w:r>
      <w:r w:rsidR="00F77DF1" w:rsidRPr="0044346C">
        <w:rPr>
          <w:rFonts w:ascii="Times New Roman" w:hAnsi="Times New Roman" w:cs="Times New Roman"/>
          <w:sz w:val="22"/>
          <w:szCs w:val="22"/>
          <w:lang w:val="en-US"/>
        </w:rPr>
        <w:t>LC-MS grade</w:t>
      </w:r>
      <w:r w:rsidR="00122F16" w:rsidRPr="0044346C">
        <w:rPr>
          <w:rFonts w:ascii="Times New Roman" w:hAnsi="Times New Roman" w:cs="Times New Roman"/>
          <w:sz w:val="22"/>
          <w:szCs w:val="22"/>
          <w:lang w:val="en-US"/>
        </w:rPr>
        <w:t>,</w:t>
      </w:r>
      <w:r w:rsidR="00F77DF1" w:rsidRPr="0044346C">
        <w:rPr>
          <w:rFonts w:ascii="Times New Roman" w:hAnsi="Times New Roman" w:cs="Times New Roman"/>
          <w:sz w:val="22"/>
          <w:szCs w:val="22"/>
          <w:lang w:val="en-US"/>
        </w:rPr>
        <w:t xml:space="preserve"> </w:t>
      </w:r>
      <w:r w:rsidRPr="0044346C">
        <w:rPr>
          <w:rFonts w:ascii="Times New Roman" w:hAnsi="Times New Roman" w:cs="Times New Roman"/>
          <w:sz w:val="22"/>
          <w:szCs w:val="22"/>
          <w:lang w:val="en-US"/>
        </w:rPr>
        <w:t>isopropanol (IPA)</w:t>
      </w:r>
      <w:r w:rsidR="00A15B81" w:rsidRPr="0044346C">
        <w:rPr>
          <w:rFonts w:ascii="Times New Roman" w:hAnsi="Times New Roman" w:cs="Times New Roman"/>
          <w:sz w:val="22"/>
          <w:szCs w:val="22"/>
          <w:lang w:val="en-US"/>
        </w:rPr>
        <w:t xml:space="preserve"> </w:t>
      </w:r>
      <w:r w:rsidR="00F77DF1" w:rsidRPr="0044346C">
        <w:rPr>
          <w:rFonts w:ascii="Times New Roman" w:hAnsi="Times New Roman" w:cs="Times New Roman"/>
          <w:sz w:val="22"/>
          <w:szCs w:val="22"/>
          <w:lang w:val="en-US"/>
        </w:rPr>
        <w:t>LC-MS grade, formic acid LC-MS</w:t>
      </w:r>
      <w:r w:rsidR="007E7C02" w:rsidRPr="0044346C">
        <w:rPr>
          <w:rFonts w:ascii="Times New Roman" w:hAnsi="Times New Roman" w:cs="Times New Roman"/>
          <w:sz w:val="22"/>
          <w:szCs w:val="22"/>
          <w:lang w:val="en-US"/>
        </w:rPr>
        <w:t xml:space="preserve"> grade</w:t>
      </w:r>
      <w:r w:rsidR="0088380F" w:rsidRPr="0044346C">
        <w:rPr>
          <w:rFonts w:ascii="Times New Roman" w:hAnsi="Times New Roman" w:cs="Times New Roman"/>
          <w:sz w:val="22"/>
          <w:szCs w:val="22"/>
          <w:lang w:val="en-US"/>
        </w:rPr>
        <w:t>,</w:t>
      </w:r>
      <w:r w:rsidR="00C50EFD" w:rsidRPr="0044346C">
        <w:rPr>
          <w:rFonts w:ascii="Times New Roman" w:hAnsi="Times New Roman" w:cs="Times New Roman"/>
          <w:sz w:val="22"/>
          <w:szCs w:val="22"/>
          <w:lang w:val="en-US"/>
        </w:rPr>
        <w:t xml:space="preserve"> </w:t>
      </w:r>
      <w:r w:rsidR="00E44CB9" w:rsidRPr="0044346C">
        <w:rPr>
          <w:rFonts w:ascii="Times New Roman" w:hAnsi="Times New Roman" w:cs="Times New Roman"/>
          <w:sz w:val="22"/>
          <w:szCs w:val="22"/>
          <w:lang w:val="en-US"/>
        </w:rPr>
        <w:t xml:space="preserve">and </w:t>
      </w:r>
      <w:r w:rsidR="00C50EFD" w:rsidRPr="0044346C">
        <w:rPr>
          <w:rFonts w:ascii="Times New Roman" w:hAnsi="Times New Roman" w:cs="Times New Roman"/>
          <w:sz w:val="22"/>
          <w:szCs w:val="22"/>
          <w:lang w:val="en-US"/>
        </w:rPr>
        <w:t xml:space="preserve">acetic acid LC-MS </w:t>
      </w:r>
      <w:r w:rsidR="007E7C02" w:rsidRPr="0044346C">
        <w:rPr>
          <w:rFonts w:ascii="Times New Roman" w:hAnsi="Times New Roman" w:cs="Times New Roman"/>
          <w:sz w:val="22"/>
          <w:szCs w:val="22"/>
          <w:lang w:val="en-US"/>
        </w:rPr>
        <w:t xml:space="preserve">grade </w:t>
      </w:r>
      <w:r w:rsidR="00F77DF1" w:rsidRPr="0044346C">
        <w:rPr>
          <w:rFonts w:ascii="Times New Roman" w:hAnsi="Times New Roman" w:cs="Times New Roman"/>
          <w:sz w:val="22"/>
          <w:szCs w:val="22"/>
          <w:lang w:val="en-US"/>
        </w:rPr>
        <w:t xml:space="preserve">were obtained from Fisher Scientific (Schwerte, Germany). Ultra-pure water was generated using </w:t>
      </w:r>
      <w:r w:rsidR="00C50EFD" w:rsidRPr="0044346C">
        <w:rPr>
          <w:rFonts w:ascii="Times New Roman" w:hAnsi="Times New Roman" w:cs="Times New Roman"/>
          <w:sz w:val="22"/>
          <w:szCs w:val="22"/>
          <w:lang w:val="en-US"/>
        </w:rPr>
        <w:t>a</w:t>
      </w:r>
      <w:r w:rsidR="00F77DF1" w:rsidRPr="0044346C">
        <w:rPr>
          <w:rFonts w:ascii="Times New Roman" w:hAnsi="Times New Roman" w:cs="Times New Roman"/>
          <w:sz w:val="22"/>
          <w:szCs w:val="22"/>
          <w:lang w:val="en-US"/>
        </w:rPr>
        <w:t xml:space="preserve"> Barnstead Genpure Pro system from Thermo Fisher Scientific (Langenselbold, Germany). </w:t>
      </w:r>
    </w:p>
    <w:p w14:paraId="78B3E3F9" w14:textId="60F0D1CB" w:rsidR="00A45102" w:rsidRPr="0044346C" w:rsidRDefault="00A45102" w:rsidP="00AC7647">
      <w:pPr>
        <w:pStyle w:val="Default"/>
        <w:spacing w:line="480" w:lineRule="auto"/>
        <w:jc w:val="both"/>
        <w:rPr>
          <w:rFonts w:ascii="Times New Roman" w:hAnsi="Times New Roman" w:cs="Times New Roman"/>
          <w:color w:val="auto"/>
          <w:sz w:val="22"/>
          <w:szCs w:val="22"/>
          <w:lang w:val="en-US"/>
        </w:rPr>
      </w:pPr>
      <w:r w:rsidRPr="0044346C">
        <w:rPr>
          <w:rFonts w:ascii="Times New Roman" w:hAnsi="Times New Roman" w:cs="Times New Roman"/>
          <w:color w:val="auto"/>
          <w:sz w:val="22"/>
          <w:szCs w:val="22"/>
          <w:lang w:val="en-US"/>
        </w:rPr>
        <w:t>Human embryonic kidney 293 (HEK293) cells were obtained from the German Collection of Microorganisms and Cell Cultures GmbH (DSMZ, Braunschweig, Germany).</w:t>
      </w:r>
    </w:p>
    <w:p w14:paraId="3EAF393D" w14:textId="3AF50162" w:rsidR="00B8413B" w:rsidRPr="0044346C" w:rsidRDefault="002F0618" w:rsidP="006D3B1D">
      <w:pPr>
        <w:pStyle w:val="Default"/>
        <w:spacing w:line="480" w:lineRule="auto"/>
        <w:jc w:val="both"/>
        <w:rPr>
          <w:rFonts w:ascii="Times New Roman" w:hAnsi="Times New Roman" w:cs="Times New Roman"/>
          <w:sz w:val="22"/>
          <w:szCs w:val="22"/>
          <w:lang w:val="en-US"/>
        </w:rPr>
      </w:pPr>
      <w:r w:rsidRPr="0044346C">
        <w:rPr>
          <w:rFonts w:ascii="Times New Roman" w:hAnsi="Times New Roman" w:cs="Times New Roman"/>
          <w:color w:val="auto"/>
          <w:sz w:val="22"/>
          <w:szCs w:val="22"/>
          <w:lang w:val="en-US"/>
        </w:rPr>
        <w:t>Citrated</w:t>
      </w:r>
      <w:r w:rsidR="001F10BF" w:rsidRPr="0044346C">
        <w:rPr>
          <w:rFonts w:ascii="Times New Roman" w:hAnsi="Times New Roman" w:cs="Times New Roman"/>
          <w:color w:val="auto"/>
          <w:sz w:val="22"/>
          <w:szCs w:val="22"/>
          <w:lang w:val="en-US"/>
        </w:rPr>
        <w:t xml:space="preserve"> blood</w:t>
      </w:r>
      <w:r w:rsidRPr="0044346C">
        <w:rPr>
          <w:rFonts w:ascii="Times New Roman" w:hAnsi="Times New Roman" w:cs="Times New Roman"/>
          <w:color w:val="auto"/>
          <w:sz w:val="22"/>
          <w:szCs w:val="22"/>
          <w:lang w:val="en-US"/>
        </w:rPr>
        <w:t xml:space="preserve"> plasma samples</w:t>
      </w:r>
      <w:r w:rsidR="001301DA" w:rsidRPr="0044346C">
        <w:rPr>
          <w:rFonts w:ascii="Times New Roman" w:hAnsi="Times New Roman" w:cs="Times New Roman"/>
          <w:color w:val="auto"/>
          <w:sz w:val="22"/>
          <w:szCs w:val="22"/>
          <w:lang w:val="en-US"/>
        </w:rPr>
        <w:t xml:space="preserve"> (plasma pool 1)</w:t>
      </w:r>
      <w:r w:rsidRPr="0044346C">
        <w:rPr>
          <w:rFonts w:ascii="Times New Roman" w:hAnsi="Times New Roman" w:cs="Times New Roman"/>
          <w:color w:val="auto"/>
          <w:sz w:val="22"/>
          <w:szCs w:val="22"/>
          <w:lang w:val="en-US"/>
        </w:rPr>
        <w:t xml:space="preserve"> </w:t>
      </w:r>
      <w:r w:rsidR="00A034AE" w:rsidRPr="0044346C">
        <w:rPr>
          <w:rFonts w:ascii="Times New Roman" w:hAnsi="Times New Roman" w:cs="Times New Roman"/>
          <w:color w:val="auto"/>
          <w:sz w:val="22"/>
          <w:szCs w:val="22"/>
          <w:lang w:val="en-US"/>
        </w:rPr>
        <w:t>were</w:t>
      </w:r>
      <w:r w:rsidR="00003252" w:rsidRPr="0044346C">
        <w:rPr>
          <w:rFonts w:ascii="Times New Roman" w:hAnsi="Times New Roman" w:cs="Times New Roman"/>
          <w:color w:val="auto"/>
          <w:sz w:val="22"/>
          <w:szCs w:val="22"/>
          <w:lang w:val="en-US"/>
        </w:rPr>
        <w:t xml:space="preserve"> generated </w:t>
      </w:r>
      <w:r w:rsidRPr="0044346C">
        <w:rPr>
          <w:rFonts w:ascii="Times New Roman" w:hAnsi="Times New Roman" w:cs="Times New Roman"/>
          <w:color w:val="auto"/>
          <w:sz w:val="22"/>
          <w:szCs w:val="22"/>
          <w:lang w:val="en-US"/>
        </w:rPr>
        <w:t xml:space="preserve">from </w:t>
      </w:r>
      <w:r w:rsidR="008C10BD">
        <w:rPr>
          <w:rFonts w:ascii="Times New Roman" w:hAnsi="Times New Roman" w:cs="Times New Roman"/>
          <w:color w:val="auto"/>
          <w:sz w:val="22"/>
          <w:szCs w:val="22"/>
          <w:lang w:val="en-US"/>
        </w:rPr>
        <w:t>three</w:t>
      </w:r>
      <w:r w:rsidRPr="0044346C">
        <w:rPr>
          <w:rFonts w:ascii="Times New Roman" w:hAnsi="Times New Roman" w:cs="Times New Roman"/>
          <w:color w:val="auto"/>
          <w:sz w:val="22"/>
          <w:szCs w:val="22"/>
          <w:lang w:val="en-US"/>
        </w:rPr>
        <w:t xml:space="preserve"> healthy adult</w:t>
      </w:r>
      <w:r w:rsidR="00003252" w:rsidRPr="0044346C">
        <w:rPr>
          <w:rFonts w:ascii="Times New Roman" w:hAnsi="Times New Roman" w:cs="Times New Roman"/>
          <w:color w:val="auto"/>
          <w:sz w:val="22"/>
          <w:szCs w:val="22"/>
          <w:lang w:val="en-US"/>
        </w:rPr>
        <w:t>s</w:t>
      </w:r>
      <w:r w:rsidRPr="0044346C">
        <w:rPr>
          <w:rFonts w:ascii="Times New Roman" w:hAnsi="Times New Roman" w:cs="Times New Roman"/>
          <w:color w:val="auto"/>
          <w:sz w:val="22"/>
          <w:szCs w:val="22"/>
          <w:lang w:val="en-US"/>
        </w:rPr>
        <w:t xml:space="preserve"> approved </w:t>
      </w:r>
      <w:r w:rsidR="001301DA" w:rsidRPr="0044346C">
        <w:rPr>
          <w:rFonts w:ascii="Times New Roman" w:hAnsi="Times New Roman" w:cs="Times New Roman"/>
          <w:color w:val="auto"/>
          <w:sz w:val="22"/>
          <w:szCs w:val="22"/>
          <w:lang w:val="en-US"/>
        </w:rPr>
        <w:t>by the ethics committee of the University of Wuppertal</w:t>
      </w:r>
      <w:r w:rsidRPr="0044346C">
        <w:rPr>
          <w:rFonts w:ascii="Times New Roman" w:hAnsi="Times New Roman" w:cs="Times New Roman"/>
          <w:color w:val="auto"/>
          <w:sz w:val="22"/>
          <w:szCs w:val="22"/>
          <w:lang w:val="en-US"/>
        </w:rPr>
        <w:t xml:space="preserve">. Written informed consent was obtained from all </w:t>
      </w:r>
      <w:r w:rsidR="00D9196E" w:rsidRPr="0044346C">
        <w:rPr>
          <w:rFonts w:ascii="Times New Roman" w:hAnsi="Times New Roman" w:cs="Times New Roman"/>
          <w:color w:val="auto"/>
          <w:sz w:val="22"/>
          <w:szCs w:val="22"/>
          <w:lang w:val="en-US"/>
        </w:rPr>
        <w:t>subjects</w:t>
      </w:r>
      <w:r w:rsidRPr="0044346C">
        <w:rPr>
          <w:rFonts w:ascii="Times New Roman" w:hAnsi="Times New Roman" w:cs="Times New Roman"/>
          <w:color w:val="auto"/>
          <w:sz w:val="22"/>
          <w:szCs w:val="22"/>
          <w:lang w:val="en-US"/>
        </w:rPr>
        <w:t xml:space="preserve"> in accordance with the Declaration of Helsinki. In addition, human plasma reference material (</w:t>
      </w:r>
      <w:r w:rsidR="00D9196E" w:rsidRPr="0044346C">
        <w:rPr>
          <w:rFonts w:ascii="Times New Roman" w:hAnsi="Times New Roman" w:cs="Times New Roman"/>
          <w:color w:val="auto"/>
          <w:sz w:val="22"/>
          <w:szCs w:val="22"/>
          <w:lang w:val="en-US"/>
        </w:rPr>
        <w:t xml:space="preserve">National Institute of Standards and Technology (NIST) </w:t>
      </w:r>
      <w:r w:rsidRPr="0044346C">
        <w:rPr>
          <w:rFonts w:ascii="Times New Roman" w:hAnsi="Times New Roman" w:cs="Times New Roman"/>
          <w:color w:val="auto"/>
          <w:sz w:val="22"/>
          <w:szCs w:val="22"/>
          <w:lang w:val="en-US"/>
        </w:rPr>
        <w:t xml:space="preserve">SRM 1950: Metabolites in Frozen Human Plasma) was </w:t>
      </w:r>
      <w:r w:rsidR="00D9196E" w:rsidRPr="0044346C">
        <w:rPr>
          <w:rFonts w:ascii="Times New Roman" w:hAnsi="Times New Roman" w:cs="Times New Roman"/>
          <w:color w:val="auto"/>
          <w:sz w:val="22"/>
          <w:szCs w:val="22"/>
          <w:lang w:val="en-US"/>
        </w:rPr>
        <w:t>analyzed</w:t>
      </w:r>
      <w:r w:rsidRPr="0044346C">
        <w:rPr>
          <w:rFonts w:ascii="Times New Roman" w:hAnsi="Times New Roman" w:cs="Times New Roman"/>
          <w:color w:val="auto"/>
          <w:sz w:val="22"/>
          <w:szCs w:val="22"/>
          <w:lang w:val="en-US"/>
        </w:rPr>
        <w:t>.</w:t>
      </w:r>
    </w:p>
    <w:p w14:paraId="19773449" w14:textId="77777777" w:rsidR="00D14C0E" w:rsidRDefault="00D14C0E" w:rsidP="00D14C0E">
      <w:pPr>
        <w:rPr>
          <w:i/>
          <w:iCs/>
        </w:rPr>
      </w:pPr>
    </w:p>
    <w:p w14:paraId="7237DDEC" w14:textId="0C7256C3" w:rsidR="00977A11" w:rsidRPr="00D14C0E" w:rsidRDefault="00D61B8E" w:rsidP="00D14C0E">
      <w:pPr>
        <w:rPr>
          <w:i/>
          <w:iCs/>
        </w:rPr>
      </w:pPr>
      <w:r w:rsidRPr="00D14C0E">
        <w:rPr>
          <w:i/>
          <w:iCs/>
        </w:rPr>
        <w:t>Cell culture</w:t>
      </w:r>
    </w:p>
    <w:p w14:paraId="0471938B" w14:textId="77777777" w:rsidR="00D14C0E" w:rsidRPr="00D14C0E" w:rsidRDefault="00D14C0E" w:rsidP="00D14C0E"/>
    <w:p w14:paraId="6FD9701A" w14:textId="69195F0B" w:rsidR="009A2667" w:rsidRPr="0044346C" w:rsidRDefault="000C53DD" w:rsidP="006B6551">
      <w:pPr>
        <w:spacing w:line="480" w:lineRule="auto"/>
        <w:ind w:firstLine="720"/>
        <w:jc w:val="both"/>
        <w:rPr>
          <w:rFonts w:cs="Times New Roman"/>
          <w:b/>
          <w:bCs/>
        </w:rPr>
      </w:pPr>
      <w:r w:rsidRPr="0044346C">
        <w:rPr>
          <w:rFonts w:cs="Times New Roman"/>
        </w:rPr>
        <w:t>HEK293 cells were cultured in DMEM with high glucose (4.5 g/L), supplemented with 10% (v/v) FCS, 100 U/mL penicillin, 100 μg/mL streptomycin, and 1 mM sodium pyruvate. Cult</w:t>
      </w:r>
      <w:r w:rsidR="007E7C02" w:rsidRPr="0044346C">
        <w:rPr>
          <w:rFonts w:cs="Times New Roman"/>
        </w:rPr>
        <w:t>ure</w:t>
      </w:r>
      <w:r w:rsidRPr="0044346C">
        <w:rPr>
          <w:rFonts w:cs="Times New Roman"/>
        </w:rPr>
        <w:t xml:space="preserve"> occurred in a humidified atmosphere containing 5% CO</w:t>
      </w:r>
      <w:r w:rsidRPr="0044346C">
        <w:rPr>
          <w:rFonts w:cs="Times New Roman"/>
          <w:vertAlign w:val="subscript"/>
        </w:rPr>
        <w:t>2</w:t>
      </w:r>
      <w:r w:rsidRPr="0044346C">
        <w:rPr>
          <w:rFonts w:cs="Times New Roman"/>
        </w:rPr>
        <w:t xml:space="preserve"> at 37 °C. </w:t>
      </w:r>
      <w:r w:rsidR="00A51F5A" w:rsidRPr="0044346C">
        <w:rPr>
          <w:rFonts w:cs="Times New Roman"/>
          <w:bCs/>
        </w:rPr>
        <w:t>Cells were seeded at a density of 5</w:t>
      </w:r>
      <w:r w:rsidR="006C4B93" w:rsidRPr="0044346C">
        <w:rPr>
          <w:rFonts w:cs="Times New Roman"/>
          <w:bCs/>
        </w:rPr>
        <w:t> </w:t>
      </w:r>
      <w:r w:rsidR="00A51F5A" w:rsidRPr="0044346C">
        <w:rPr>
          <w:rFonts w:cs="Times New Roman"/>
          <w:bCs/>
        </w:rPr>
        <w:t>×</w:t>
      </w:r>
      <w:r w:rsidR="006C4B93" w:rsidRPr="0044346C">
        <w:rPr>
          <w:rFonts w:cs="Times New Roman"/>
          <w:bCs/>
        </w:rPr>
        <w:t> </w:t>
      </w:r>
      <w:r w:rsidR="00A51F5A" w:rsidRPr="0044346C">
        <w:rPr>
          <w:rFonts w:cs="Times New Roman"/>
          <w:bCs/>
        </w:rPr>
        <w:t>10</w:t>
      </w:r>
      <w:r w:rsidR="00A51F5A" w:rsidRPr="0044346C">
        <w:rPr>
          <w:rFonts w:cs="Times New Roman"/>
          <w:bCs/>
          <w:vertAlign w:val="superscript"/>
        </w:rPr>
        <w:t>6</w:t>
      </w:r>
      <w:r w:rsidR="00A51F5A" w:rsidRPr="0044346C">
        <w:rPr>
          <w:rFonts w:cs="Times New Roman"/>
          <w:bCs/>
        </w:rPr>
        <w:t> </w:t>
      </w:r>
      <w:r w:rsidR="00A51F5A" w:rsidRPr="00B0368D">
        <w:rPr>
          <w:rFonts w:cs="Times New Roman"/>
          <w:bCs/>
        </w:rPr>
        <w:t xml:space="preserve">cells per </w:t>
      </w:r>
      <w:r w:rsidR="00531880" w:rsidRPr="00B0368D">
        <w:rPr>
          <w:rFonts w:cs="Times New Roman"/>
          <w:bCs/>
        </w:rPr>
        <w:t>60</w:t>
      </w:r>
      <w:r w:rsidR="009B5E32" w:rsidRPr="00B0368D">
        <w:rPr>
          <w:rFonts w:cs="Times New Roman"/>
          <w:bCs/>
        </w:rPr>
        <w:t>.1</w:t>
      </w:r>
      <w:r w:rsidR="00531880" w:rsidRPr="00B0368D">
        <w:rPr>
          <w:rFonts w:cs="Times New Roman"/>
          <w:bCs/>
        </w:rPr>
        <w:t xml:space="preserve"> cm</w:t>
      </w:r>
      <w:r w:rsidR="00531880" w:rsidRPr="00B0368D">
        <w:rPr>
          <w:rFonts w:cs="Times New Roman"/>
          <w:bCs/>
          <w:vertAlign w:val="superscript"/>
        </w:rPr>
        <w:t>2</w:t>
      </w:r>
      <w:r w:rsidR="00531880" w:rsidRPr="00B0368D">
        <w:rPr>
          <w:rFonts w:cs="Times New Roman"/>
          <w:bCs/>
        </w:rPr>
        <w:t xml:space="preserve"> </w:t>
      </w:r>
      <w:r w:rsidR="00A51F5A" w:rsidRPr="00B0368D">
        <w:rPr>
          <w:rFonts w:cs="Times New Roman"/>
          <w:bCs/>
        </w:rPr>
        <w:t>dish</w:t>
      </w:r>
      <w:r w:rsidR="009B5E32">
        <w:rPr>
          <w:rFonts w:cs="Times New Roman"/>
          <w:bCs/>
        </w:rPr>
        <w:t xml:space="preserve"> </w:t>
      </w:r>
      <w:r w:rsidR="00A51F5A" w:rsidRPr="0044346C">
        <w:rPr>
          <w:rFonts w:cs="Times New Roman"/>
          <w:bCs/>
        </w:rPr>
        <w:t>and</w:t>
      </w:r>
      <w:r w:rsidR="006B6551" w:rsidRPr="0044346C">
        <w:rPr>
          <w:rFonts w:cs="Times New Roman"/>
          <w:bCs/>
        </w:rPr>
        <w:t xml:space="preserve"> </w:t>
      </w:r>
      <w:r w:rsidR="00DC68B6" w:rsidRPr="0044346C">
        <w:rPr>
          <w:rFonts w:cs="Times New Roman"/>
          <w:bCs/>
        </w:rPr>
        <w:t>h</w:t>
      </w:r>
      <w:r w:rsidR="00A51F5A" w:rsidRPr="0044346C">
        <w:rPr>
          <w:rFonts w:cs="Times New Roman"/>
          <w:bCs/>
        </w:rPr>
        <w:t>arvested by scraping in ice-cold</w:t>
      </w:r>
      <w:r w:rsidR="00196DBD" w:rsidRPr="0044346C">
        <w:rPr>
          <w:rFonts w:cs="Times New Roman"/>
          <w:bCs/>
        </w:rPr>
        <w:t xml:space="preserve"> PBS </w:t>
      </w:r>
      <w:r w:rsidR="00DC68B6" w:rsidRPr="0044346C">
        <w:rPr>
          <w:rFonts w:cs="Times New Roman"/>
          <w:bCs/>
        </w:rPr>
        <w:t xml:space="preserve">after </w:t>
      </w:r>
      <w:r w:rsidR="00FD41B1" w:rsidRPr="0044346C">
        <w:rPr>
          <w:rFonts w:cs="Times New Roman"/>
          <w:bCs/>
        </w:rPr>
        <w:t>24</w:t>
      </w:r>
      <w:r w:rsidR="00DC68B6" w:rsidRPr="0044346C">
        <w:rPr>
          <w:rFonts w:cs="Times New Roman"/>
          <w:bCs/>
        </w:rPr>
        <w:t xml:space="preserve"> h.</w:t>
      </w:r>
    </w:p>
    <w:p w14:paraId="712C9BF5" w14:textId="279B56FF" w:rsidR="009A2667" w:rsidRPr="00D14C0E" w:rsidRDefault="0017368F" w:rsidP="00977A11">
      <w:pPr>
        <w:rPr>
          <w:i/>
          <w:iCs/>
        </w:rPr>
      </w:pPr>
      <w:r w:rsidRPr="00D14C0E">
        <w:rPr>
          <w:i/>
          <w:iCs/>
        </w:rPr>
        <w:lastRenderedPageBreak/>
        <w:t xml:space="preserve">Sample </w:t>
      </w:r>
      <w:r w:rsidR="000D3D0F" w:rsidRPr="00D14C0E">
        <w:rPr>
          <w:i/>
          <w:iCs/>
        </w:rPr>
        <w:t>preparation</w:t>
      </w:r>
    </w:p>
    <w:p w14:paraId="17FED789" w14:textId="77777777" w:rsidR="00D14C0E" w:rsidRDefault="00D14C0E" w:rsidP="00631520">
      <w:pPr>
        <w:spacing w:line="480" w:lineRule="auto"/>
        <w:ind w:firstLine="720"/>
        <w:jc w:val="both"/>
        <w:rPr>
          <w:rFonts w:cs="Times New Roman"/>
        </w:rPr>
      </w:pPr>
    </w:p>
    <w:p w14:paraId="1650B480" w14:textId="5810CFC0" w:rsidR="002431A0" w:rsidRPr="0044346C" w:rsidRDefault="0048536B" w:rsidP="00631520">
      <w:pPr>
        <w:spacing w:line="480" w:lineRule="auto"/>
        <w:ind w:firstLine="720"/>
        <w:jc w:val="both"/>
        <w:rPr>
          <w:rFonts w:cs="Times New Roman"/>
        </w:rPr>
      </w:pPr>
      <w:r w:rsidRPr="0044346C">
        <w:rPr>
          <w:rFonts w:cs="Times New Roman"/>
        </w:rPr>
        <w:t xml:space="preserve">As </w:t>
      </w:r>
      <w:r w:rsidR="00A15B81" w:rsidRPr="0044346C">
        <w:rPr>
          <w:rFonts w:cs="Times New Roman"/>
        </w:rPr>
        <w:t>i</w:t>
      </w:r>
      <w:r w:rsidRPr="0044346C">
        <w:rPr>
          <w:rFonts w:cs="Times New Roman"/>
        </w:rPr>
        <w:t>llust</w:t>
      </w:r>
      <w:r w:rsidRPr="00291C9A">
        <w:rPr>
          <w:rFonts w:cs="Times New Roman"/>
        </w:rPr>
        <w:t xml:space="preserve">rated in Fig. </w:t>
      </w:r>
      <w:r w:rsidR="00722EBB" w:rsidRPr="00291C9A">
        <w:rPr>
          <w:rFonts w:cs="Times New Roman"/>
        </w:rPr>
        <w:t>2</w:t>
      </w:r>
      <w:r w:rsidR="00A15B81" w:rsidRPr="00291C9A">
        <w:rPr>
          <w:rFonts w:cs="Times New Roman"/>
        </w:rPr>
        <w:t>,</w:t>
      </w:r>
      <w:r w:rsidRPr="00291C9A">
        <w:rPr>
          <w:rFonts w:cs="Times New Roman"/>
        </w:rPr>
        <w:t xml:space="preserve"> </w:t>
      </w:r>
      <w:r w:rsidR="003201FA" w:rsidRPr="00291C9A">
        <w:rPr>
          <w:rFonts w:cs="Times New Roman"/>
        </w:rPr>
        <w:t xml:space="preserve">100 µL </w:t>
      </w:r>
      <w:r w:rsidRPr="00291C9A">
        <w:rPr>
          <w:rFonts w:cs="Times New Roman"/>
        </w:rPr>
        <w:t xml:space="preserve">human plasma or </w:t>
      </w:r>
      <w:r w:rsidR="00094FD3" w:rsidRPr="00291C9A">
        <w:rPr>
          <w:rFonts w:cs="Times New Roman"/>
        </w:rPr>
        <w:t xml:space="preserve">100 µL </w:t>
      </w:r>
      <w:r w:rsidRPr="00291C9A">
        <w:rPr>
          <w:rFonts w:cs="Times New Roman"/>
        </w:rPr>
        <w:t>sonicated cell suspension</w:t>
      </w:r>
      <w:r w:rsidR="00895B0C" w:rsidRPr="00291C9A">
        <w:rPr>
          <w:rFonts w:cs="Times New Roman"/>
        </w:rPr>
        <w:t xml:space="preserve"> (⁓400 µg cell protein)</w:t>
      </w:r>
      <w:r w:rsidR="000D02D6" w:rsidRPr="00291C9A">
        <w:rPr>
          <w:rFonts w:cs="Times New Roman"/>
        </w:rPr>
        <w:t xml:space="preserve"> in H</w:t>
      </w:r>
      <w:r w:rsidR="000D02D6" w:rsidRPr="00291C9A">
        <w:rPr>
          <w:rFonts w:cs="Times New Roman"/>
          <w:vertAlign w:val="subscript"/>
        </w:rPr>
        <w:t>2</w:t>
      </w:r>
      <w:r w:rsidR="000D02D6" w:rsidRPr="00291C9A">
        <w:rPr>
          <w:rFonts w:cs="Times New Roman"/>
        </w:rPr>
        <w:t>O/</w:t>
      </w:r>
      <w:r w:rsidR="00C45F2F" w:rsidRPr="00291C9A">
        <w:rPr>
          <w:rFonts w:cs="Times New Roman"/>
        </w:rPr>
        <w:t xml:space="preserve">MeOH </w:t>
      </w:r>
      <w:r w:rsidR="00450F7F" w:rsidRPr="00291C9A">
        <w:rPr>
          <w:rFonts w:cs="Times New Roman"/>
        </w:rPr>
        <w:t>(</w:t>
      </w:r>
      <w:r w:rsidR="000D02D6" w:rsidRPr="00291C9A">
        <w:rPr>
          <w:rFonts w:cs="Times New Roman"/>
        </w:rPr>
        <w:t>50</w:t>
      </w:r>
      <w:r w:rsidR="00450F7F" w:rsidRPr="00291C9A">
        <w:rPr>
          <w:rFonts w:cs="Times New Roman"/>
        </w:rPr>
        <w:t>:</w:t>
      </w:r>
      <w:r w:rsidR="000D02D6" w:rsidRPr="00291C9A">
        <w:rPr>
          <w:rFonts w:cs="Times New Roman"/>
        </w:rPr>
        <w:t>50</w:t>
      </w:r>
      <w:r w:rsidR="00450F7F" w:rsidRPr="00291C9A">
        <w:rPr>
          <w:rFonts w:cs="Times New Roman"/>
        </w:rPr>
        <w:t xml:space="preserve">, </w:t>
      </w:r>
      <w:r w:rsidR="000D02D6" w:rsidRPr="00291C9A">
        <w:rPr>
          <w:rFonts w:cs="Times New Roman"/>
        </w:rPr>
        <w:t>v/v</w:t>
      </w:r>
      <w:r w:rsidR="000D02D6" w:rsidRPr="0044346C">
        <w:rPr>
          <w:rFonts w:cs="Times New Roman"/>
        </w:rPr>
        <w:t>)</w:t>
      </w:r>
      <w:r w:rsidRPr="0044346C">
        <w:rPr>
          <w:rFonts w:cs="Times New Roman"/>
        </w:rPr>
        <w:t xml:space="preserve"> were transferred into a </w:t>
      </w:r>
      <w:r w:rsidRPr="0044346C">
        <w:rPr>
          <w:rFonts w:cs="Times New Roman"/>
          <w:bCs/>
        </w:rPr>
        <w:t>1</w:t>
      </w:r>
      <w:r w:rsidR="00D54555" w:rsidRPr="0044346C">
        <w:rPr>
          <w:rFonts w:cs="Times New Roman"/>
          <w:bCs/>
        </w:rPr>
        <w:t>.</w:t>
      </w:r>
      <w:r w:rsidRPr="0044346C">
        <w:rPr>
          <w:rFonts w:cs="Times New Roman"/>
          <w:bCs/>
        </w:rPr>
        <w:t>5 mL</w:t>
      </w:r>
      <w:r w:rsidRPr="0044346C">
        <w:rPr>
          <w:rFonts w:cs="Times New Roman"/>
        </w:rPr>
        <w:t xml:space="preserve"> microcentrifuge tube, followed by the addition of 10 µL of an internal standard</w:t>
      </w:r>
      <w:r w:rsidR="00FE59A8" w:rsidRPr="0044346C">
        <w:rPr>
          <w:rFonts w:cs="Times New Roman"/>
        </w:rPr>
        <w:t xml:space="preserve"> (IS)</w:t>
      </w:r>
      <w:r w:rsidR="0017368F" w:rsidRPr="0044346C">
        <w:rPr>
          <w:rFonts w:cs="Times New Roman"/>
        </w:rPr>
        <w:t xml:space="preserve"> mix</w:t>
      </w:r>
      <w:r w:rsidR="00B8413B" w:rsidRPr="0044346C">
        <w:rPr>
          <w:rFonts w:cs="Times New Roman"/>
        </w:rPr>
        <w:t>ture</w:t>
      </w:r>
      <w:r w:rsidRPr="0044346C">
        <w:rPr>
          <w:rFonts w:cs="Times New Roman"/>
        </w:rPr>
        <w:t xml:space="preserve"> </w:t>
      </w:r>
      <w:r w:rsidR="00307498" w:rsidRPr="0044346C">
        <w:rPr>
          <w:rFonts w:cs="Times New Roman"/>
        </w:rPr>
        <w:t>(EquiSPLASH for cell suspensions [2 µL/</w:t>
      </w:r>
      <w:r w:rsidR="00895B0C" w:rsidRPr="0044346C">
        <w:rPr>
          <w:rFonts w:cs="Times New Roman"/>
        </w:rPr>
        <w:t>⁓</w:t>
      </w:r>
      <w:r w:rsidR="00307498" w:rsidRPr="0044346C">
        <w:rPr>
          <w:rFonts w:cs="Times New Roman"/>
        </w:rPr>
        <w:t>400 µg cell protein]</w:t>
      </w:r>
      <w:r w:rsidR="00BB58AA" w:rsidRPr="0044346C">
        <w:rPr>
          <w:rFonts w:cs="Times New Roman"/>
        </w:rPr>
        <w:t>,</w:t>
      </w:r>
      <w:r w:rsidR="00B8413B" w:rsidRPr="0044346C">
        <w:rPr>
          <w:rFonts w:cs="Times New Roman"/>
        </w:rPr>
        <w:t xml:space="preserve"> </w:t>
      </w:r>
      <w:r w:rsidR="00307498" w:rsidRPr="0044346C">
        <w:rPr>
          <w:rFonts w:cs="Times New Roman"/>
        </w:rPr>
        <w:t xml:space="preserve">SPLASH </w:t>
      </w:r>
      <w:r w:rsidR="00B3782C" w:rsidRPr="0044346C">
        <w:rPr>
          <w:rFonts w:cs="Times New Roman"/>
        </w:rPr>
        <w:t xml:space="preserve">Lipidomix </w:t>
      </w:r>
      <w:r w:rsidR="00307498" w:rsidRPr="0044346C">
        <w:rPr>
          <w:rFonts w:cs="Times New Roman"/>
        </w:rPr>
        <w:t>for human plasma [5 µL/100 µL plasma]</w:t>
      </w:r>
      <w:r w:rsidR="00BB58AA" w:rsidRPr="0044346C">
        <w:rPr>
          <w:rFonts w:cs="Times New Roman"/>
        </w:rPr>
        <w:t>,</w:t>
      </w:r>
      <w:r w:rsidR="00307498" w:rsidRPr="0044346C">
        <w:rPr>
          <w:rFonts w:cs="Times New Roman"/>
        </w:rPr>
        <w:t xml:space="preserve"> or deuterium-labeled oxylipins [each 1 pmol/100 µL plasma</w:t>
      </w:r>
      <w:r w:rsidR="00DC68B6" w:rsidRPr="0044346C">
        <w:rPr>
          <w:rFonts w:cs="Times New Roman"/>
        </w:rPr>
        <w:t>/</w:t>
      </w:r>
      <w:r w:rsidR="00895B0C" w:rsidRPr="0044346C">
        <w:rPr>
          <w:rFonts w:cs="Times New Roman"/>
        </w:rPr>
        <w:t>⁓</w:t>
      </w:r>
      <w:r w:rsidR="00FD41B1" w:rsidRPr="0044346C">
        <w:rPr>
          <w:rFonts w:cs="Times New Roman"/>
        </w:rPr>
        <w:t>400 µg cell protein</w:t>
      </w:r>
      <w:r w:rsidR="00307498" w:rsidRPr="0044346C">
        <w:rPr>
          <w:rFonts w:cs="Times New Roman"/>
        </w:rPr>
        <w:t>])</w:t>
      </w:r>
      <w:r w:rsidRPr="0044346C">
        <w:rPr>
          <w:rFonts w:cs="Times New Roman"/>
        </w:rPr>
        <w:t>.</w:t>
      </w:r>
      <w:r w:rsidR="003F0652" w:rsidRPr="0044346C">
        <w:rPr>
          <w:rFonts w:cs="Times New Roman"/>
        </w:rPr>
        <w:t xml:space="preserve"> </w:t>
      </w:r>
      <w:r w:rsidRPr="0044346C">
        <w:rPr>
          <w:rFonts w:cs="Times New Roman"/>
        </w:rPr>
        <w:t xml:space="preserve">10 µL of </w:t>
      </w:r>
      <w:r w:rsidR="008828F7" w:rsidRPr="0044346C">
        <w:rPr>
          <w:rFonts w:cs="Times New Roman"/>
        </w:rPr>
        <w:t>inhibitor/</w:t>
      </w:r>
      <w:r w:rsidRPr="0044346C">
        <w:rPr>
          <w:rFonts w:cs="Times New Roman"/>
        </w:rPr>
        <w:t>antioxidant solution</w:t>
      </w:r>
      <w:r w:rsidR="008828F7" w:rsidRPr="0044346C">
        <w:rPr>
          <w:rFonts w:cs="Times New Roman"/>
        </w:rPr>
        <w:t xml:space="preserve"> (</w:t>
      </w:r>
      <w:r w:rsidRPr="0044346C">
        <w:rPr>
          <w:rFonts w:cs="Times New Roman"/>
        </w:rPr>
        <w:t>0.2 mg/mL butylated hydroxytoluene, 100 mM indomethacin, and 100 mM of the soluble epoxide hydrolase inhibitor trans-4-[4-(3-adamantan-1-yl-ureido)-cyclohexyloxy]-benzoic acid</w:t>
      </w:r>
      <w:r w:rsidR="008828F7" w:rsidRPr="0044346C">
        <w:rPr>
          <w:rFonts w:cs="Times New Roman"/>
        </w:rPr>
        <w:t>)</w:t>
      </w:r>
      <w:r w:rsidR="00A15B81" w:rsidRPr="0044346C">
        <w:rPr>
          <w:rFonts w:cs="Times New Roman"/>
        </w:rPr>
        <w:t xml:space="preserve"> was added. Protein precipitation was </w:t>
      </w:r>
      <w:r w:rsidR="00945D47" w:rsidRPr="0044346C">
        <w:rPr>
          <w:rFonts w:cs="Times New Roman"/>
        </w:rPr>
        <w:t>performed</w:t>
      </w:r>
      <w:r w:rsidR="00A15B81" w:rsidRPr="0044346C">
        <w:rPr>
          <w:rFonts w:cs="Times New Roman"/>
        </w:rPr>
        <w:t xml:space="preserve"> using</w:t>
      </w:r>
      <w:r w:rsidR="008828F7" w:rsidRPr="0044346C">
        <w:rPr>
          <w:rFonts w:cs="Times New Roman"/>
        </w:rPr>
        <w:t xml:space="preserve"> </w:t>
      </w:r>
      <w:r w:rsidRPr="0044346C">
        <w:rPr>
          <w:rFonts w:cs="Times New Roman"/>
        </w:rPr>
        <w:t xml:space="preserve">400 µL of ice-cold </w:t>
      </w:r>
      <w:r w:rsidR="00C45F2F" w:rsidRPr="0044346C">
        <w:rPr>
          <w:rFonts w:cs="Times New Roman"/>
        </w:rPr>
        <w:t>IPA</w:t>
      </w:r>
      <w:r w:rsidRPr="0044346C">
        <w:rPr>
          <w:rFonts w:cs="Times New Roman"/>
        </w:rPr>
        <w:t xml:space="preserve"> </w:t>
      </w:r>
      <w:r w:rsidR="00A15B81" w:rsidRPr="0044346C">
        <w:rPr>
          <w:rFonts w:cs="Times New Roman"/>
        </w:rPr>
        <w:t>and samples were</w:t>
      </w:r>
      <w:r w:rsidR="008828F7" w:rsidRPr="0044346C">
        <w:rPr>
          <w:rFonts w:cs="Times New Roman"/>
        </w:rPr>
        <w:t xml:space="preserve"> mixed and</w:t>
      </w:r>
      <w:r w:rsidRPr="0044346C">
        <w:rPr>
          <w:rFonts w:cs="Times New Roman"/>
        </w:rPr>
        <w:t xml:space="preserve"> </w:t>
      </w:r>
      <w:r w:rsidR="008828F7" w:rsidRPr="0044346C">
        <w:rPr>
          <w:rFonts w:cs="Times New Roman"/>
        </w:rPr>
        <w:t>frozen</w:t>
      </w:r>
      <w:r w:rsidR="00A15B81" w:rsidRPr="0044346C">
        <w:rPr>
          <w:rFonts w:cs="Times New Roman"/>
        </w:rPr>
        <w:t xml:space="preserve"> at</w:t>
      </w:r>
      <w:r w:rsidR="008828F7" w:rsidRPr="0044346C">
        <w:rPr>
          <w:rFonts w:cs="Times New Roman"/>
        </w:rPr>
        <w:t xml:space="preserve"> </w:t>
      </w:r>
      <w:r w:rsidR="00A15B81" w:rsidRPr="0044346C">
        <w:rPr>
          <w:rFonts w:cs="Times New Roman"/>
        </w:rPr>
        <w:t>– </w:t>
      </w:r>
      <w:r w:rsidRPr="0044346C">
        <w:rPr>
          <w:rFonts w:cs="Times New Roman"/>
        </w:rPr>
        <w:t xml:space="preserve">80°C for </w:t>
      </w:r>
      <w:r w:rsidR="00A15B81" w:rsidRPr="0044346C">
        <w:rPr>
          <w:rFonts w:cs="Times New Roman"/>
        </w:rPr>
        <w:t>at least</w:t>
      </w:r>
      <w:r w:rsidRPr="0044346C">
        <w:rPr>
          <w:rFonts w:cs="Times New Roman"/>
        </w:rPr>
        <w:t xml:space="preserve"> 30 min. </w:t>
      </w:r>
      <w:r w:rsidR="000D02D6" w:rsidRPr="0044346C">
        <w:rPr>
          <w:rFonts w:cs="Times New Roman"/>
        </w:rPr>
        <w:t>After centrifugation (20</w:t>
      </w:r>
      <w:r w:rsidR="00A3487B" w:rsidRPr="0044346C">
        <w:rPr>
          <w:rFonts w:cs="Times New Roman"/>
        </w:rPr>
        <w:t>,</w:t>
      </w:r>
      <w:r w:rsidR="000D02D6" w:rsidRPr="0044346C">
        <w:rPr>
          <w:rFonts w:cs="Times New Roman"/>
        </w:rPr>
        <w:t>000</w:t>
      </w:r>
      <w:r w:rsidR="000D02D6" w:rsidRPr="0044346C">
        <w:t> </w:t>
      </w:r>
      <w:r w:rsidR="000D02D6" w:rsidRPr="0044346C">
        <w:rPr>
          <w:rFonts w:cs="Times New Roman"/>
        </w:rPr>
        <w:t>×</w:t>
      </w:r>
      <w:r w:rsidR="00B0368D">
        <w:rPr>
          <w:rFonts w:cs="Times New Roman"/>
        </w:rPr>
        <w:t> </w:t>
      </w:r>
      <w:r w:rsidR="000D02D6" w:rsidRPr="0044346C">
        <w:rPr>
          <w:rFonts w:cs="Times New Roman"/>
        </w:rPr>
        <w:t>g, 10 min, 4 °C)</w:t>
      </w:r>
      <w:r w:rsidR="00A15B81" w:rsidRPr="0044346C">
        <w:rPr>
          <w:rFonts w:cs="Times New Roman"/>
        </w:rPr>
        <w:t>,</w:t>
      </w:r>
      <w:r w:rsidR="000D02D6" w:rsidRPr="0044346C">
        <w:rPr>
          <w:rFonts w:cs="Times New Roman"/>
        </w:rPr>
        <w:t xml:space="preserve"> t</w:t>
      </w:r>
      <w:r w:rsidR="003A37A9" w:rsidRPr="0044346C">
        <w:rPr>
          <w:rFonts w:cs="Times New Roman"/>
        </w:rPr>
        <w:t xml:space="preserve">he supernatant was </w:t>
      </w:r>
      <w:r w:rsidR="008828F7" w:rsidRPr="0044346C">
        <w:rPr>
          <w:rFonts w:cs="Times New Roman"/>
        </w:rPr>
        <w:t xml:space="preserve">used for </w:t>
      </w:r>
      <w:r w:rsidR="00FD41B1" w:rsidRPr="0044346C">
        <w:rPr>
          <w:rFonts w:cs="Times New Roman"/>
        </w:rPr>
        <w:t>SPE</w:t>
      </w:r>
      <w:r w:rsidR="00C55AB9" w:rsidRPr="0044346C">
        <w:rPr>
          <w:rFonts w:cs="Times New Roman"/>
        </w:rPr>
        <w:t>-</w:t>
      </w:r>
      <w:r w:rsidR="00FD41B1" w:rsidRPr="0044346C">
        <w:rPr>
          <w:rFonts w:cs="Times New Roman"/>
        </w:rPr>
        <w:t>based lipid class fractionation or quantification of oxylipins/</w:t>
      </w:r>
      <w:r w:rsidR="00480600" w:rsidRPr="0044346C">
        <w:rPr>
          <w:rFonts w:cs="Times New Roman"/>
        </w:rPr>
        <w:t>FA</w:t>
      </w:r>
      <w:r w:rsidR="005D6A8C" w:rsidRPr="0044346C">
        <w:rPr>
          <w:rFonts w:cs="Times New Roman"/>
        </w:rPr>
        <w:t xml:space="preserve"> without prior lipid fractionation</w:t>
      </w:r>
      <w:r w:rsidR="00FD41B1" w:rsidRPr="0044346C">
        <w:rPr>
          <w:rFonts w:cs="Times New Roman"/>
        </w:rPr>
        <w:t>.</w:t>
      </w:r>
    </w:p>
    <w:p w14:paraId="0E21524E" w14:textId="77777777" w:rsidR="00A16AB1" w:rsidRDefault="00A16AB1" w:rsidP="00A16AB1">
      <w:pPr>
        <w:rPr>
          <w:i/>
          <w:iCs/>
        </w:rPr>
      </w:pPr>
      <w:r w:rsidRPr="00D14C0E">
        <w:rPr>
          <w:i/>
          <w:iCs/>
        </w:rPr>
        <w:t>Fractionation of lipid classes using a solid-phase extraction cartridge</w:t>
      </w:r>
    </w:p>
    <w:p w14:paraId="31830F1A" w14:textId="77777777" w:rsidR="00D14C0E" w:rsidRPr="00D14C0E" w:rsidRDefault="00D14C0E" w:rsidP="00A16AB1">
      <w:pPr>
        <w:rPr>
          <w:i/>
          <w:iCs/>
        </w:rPr>
      </w:pPr>
    </w:p>
    <w:p w14:paraId="5326B14C" w14:textId="5CE9D200" w:rsidR="00A16AB1" w:rsidRPr="0044346C" w:rsidRDefault="00A16AB1" w:rsidP="00AD31BD">
      <w:pPr>
        <w:spacing w:line="480" w:lineRule="auto"/>
        <w:ind w:firstLine="720"/>
        <w:jc w:val="both"/>
        <w:rPr>
          <w:rFonts w:cs="Times New Roman"/>
          <w:szCs w:val="20"/>
        </w:rPr>
      </w:pPr>
      <w:r w:rsidRPr="0044346C">
        <w:rPr>
          <w:rFonts w:cs="Times New Roman"/>
        </w:rPr>
        <w:t>SPE for lipid class fractionation was performed using CHROMABOND NH</w:t>
      </w:r>
      <w:r w:rsidRPr="0044346C">
        <w:rPr>
          <w:rFonts w:cs="Times New Roman"/>
          <w:vertAlign w:val="subscript"/>
        </w:rPr>
        <w:t>2</w:t>
      </w:r>
      <w:r w:rsidRPr="0044346C">
        <w:rPr>
          <w:rFonts w:cs="Times New Roman"/>
        </w:rPr>
        <w:t xml:space="preserve"> cartridges (3 mL/500 mg sorbent per cartridge, particle size 45 µm; Machery-Nagel, Düren, Germany). Cartridges were washed w</w:t>
      </w:r>
      <w:r w:rsidRPr="00291C9A">
        <w:rPr>
          <w:rFonts w:cs="Times New Roman"/>
        </w:rPr>
        <w:t>ith two volumes of MeOH and two volumes of ACN and preconditioned with 6 mL of H</w:t>
      </w:r>
      <w:r w:rsidRPr="00291C9A">
        <w:rPr>
          <w:rFonts w:cs="Times New Roman"/>
          <w:vertAlign w:val="subscript"/>
        </w:rPr>
        <w:t>2</w:t>
      </w:r>
      <w:r w:rsidRPr="00291C9A">
        <w:rPr>
          <w:rFonts w:cs="Times New Roman"/>
        </w:rPr>
        <w:t>O/ACN (5:95, v/v) (Fig. 2C). Then 1000 µL of ACN</w:t>
      </w:r>
      <w:r w:rsidR="002E2A61" w:rsidRPr="00291C9A">
        <w:rPr>
          <w:rFonts w:cs="Times New Roman"/>
        </w:rPr>
        <w:t>,</w:t>
      </w:r>
      <w:r w:rsidRPr="00291C9A">
        <w:rPr>
          <w:rFonts w:cs="Times New Roman"/>
        </w:rPr>
        <w:t xml:space="preserve"> together with 500 µl of the sample after protein precipitation</w:t>
      </w:r>
      <w:r w:rsidR="002E2A61" w:rsidRPr="00291C9A">
        <w:rPr>
          <w:rFonts w:cs="Times New Roman"/>
        </w:rPr>
        <w:t>,</w:t>
      </w:r>
      <w:r w:rsidRPr="00291C9A">
        <w:rPr>
          <w:rFonts w:cs="Times New Roman"/>
        </w:rPr>
        <w:t xml:space="preserve"> were added onto the column</w:t>
      </w:r>
      <w:r w:rsidRPr="0044346C">
        <w:rPr>
          <w:rFonts w:cs="Times New Roman"/>
        </w:rPr>
        <w:t>. nL</w:t>
      </w:r>
      <w:r w:rsidR="003409DF" w:rsidRPr="0044346C">
        <w:rPr>
          <w:rFonts w:cs="Times New Roman"/>
        </w:rPr>
        <w:t>s</w:t>
      </w:r>
      <w:r w:rsidRPr="0044346C">
        <w:rPr>
          <w:rFonts w:cs="Times New Roman"/>
        </w:rPr>
        <w:t xml:space="preserve"> including MGs, DGs, TGs, C</w:t>
      </w:r>
      <w:r w:rsidR="003409DF" w:rsidRPr="0044346C">
        <w:rPr>
          <w:rFonts w:cs="Times New Roman"/>
        </w:rPr>
        <w:t>hol Ester</w:t>
      </w:r>
      <w:r w:rsidRPr="0044346C">
        <w:rPr>
          <w:rFonts w:cs="Times New Roman"/>
        </w:rPr>
        <w:t>, and Cers were eluted with 4.5 mL of H</w:t>
      </w:r>
      <w:r w:rsidRPr="0044346C">
        <w:rPr>
          <w:rFonts w:cs="Times New Roman"/>
          <w:vertAlign w:val="subscript"/>
        </w:rPr>
        <w:t>2</w:t>
      </w:r>
      <w:r w:rsidRPr="0044346C">
        <w:rPr>
          <w:rFonts w:cs="Times New Roman"/>
        </w:rPr>
        <w:t>O/ACN (5:95, v/v). The second fraction, containing all choline-bearing PL</w:t>
      </w:r>
      <w:r w:rsidR="003409DF" w:rsidRPr="0044346C">
        <w:rPr>
          <w:rFonts w:cs="Times New Roman"/>
        </w:rPr>
        <w:t>s</w:t>
      </w:r>
      <w:r w:rsidRPr="0044346C">
        <w:rPr>
          <w:rFonts w:cs="Times New Roman"/>
        </w:rPr>
        <w:t xml:space="preserve"> (i.e., lyso-PC</w:t>
      </w:r>
      <w:r w:rsidR="003409DF" w:rsidRPr="0044346C">
        <w:rPr>
          <w:rFonts w:cs="Times New Roman"/>
        </w:rPr>
        <w:t>s</w:t>
      </w:r>
      <w:r w:rsidRPr="0044346C">
        <w:rPr>
          <w:rFonts w:cs="Times New Roman"/>
        </w:rPr>
        <w:t>, PC</w:t>
      </w:r>
      <w:r w:rsidR="003409DF" w:rsidRPr="0044346C">
        <w:rPr>
          <w:rFonts w:cs="Times New Roman"/>
        </w:rPr>
        <w:t>s</w:t>
      </w:r>
      <w:r w:rsidRPr="0044346C">
        <w:rPr>
          <w:rFonts w:cs="Times New Roman"/>
        </w:rPr>
        <w:t>, and SM</w:t>
      </w:r>
      <w:r w:rsidR="003409DF" w:rsidRPr="0044346C">
        <w:rPr>
          <w:rFonts w:cs="Times New Roman"/>
        </w:rPr>
        <w:t>s</w:t>
      </w:r>
      <w:r w:rsidRPr="0044346C">
        <w:rPr>
          <w:rFonts w:cs="Times New Roman"/>
        </w:rPr>
        <w:t>), was collected with 5.5 mL of H</w:t>
      </w:r>
      <w:r w:rsidRPr="0044346C">
        <w:rPr>
          <w:rFonts w:cs="Times New Roman"/>
          <w:vertAlign w:val="subscript"/>
        </w:rPr>
        <w:t>2</w:t>
      </w:r>
      <w:r w:rsidRPr="0044346C">
        <w:rPr>
          <w:rFonts w:cs="Times New Roman"/>
        </w:rPr>
        <w:t>O/ACN (11:89, v/v). The third fraction, comprising lyso-PE</w:t>
      </w:r>
      <w:r w:rsidR="003409DF" w:rsidRPr="0044346C">
        <w:rPr>
          <w:rFonts w:cs="Times New Roman"/>
        </w:rPr>
        <w:t>s</w:t>
      </w:r>
      <w:r w:rsidRPr="0044346C">
        <w:rPr>
          <w:rFonts w:cs="Times New Roman"/>
        </w:rPr>
        <w:t xml:space="preserve"> and PE</w:t>
      </w:r>
      <w:r w:rsidR="003409DF" w:rsidRPr="0044346C">
        <w:rPr>
          <w:rFonts w:cs="Times New Roman"/>
        </w:rPr>
        <w:t>s</w:t>
      </w:r>
      <w:r w:rsidRPr="0044346C">
        <w:rPr>
          <w:rFonts w:cs="Times New Roman"/>
        </w:rPr>
        <w:t>, was isolated using 10 mL of MeOH with 0.1% acetic acid. Subsequently, 18 mL of MeOH with 0.1% acetic acid was used to remove free oxylipins and FAs. PG</w:t>
      </w:r>
      <w:r w:rsidR="003409DF" w:rsidRPr="0044346C">
        <w:rPr>
          <w:rFonts w:cs="Times New Roman"/>
        </w:rPr>
        <w:t>s were</w:t>
      </w:r>
      <w:r w:rsidRPr="0044346C">
        <w:rPr>
          <w:rFonts w:cs="Times New Roman"/>
        </w:rPr>
        <w:t xml:space="preserve"> eluted with 12 mL of H</w:t>
      </w:r>
      <w:r w:rsidRPr="0044346C">
        <w:rPr>
          <w:rFonts w:cs="Times New Roman"/>
          <w:vertAlign w:val="subscript"/>
        </w:rPr>
        <w:t>2</w:t>
      </w:r>
      <w:r w:rsidRPr="0044346C">
        <w:rPr>
          <w:rFonts w:cs="Times New Roman"/>
        </w:rPr>
        <w:t>O/ACN/IPA (6:18:76, v/v/v), and PI</w:t>
      </w:r>
      <w:r w:rsidR="003409DF" w:rsidRPr="0044346C">
        <w:rPr>
          <w:rFonts w:cs="Times New Roman"/>
        </w:rPr>
        <w:t>s</w:t>
      </w:r>
      <w:r w:rsidRPr="0044346C">
        <w:rPr>
          <w:rFonts w:cs="Times New Roman"/>
        </w:rPr>
        <w:t xml:space="preserve"> and PS</w:t>
      </w:r>
      <w:r w:rsidR="003409DF" w:rsidRPr="0044346C">
        <w:rPr>
          <w:rFonts w:cs="Times New Roman"/>
        </w:rPr>
        <w:t>s</w:t>
      </w:r>
      <w:r w:rsidRPr="0044346C">
        <w:rPr>
          <w:rFonts w:cs="Times New Roman"/>
        </w:rPr>
        <w:t xml:space="preserve"> were simultaneously isolated using 12 mL of H</w:t>
      </w:r>
      <w:r w:rsidRPr="0044346C">
        <w:rPr>
          <w:rFonts w:cs="Times New Roman"/>
          <w:vertAlign w:val="subscript"/>
        </w:rPr>
        <w:t>2</w:t>
      </w:r>
      <w:r w:rsidRPr="0044346C">
        <w:rPr>
          <w:rFonts w:cs="Times New Roman"/>
        </w:rPr>
        <w:t xml:space="preserve">O/ACN/IPA (20:35:45, v/v/v). Both solvents for PG and PI/PS elution contained 20 mM ammonium formate and 0.1% formic acid. </w:t>
      </w:r>
      <w:r w:rsidRPr="0044346C">
        <w:rPr>
          <w:rFonts w:cs="Times New Roman"/>
          <w:szCs w:val="20"/>
        </w:rPr>
        <w:t xml:space="preserve">Individual lipid fractions were eluted under a slight vacuum </w:t>
      </w:r>
      <w:r w:rsidRPr="0044346C">
        <w:rPr>
          <w:rFonts w:cs="Times New Roman"/>
          <w:szCs w:val="20"/>
        </w:rPr>
        <w:lastRenderedPageBreak/>
        <w:t xml:space="preserve">(~900 mbar) and collected in borosilicate glass tubes containing 8 µL of 30% glycerol in MeOH. After collection, each fraction was spiked with </w:t>
      </w:r>
      <w:r w:rsidRPr="0044346C">
        <w:rPr>
          <w:rFonts w:cs="Times New Roman"/>
        </w:rPr>
        <w:t xml:space="preserve">deuterium-labeled oxylipin </w:t>
      </w:r>
      <w:r w:rsidR="003409DF" w:rsidRPr="0044346C">
        <w:rPr>
          <w:rFonts w:cs="Times New Roman"/>
        </w:rPr>
        <w:t>internal standards</w:t>
      </w:r>
      <w:r w:rsidRPr="0044346C">
        <w:rPr>
          <w:rFonts w:cs="Times New Roman"/>
        </w:rPr>
        <w:t xml:space="preserve"> (each 1 pmol/100 µL plasma/cell extract (</w:t>
      </w:r>
      <w:r w:rsidRPr="0044346C">
        <w:rPr>
          <w:rFonts w:cs="Times New Roman"/>
          <w:szCs w:val="20"/>
        </w:rPr>
        <w:t>~</w:t>
      </w:r>
      <w:r w:rsidRPr="0044346C">
        <w:rPr>
          <w:rFonts w:cs="Times New Roman"/>
        </w:rPr>
        <w:t>400 µg cell protein))</w:t>
      </w:r>
      <w:r w:rsidRPr="0044346C">
        <w:rPr>
          <w:rFonts w:cs="Times New Roman"/>
          <w:szCs w:val="20"/>
        </w:rPr>
        <w:t xml:space="preserve"> and solvents were evaporated </w:t>
      </w:r>
      <w:r w:rsidRPr="0044346C">
        <w:rPr>
          <w:rFonts w:cs="Times New Roman"/>
        </w:rPr>
        <w:t xml:space="preserve">using a </w:t>
      </w:r>
      <w:r w:rsidRPr="0044346C">
        <w:t>CHRIST CT 02-50</w:t>
      </w:r>
      <w:r w:rsidRPr="0044346C">
        <w:rPr>
          <w:rFonts w:cs="Times New Roman"/>
        </w:rPr>
        <w:t xml:space="preserve"> rotary evaporator (30° C, 1 mbar). The residues were reconstituted in 100 µL ACN/</w:t>
      </w:r>
      <w:r w:rsidRPr="0044346C">
        <w:rPr>
          <w:rFonts w:cs="Times New Roman"/>
          <w:szCs w:val="20"/>
        </w:rPr>
        <w:t xml:space="preserve">IPA (50:50, v/v). Lipid extracts were either analyzed by non-targeted LC-high-resolution-MS (LC-HRMS) </w:t>
      </w:r>
      <w:r w:rsidRPr="0044346C">
        <w:rPr>
          <w:rFonts w:cs="Times New Roman"/>
          <w:szCs w:val="20"/>
        </w:rPr>
        <w:fldChar w:fldCharType="begin">
          <w:fldData xml:space="preserve">PEVuZE5vdGU+PENpdGU+PEF1dGhvcj5SdW5kPC9BdXRob3I+PFllYXI+MjAyNDwvWWVhcj48UmVj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</w:fldData>
        </w:fldChar>
      </w:r>
      <w:r w:rsidR="00637D55">
        <w:rPr>
          <w:rFonts w:cs="Times New Roman"/>
          <w:szCs w:val="20"/>
        </w:rPr>
        <w:instrText xml:space="preserve"> ADDIN EN.CITE </w:instrText>
      </w:r>
      <w:r w:rsidR="00637D55">
        <w:rPr>
          <w:rFonts w:cs="Times New Roman"/>
          <w:szCs w:val="20"/>
        </w:rPr>
        <w:fldChar w:fldCharType="begin">
          <w:fldData xml:space="preserve">PEVuZE5vdGU+PENpdGU+PEF1dGhvcj5SdW5kPC9BdXRob3I+PFllYXI+MjAyNDwvWWVhcj48UmVj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</w:fldData>
        </w:fldChar>
      </w:r>
      <w:r w:rsidR="00637D55">
        <w:rPr>
          <w:rFonts w:cs="Times New Roman"/>
          <w:szCs w:val="20"/>
        </w:rPr>
        <w:instrText xml:space="preserve"> ADDIN EN.CITE.DATA </w:instrText>
      </w:r>
      <w:r w:rsidR="00637D55">
        <w:rPr>
          <w:rFonts w:cs="Times New Roman"/>
          <w:szCs w:val="20"/>
        </w:rPr>
      </w:r>
      <w:r w:rsidR="00637D55">
        <w:rPr>
          <w:rFonts w:cs="Times New Roman"/>
          <w:szCs w:val="20"/>
        </w:rPr>
        <w:fldChar w:fldCharType="end"/>
      </w:r>
      <w:r w:rsidRPr="0044346C">
        <w:rPr>
          <w:rFonts w:cs="Times New Roman"/>
          <w:szCs w:val="20"/>
        </w:rPr>
      </w:r>
      <w:r w:rsidRPr="0044346C">
        <w:rPr>
          <w:rFonts w:cs="Times New Roman"/>
          <w:szCs w:val="20"/>
        </w:rPr>
        <w:fldChar w:fldCharType="separate"/>
      </w:r>
      <w:r w:rsidR="00637D55">
        <w:rPr>
          <w:rFonts w:cs="Times New Roman"/>
          <w:noProof/>
          <w:szCs w:val="20"/>
        </w:rPr>
        <w:t>(30)</w:t>
      </w:r>
      <w:r w:rsidRPr="0044346C">
        <w:rPr>
          <w:rFonts w:cs="Times New Roman"/>
          <w:szCs w:val="20"/>
        </w:rPr>
        <w:fldChar w:fldCharType="end"/>
      </w:r>
      <w:r w:rsidRPr="0044346C">
        <w:rPr>
          <w:rFonts w:cs="Times New Roman"/>
          <w:szCs w:val="20"/>
        </w:rPr>
        <w:t xml:space="preserve"> for method characterization described in the supplementary information </w:t>
      </w:r>
      <w:r w:rsidR="00071126">
        <w:rPr>
          <w:rFonts w:cs="Times New Roman"/>
          <w:szCs w:val="20"/>
        </w:rPr>
        <w:t xml:space="preserve">(Supplemental Fig. S5 – S13) </w:t>
      </w:r>
      <w:r w:rsidRPr="0044346C">
        <w:rPr>
          <w:rFonts w:cs="Times New Roman"/>
          <w:szCs w:val="20"/>
        </w:rPr>
        <w:t>or prepared for the quantification of total oxylipins/FA</w:t>
      </w:r>
      <w:r w:rsidR="003409DF" w:rsidRPr="0044346C">
        <w:rPr>
          <w:rFonts w:cs="Times New Roman"/>
          <w:szCs w:val="20"/>
        </w:rPr>
        <w:t>s</w:t>
      </w:r>
      <w:r w:rsidRPr="0044346C">
        <w:rPr>
          <w:rFonts w:cs="Times New Roman"/>
          <w:szCs w:val="20"/>
        </w:rPr>
        <w:t xml:space="preserve">. For this, the reconstituted fractions were mixed with </w:t>
      </w:r>
      <w:r w:rsidR="002E2A61" w:rsidRPr="0044346C">
        <w:rPr>
          <w:rFonts w:cs="Times New Roman"/>
          <w:szCs w:val="20"/>
        </w:rPr>
        <w:t>300 </w:t>
      </w:r>
      <w:r w:rsidRPr="0044346C">
        <w:rPr>
          <w:rFonts w:cs="Times New Roman"/>
          <w:szCs w:val="20"/>
        </w:rPr>
        <w:t xml:space="preserve">µL IPA and centrifuged. Hydrolysis </w:t>
      </w:r>
      <w:r w:rsidR="002E2A61" w:rsidRPr="0044346C">
        <w:rPr>
          <w:rFonts w:cs="Times New Roman"/>
          <w:szCs w:val="20"/>
        </w:rPr>
        <w:t xml:space="preserve">was </w:t>
      </w:r>
      <w:r w:rsidRPr="0044346C">
        <w:rPr>
          <w:rFonts w:cs="Times New Roman"/>
          <w:szCs w:val="20"/>
        </w:rPr>
        <w:t xml:space="preserve">carried out following the addition of 100 µl water and </w:t>
      </w:r>
      <w:r w:rsidRPr="0044346C">
        <w:rPr>
          <w:rFonts w:cs="Times New Roman"/>
        </w:rPr>
        <w:t>100 µL 0.6 M KOH in H</w:t>
      </w:r>
      <w:r w:rsidRPr="0044346C">
        <w:rPr>
          <w:rFonts w:cs="Times New Roman"/>
          <w:vertAlign w:val="subscript"/>
        </w:rPr>
        <w:t>2</w:t>
      </w:r>
      <w:r w:rsidRPr="0044346C">
        <w:rPr>
          <w:rFonts w:cs="Times New Roman"/>
        </w:rPr>
        <w:t>O/MeOH 25:75, v/v) for 30 min at 60 °C.</w:t>
      </w:r>
    </w:p>
    <w:p w14:paraId="7EE3162F" w14:textId="3F4A6C39" w:rsidR="00386647" w:rsidRDefault="00386647" w:rsidP="00386647">
      <w:pPr>
        <w:rPr>
          <w:i/>
          <w:iCs/>
        </w:rPr>
      </w:pPr>
      <w:r w:rsidRPr="00D14C0E">
        <w:rPr>
          <w:i/>
          <w:iCs/>
        </w:rPr>
        <w:t>Quantification of oxylipins</w:t>
      </w:r>
      <w:r w:rsidR="00737C10" w:rsidRPr="00D14C0E">
        <w:rPr>
          <w:i/>
          <w:iCs/>
        </w:rPr>
        <w:t xml:space="preserve"> and fatty acids</w:t>
      </w:r>
    </w:p>
    <w:p w14:paraId="2A8DD8F7" w14:textId="77777777" w:rsidR="00D14C0E" w:rsidRPr="00D14C0E" w:rsidRDefault="00D14C0E" w:rsidP="00386647">
      <w:pPr>
        <w:rPr>
          <w:i/>
          <w:iCs/>
        </w:rPr>
      </w:pPr>
    </w:p>
    <w:p w14:paraId="4F6DB717" w14:textId="54F86291" w:rsidR="00386647" w:rsidRPr="0044346C" w:rsidRDefault="00386647" w:rsidP="00A9485D">
      <w:pPr>
        <w:spacing w:line="480" w:lineRule="auto"/>
        <w:ind w:firstLine="720"/>
        <w:jc w:val="both"/>
        <w:rPr>
          <w:rFonts w:cs="Times New Roman"/>
        </w:rPr>
      </w:pPr>
      <w:r w:rsidRPr="0044346C">
        <w:rPr>
          <w:rFonts w:cs="Times New Roman"/>
        </w:rPr>
        <w:t>The a</w:t>
      </w:r>
      <w:r w:rsidRPr="00291C9A">
        <w:rPr>
          <w:rFonts w:cs="Times New Roman"/>
        </w:rPr>
        <w:t xml:space="preserve">nalysis of free and total oxylipins was conducted as described </w:t>
      </w:r>
      <w:r w:rsidR="003409DF" w:rsidRPr="00291C9A">
        <w:rPr>
          <w:rFonts w:cs="Times New Roman"/>
        </w:rPr>
        <w:t xml:space="preserve">elsewhere </w:t>
      </w:r>
      <w:r w:rsidRPr="00291C9A">
        <w:rPr>
          <w:rFonts w:cs="Times New Roman"/>
        </w:rPr>
        <w:fldChar w:fldCharType="begin">
          <w:fldData xml:space="preserve">PEVuZE5vdGU+PENpdGU+PEF1dGhvcj5IYXJ0dW5nPC9BdXRob3I+PFllYXI+MjAyMzwvWWVhcj48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</w:fldData>
        </w:fldChar>
      </w:r>
      <w:r w:rsidR="00637D55" w:rsidRPr="00291C9A">
        <w:rPr>
          <w:rFonts w:cs="Times New Roman"/>
        </w:rPr>
        <w:instrText xml:space="preserve"> ADDIN EN.CITE </w:instrText>
      </w:r>
      <w:r w:rsidR="00637D55" w:rsidRPr="00291C9A">
        <w:rPr>
          <w:rFonts w:cs="Times New Roman"/>
        </w:rPr>
        <w:fldChar w:fldCharType="begin">
          <w:fldData xml:space="preserve">PEVuZE5vdGU+PENpdGU+PEF1dGhvcj5IYXJ0dW5nPC9BdXRob3I+PFllYXI+MjAyMzwvWWVhcj48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</w:fldData>
        </w:fldChar>
      </w:r>
      <w:r w:rsidR="00637D55" w:rsidRPr="00291C9A">
        <w:rPr>
          <w:rFonts w:cs="Times New Roman"/>
        </w:rPr>
        <w:instrText xml:space="preserve"> ADDIN EN.CITE.DATA </w:instrText>
      </w:r>
      <w:r w:rsidR="00637D55" w:rsidRPr="00291C9A">
        <w:rPr>
          <w:rFonts w:cs="Times New Roman"/>
        </w:rPr>
      </w:r>
      <w:r w:rsidR="00637D55" w:rsidRPr="00291C9A">
        <w:rPr>
          <w:rFonts w:cs="Times New Roman"/>
        </w:rPr>
        <w:fldChar w:fldCharType="end"/>
      </w:r>
      <w:r w:rsidRPr="00291C9A">
        <w:rPr>
          <w:rFonts w:cs="Times New Roman"/>
        </w:rPr>
      </w:r>
      <w:r w:rsidRPr="00291C9A">
        <w:rPr>
          <w:rFonts w:cs="Times New Roman"/>
        </w:rPr>
        <w:fldChar w:fldCharType="separate"/>
      </w:r>
      <w:r w:rsidR="00637D55" w:rsidRPr="00291C9A">
        <w:rPr>
          <w:rFonts w:cs="Times New Roman"/>
          <w:noProof/>
        </w:rPr>
        <w:t>(23, 31-34)</w:t>
      </w:r>
      <w:r w:rsidRPr="00291C9A">
        <w:rPr>
          <w:rFonts w:cs="Times New Roman"/>
        </w:rPr>
        <w:fldChar w:fldCharType="end"/>
      </w:r>
      <w:r w:rsidRPr="00291C9A">
        <w:rPr>
          <w:rFonts w:cs="Times New Roman"/>
        </w:rPr>
        <w:t>. Briefly, after protein precipitation in organic solvent, oxylipins were extracted either directly (free oxylipins</w:t>
      </w:r>
      <w:r w:rsidR="00E60BF0" w:rsidRPr="00291C9A">
        <w:rPr>
          <w:rFonts w:cs="Times New Roman"/>
        </w:rPr>
        <w:t>, Fig. </w:t>
      </w:r>
      <w:r w:rsidR="00722EBB" w:rsidRPr="00291C9A">
        <w:rPr>
          <w:rFonts w:cs="Times New Roman"/>
        </w:rPr>
        <w:t>2</w:t>
      </w:r>
      <w:r w:rsidR="00E60BF0" w:rsidRPr="00291C9A">
        <w:rPr>
          <w:rFonts w:cs="Times New Roman"/>
        </w:rPr>
        <w:t>A</w:t>
      </w:r>
      <w:r w:rsidRPr="00291C9A">
        <w:rPr>
          <w:rFonts w:cs="Times New Roman"/>
        </w:rPr>
        <w:t>)</w:t>
      </w:r>
      <w:r w:rsidR="00A3487B" w:rsidRPr="00291C9A">
        <w:rPr>
          <w:rFonts w:cs="Times New Roman"/>
        </w:rPr>
        <w:t>,</w:t>
      </w:r>
      <w:r w:rsidRPr="00291C9A">
        <w:rPr>
          <w:rFonts w:cs="Times New Roman"/>
        </w:rPr>
        <w:t xml:space="preserve"> or after alkaline hydrolysis</w:t>
      </w:r>
      <w:r w:rsidR="00A9485D" w:rsidRPr="00291C9A">
        <w:rPr>
          <w:rFonts w:cs="Times New Roman"/>
        </w:rPr>
        <w:t xml:space="preserve"> </w:t>
      </w:r>
      <w:r w:rsidR="00A9485D" w:rsidRPr="00291C9A">
        <w:rPr>
          <w:rFonts w:cs="Times New Roman"/>
        </w:rPr>
        <w:fldChar w:fldCharType="begin">
          <w:fldData xml:space="preserve">PEVuZE5vdGU+PENpdGU+PEF1dGhvcj5Pc3Rlcm1hbm48L0F1dGhvcj48WWVhcj4yMDIwPC9ZZWFy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</w:fldData>
        </w:fldChar>
      </w:r>
      <w:r w:rsidR="00637D55" w:rsidRPr="00291C9A">
        <w:rPr>
          <w:rFonts w:cs="Times New Roman"/>
        </w:rPr>
        <w:instrText xml:space="preserve"> ADDIN EN.CITE </w:instrText>
      </w:r>
      <w:r w:rsidR="00637D55" w:rsidRPr="00291C9A">
        <w:rPr>
          <w:rFonts w:cs="Times New Roman"/>
        </w:rPr>
        <w:fldChar w:fldCharType="begin">
          <w:fldData xml:space="preserve">PEVuZE5vdGU+PENpdGU+PEF1dGhvcj5Pc3Rlcm1hbm48L0F1dGhvcj48WWVhcj4yMDIwPC9ZZWFy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</w:fldData>
        </w:fldChar>
      </w:r>
      <w:r w:rsidR="00637D55" w:rsidRPr="00291C9A">
        <w:rPr>
          <w:rFonts w:cs="Times New Roman"/>
        </w:rPr>
        <w:instrText xml:space="preserve"> ADDIN EN.CITE.DATA </w:instrText>
      </w:r>
      <w:r w:rsidR="00637D55" w:rsidRPr="00291C9A">
        <w:rPr>
          <w:rFonts w:cs="Times New Roman"/>
        </w:rPr>
      </w:r>
      <w:r w:rsidR="00637D55" w:rsidRPr="00291C9A">
        <w:rPr>
          <w:rFonts w:cs="Times New Roman"/>
        </w:rPr>
        <w:fldChar w:fldCharType="end"/>
      </w:r>
      <w:r w:rsidR="00A9485D" w:rsidRPr="00291C9A">
        <w:rPr>
          <w:rFonts w:cs="Times New Roman"/>
        </w:rPr>
      </w:r>
      <w:r w:rsidR="00A9485D" w:rsidRPr="00291C9A">
        <w:rPr>
          <w:rFonts w:cs="Times New Roman"/>
        </w:rPr>
        <w:fldChar w:fldCharType="separate"/>
      </w:r>
      <w:r w:rsidR="00637D55" w:rsidRPr="00291C9A">
        <w:rPr>
          <w:rFonts w:cs="Times New Roman"/>
          <w:noProof/>
        </w:rPr>
        <w:t>(23)</w:t>
      </w:r>
      <w:r w:rsidR="00A9485D" w:rsidRPr="00291C9A">
        <w:rPr>
          <w:rFonts w:cs="Times New Roman"/>
        </w:rPr>
        <w:fldChar w:fldCharType="end"/>
      </w:r>
      <w:r w:rsidR="00895B0C" w:rsidRPr="00291C9A">
        <w:rPr>
          <w:rFonts w:cs="Times New Roman"/>
        </w:rPr>
        <w:t xml:space="preserve"> </w:t>
      </w:r>
      <w:r w:rsidRPr="00291C9A">
        <w:rPr>
          <w:rFonts w:cs="Times New Roman"/>
        </w:rPr>
        <w:t>(total oxylipins</w:t>
      </w:r>
      <w:r w:rsidR="00E60BF0" w:rsidRPr="00291C9A">
        <w:rPr>
          <w:rFonts w:cs="Times New Roman"/>
        </w:rPr>
        <w:t>,</w:t>
      </w:r>
      <w:r w:rsidR="00E60BF0" w:rsidRPr="00291C9A" w:rsidDel="00E60BF0">
        <w:rPr>
          <w:rFonts w:cs="Times New Roman"/>
        </w:rPr>
        <w:t xml:space="preserve"> </w:t>
      </w:r>
      <w:r w:rsidRPr="00291C9A">
        <w:rPr>
          <w:rFonts w:cs="Times New Roman"/>
        </w:rPr>
        <w:t>Fig</w:t>
      </w:r>
      <w:r w:rsidR="00A9485D" w:rsidRPr="00291C9A">
        <w:rPr>
          <w:rFonts w:cs="Times New Roman"/>
        </w:rPr>
        <w:t>.</w:t>
      </w:r>
      <w:r w:rsidRPr="00291C9A">
        <w:rPr>
          <w:rFonts w:cs="Times New Roman"/>
        </w:rPr>
        <w:t xml:space="preserve"> </w:t>
      </w:r>
      <w:r w:rsidR="00722EBB" w:rsidRPr="00291C9A">
        <w:rPr>
          <w:rFonts w:cs="Times New Roman"/>
        </w:rPr>
        <w:t>2</w:t>
      </w:r>
      <w:r w:rsidR="00E60BF0" w:rsidRPr="00291C9A">
        <w:rPr>
          <w:rFonts w:cs="Times New Roman"/>
        </w:rPr>
        <w:t>B</w:t>
      </w:r>
      <w:r w:rsidRPr="00291C9A">
        <w:rPr>
          <w:rFonts w:cs="Times New Roman"/>
        </w:rPr>
        <w:t xml:space="preserve">) </w:t>
      </w:r>
      <w:r w:rsidR="009A0F93" w:rsidRPr="00291C9A">
        <w:rPr>
          <w:rFonts w:cs="Times New Roman"/>
        </w:rPr>
        <w:t>using</w:t>
      </w:r>
      <w:r w:rsidR="00F83E9E" w:rsidRPr="00291C9A">
        <w:rPr>
          <w:rFonts w:cs="Times New Roman"/>
        </w:rPr>
        <w:t xml:space="preserve"> mixed-mode anion exchange</w:t>
      </w:r>
      <w:r w:rsidR="009A0F93" w:rsidRPr="00291C9A">
        <w:rPr>
          <w:rFonts w:cs="Times New Roman"/>
        </w:rPr>
        <w:t xml:space="preserve"> </w:t>
      </w:r>
      <w:r w:rsidR="00F83E9E" w:rsidRPr="00291C9A">
        <w:rPr>
          <w:rFonts w:cs="Times New Roman"/>
        </w:rPr>
        <w:t>O</w:t>
      </w:r>
      <w:r w:rsidR="009A0F93" w:rsidRPr="00291C9A">
        <w:rPr>
          <w:rFonts w:cs="Times New Roman"/>
        </w:rPr>
        <w:t>asis</w:t>
      </w:r>
      <w:r w:rsidR="00A9485D" w:rsidRPr="00291C9A">
        <w:rPr>
          <w:rFonts w:cs="Times New Roman"/>
        </w:rPr>
        <w:t xml:space="preserve"> </w:t>
      </w:r>
      <w:r w:rsidR="009A0F93" w:rsidRPr="00291C9A">
        <w:rPr>
          <w:rFonts w:cs="Times New Roman"/>
        </w:rPr>
        <w:t>Max cartridges,</w:t>
      </w:r>
      <w:r w:rsidR="00E306FF" w:rsidRPr="00291C9A">
        <w:rPr>
          <w:rFonts w:cs="Times New Roman"/>
        </w:rPr>
        <w:t xml:space="preserve"> </w:t>
      </w:r>
      <w:r w:rsidR="00B60CB7" w:rsidRPr="00291C9A">
        <w:rPr>
          <w:rFonts w:cs="Times New Roman"/>
        </w:rPr>
        <w:t>(</w:t>
      </w:r>
      <w:r w:rsidR="009A0F93" w:rsidRPr="00291C9A">
        <w:rPr>
          <w:rFonts w:cs="Times New Roman"/>
        </w:rPr>
        <w:t>3 mL, 60 mg sorbent per cartridge, particle size 30 µm</w:t>
      </w:r>
      <w:r w:rsidR="00A9485D" w:rsidRPr="00291C9A">
        <w:rPr>
          <w:rFonts w:cs="Times New Roman"/>
        </w:rPr>
        <w:t>, from Waters, Eschborn, Germany</w:t>
      </w:r>
      <w:r w:rsidR="009A0F93" w:rsidRPr="00291C9A">
        <w:rPr>
          <w:rFonts w:cs="Times New Roman"/>
        </w:rPr>
        <w:t>.</w:t>
      </w:r>
      <w:r w:rsidR="00A9485D" w:rsidRPr="00291C9A">
        <w:rPr>
          <w:rFonts w:cs="Times New Roman"/>
        </w:rPr>
        <w:t xml:space="preserve"> </w:t>
      </w:r>
      <w:r w:rsidR="004C447F" w:rsidRPr="00291C9A">
        <w:rPr>
          <w:rFonts w:cs="Times New Roman"/>
        </w:rPr>
        <w:t>LC-MS/MS</w:t>
      </w:r>
      <w:r w:rsidR="009A0F93" w:rsidRPr="00291C9A">
        <w:rPr>
          <w:rFonts w:cs="Times New Roman"/>
        </w:rPr>
        <w:t xml:space="preserve"> oxylipin</w:t>
      </w:r>
      <w:r w:rsidR="004C447F" w:rsidRPr="00291C9A">
        <w:rPr>
          <w:rFonts w:cs="Times New Roman"/>
        </w:rPr>
        <w:t xml:space="preserve"> a</w:t>
      </w:r>
      <w:r w:rsidR="00A3487B" w:rsidRPr="00291C9A">
        <w:rPr>
          <w:rFonts w:cs="Times New Roman"/>
        </w:rPr>
        <w:t xml:space="preserve">nalysis </w:t>
      </w:r>
      <w:r w:rsidRPr="00291C9A">
        <w:rPr>
          <w:rFonts w:cs="Times New Roman"/>
        </w:rPr>
        <w:t>was performed</w:t>
      </w:r>
      <w:r w:rsidR="009A0F93" w:rsidRPr="0044346C">
        <w:rPr>
          <w:rFonts w:cs="Times New Roman"/>
        </w:rPr>
        <w:t xml:space="preserve"> by external calibration with internal standards using a</w:t>
      </w:r>
      <w:r w:rsidRPr="0044346C">
        <w:rPr>
          <w:rFonts w:cs="Times New Roman"/>
        </w:rPr>
        <w:t xml:space="preserve"> </w:t>
      </w:r>
      <w:r w:rsidR="008C1716" w:rsidRPr="0044346C">
        <w:rPr>
          <w:rFonts w:cs="Times New Roman"/>
        </w:rPr>
        <w:t>1290 Infinity LC II System (Agilent</w:t>
      </w:r>
      <w:r w:rsidR="006208AA" w:rsidRPr="0044346C">
        <w:rPr>
          <w:rFonts w:cs="Times New Roman"/>
        </w:rPr>
        <w:t xml:space="preserve"> Technologies</w:t>
      </w:r>
      <w:r w:rsidR="008C1716" w:rsidRPr="0044346C">
        <w:rPr>
          <w:rFonts w:cs="Times New Roman"/>
        </w:rPr>
        <w:t xml:space="preserve">, Waldbronn, Germany) coupled to a </w:t>
      </w:r>
      <w:r w:rsidRPr="0044346C">
        <w:rPr>
          <w:rFonts w:cs="Times New Roman"/>
        </w:rPr>
        <w:t>QTRAP5500 mass spectrometer operating in</w:t>
      </w:r>
      <w:r w:rsidR="00B60CB7" w:rsidRPr="0044346C">
        <w:rPr>
          <w:rFonts w:cs="Times New Roman"/>
        </w:rPr>
        <w:t xml:space="preserve"> scheduled</w:t>
      </w:r>
      <w:r w:rsidRPr="0044346C">
        <w:rPr>
          <w:rFonts w:cs="Times New Roman"/>
        </w:rPr>
        <w:t xml:space="preserve"> selected reaction monitoring mode</w:t>
      </w:r>
      <w:r w:rsidR="00E44CB9" w:rsidRPr="0044346C">
        <w:rPr>
          <w:rFonts w:cs="Times New Roman"/>
        </w:rPr>
        <w:t>.</w:t>
      </w:r>
      <w:r w:rsidR="00737C10" w:rsidRPr="0044346C">
        <w:rPr>
          <w:rFonts w:cs="Times New Roman"/>
        </w:rPr>
        <w:t xml:space="preserve"> Fatty acids were quantified </w:t>
      </w:r>
      <w:r w:rsidR="009A0F93" w:rsidRPr="0044346C">
        <w:rPr>
          <w:rFonts w:cs="Times New Roman"/>
        </w:rPr>
        <w:t xml:space="preserve">using the same sample preparation as </w:t>
      </w:r>
      <w:r w:rsidR="00737C10" w:rsidRPr="0044346C">
        <w:rPr>
          <w:rFonts w:cs="Times New Roman"/>
        </w:rPr>
        <w:t xml:space="preserve">described </w:t>
      </w:r>
      <w:r w:rsidR="003409DF" w:rsidRPr="0044346C">
        <w:rPr>
          <w:rFonts w:cs="Times New Roman"/>
        </w:rPr>
        <w:t xml:space="preserve">elsewhere </w:t>
      </w:r>
      <w:r w:rsidR="00737C10" w:rsidRPr="0044346C">
        <w:rPr>
          <w:rFonts w:cs="Times New Roman"/>
        </w:rPr>
        <w:fldChar w:fldCharType="begin">
          <w:fldData xml:space="preserve">PEVuZE5vdGU+PENpdGU+PEF1dGhvcj5Lb2NoPC9BdXRob3I+PFllYXI+MjAyMTwvWWVhcj48UmVj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</w:fldData>
        </w:fldChar>
      </w:r>
      <w:r w:rsidR="00637D55">
        <w:rPr>
          <w:rFonts w:cs="Times New Roman"/>
        </w:rPr>
        <w:instrText xml:space="preserve"> ADDIN EN.CITE </w:instrText>
      </w:r>
      <w:r w:rsidR="00637D55">
        <w:rPr>
          <w:rFonts w:cs="Times New Roman"/>
        </w:rPr>
        <w:fldChar w:fldCharType="begin">
          <w:fldData xml:space="preserve">PEVuZE5vdGU+PENpdGU+PEF1dGhvcj5Lb2NoPC9BdXRob3I+PFllYXI+MjAyMTwvWWVhcj48UmVj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</w:fldData>
        </w:fldChar>
      </w:r>
      <w:r w:rsidR="00637D55">
        <w:rPr>
          <w:rFonts w:cs="Times New Roman"/>
        </w:rPr>
        <w:instrText xml:space="preserve"> ADDIN EN.CITE.DATA </w:instrText>
      </w:r>
      <w:r w:rsidR="00637D55">
        <w:rPr>
          <w:rFonts w:cs="Times New Roman"/>
        </w:rPr>
      </w:r>
      <w:r w:rsidR="00637D55">
        <w:rPr>
          <w:rFonts w:cs="Times New Roman"/>
        </w:rPr>
        <w:fldChar w:fldCharType="end"/>
      </w:r>
      <w:r w:rsidR="00737C10" w:rsidRPr="0044346C">
        <w:rPr>
          <w:rFonts w:cs="Times New Roman"/>
        </w:rPr>
      </w:r>
      <w:r w:rsidR="00737C10" w:rsidRPr="0044346C">
        <w:rPr>
          <w:rFonts w:cs="Times New Roman"/>
        </w:rPr>
        <w:fldChar w:fldCharType="separate"/>
      </w:r>
      <w:r w:rsidR="00637D55">
        <w:rPr>
          <w:rFonts w:cs="Times New Roman"/>
          <w:noProof/>
        </w:rPr>
        <w:t>(35)</w:t>
      </w:r>
      <w:r w:rsidR="00737C10" w:rsidRPr="0044346C">
        <w:rPr>
          <w:rFonts w:cs="Times New Roman"/>
        </w:rPr>
        <w:fldChar w:fldCharType="end"/>
      </w:r>
      <w:r w:rsidR="00737C10" w:rsidRPr="0044346C">
        <w:rPr>
          <w:rFonts w:cs="Times New Roman"/>
        </w:rPr>
        <w:t>. LC-MS/MS</w:t>
      </w:r>
      <w:r w:rsidR="009A0F93" w:rsidRPr="0044346C">
        <w:rPr>
          <w:rFonts w:cs="Times New Roman"/>
        </w:rPr>
        <w:t xml:space="preserve"> fatty acid</w:t>
      </w:r>
      <w:r w:rsidR="00737C10" w:rsidRPr="0044346C">
        <w:rPr>
          <w:rFonts w:cs="Times New Roman"/>
        </w:rPr>
        <w:t xml:space="preserve"> analysis was performed</w:t>
      </w:r>
      <w:r w:rsidR="009A0F93" w:rsidRPr="0044346C">
        <w:rPr>
          <w:rFonts w:cs="Times New Roman"/>
        </w:rPr>
        <w:t xml:space="preserve"> by external calibration with internal standards</w:t>
      </w:r>
      <w:r w:rsidR="00737C10" w:rsidRPr="0044346C">
        <w:rPr>
          <w:rFonts w:cs="Times New Roman"/>
        </w:rPr>
        <w:t xml:space="preserve"> using a 1260 Infinity LC System (Agilent</w:t>
      </w:r>
      <w:r w:rsidR="006208AA" w:rsidRPr="0044346C">
        <w:rPr>
          <w:rFonts w:cs="Times New Roman"/>
        </w:rPr>
        <w:t xml:space="preserve"> Technologies</w:t>
      </w:r>
      <w:r w:rsidR="00737C10" w:rsidRPr="0044346C">
        <w:rPr>
          <w:rFonts w:cs="Times New Roman"/>
        </w:rPr>
        <w:t>, Waldbronn, Germany) coupled to an API 3200 instrument (AB Sciex, Darmstadt, Germany) operating in</w:t>
      </w:r>
      <w:r w:rsidR="00B60CB7" w:rsidRPr="0044346C">
        <w:rPr>
          <w:rFonts w:cs="Times New Roman"/>
        </w:rPr>
        <w:t xml:space="preserve"> scheduled</w:t>
      </w:r>
      <w:r w:rsidR="00737C10" w:rsidRPr="0044346C">
        <w:rPr>
          <w:rFonts w:cs="Times New Roman"/>
        </w:rPr>
        <w:t xml:space="preserve"> selected reaction monitoring mode. </w:t>
      </w:r>
      <w:r w:rsidR="00FB4DCF">
        <w:rPr>
          <w:rFonts w:cs="Times New Roman"/>
        </w:rPr>
        <w:t xml:space="preserve">Detailed information </w:t>
      </w:r>
      <w:r w:rsidR="00C85145">
        <w:rPr>
          <w:rFonts w:cs="Times New Roman"/>
        </w:rPr>
        <w:t>regarding</w:t>
      </w:r>
      <w:r w:rsidR="00FB4DCF">
        <w:rPr>
          <w:rFonts w:cs="Times New Roman"/>
        </w:rPr>
        <w:t xml:space="preserve"> the oxylipin analysis including all information according to</w:t>
      </w:r>
      <w:r w:rsidR="00C85145">
        <w:rPr>
          <w:rFonts w:cs="Times New Roman"/>
        </w:rPr>
        <w:t xml:space="preserve"> </w:t>
      </w:r>
      <w:r w:rsidR="00C85145">
        <w:rPr>
          <w:rFonts w:cs="Times New Roman"/>
        </w:rPr>
        <w:fldChar w:fldCharType="begin">
          <w:fldData xml:space="preserve">PEVuZE5vdGU+PENpdGU+PEF1dGhvcj5TY2hlYmI8L0F1dGhvcj48WWVhcj4yMDI1PC9ZZWFyPjxS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</w:fldData>
        </w:fldChar>
      </w:r>
      <w:r w:rsidR="00C85145">
        <w:rPr>
          <w:rFonts w:cs="Times New Roman"/>
        </w:rPr>
        <w:instrText xml:space="preserve"> ADDIN EN.CITE </w:instrText>
      </w:r>
      <w:r w:rsidR="00C85145">
        <w:rPr>
          <w:rFonts w:cs="Times New Roman"/>
        </w:rPr>
        <w:fldChar w:fldCharType="begin">
          <w:fldData xml:space="preserve">PEVuZE5vdGU+PENpdGU+PEF1dGhvcj5TY2hlYmI8L0F1dGhvcj48WWVhcj4yMDI1PC9ZZWFyPjxS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</w:fldData>
        </w:fldChar>
      </w:r>
      <w:r w:rsidR="00C85145">
        <w:rPr>
          <w:rFonts w:cs="Times New Roman"/>
        </w:rPr>
        <w:instrText xml:space="preserve"> ADDIN EN.CITE.DATA </w:instrText>
      </w:r>
      <w:r w:rsidR="00C85145">
        <w:rPr>
          <w:rFonts w:cs="Times New Roman"/>
        </w:rPr>
      </w:r>
      <w:r w:rsidR="00C85145">
        <w:rPr>
          <w:rFonts w:cs="Times New Roman"/>
        </w:rPr>
        <w:fldChar w:fldCharType="end"/>
      </w:r>
      <w:r w:rsidR="00C85145">
        <w:rPr>
          <w:rFonts w:cs="Times New Roman"/>
        </w:rPr>
      </w:r>
      <w:r w:rsidR="00C85145">
        <w:rPr>
          <w:rFonts w:cs="Times New Roman"/>
        </w:rPr>
        <w:fldChar w:fldCharType="separate"/>
      </w:r>
      <w:r w:rsidR="00C85145">
        <w:rPr>
          <w:rFonts w:cs="Times New Roman"/>
          <w:noProof/>
        </w:rPr>
        <w:t>(36)</w:t>
      </w:r>
      <w:r w:rsidR="00C85145">
        <w:rPr>
          <w:rFonts w:cs="Times New Roman"/>
        </w:rPr>
        <w:fldChar w:fldCharType="end"/>
      </w:r>
      <w:r w:rsidR="00FB4DCF">
        <w:rPr>
          <w:rFonts w:cs="Times New Roman"/>
        </w:rPr>
        <w:t xml:space="preserve"> are found in the SI</w:t>
      </w:r>
      <w:r w:rsidR="00C85145">
        <w:rPr>
          <w:rFonts w:cs="Times New Roman"/>
        </w:rPr>
        <w:t>. M</w:t>
      </w:r>
      <w:r w:rsidR="00FB4DCF">
        <w:rPr>
          <w:rFonts w:cs="Times New Roman"/>
        </w:rPr>
        <w:t>oreover</w:t>
      </w:r>
      <w:r w:rsidR="00A52860">
        <w:rPr>
          <w:rFonts w:cs="Times New Roman"/>
        </w:rPr>
        <w:t>,</w:t>
      </w:r>
      <w:r w:rsidR="00FB4DCF">
        <w:rPr>
          <w:rFonts w:cs="Times New Roman"/>
        </w:rPr>
        <w:t xml:space="preserve"> information is reported </w:t>
      </w:r>
      <w:r w:rsidR="00C85145">
        <w:rPr>
          <w:rFonts w:cs="Times New Roman"/>
        </w:rPr>
        <w:t xml:space="preserve">in the </w:t>
      </w:r>
      <w:r w:rsidR="00C85145" w:rsidRPr="00C85145">
        <w:rPr>
          <w:rFonts w:cs="Times New Roman"/>
        </w:rPr>
        <w:t>Lipidomics Minimal Reporting Checklist</w:t>
      </w:r>
      <w:r w:rsidR="00FB4DCF">
        <w:rPr>
          <w:rFonts w:cs="Times New Roman"/>
        </w:rPr>
        <w:t xml:space="preserve"> </w:t>
      </w:r>
      <w:r w:rsidR="00C85145">
        <w:rPr>
          <w:rFonts w:cs="Times New Roman"/>
        </w:rPr>
        <w:fldChar w:fldCharType="begin">
          <w:fldData xml:space="preserve">PEVuZE5vdGU+PENpdGU+PEF1dGhvcj5Lb3Bjenluc2tpPC9BdXRob3I+PFllYXI+MjAyNDwvWWVh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</w:fldData>
        </w:fldChar>
      </w:r>
      <w:r w:rsidR="00C85145">
        <w:rPr>
          <w:rFonts w:cs="Times New Roman"/>
        </w:rPr>
        <w:instrText xml:space="preserve"> ADDIN EN.CITE </w:instrText>
      </w:r>
      <w:r w:rsidR="00C85145">
        <w:rPr>
          <w:rFonts w:cs="Times New Roman"/>
        </w:rPr>
        <w:fldChar w:fldCharType="begin">
          <w:fldData xml:space="preserve">PEVuZE5vdGU+PENpdGU+PEF1dGhvcj5Lb3Bjenluc2tpPC9BdXRob3I+PFllYXI+MjAyNDwvWWVh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</w:fldData>
        </w:fldChar>
      </w:r>
      <w:r w:rsidR="00C85145">
        <w:rPr>
          <w:rFonts w:cs="Times New Roman"/>
        </w:rPr>
        <w:instrText xml:space="preserve"> ADDIN EN.CITE.DATA </w:instrText>
      </w:r>
      <w:r w:rsidR="00C85145">
        <w:rPr>
          <w:rFonts w:cs="Times New Roman"/>
        </w:rPr>
      </w:r>
      <w:r w:rsidR="00C85145">
        <w:rPr>
          <w:rFonts w:cs="Times New Roman"/>
        </w:rPr>
        <w:fldChar w:fldCharType="end"/>
      </w:r>
      <w:r w:rsidR="00C85145">
        <w:rPr>
          <w:rFonts w:cs="Times New Roman"/>
        </w:rPr>
      </w:r>
      <w:r w:rsidR="00C85145">
        <w:rPr>
          <w:rFonts w:cs="Times New Roman"/>
        </w:rPr>
        <w:fldChar w:fldCharType="separate"/>
      </w:r>
      <w:r w:rsidR="00C85145">
        <w:rPr>
          <w:rFonts w:cs="Times New Roman"/>
          <w:noProof/>
        </w:rPr>
        <w:t>(37)</w:t>
      </w:r>
      <w:r w:rsidR="00C85145">
        <w:rPr>
          <w:rFonts w:cs="Times New Roman"/>
        </w:rPr>
        <w:fldChar w:fldCharType="end"/>
      </w:r>
      <w:r w:rsidR="004B08A9">
        <w:rPr>
          <w:rFonts w:cs="Times New Roman"/>
        </w:rPr>
        <w:t xml:space="preserve"> (</w:t>
      </w:r>
      <w:r w:rsidR="004B08A9" w:rsidRPr="004B08A9">
        <w:rPr>
          <w:rFonts w:cs="Times New Roman"/>
          <w:color w:val="EE0000"/>
        </w:rPr>
        <w:t>DOI:XXXX</w:t>
      </w:r>
      <w:r w:rsidR="004B08A9">
        <w:rPr>
          <w:rFonts w:cs="Times New Roman"/>
        </w:rPr>
        <w:t>)</w:t>
      </w:r>
      <w:r w:rsidR="00C85145">
        <w:rPr>
          <w:rFonts w:cs="Times New Roman"/>
        </w:rPr>
        <w:t>.</w:t>
      </w:r>
    </w:p>
    <w:p w14:paraId="0939A3A7" w14:textId="77777777" w:rsidR="00985BF7" w:rsidRDefault="00985BF7" w:rsidP="00977A11">
      <w:pPr>
        <w:rPr>
          <w:i/>
          <w:iCs/>
        </w:rPr>
      </w:pPr>
      <w:r w:rsidRPr="00D14C0E">
        <w:rPr>
          <w:i/>
          <w:iCs/>
        </w:rPr>
        <w:t>n3-PUFA supplementation study</w:t>
      </w:r>
    </w:p>
    <w:p w14:paraId="782A934C" w14:textId="77777777" w:rsidR="00D14C0E" w:rsidRPr="00D14C0E" w:rsidRDefault="00D14C0E" w:rsidP="00977A11">
      <w:pPr>
        <w:rPr>
          <w:i/>
          <w:iCs/>
        </w:rPr>
      </w:pPr>
    </w:p>
    <w:p w14:paraId="0347E383" w14:textId="54B43104" w:rsidR="00985BF7" w:rsidRPr="0044346C" w:rsidRDefault="00985BF7" w:rsidP="00C744B4">
      <w:pPr>
        <w:spacing w:line="480" w:lineRule="auto"/>
        <w:ind w:firstLine="720"/>
        <w:jc w:val="both"/>
        <w:rPr>
          <w:rFonts w:cs="Times New Roman"/>
        </w:rPr>
      </w:pPr>
      <w:r w:rsidRPr="0044346C">
        <w:rPr>
          <w:rFonts w:cs="Times New Roman"/>
        </w:rPr>
        <w:lastRenderedPageBreak/>
        <w:t xml:space="preserve">The </w:t>
      </w:r>
      <w:r w:rsidR="005D2B64" w:rsidRPr="0044346C">
        <w:rPr>
          <w:rFonts w:cs="Times New Roman"/>
        </w:rPr>
        <w:t>effect</w:t>
      </w:r>
      <w:r w:rsidRPr="0044346C">
        <w:rPr>
          <w:rFonts w:cs="Times New Roman"/>
        </w:rPr>
        <w:t xml:space="preserve"> of n3-PUFA supplementation on </w:t>
      </w:r>
      <w:r w:rsidR="005D2B64" w:rsidRPr="0044346C">
        <w:rPr>
          <w:rFonts w:cs="Times New Roman"/>
        </w:rPr>
        <w:t xml:space="preserve">the esterification of </w:t>
      </w:r>
      <w:r w:rsidRPr="0044346C">
        <w:rPr>
          <w:rFonts w:cs="Times New Roman"/>
        </w:rPr>
        <w:t>oxylipins in different lipid classes</w:t>
      </w:r>
      <w:r w:rsidR="00260F67" w:rsidRPr="0044346C">
        <w:rPr>
          <w:rFonts w:cs="Times New Roman"/>
        </w:rPr>
        <w:t xml:space="preserve"> </w:t>
      </w:r>
      <w:r w:rsidRPr="0044346C">
        <w:rPr>
          <w:rFonts w:cs="Times New Roman"/>
        </w:rPr>
        <w:t xml:space="preserve">was investigated </w:t>
      </w:r>
      <w:r w:rsidR="003409DF" w:rsidRPr="0044346C">
        <w:rPr>
          <w:rFonts w:cs="Times New Roman"/>
        </w:rPr>
        <w:t>using</w:t>
      </w:r>
      <w:r w:rsidRPr="0044346C">
        <w:rPr>
          <w:rFonts w:cs="Times New Roman"/>
        </w:rPr>
        <w:t xml:space="preserve"> human plasma</w:t>
      </w:r>
      <w:r w:rsidR="009A0F93" w:rsidRPr="0044346C">
        <w:rPr>
          <w:rFonts w:cs="Times New Roman"/>
        </w:rPr>
        <w:t xml:space="preserve"> samples</w:t>
      </w:r>
      <w:r w:rsidRPr="0044346C">
        <w:rPr>
          <w:rFonts w:cs="Times New Roman"/>
        </w:rPr>
        <w:t xml:space="preserve"> derived from a double-blinded, randomized, contr</w:t>
      </w:r>
      <w:r w:rsidRPr="00291C9A">
        <w:rPr>
          <w:rFonts w:cs="Times New Roman"/>
        </w:rPr>
        <w:t xml:space="preserve">olled intervention </w:t>
      </w:r>
      <w:r w:rsidR="007464C5" w:rsidRPr="00291C9A">
        <w:rPr>
          <w:rFonts w:cs="Times New Roman"/>
        </w:rPr>
        <w:t xml:space="preserve">trial </w:t>
      </w:r>
      <w:r w:rsidRPr="00291C9A">
        <w:rPr>
          <w:rFonts w:cs="Times New Roman"/>
        </w:rPr>
        <w:fldChar w:fldCharType="begin">
          <w:fldData xml:space="preserve">PEVuZE5vdGU+PENpdGU+PEF1dGhvcj5Ccm93bmluZzwvQXV0aG9yPjxZZWFyPjIwMTI8L1llYXI+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</w:fldData>
        </w:fldChar>
      </w:r>
      <w:r w:rsidR="00C85145">
        <w:rPr>
          <w:rFonts w:cs="Times New Roman"/>
        </w:rPr>
        <w:instrText xml:space="preserve"> ADDIN EN.CITE </w:instrText>
      </w:r>
      <w:r w:rsidR="00C85145">
        <w:rPr>
          <w:rFonts w:cs="Times New Roman"/>
        </w:rPr>
        <w:fldChar w:fldCharType="begin">
          <w:fldData xml:space="preserve">PEVuZE5vdGU+PENpdGU+PEF1dGhvcj5Ccm93bmluZzwvQXV0aG9yPjxZZWFyPjIwMTI8L1llYXI+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</w:fldData>
        </w:fldChar>
      </w:r>
      <w:r w:rsidR="00C85145">
        <w:rPr>
          <w:rFonts w:cs="Times New Roman"/>
        </w:rPr>
        <w:instrText xml:space="preserve"> ADDIN EN.CITE.DATA </w:instrText>
      </w:r>
      <w:r w:rsidR="00C85145">
        <w:rPr>
          <w:rFonts w:cs="Times New Roman"/>
        </w:rPr>
      </w:r>
      <w:r w:rsidR="00C85145">
        <w:rPr>
          <w:rFonts w:cs="Times New Roman"/>
        </w:rPr>
        <w:fldChar w:fldCharType="end"/>
      </w:r>
      <w:r w:rsidRPr="00291C9A">
        <w:rPr>
          <w:rFonts w:cs="Times New Roman"/>
        </w:rPr>
      </w:r>
      <w:r w:rsidRPr="00291C9A">
        <w:rPr>
          <w:rFonts w:cs="Times New Roman"/>
        </w:rPr>
        <w:fldChar w:fldCharType="separate"/>
      </w:r>
      <w:r w:rsidR="00C85145">
        <w:rPr>
          <w:rFonts w:cs="Times New Roman"/>
          <w:noProof/>
        </w:rPr>
        <w:t>(38)</w:t>
      </w:r>
      <w:r w:rsidRPr="00291C9A">
        <w:rPr>
          <w:rFonts w:cs="Times New Roman"/>
        </w:rPr>
        <w:fldChar w:fldCharType="end"/>
      </w:r>
      <w:r w:rsidRPr="00291C9A">
        <w:rPr>
          <w:rFonts w:cs="Times New Roman"/>
        </w:rPr>
        <w:t>. A subset</w:t>
      </w:r>
      <w:r w:rsidR="00DE3607" w:rsidRPr="00291C9A">
        <w:rPr>
          <w:rFonts w:cs="Times New Roman"/>
        </w:rPr>
        <w:t xml:space="preserve"> of</w:t>
      </w:r>
      <w:r w:rsidRPr="00291C9A">
        <w:rPr>
          <w:rFonts w:cs="Times New Roman"/>
        </w:rPr>
        <w:t xml:space="preserve"> </w:t>
      </w:r>
      <w:r w:rsidR="005D2B64" w:rsidRPr="00291C9A">
        <w:rPr>
          <w:rFonts w:cs="Times New Roman"/>
        </w:rPr>
        <w:t>9 subjects</w:t>
      </w:r>
      <w:r w:rsidRPr="00291C9A">
        <w:rPr>
          <w:rFonts w:cs="Times New Roman"/>
        </w:rPr>
        <w:t xml:space="preserve"> (</w:t>
      </w:r>
      <w:r w:rsidR="00A84BDE" w:rsidRPr="00291C9A">
        <w:rPr>
          <w:rFonts w:cs="Times New Roman"/>
        </w:rPr>
        <w:t>3</w:t>
      </w:r>
      <w:r w:rsidRPr="00291C9A">
        <w:rPr>
          <w:rFonts w:cs="Times New Roman"/>
        </w:rPr>
        <w:t xml:space="preserve"> males, </w:t>
      </w:r>
      <w:r w:rsidR="00A84BDE" w:rsidRPr="00291C9A">
        <w:rPr>
          <w:rFonts w:cs="Times New Roman"/>
        </w:rPr>
        <w:t>6</w:t>
      </w:r>
      <w:r w:rsidRPr="00291C9A">
        <w:rPr>
          <w:rFonts w:cs="Times New Roman"/>
        </w:rPr>
        <w:t xml:space="preserve"> females, age 23</w:t>
      </w:r>
      <w:r w:rsidR="00875324" w:rsidRPr="00291C9A">
        <w:rPr>
          <w:rFonts w:cs="Times New Roman"/>
        </w:rPr>
        <w:t xml:space="preserve"> ‒ </w:t>
      </w:r>
      <w:r w:rsidRPr="00291C9A">
        <w:rPr>
          <w:rFonts w:cs="Times New Roman"/>
        </w:rPr>
        <w:t xml:space="preserve">72 years) </w:t>
      </w:r>
      <w:r w:rsidR="005D2B64" w:rsidRPr="00291C9A">
        <w:rPr>
          <w:rFonts w:cs="Times New Roman"/>
        </w:rPr>
        <w:t>was</w:t>
      </w:r>
      <w:r w:rsidRPr="00291C9A">
        <w:rPr>
          <w:rFonts w:cs="Times New Roman"/>
        </w:rPr>
        <w:t xml:space="preserve"> selected</w:t>
      </w:r>
      <w:r w:rsidR="009A0F93" w:rsidRPr="00291C9A">
        <w:rPr>
          <w:rFonts w:cs="Times New Roman"/>
        </w:rPr>
        <w:t xml:space="preserve"> (</w:t>
      </w:r>
      <w:r w:rsidR="003A034A" w:rsidRPr="00291C9A">
        <w:rPr>
          <w:rFonts w:cs="Times New Roman"/>
        </w:rPr>
        <w:t>Supplemental Fig. S1</w:t>
      </w:r>
      <w:r w:rsidR="00D1282D">
        <w:rPr>
          <w:rFonts w:cs="Times New Roman"/>
        </w:rPr>
        <w:t>).</w:t>
      </w:r>
      <w:r w:rsidRPr="00291C9A">
        <w:rPr>
          <w:rFonts w:cs="Times New Roman"/>
        </w:rPr>
        <w:t xml:space="preserve"> </w:t>
      </w:r>
      <w:r w:rsidR="00E95B61" w:rsidRPr="00291C9A">
        <w:rPr>
          <w:rFonts w:cs="Times New Roman"/>
        </w:rPr>
        <w:t>Four tim</w:t>
      </w:r>
      <w:r w:rsidR="00E95B61" w:rsidRPr="0044346C">
        <w:rPr>
          <w:rFonts w:cs="Times New Roman"/>
        </w:rPr>
        <w:t>e</w:t>
      </w:r>
      <w:r w:rsidR="00877302" w:rsidRPr="0044346C">
        <w:rPr>
          <w:rFonts w:cs="Times New Roman"/>
        </w:rPr>
        <w:t>s</w:t>
      </w:r>
      <w:r w:rsidR="00E95B61" w:rsidRPr="0044346C">
        <w:rPr>
          <w:rFonts w:cs="Times New Roman"/>
        </w:rPr>
        <w:t xml:space="preserve"> a week</w:t>
      </w:r>
      <w:r w:rsidR="00877302" w:rsidRPr="0044346C">
        <w:rPr>
          <w:rFonts w:cs="Times New Roman"/>
        </w:rPr>
        <w:t>,</w:t>
      </w:r>
      <w:r w:rsidR="00E95B61" w:rsidRPr="0044346C">
        <w:rPr>
          <w:rFonts w:cs="Times New Roman"/>
        </w:rPr>
        <w:t xml:space="preserve"> e</w:t>
      </w:r>
      <w:r w:rsidRPr="0044346C">
        <w:rPr>
          <w:rFonts w:cs="Times New Roman"/>
        </w:rPr>
        <w:t>ach participant received n3-PUFA capsules containing EPA and DHA</w:t>
      </w:r>
      <w:r w:rsidR="005D2B64" w:rsidRPr="0044346C">
        <w:rPr>
          <w:rFonts w:cs="Times New Roman"/>
        </w:rPr>
        <w:t xml:space="preserve"> (</w:t>
      </w:r>
      <w:r w:rsidR="00DE3607" w:rsidRPr="0044346C">
        <w:rPr>
          <w:rFonts w:cs="Times New Roman"/>
        </w:rPr>
        <w:t>1.5 g and 1.</w:t>
      </w:r>
      <w:r w:rsidR="000226D1" w:rsidRPr="0044346C">
        <w:rPr>
          <w:rFonts w:cs="Times New Roman"/>
        </w:rPr>
        <w:t>8 </w:t>
      </w:r>
      <w:r w:rsidR="00DE3607" w:rsidRPr="0044346C">
        <w:rPr>
          <w:rFonts w:cs="Times New Roman"/>
        </w:rPr>
        <w:t>g</w:t>
      </w:r>
      <w:r w:rsidR="003409DF" w:rsidRPr="0044346C">
        <w:rPr>
          <w:rFonts w:cs="Times New Roman"/>
        </w:rPr>
        <w:t>, respectively</w:t>
      </w:r>
      <w:r w:rsidR="005D2B64" w:rsidRPr="0044346C">
        <w:rPr>
          <w:rFonts w:cs="Times New Roman"/>
        </w:rPr>
        <w:t>) from fish oil as re</w:t>
      </w:r>
      <w:r w:rsidR="00DE3607" w:rsidRPr="0044346C">
        <w:rPr>
          <w:rFonts w:cs="Times New Roman"/>
        </w:rPr>
        <w:t>-e</w:t>
      </w:r>
      <w:r w:rsidR="005D2B64" w:rsidRPr="0044346C">
        <w:rPr>
          <w:rFonts w:cs="Times New Roman"/>
        </w:rPr>
        <w:t>sterified TG</w:t>
      </w:r>
      <w:r w:rsidRPr="0044346C">
        <w:rPr>
          <w:rFonts w:cs="Times New Roman"/>
        </w:rPr>
        <w:t xml:space="preserve"> equivalent to 4 portions of fatty fish per week. Plasma samples </w:t>
      </w:r>
      <w:r w:rsidR="005D2B64" w:rsidRPr="0044346C">
        <w:rPr>
          <w:rFonts w:cs="Times New Roman"/>
        </w:rPr>
        <w:t>of the subjects</w:t>
      </w:r>
      <w:r w:rsidRPr="0044346C">
        <w:rPr>
          <w:rFonts w:cs="Times New Roman"/>
        </w:rPr>
        <w:t xml:space="preserve"> at baseline level and after 12 months of </w:t>
      </w:r>
      <w:r w:rsidR="00B30DB7" w:rsidRPr="0044346C">
        <w:rPr>
          <w:rFonts w:cs="Times New Roman"/>
        </w:rPr>
        <w:t xml:space="preserve">n3-PUFA </w:t>
      </w:r>
      <w:r w:rsidRPr="0044346C">
        <w:rPr>
          <w:rFonts w:cs="Times New Roman"/>
        </w:rPr>
        <w:t>supplementation were</w:t>
      </w:r>
      <w:r w:rsidR="005D2B64" w:rsidRPr="0044346C">
        <w:rPr>
          <w:rFonts w:cs="Times New Roman"/>
        </w:rPr>
        <w:t xml:space="preserve"> analyzed</w:t>
      </w:r>
      <w:r w:rsidRPr="0044346C">
        <w:rPr>
          <w:rFonts w:cs="Times New Roman"/>
        </w:rPr>
        <w:t>.</w:t>
      </w:r>
    </w:p>
    <w:p w14:paraId="7D688BEA" w14:textId="40854543" w:rsidR="00F77DF1" w:rsidRDefault="00F77DF1" w:rsidP="00977A11">
      <w:pPr>
        <w:rPr>
          <w:b/>
          <w:bCs/>
        </w:rPr>
      </w:pPr>
      <w:r w:rsidRPr="0044346C">
        <w:rPr>
          <w:b/>
          <w:bCs/>
        </w:rPr>
        <w:t>Results</w:t>
      </w:r>
    </w:p>
    <w:p w14:paraId="7EB5CFB3" w14:textId="77777777" w:rsidR="00D14C0E" w:rsidRPr="0044346C" w:rsidRDefault="00D14C0E" w:rsidP="00977A11">
      <w:pPr>
        <w:rPr>
          <w:b/>
          <w:bCs/>
        </w:rPr>
      </w:pPr>
    </w:p>
    <w:p w14:paraId="623E7C6A" w14:textId="1EE0C5B6" w:rsidR="005F0F44" w:rsidRPr="00291C9A" w:rsidRDefault="005F0F44" w:rsidP="00B24898">
      <w:pPr>
        <w:spacing w:after="0" w:line="480" w:lineRule="auto"/>
        <w:ind w:firstLine="720"/>
        <w:jc w:val="both"/>
        <w:rPr>
          <w:rFonts w:cs="Times New Roman"/>
        </w:rPr>
      </w:pPr>
      <w:r w:rsidRPr="0044346C">
        <w:rPr>
          <w:rFonts w:cs="Times New Roman"/>
        </w:rPr>
        <w:t xml:space="preserve">Lipids were fractionated </w:t>
      </w:r>
      <w:r w:rsidRPr="00291C9A">
        <w:rPr>
          <w:rFonts w:cs="Times New Roman"/>
        </w:rPr>
        <w:t>in</w:t>
      </w:r>
      <w:r w:rsidR="003409DF" w:rsidRPr="00291C9A">
        <w:rPr>
          <w:rFonts w:cs="Times New Roman"/>
        </w:rPr>
        <w:t>to</w:t>
      </w:r>
      <w:r w:rsidRPr="00291C9A">
        <w:rPr>
          <w:rFonts w:cs="Times New Roman"/>
        </w:rPr>
        <w:t xml:space="preserve"> </w:t>
      </w:r>
      <w:r w:rsidR="00122F16" w:rsidRPr="00291C9A">
        <w:rPr>
          <w:rFonts w:cs="Times New Roman"/>
        </w:rPr>
        <w:t>nL</w:t>
      </w:r>
      <w:r w:rsidR="003409DF" w:rsidRPr="00291C9A">
        <w:rPr>
          <w:rFonts w:cs="Times New Roman"/>
        </w:rPr>
        <w:t>s</w:t>
      </w:r>
      <w:r w:rsidRPr="00291C9A">
        <w:rPr>
          <w:rFonts w:cs="Times New Roman"/>
        </w:rPr>
        <w:t xml:space="preserve"> and </w:t>
      </w:r>
      <w:r w:rsidR="005E04D6" w:rsidRPr="00291C9A">
        <w:rPr>
          <w:rFonts w:cs="Times New Roman"/>
        </w:rPr>
        <w:t xml:space="preserve">four </w:t>
      </w:r>
      <w:r w:rsidR="00782DB7" w:rsidRPr="00291C9A">
        <w:rPr>
          <w:rFonts w:cs="Times New Roman"/>
        </w:rPr>
        <w:t xml:space="preserve">different </w:t>
      </w:r>
      <w:r w:rsidR="00122F16" w:rsidRPr="00291C9A">
        <w:rPr>
          <w:rFonts w:cs="Times New Roman"/>
        </w:rPr>
        <w:t>PL</w:t>
      </w:r>
      <w:r w:rsidRPr="00291C9A">
        <w:rPr>
          <w:rFonts w:cs="Times New Roman"/>
        </w:rPr>
        <w:t xml:space="preserve"> classes</w:t>
      </w:r>
      <w:r w:rsidR="008B041B" w:rsidRPr="00291C9A">
        <w:rPr>
          <w:rFonts w:cs="Times New Roman"/>
        </w:rPr>
        <w:t xml:space="preserve"> (</w:t>
      </w:r>
      <w:r w:rsidR="00905CA7" w:rsidRPr="00291C9A">
        <w:rPr>
          <w:rFonts w:cs="Times New Roman"/>
        </w:rPr>
        <w:t xml:space="preserve">i.e., </w:t>
      </w:r>
      <w:r w:rsidR="008B041B" w:rsidRPr="00291C9A">
        <w:rPr>
          <w:rFonts w:cs="Times New Roman"/>
        </w:rPr>
        <w:t>PC, PE, PG</w:t>
      </w:r>
      <w:r w:rsidR="009E601E" w:rsidRPr="00291C9A">
        <w:rPr>
          <w:rFonts w:cs="Times New Roman"/>
        </w:rPr>
        <w:t>,</w:t>
      </w:r>
      <w:r w:rsidR="008B041B" w:rsidRPr="00291C9A">
        <w:rPr>
          <w:rFonts w:cs="Times New Roman"/>
        </w:rPr>
        <w:t xml:space="preserve"> and PI/</w:t>
      </w:r>
      <w:r w:rsidR="00286DB9" w:rsidRPr="00291C9A">
        <w:rPr>
          <w:rFonts w:cs="Times New Roman"/>
        </w:rPr>
        <w:t>PS)</w:t>
      </w:r>
      <w:r w:rsidR="00187F7F" w:rsidRPr="00291C9A">
        <w:rPr>
          <w:rFonts w:cs="Times New Roman"/>
        </w:rPr>
        <w:t>,</w:t>
      </w:r>
      <w:r w:rsidRPr="00291C9A">
        <w:rPr>
          <w:rFonts w:cs="Times New Roman"/>
        </w:rPr>
        <w:t xml:space="preserve"> enabling the analysis of the binding form of oxylipins and their precursor </w:t>
      </w:r>
      <w:r w:rsidR="00480600" w:rsidRPr="00291C9A">
        <w:rPr>
          <w:rFonts w:cs="Times New Roman"/>
        </w:rPr>
        <w:t>PUFA</w:t>
      </w:r>
      <w:r w:rsidR="009E601E" w:rsidRPr="00291C9A">
        <w:rPr>
          <w:rFonts w:cs="Times New Roman"/>
        </w:rPr>
        <w:t>s</w:t>
      </w:r>
      <w:r w:rsidRPr="00291C9A">
        <w:rPr>
          <w:rFonts w:cs="Times New Roman"/>
        </w:rPr>
        <w:t xml:space="preserve"> (Fig. </w:t>
      </w:r>
      <w:r w:rsidR="00E36A52" w:rsidRPr="00291C9A">
        <w:rPr>
          <w:rFonts w:cs="Times New Roman"/>
        </w:rPr>
        <w:t>2</w:t>
      </w:r>
      <w:r w:rsidRPr="00291C9A">
        <w:rPr>
          <w:rFonts w:cs="Times New Roman"/>
        </w:rPr>
        <w:t xml:space="preserve">). For this, a new SPE fractionation protocol using only a single cartridge was developed. </w:t>
      </w:r>
      <w:r w:rsidR="00782DB7" w:rsidRPr="00291C9A">
        <w:rPr>
          <w:rFonts w:cs="Times New Roman"/>
        </w:rPr>
        <w:t xml:space="preserve">The </w:t>
      </w:r>
      <w:r w:rsidR="008F0164" w:rsidRPr="00291C9A">
        <w:rPr>
          <w:rFonts w:cs="Times New Roman"/>
        </w:rPr>
        <w:t>separation</w:t>
      </w:r>
      <w:r w:rsidR="00782DB7" w:rsidRPr="00291C9A">
        <w:rPr>
          <w:rFonts w:cs="Times New Roman"/>
        </w:rPr>
        <w:t xml:space="preserve"> efficiency of each lipid class was </w:t>
      </w:r>
      <w:r w:rsidR="00CC4718" w:rsidRPr="00291C9A">
        <w:rPr>
          <w:rFonts w:cs="Times New Roman"/>
        </w:rPr>
        <w:t>evaluated</w:t>
      </w:r>
      <w:r w:rsidR="00782DB7" w:rsidRPr="00291C9A">
        <w:rPr>
          <w:rFonts w:cs="Times New Roman"/>
        </w:rPr>
        <w:t xml:space="preserve"> using deuterium-labeled lipids (SPLASH) spiked </w:t>
      </w:r>
      <w:r w:rsidR="009A0F93" w:rsidRPr="00291C9A">
        <w:rPr>
          <w:rFonts w:cs="Times New Roman"/>
        </w:rPr>
        <w:t>to</w:t>
      </w:r>
      <w:r w:rsidR="00782DB7" w:rsidRPr="00291C9A">
        <w:rPr>
          <w:rFonts w:cs="Times New Roman"/>
        </w:rPr>
        <w:t xml:space="preserve"> plasma and cell samples</w:t>
      </w:r>
      <w:r w:rsidRPr="00291C9A">
        <w:rPr>
          <w:rFonts w:cs="Times New Roman"/>
        </w:rPr>
        <w:t xml:space="preserve"> </w:t>
      </w:r>
      <w:r w:rsidR="008F0164" w:rsidRPr="00291C9A">
        <w:rPr>
          <w:rStyle w:val="Kommentarzeichen"/>
          <w:sz w:val="22"/>
          <w:szCs w:val="22"/>
        </w:rPr>
        <w:t>before</w:t>
      </w:r>
      <w:r w:rsidR="00CC4718" w:rsidRPr="00291C9A">
        <w:rPr>
          <w:rFonts w:cs="Times New Roman"/>
        </w:rPr>
        <w:t xml:space="preserve"> </w:t>
      </w:r>
      <w:r w:rsidR="00991AFD" w:rsidRPr="00291C9A">
        <w:rPr>
          <w:rFonts w:cs="Times New Roman"/>
        </w:rPr>
        <w:t xml:space="preserve">lipid fractionation </w:t>
      </w:r>
      <w:r w:rsidRPr="00291C9A">
        <w:rPr>
          <w:rFonts w:cs="Times New Roman"/>
        </w:rPr>
        <w:t>(Table</w:t>
      </w:r>
      <w:r w:rsidR="00782DB7" w:rsidRPr="00291C9A">
        <w:rPr>
          <w:rFonts w:cs="Times New Roman"/>
        </w:rPr>
        <w:t> </w:t>
      </w:r>
      <w:r w:rsidRPr="00291C9A">
        <w:rPr>
          <w:rFonts w:cs="Times New Roman"/>
        </w:rPr>
        <w:t xml:space="preserve">1). </w:t>
      </w:r>
      <w:r w:rsidR="00FB4DCF">
        <w:rPr>
          <w:rFonts w:cs="Times New Roman"/>
        </w:rPr>
        <w:t>Based on the high</w:t>
      </w:r>
      <w:r w:rsidR="00B24898">
        <w:rPr>
          <w:rFonts w:cs="Times New Roman"/>
        </w:rPr>
        <w:t xml:space="preserve"> recoveries</w:t>
      </w:r>
      <w:r w:rsidR="00CC4718" w:rsidRPr="00291C9A">
        <w:rPr>
          <w:rFonts w:cs="Times New Roman"/>
        </w:rPr>
        <w:t>,</w:t>
      </w:r>
      <w:r w:rsidR="00E12233" w:rsidRPr="00291C9A">
        <w:rPr>
          <w:rFonts w:cs="Times New Roman"/>
        </w:rPr>
        <w:t xml:space="preserve"> high separation efficiency and minimal cross-contamination (&lt;5%) were achieved for </w:t>
      </w:r>
      <w:r w:rsidR="00D1282D">
        <w:rPr>
          <w:rFonts w:cs="Times New Roman"/>
        </w:rPr>
        <w:t>most</w:t>
      </w:r>
      <w:r w:rsidR="00E12233" w:rsidRPr="00291C9A">
        <w:rPr>
          <w:rFonts w:cs="Times New Roman"/>
        </w:rPr>
        <w:t xml:space="preserve"> spiked d</w:t>
      </w:r>
      <w:r w:rsidR="005E04D6" w:rsidRPr="00291C9A">
        <w:rPr>
          <w:rFonts w:cs="Times New Roman"/>
        </w:rPr>
        <w:t>euterium-labeled</w:t>
      </w:r>
      <w:r w:rsidR="00E12233" w:rsidRPr="00291C9A">
        <w:rPr>
          <w:rFonts w:cs="Times New Roman"/>
        </w:rPr>
        <w:t xml:space="preserve"> lipid standards</w:t>
      </w:r>
      <w:r w:rsidR="005E04D6" w:rsidRPr="00291C9A">
        <w:rPr>
          <w:rFonts w:cs="Times New Roman"/>
        </w:rPr>
        <w:t>.</w:t>
      </w:r>
      <w:r w:rsidR="00E12233" w:rsidRPr="00291C9A">
        <w:rPr>
          <w:rFonts w:cs="Times New Roman"/>
        </w:rPr>
        <w:t xml:space="preserve"> </w:t>
      </w:r>
      <w:r w:rsidRPr="00291C9A">
        <w:rPr>
          <w:rFonts w:cs="Times New Roman"/>
        </w:rPr>
        <w:t>In fraction 1 nL</w:t>
      </w:r>
      <w:r w:rsidR="003409DF" w:rsidRPr="00291C9A">
        <w:rPr>
          <w:rFonts w:cs="Times New Roman"/>
        </w:rPr>
        <w:t>s</w:t>
      </w:r>
      <w:r w:rsidRPr="00291C9A">
        <w:rPr>
          <w:rFonts w:cs="Times New Roman"/>
        </w:rPr>
        <w:t xml:space="preserve"> were isolated, including </w:t>
      </w:r>
      <w:r w:rsidRPr="00291C9A">
        <w:rPr>
          <w:rFonts w:cs="Times New Roman"/>
          <w:bCs/>
        </w:rPr>
        <w:t>TG 15:0/18:1[D7]/15:0</w:t>
      </w:r>
      <w:r w:rsidRPr="00291C9A">
        <w:rPr>
          <w:rFonts w:cs="Times New Roman"/>
        </w:rPr>
        <w:t xml:space="preserve"> (</w:t>
      </w:r>
      <w:r w:rsidR="00463258">
        <w:rPr>
          <w:rFonts w:cs="Times New Roman"/>
        </w:rPr>
        <w:t>99.</w:t>
      </w:r>
      <w:r w:rsidR="00F10218">
        <w:rPr>
          <w:rFonts w:cs="Times New Roman"/>
        </w:rPr>
        <w:t>6</w:t>
      </w:r>
      <w:r w:rsidRPr="00291C9A">
        <w:rPr>
          <w:rFonts w:cs="Times New Roman"/>
        </w:rPr>
        <w:t xml:space="preserve">%), </w:t>
      </w:r>
      <w:r w:rsidRPr="00291C9A">
        <w:rPr>
          <w:rFonts w:cs="Times New Roman"/>
          <w:bCs/>
        </w:rPr>
        <w:t>DG</w:t>
      </w:r>
      <w:r w:rsidR="00CC4718" w:rsidRPr="00291C9A">
        <w:rPr>
          <w:rFonts w:cs="Times New Roman"/>
          <w:bCs/>
        </w:rPr>
        <w:t> </w:t>
      </w:r>
      <w:r w:rsidRPr="00291C9A">
        <w:rPr>
          <w:rFonts w:cs="Times New Roman"/>
          <w:bCs/>
        </w:rPr>
        <w:t>15:0/18:1[D7]/0:0</w:t>
      </w:r>
      <w:r w:rsidRPr="00291C9A">
        <w:rPr>
          <w:rFonts w:cs="Times New Roman"/>
        </w:rPr>
        <w:t xml:space="preserve"> (</w:t>
      </w:r>
      <w:r w:rsidR="00463258">
        <w:rPr>
          <w:rFonts w:cs="Times New Roman"/>
        </w:rPr>
        <w:t>99.9</w:t>
      </w:r>
      <w:r w:rsidRPr="00291C9A">
        <w:rPr>
          <w:rFonts w:cs="Times New Roman"/>
        </w:rPr>
        <w:t xml:space="preserve">%), </w:t>
      </w:r>
      <w:r w:rsidRPr="00291C9A">
        <w:rPr>
          <w:rFonts w:cs="Times New Roman"/>
          <w:bCs/>
        </w:rPr>
        <w:t>MG</w:t>
      </w:r>
      <w:r w:rsidR="00CC4718" w:rsidRPr="00291C9A">
        <w:rPr>
          <w:rFonts w:cs="Times New Roman"/>
          <w:bCs/>
        </w:rPr>
        <w:t> </w:t>
      </w:r>
      <w:r w:rsidRPr="00291C9A">
        <w:rPr>
          <w:rFonts w:cs="Times New Roman"/>
          <w:bCs/>
        </w:rPr>
        <w:t>18:1[D7]</w:t>
      </w:r>
      <w:r w:rsidR="00CC4718" w:rsidRPr="00291C9A">
        <w:rPr>
          <w:rFonts w:cs="Times New Roman"/>
          <w:bCs/>
        </w:rPr>
        <w:t>/0:0/0:0</w:t>
      </w:r>
      <w:r w:rsidRPr="00291C9A">
        <w:rPr>
          <w:rFonts w:cs="Times New Roman"/>
        </w:rPr>
        <w:t xml:space="preserve"> (</w:t>
      </w:r>
      <w:r w:rsidR="00463258">
        <w:rPr>
          <w:rFonts w:cs="Times New Roman"/>
        </w:rPr>
        <w:t>99.</w:t>
      </w:r>
      <w:r w:rsidR="00F10218">
        <w:rPr>
          <w:rFonts w:cs="Times New Roman"/>
        </w:rPr>
        <w:t>9</w:t>
      </w:r>
      <w:r w:rsidRPr="00291C9A">
        <w:rPr>
          <w:rFonts w:cs="Times New Roman"/>
        </w:rPr>
        <w:t xml:space="preserve">%), and </w:t>
      </w:r>
      <w:r w:rsidRPr="00291C9A">
        <w:rPr>
          <w:rFonts w:cs="Times New Roman"/>
          <w:bCs/>
        </w:rPr>
        <w:t>Chol Ester 18:1[D7]</w:t>
      </w:r>
      <w:r w:rsidRPr="00291C9A">
        <w:rPr>
          <w:rFonts w:cs="Times New Roman"/>
        </w:rPr>
        <w:t xml:space="preserve"> (91%); no contamination with </w:t>
      </w:r>
      <w:r w:rsidR="00122F16" w:rsidRPr="00291C9A">
        <w:rPr>
          <w:rFonts w:cs="Times New Roman"/>
        </w:rPr>
        <w:t>PL</w:t>
      </w:r>
      <w:r w:rsidR="003409DF" w:rsidRPr="00291C9A">
        <w:rPr>
          <w:rFonts w:cs="Times New Roman"/>
        </w:rPr>
        <w:t>s</w:t>
      </w:r>
      <w:r w:rsidRPr="00291C9A">
        <w:rPr>
          <w:rFonts w:cs="Times New Roman"/>
        </w:rPr>
        <w:t xml:space="preserve"> was observed. Fraction 2 contained choline-bearing </w:t>
      </w:r>
      <w:r w:rsidR="00122F16" w:rsidRPr="00291C9A">
        <w:rPr>
          <w:rFonts w:cs="Times New Roman"/>
        </w:rPr>
        <w:t>PL</w:t>
      </w:r>
      <w:r w:rsidR="004B5D1E" w:rsidRPr="00291C9A">
        <w:rPr>
          <w:rFonts w:cs="Times New Roman"/>
        </w:rPr>
        <w:t>s</w:t>
      </w:r>
      <w:r w:rsidRPr="00291C9A">
        <w:rPr>
          <w:rFonts w:cs="Times New Roman"/>
        </w:rPr>
        <w:t>, such as PC</w:t>
      </w:r>
      <w:r w:rsidR="00782DB7" w:rsidRPr="00291C9A">
        <w:rPr>
          <w:rFonts w:cs="Times New Roman"/>
        </w:rPr>
        <w:t> </w:t>
      </w:r>
      <w:r w:rsidRPr="00291C9A">
        <w:rPr>
          <w:rFonts w:cs="Times New Roman"/>
        </w:rPr>
        <w:t>15:0/18:1[D7] (</w:t>
      </w:r>
      <w:r w:rsidR="00463258">
        <w:rPr>
          <w:rFonts w:cs="Times New Roman"/>
        </w:rPr>
        <w:t>99.8</w:t>
      </w:r>
      <w:r w:rsidRPr="00291C9A">
        <w:rPr>
          <w:rFonts w:cs="Times New Roman"/>
        </w:rPr>
        <w:t>%),</w:t>
      </w:r>
      <w:r w:rsidR="00E06F96" w:rsidRPr="00291C9A">
        <w:rPr>
          <w:rFonts w:cs="Times New Roman"/>
        </w:rPr>
        <w:t xml:space="preserve"> </w:t>
      </w:r>
      <w:r w:rsidR="00782DB7" w:rsidRPr="00291C9A">
        <w:rPr>
          <w:rFonts w:cs="Times New Roman"/>
          <w:bCs/>
        </w:rPr>
        <w:t>lyso-</w:t>
      </w:r>
      <w:r w:rsidRPr="00291C9A">
        <w:rPr>
          <w:rFonts w:cs="Times New Roman"/>
          <w:bCs/>
        </w:rPr>
        <w:t>PC</w:t>
      </w:r>
      <w:r w:rsidR="00CC4718" w:rsidRPr="00291C9A">
        <w:rPr>
          <w:rFonts w:cs="Times New Roman"/>
          <w:bCs/>
        </w:rPr>
        <w:t> </w:t>
      </w:r>
      <w:r w:rsidRPr="00291C9A">
        <w:rPr>
          <w:rFonts w:cs="Times New Roman"/>
          <w:bCs/>
        </w:rPr>
        <w:t>18:1[D7]/0:0</w:t>
      </w:r>
      <w:r w:rsidRPr="00291C9A">
        <w:rPr>
          <w:rFonts w:cs="Times New Roman"/>
        </w:rPr>
        <w:t xml:space="preserve"> (</w:t>
      </w:r>
      <w:r w:rsidR="00463258">
        <w:rPr>
          <w:rFonts w:cs="Times New Roman"/>
        </w:rPr>
        <w:t>45</w:t>
      </w:r>
      <w:r w:rsidRPr="00291C9A">
        <w:rPr>
          <w:rFonts w:cs="Times New Roman"/>
        </w:rPr>
        <w:t xml:space="preserve">%), and </w:t>
      </w:r>
      <w:r w:rsidRPr="00291C9A">
        <w:rPr>
          <w:rFonts w:cs="Times New Roman"/>
          <w:bCs/>
        </w:rPr>
        <w:t>SM</w:t>
      </w:r>
      <w:r w:rsidR="00782DB7" w:rsidRPr="00291C9A">
        <w:rPr>
          <w:rFonts w:cs="Times New Roman"/>
          <w:bCs/>
        </w:rPr>
        <w:t> </w:t>
      </w:r>
      <w:r w:rsidRPr="00291C9A">
        <w:rPr>
          <w:rFonts w:cs="Times New Roman"/>
          <w:bCs/>
        </w:rPr>
        <w:t>18:1;O2/18:1[D9]</w:t>
      </w:r>
      <w:r w:rsidRPr="00291C9A">
        <w:rPr>
          <w:rFonts w:cs="Times New Roman"/>
        </w:rPr>
        <w:t xml:space="preserve"> (97%). Fraction 3 </w:t>
      </w:r>
      <w:r w:rsidR="00CC4718" w:rsidRPr="00291C9A">
        <w:rPr>
          <w:rFonts w:cs="Times New Roman"/>
        </w:rPr>
        <w:t xml:space="preserve">comprised </w:t>
      </w:r>
      <w:r w:rsidRPr="00291C9A">
        <w:rPr>
          <w:rFonts w:cs="Times New Roman"/>
          <w:bCs/>
        </w:rPr>
        <w:t>PE</w:t>
      </w:r>
      <w:r w:rsidR="00E06F96" w:rsidRPr="00291C9A">
        <w:rPr>
          <w:rFonts w:cs="Times New Roman"/>
          <w:bCs/>
        </w:rPr>
        <w:t> </w:t>
      </w:r>
      <w:r w:rsidRPr="00291C9A">
        <w:rPr>
          <w:rFonts w:cs="Times New Roman"/>
          <w:bCs/>
        </w:rPr>
        <w:t>15:0/18:1[D7]</w:t>
      </w:r>
      <w:r w:rsidRPr="00291C9A">
        <w:rPr>
          <w:rFonts w:cs="Times New Roman"/>
        </w:rPr>
        <w:t xml:space="preserve"> (</w:t>
      </w:r>
      <w:r w:rsidR="00463258">
        <w:rPr>
          <w:rFonts w:cs="Times New Roman"/>
        </w:rPr>
        <w:t>99.9</w:t>
      </w:r>
      <w:r w:rsidRPr="00291C9A">
        <w:rPr>
          <w:rFonts w:cs="Times New Roman"/>
        </w:rPr>
        <w:t xml:space="preserve">%), </w:t>
      </w:r>
      <w:r w:rsidR="00782DB7" w:rsidRPr="00291C9A">
        <w:rPr>
          <w:rFonts w:cs="Times New Roman"/>
          <w:bCs/>
        </w:rPr>
        <w:t>lyso-</w:t>
      </w:r>
      <w:r w:rsidRPr="00291C9A">
        <w:rPr>
          <w:rFonts w:cs="Times New Roman"/>
          <w:bCs/>
        </w:rPr>
        <w:t>PE 18:1[D7]/0:0</w:t>
      </w:r>
      <w:r w:rsidRPr="00291C9A">
        <w:rPr>
          <w:rFonts w:cs="Times New Roman"/>
        </w:rPr>
        <w:t xml:space="preserve"> (</w:t>
      </w:r>
      <w:r w:rsidR="00463258">
        <w:rPr>
          <w:rFonts w:cs="Times New Roman"/>
        </w:rPr>
        <w:t>99.6</w:t>
      </w:r>
      <w:r w:rsidRPr="00291C9A">
        <w:rPr>
          <w:rFonts w:cs="Times New Roman"/>
        </w:rPr>
        <w:t xml:space="preserve">%), and </w:t>
      </w:r>
      <w:r w:rsidR="00463258">
        <w:rPr>
          <w:rFonts w:cs="Times New Roman"/>
        </w:rPr>
        <w:t>55</w:t>
      </w:r>
      <w:r w:rsidRPr="00291C9A">
        <w:rPr>
          <w:rFonts w:cs="Times New Roman"/>
        </w:rPr>
        <w:t xml:space="preserve">% of </w:t>
      </w:r>
      <w:r w:rsidR="00782DB7" w:rsidRPr="00291C9A">
        <w:rPr>
          <w:rFonts w:cs="Times New Roman"/>
          <w:bCs/>
        </w:rPr>
        <w:t>lyso-</w:t>
      </w:r>
      <w:r w:rsidRPr="00291C9A">
        <w:rPr>
          <w:rFonts w:cs="Times New Roman"/>
          <w:bCs/>
        </w:rPr>
        <w:t>PC 18:1[D7]/0:0</w:t>
      </w:r>
      <w:r w:rsidRPr="00291C9A">
        <w:rPr>
          <w:rFonts w:cs="Times New Roman"/>
        </w:rPr>
        <w:t xml:space="preserve">. Free oxylipins and free </w:t>
      </w:r>
      <w:r w:rsidR="00480600" w:rsidRPr="00291C9A">
        <w:rPr>
          <w:rFonts w:cs="Times New Roman"/>
        </w:rPr>
        <w:t>FA</w:t>
      </w:r>
      <w:r w:rsidR="007464C5" w:rsidRPr="00291C9A">
        <w:rPr>
          <w:rFonts w:cs="Times New Roman"/>
        </w:rPr>
        <w:t>s</w:t>
      </w:r>
      <w:r w:rsidRPr="00291C9A">
        <w:rPr>
          <w:rFonts w:cs="Times New Roman"/>
        </w:rPr>
        <w:t xml:space="preserve"> were quantitatively </w:t>
      </w:r>
      <w:r w:rsidR="009A0F93" w:rsidRPr="00291C9A">
        <w:rPr>
          <w:rFonts w:cs="Times New Roman"/>
        </w:rPr>
        <w:t xml:space="preserve">eluted </w:t>
      </w:r>
      <w:r w:rsidRPr="00291C9A">
        <w:rPr>
          <w:rFonts w:cs="Times New Roman"/>
        </w:rPr>
        <w:t xml:space="preserve">from the cartridge with 18 mL </w:t>
      </w:r>
      <w:r w:rsidR="00C45F2F" w:rsidRPr="00291C9A">
        <w:rPr>
          <w:rFonts w:cs="Times New Roman"/>
        </w:rPr>
        <w:t>MeOH</w:t>
      </w:r>
      <w:r w:rsidR="00696F28" w:rsidRPr="00291C9A">
        <w:rPr>
          <w:rFonts w:cs="Times New Roman"/>
        </w:rPr>
        <w:t xml:space="preserve"> </w:t>
      </w:r>
      <w:r w:rsidRPr="00291C9A">
        <w:rPr>
          <w:rFonts w:cs="Times New Roman"/>
        </w:rPr>
        <w:t xml:space="preserve">+ 0.1% </w:t>
      </w:r>
      <w:r w:rsidR="00C45F2F" w:rsidRPr="00291C9A">
        <w:rPr>
          <w:rFonts w:cs="Times New Roman"/>
        </w:rPr>
        <w:t xml:space="preserve">acetic acid </w:t>
      </w:r>
      <w:r w:rsidRPr="00291C9A">
        <w:rPr>
          <w:rFonts w:cs="Times New Roman"/>
        </w:rPr>
        <w:t>(</w:t>
      </w:r>
      <w:r w:rsidR="00E06F96" w:rsidRPr="00291C9A">
        <w:rPr>
          <w:rFonts w:cs="Times New Roman"/>
        </w:rPr>
        <w:t xml:space="preserve">Supplemental </w:t>
      </w:r>
      <w:r w:rsidRPr="00291C9A">
        <w:rPr>
          <w:rFonts w:cs="Times New Roman"/>
        </w:rPr>
        <w:t>Fig.</w:t>
      </w:r>
      <w:r w:rsidR="005C4A75" w:rsidRPr="00291C9A">
        <w:rPr>
          <w:rFonts w:cs="Times New Roman"/>
        </w:rPr>
        <w:t> </w:t>
      </w:r>
      <w:r w:rsidRPr="00291C9A">
        <w:rPr>
          <w:rFonts w:cs="Times New Roman"/>
        </w:rPr>
        <w:t>S</w:t>
      </w:r>
      <w:r w:rsidR="005C4A75" w:rsidRPr="00291C9A">
        <w:rPr>
          <w:rFonts w:cs="Times New Roman"/>
        </w:rPr>
        <w:t>2</w:t>
      </w:r>
      <w:r w:rsidRPr="00291C9A">
        <w:rPr>
          <w:rFonts w:cs="Times New Roman"/>
        </w:rPr>
        <w:t>). In fraction 4</w:t>
      </w:r>
      <w:r w:rsidR="00CC4718" w:rsidRPr="00291C9A">
        <w:rPr>
          <w:rFonts w:cs="Times New Roman"/>
        </w:rPr>
        <w:t>,</w:t>
      </w:r>
      <w:r w:rsidRPr="00291C9A">
        <w:rPr>
          <w:rFonts w:cs="Times New Roman"/>
        </w:rPr>
        <w:t xml:space="preserve"> </w:t>
      </w:r>
      <w:r w:rsidRPr="00291C9A">
        <w:rPr>
          <w:rFonts w:cs="Times New Roman"/>
          <w:bCs/>
        </w:rPr>
        <w:t>PG 15:0/18:1[D7]</w:t>
      </w:r>
      <w:r w:rsidRPr="00291C9A">
        <w:rPr>
          <w:rFonts w:cs="Times New Roman"/>
        </w:rPr>
        <w:t xml:space="preserve"> (95%) was isolated. In fraction 5 both </w:t>
      </w:r>
      <w:bookmarkStart w:id="3" w:name="OLE_LINK3"/>
      <w:r w:rsidRPr="00291C9A">
        <w:rPr>
          <w:rFonts w:cs="Times New Roman"/>
          <w:bCs/>
        </w:rPr>
        <w:t>PS</w:t>
      </w:r>
      <w:r w:rsidR="0026796F" w:rsidRPr="00291C9A">
        <w:rPr>
          <w:rFonts w:cs="Times New Roman"/>
          <w:bCs/>
        </w:rPr>
        <w:t> </w:t>
      </w:r>
      <w:r w:rsidRPr="00291C9A">
        <w:rPr>
          <w:rFonts w:cs="Times New Roman"/>
          <w:bCs/>
        </w:rPr>
        <w:t>15:0/18:1[D7]</w:t>
      </w:r>
      <w:r w:rsidRPr="00291C9A">
        <w:rPr>
          <w:rFonts w:cs="Times New Roman"/>
        </w:rPr>
        <w:t xml:space="preserve"> (</w:t>
      </w:r>
      <w:r w:rsidR="00463258">
        <w:rPr>
          <w:rFonts w:cs="Times New Roman"/>
        </w:rPr>
        <w:t>99.9</w:t>
      </w:r>
      <w:r w:rsidRPr="00291C9A">
        <w:rPr>
          <w:rFonts w:cs="Times New Roman"/>
        </w:rPr>
        <w:t xml:space="preserve">%) and </w:t>
      </w:r>
      <w:bookmarkEnd w:id="3"/>
      <w:r w:rsidRPr="00291C9A">
        <w:rPr>
          <w:rFonts w:cs="Times New Roman"/>
          <w:bCs/>
        </w:rPr>
        <w:t>PI</w:t>
      </w:r>
      <w:r w:rsidR="0026796F" w:rsidRPr="00291C9A">
        <w:rPr>
          <w:rFonts w:cs="Times New Roman"/>
          <w:bCs/>
        </w:rPr>
        <w:t> </w:t>
      </w:r>
      <w:r w:rsidRPr="00291C9A">
        <w:rPr>
          <w:rFonts w:cs="Times New Roman"/>
          <w:bCs/>
        </w:rPr>
        <w:t>15:0/18:1[D7]</w:t>
      </w:r>
      <w:r w:rsidRPr="00291C9A">
        <w:rPr>
          <w:rFonts w:cs="Times New Roman"/>
        </w:rPr>
        <w:t xml:space="preserve"> (</w:t>
      </w:r>
      <w:r w:rsidR="00463258">
        <w:rPr>
          <w:rFonts w:cs="Times New Roman"/>
        </w:rPr>
        <w:t>99.9</w:t>
      </w:r>
      <w:r w:rsidRPr="00291C9A">
        <w:rPr>
          <w:rFonts w:cs="Times New Roman"/>
        </w:rPr>
        <w:t xml:space="preserve">%) </w:t>
      </w:r>
      <w:r w:rsidR="0026796F" w:rsidRPr="00291C9A">
        <w:rPr>
          <w:rFonts w:cs="Times New Roman"/>
        </w:rPr>
        <w:t xml:space="preserve">were </w:t>
      </w:r>
      <w:r w:rsidRPr="00291C9A">
        <w:rPr>
          <w:rFonts w:cs="Times New Roman"/>
        </w:rPr>
        <w:t>eluted. Of note, the elution of PG, PI</w:t>
      </w:r>
      <w:r w:rsidR="0026796F" w:rsidRPr="00291C9A">
        <w:rPr>
          <w:rFonts w:cs="Times New Roman"/>
        </w:rPr>
        <w:t>,</w:t>
      </w:r>
      <w:r w:rsidRPr="00291C9A">
        <w:rPr>
          <w:rFonts w:cs="Times New Roman"/>
        </w:rPr>
        <w:t xml:space="preserve"> and PS required a minimum concentration of 10 mM </w:t>
      </w:r>
      <w:r w:rsidR="00D14968" w:rsidRPr="00291C9A">
        <w:rPr>
          <w:rFonts w:cs="Times New Roman"/>
        </w:rPr>
        <w:t xml:space="preserve">ammonium formate </w:t>
      </w:r>
      <w:r w:rsidRPr="00291C9A">
        <w:rPr>
          <w:rFonts w:cs="Times New Roman"/>
        </w:rPr>
        <w:t>(</w:t>
      </w:r>
      <w:r w:rsidR="00DE625D" w:rsidRPr="00291C9A">
        <w:rPr>
          <w:rFonts w:cs="Times New Roman"/>
        </w:rPr>
        <w:t xml:space="preserve">Supplemental </w:t>
      </w:r>
      <w:r w:rsidRPr="00291C9A">
        <w:rPr>
          <w:rFonts w:cs="Times New Roman"/>
        </w:rPr>
        <w:t>Fig. S</w:t>
      </w:r>
      <w:r w:rsidR="005C4A75" w:rsidRPr="00291C9A">
        <w:rPr>
          <w:rFonts w:cs="Times New Roman"/>
        </w:rPr>
        <w:t>3</w:t>
      </w:r>
      <w:r w:rsidRPr="00291C9A">
        <w:rPr>
          <w:rFonts w:cs="Times New Roman"/>
        </w:rPr>
        <w:t xml:space="preserve">). </w:t>
      </w:r>
    </w:p>
    <w:p w14:paraId="1237E400" w14:textId="7B2BCE68" w:rsidR="005F0F44" w:rsidRPr="0044346C" w:rsidRDefault="005F0F44" w:rsidP="00D14C0E">
      <w:pPr>
        <w:spacing w:after="0" w:line="480" w:lineRule="auto"/>
        <w:ind w:firstLine="720"/>
        <w:jc w:val="both"/>
        <w:rPr>
          <w:rFonts w:cs="Times New Roman"/>
        </w:rPr>
      </w:pPr>
      <w:r w:rsidRPr="00291C9A">
        <w:rPr>
          <w:rFonts w:cs="Times New Roman"/>
        </w:rPr>
        <w:t xml:space="preserve">The robustness of the separation process was </w:t>
      </w:r>
      <w:r w:rsidR="00E12233" w:rsidRPr="00291C9A">
        <w:rPr>
          <w:rFonts w:cs="Times New Roman"/>
        </w:rPr>
        <w:t xml:space="preserve">shown </w:t>
      </w:r>
      <w:r w:rsidRPr="00291C9A">
        <w:rPr>
          <w:rFonts w:cs="Times New Roman"/>
        </w:rPr>
        <w:t xml:space="preserve">on </w:t>
      </w:r>
      <w:r w:rsidR="00CC4718" w:rsidRPr="00291C9A">
        <w:rPr>
          <w:rFonts w:cs="Times New Roman"/>
        </w:rPr>
        <w:t xml:space="preserve">three </w:t>
      </w:r>
      <w:r w:rsidRPr="00291C9A">
        <w:rPr>
          <w:rFonts w:cs="Times New Roman"/>
        </w:rPr>
        <w:t>different</w:t>
      </w:r>
      <w:r w:rsidR="00CC4718" w:rsidRPr="00291C9A">
        <w:rPr>
          <w:rFonts w:cs="Times New Roman"/>
        </w:rPr>
        <w:t xml:space="preserve"> </w:t>
      </w:r>
      <w:r w:rsidRPr="00291C9A">
        <w:rPr>
          <w:rFonts w:cs="Times New Roman"/>
        </w:rPr>
        <w:t>days and for different biological samples,</w:t>
      </w:r>
      <w:r w:rsidR="006208AA" w:rsidRPr="00291C9A">
        <w:rPr>
          <w:rFonts w:cs="Times New Roman"/>
        </w:rPr>
        <w:t xml:space="preserve"> i.e.</w:t>
      </w:r>
      <w:r w:rsidRPr="00291C9A">
        <w:rPr>
          <w:rFonts w:cs="Times New Roman"/>
        </w:rPr>
        <w:t xml:space="preserve"> human plasma and HEK293 cell</w:t>
      </w:r>
      <w:r w:rsidR="003409DF" w:rsidRPr="00291C9A">
        <w:rPr>
          <w:rFonts w:cs="Times New Roman"/>
        </w:rPr>
        <w:t xml:space="preserve"> extract</w:t>
      </w:r>
      <w:r w:rsidRPr="00291C9A">
        <w:rPr>
          <w:rFonts w:cs="Times New Roman"/>
        </w:rPr>
        <w:t xml:space="preserve"> (</w:t>
      </w:r>
      <w:r w:rsidR="00926F59" w:rsidRPr="00291C9A">
        <w:rPr>
          <w:rFonts w:cs="Times New Roman"/>
        </w:rPr>
        <w:t xml:space="preserve">Supplemental </w:t>
      </w:r>
      <w:r w:rsidRPr="00291C9A">
        <w:rPr>
          <w:rFonts w:cs="Times New Roman"/>
        </w:rPr>
        <w:t xml:space="preserve">Table S1). None of the tested matrices had a negative influence on the separation efficiency. When comparing the amount of </w:t>
      </w:r>
      <w:r w:rsidRPr="00291C9A">
        <w:rPr>
          <w:rFonts w:cs="Times New Roman"/>
        </w:rPr>
        <w:lastRenderedPageBreak/>
        <w:t xml:space="preserve">recovered lipid standards added </w:t>
      </w:r>
      <w:r w:rsidR="00661005" w:rsidRPr="00291C9A">
        <w:rPr>
          <w:rFonts w:cs="Times New Roman"/>
        </w:rPr>
        <w:t>before</w:t>
      </w:r>
      <w:r w:rsidR="00CC4718" w:rsidRPr="00291C9A">
        <w:rPr>
          <w:rFonts w:cs="Times New Roman"/>
        </w:rPr>
        <w:t xml:space="preserve"> </w:t>
      </w:r>
      <w:r w:rsidRPr="00291C9A">
        <w:rPr>
          <w:rFonts w:cs="Times New Roman"/>
        </w:rPr>
        <w:t>fractionation (pre-spiked) and after the fractionation (post-spiked)</w:t>
      </w:r>
      <w:r w:rsidR="00CC4718" w:rsidRPr="00291C9A">
        <w:rPr>
          <w:rFonts w:cs="Times New Roman"/>
        </w:rPr>
        <w:t>,</w:t>
      </w:r>
      <w:r w:rsidRPr="00291C9A">
        <w:rPr>
          <w:rFonts w:cs="Times New Roman"/>
        </w:rPr>
        <w:t xml:space="preserve"> more than 80% of each </w:t>
      </w:r>
      <w:r w:rsidR="00FE59A8" w:rsidRPr="00291C9A">
        <w:rPr>
          <w:rFonts w:cs="Times New Roman"/>
        </w:rPr>
        <w:t>IS</w:t>
      </w:r>
      <w:r w:rsidRPr="00291C9A">
        <w:rPr>
          <w:rFonts w:cs="Times New Roman"/>
        </w:rPr>
        <w:t xml:space="preserve"> was recovered (</w:t>
      </w:r>
      <w:r w:rsidR="00926F59" w:rsidRPr="00291C9A">
        <w:rPr>
          <w:rFonts w:cs="Times New Roman"/>
        </w:rPr>
        <w:t xml:space="preserve">Supplemental </w:t>
      </w:r>
      <w:r w:rsidRPr="00291C9A">
        <w:rPr>
          <w:rFonts w:cs="Times New Roman"/>
        </w:rPr>
        <w:t>Fig. S</w:t>
      </w:r>
      <w:r w:rsidR="005C4A75" w:rsidRPr="00291C9A">
        <w:rPr>
          <w:rFonts w:cs="Times New Roman"/>
        </w:rPr>
        <w:t>4</w:t>
      </w:r>
      <w:r w:rsidRPr="00291C9A">
        <w:rPr>
          <w:rFonts w:cs="Times New Roman"/>
        </w:rPr>
        <w:t>)</w:t>
      </w:r>
      <w:r w:rsidR="00055A07" w:rsidRPr="00291C9A">
        <w:rPr>
          <w:rFonts w:cs="Times New Roman"/>
        </w:rPr>
        <w:t>.</w:t>
      </w:r>
    </w:p>
    <w:p w14:paraId="7D703167" w14:textId="13D59D86" w:rsidR="005F0F44" w:rsidRPr="0044346C" w:rsidRDefault="005F0F44" w:rsidP="00D1282D">
      <w:pPr>
        <w:spacing w:after="0" w:line="480" w:lineRule="auto"/>
        <w:ind w:firstLine="720"/>
        <w:jc w:val="both"/>
        <w:rPr>
          <w:rFonts w:cs="Times New Roman"/>
        </w:rPr>
      </w:pPr>
      <w:r w:rsidRPr="0044346C">
        <w:rPr>
          <w:rFonts w:cs="Times New Roman"/>
        </w:rPr>
        <w:t>To d</w:t>
      </w:r>
      <w:r w:rsidRPr="00291C9A">
        <w:rPr>
          <w:rFonts w:cs="Times New Roman"/>
        </w:rPr>
        <w:t xml:space="preserve">emonstrate that the </w:t>
      </w:r>
      <w:r w:rsidR="00BC7433" w:rsidRPr="00291C9A">
        <w:rPr>
          <w:rFonts w:cs="Times New Roman"/>
        </w:rPr>
        <w:t>developed SPE protocol</w:t>
      </w:r>
      <w:r w:rsidR="001A52BB" w:rsidRPr="00291C9A">
        <w:rPr>
          <w:rFonts w:cs="Times New Roman"/>
        </w:rPr>
        <w:t xml:space="preserve"> also</w:t>
      </w:r>
      <w:r w:rsidRPr="00291C9A">
        <w:rPr>
          <w:rFonts w:cs="Times New Roman"/>
        </w:rPr>
        <w:t xml:space="preserve"> </w:t>
      </w:r>
      <w:r w:rsidR="00BC7433" w:rsidRPr="00291C9A">
        <w:rPr>
          <w:rFonts w:cs="Times New Roman"/>
        </w:rPr>
        <w:t>enables</w:t>
      </w:r>
      <w:r w:rsidRPr="00291C9A">
        <w:rPr>
          <w:rFonts w:cs="Times New Roman"/>
        </w:rPr>
        <w:t xml:space="preserve"> the separation of endogenous lipids in human plasma and HEK293 cells</w:t>
      </w:r>
      <w:r w:rsidR="00BC7433" w:rsidRPr="00291C9A">
        <w:rPr>
          <w:rFonts w:cs="Times New Roman"/>
        </w:rPr>
        <w:t>,</w:t>
      </w:r>
      <w:r w:rsidRPr="00291C9A">
        <w:rPr>
          <w:rFonts w:cs="Times New Roman"/>
        </w:rPr>
        <w:t xml:space="preserve"> MS-</w:t>
      </w:r>
      <w:r w:rsidR="00BC7433" w:rsidRPr="00291C9A">
        <w:rPr>
          <w:rFonts w:cs="Times New Roman"/>
        </w:rPr>
        <w:t xml:space="preserve">DIAL </w:t>
      </w:r>
      <w:r w:rsidRPr="00291C9A">
        <w:rPr>
          <w:rFonts w:cs="Times New Roman"/>
        </w:rPr>
        <w:t>was used</w:t>
      </w:r>
      <w:r w:rsidR="00BC7433" w:rsidRPr="00291C9A">
        <w:rPr>
          <w:rFonts w:cs="Times New Roman"/>
        </w:rPr>
        <w:t xml:space="preserve"> for data analysis following untargeted LC-HRMS analysis</w:t>
      </w:r>
      <w:r w:rsidR="00684607" w:rsidRPr="00291C9A">
        <w:rPr>
          <w:rFonts w:cs="Times New Roman"/>
        </w:rPr>
        <w:t xml:space="preserve"> of intact lipids</w:t>
      </w:r>
      <w:r w:rsidRPr="00291C9A">
        <w:rPr>
          <w:rFonts w:cs="Times New Roman"/>
        </w:rPr>
        <w:t>. Based on the detected features (</w:t>
      </w:r>
      <w:r w:rsidR="00926F59" w:rsidRPr="00291C9A">
        <w:rPr>
          <w:rFonts w:cs="Times New Roman"/>
        </w:rPr>
        <w:t xml:space="preserve">Supplemental </w:t>
      </w:r>
      <w:r w:rsidRPr="00291C9A">
        <w:rPr>
          <w:rFonts w:cs="Times New Roman"/>
        </w:rPr>
        <w:t>Fig</w:t>
      </w:r>
      <w:r w:rsidR="00BC7433" w:rsidRPr="00291C9A">
        <w:rPr>
          <w:rFonts w:cs="Times New Roman"/>
        </w:rPr>
        <w:t>.</w:t>
      </w:r>
      <w:r w:rsidRPr="00291C9A">
        <w:rPr>
          <w:rFonts w:cs="Times New Roman"/>
        </w:rPr>
        <w:t xml:space="preserve"> S</w:t>
      </w:r>
      <w:r w:rsidR="005C4A75" w:rsidRPr="00291C9A">
        <w:rPr>
          <w:rFonts w:cs="Times New Roman"/>
        </w:rPr>
        <w:t>5</w:t>
      </w:r>
      <w:r w:rsidRPr="00291C9A">
        <w:rPr>
          <w:rFonts w:cs="Times New Roman"/>
        </w:rPr>
        <w:t xml:space="preserve"> and Table</w:t>
      </w:r>
      <w:r w:rsidR="00E12233" w:rsidRPr="00291C9A">
        <w:rPr>
          <w:rFonts w:cs="Times New Roman"/>
        </w:rPr>
        <w:t>s</w:t>
      </w:r>
      <w:r w:rsidRPr="00291C9A">
        <w:rPr>
          <w:rFonts w:cs="Times New Roman"/>
        </w:rPr>
        <w:t xml:space="preserve"> S2</w:t>
      </w:r>
      <w:r w:rsidR="009975F1" w:rsidRPr="00291C9A">
        <w:rPr>
          <w:rFonts w:cs="Times New Roman"/>
        </w:rPr>
        <w:t>-</w:t>
      </w:r>
      <w:r w:rsidRPr="00291C9A">
        <w:rPr>
          <w:rFonts w:cs="Times New Roman"/>
        </w:rPr>
        <w:t>S5), cumulative extracted ion chromatograms (XIC) were generated for each lipid class (TG, C</w:t>
      </w:r>
      <w:r w:rsidR="003409DF" w:rsidRPr="00291C9A">
        <w:rPr>
          <w:rFonts w:cs="Times New Roman"/>
        </w:rPr>
        <w:t xml:space="preserve">hol </w:t>
      </w:r>
      <w:r w:rsidRPr="00291C9A">
        <w:rPr>
          <w:rFonts w:cs="Times New Roman"/>
        </w:rPr>
        <w:t>E</w:t>
      </w:r>
      <w:r w:rsidR="003409DF" w:rsidRPr="00291C9A">
        <w:rPr>
          <w:rFonts w:cs="Times New Roman"/>
        </w:rPr>
        <w:t>ster</w:t>
      </w:r>
      <w:r w:rsidRPr="00291C9A">
        <w:rPr>
          <w:rFonts w:cs="Times New Roman"/>
        </w:rPr>
        <w:t xml:space="preserve">; PC, SM; </w:t>
      </w:r>
      <w:r w:rsidR="00BC7433" w:rsidRPr="00291C9A">
        <w:rPr>
          <w:rFonts w:cs="Times New Roman"/>
        </w:rPr>
        <w:t>lyso-</w:t>
      </w:r>
      <w:r w:rsidRPr="00291C9A">
        <w:rPr>
          <w:rFonts w:cs="Times New Roman"/>
        </w:rPr>
        <w:t>PE, PE; PG; PS, PI</w:t>
      </w:r>
      <w:r w:rsidR="006C4B93" w:rsidRPr="00291C9A">
        <w:rPr>
          <w:rFonts w:cs="Times New Roman"/>
        </w:rPr>
        <w:t>)</w:t>
      </w:r>
      <w:r w:rsidR="001A52BB" w:rsidRPr="00291C9A">
        <w:rPr>
          <w:rFonts w:cs="Times New Roman"/>
        </w:rPr>
        <w:t xml:space="preserve">. These were </w:t>
      </w:r>
      <w:r w:rsidRPr="00291C9A">
        <w:rPr>
          <w:rFonts w:cs="Times New Roman"/>
        </w:rPr>
        <w:t xml:space="preserve">compared </w:t>
      </w:r>
      <w:r w:rsidR="003176F0" w:rsidRPr="00291C9A">
        <w:rPr>
          <w:rFonts w:cs="Times New Roman"/>
        </w:rPr>
        <w:t xml:space="preserve">between </w:t>
      </w:r>
      <w:r w:rsidR="006208AA" w:rsidRPr="00291C9A">
        <w:rPr>
          <w:rFonts w:cs="Times New Roman"/>
        </w:rPr>
        <w:t xml:space="preserve">the </w:t>
      </w:r>
      <w:r w:rsidR="005E04D6" w:rsidRPr="00291C9A">
        <w:rPr>
          <w:rFonts w:cs="Times New Roman"/>
        </w:rPr>
        <w:t>non-</w:t>
      </w:r>
      <w:r w:rsidRPr="00291C9A">
        <w:rPr>
          <w:rFonts w:cs="Times New Roman"/>
        </w:rPr>
        <w:t xml:space="preserve">fractionated </w:t>
      </w:r>
      <w:r w:rsidR="009D57BA" w:rsidRPr="00291C9A">
        <w:rPr>
          <w:rFonts w:cs="Times New Roman"/>
        </w:rPr>
        <w:t xml:space="preserve">lipid extract (Fig. </w:t>
      </w:r>
      <w:r w:rsidR="00E9488F" w:rsidRPr="00291C9A">
        <w:rPr>
          <w:rFonts w:cs="Times New Roman"/>
        </w:rPr>
        <w:t>3</w:t>
      </w:r>
      <w:r w:rsidR="009D57BA" w:rsidRPr="00291C9A">
        <w:rPr>
          <w:rFonts w:cs="Times New Roman"/>
        </w:rPr>
        <w:t xml:space="preserve">A) </w:t>
      </w:r>
      <w:r w:rsidRPr="00291C9A">
        <w:rPr>
          <w:rFonts w:cs="Times New Roman"/>
        </w:rPr>
        <w:t>and fractionated lipid extracts</w:t>
      </w:r>
      <w:r w:rsidR="006208AA" w:rsidRPr="00291C9A">
        <w:rPr>
          <w:rFonts w:cs="Times New Roman"/>
        </w:rPr>
        <w:t xml:space="preserve"> of plasma and HEK293 cells</w:t>
      </w:r>
      <w:r w:rsidRPr="00291C9A">
        <w:rPr>
          <w:rFonts w:cs="Times New Roman"/>
        </w:rPr>
        <w:t xml:space="preserve"> (Fig</w:t>
      </w:r>
      <w:r w:rsidR="003176F0" w:rsidRPr="00291C9A">
        <w:rPr>
          <w:rFonts w:cs="Times New Roman"/>
        </w:rPr>
        <w:t>. </w:t>
      </w:r>
      <w:r w:rsidR="00E9488F" w:rsidRPr="00291C9A">
        <w:rPr>
          <w:rFonts w:cs="Times New Roman"/>
        </w:rPr>
        <w:t>3</w:t>
      </w:r>
      <w:r w:rsidR="009D57BA" w:rsidRPr="00291C9A">
        <w:rPr>
          <w:rFonts w:cs="Times New Roman"/>
        </w:rPr>
        <w:t>B</w:t>
      </w:r>
      <w:r w:rsidR="007127FF" w:rsidRPr="00291C9A">
        <w:rPr>
          <w:rFonts w:cs="Times New Roman"/>
        </w:rPr>
        <w:t>, Supplemental Fig. S</w:t>
      </w:r>
      <w:r w:rsidR="005C4A75" w:rsidRPr="00291C9A">
        <w:rPr>
          <w:rFonts w:cs="Times New Roman"/>
        </w:rPr>
        <w:t>6</w:t>
      </w:r>
      <w:r w:rsidRPr="00291C9A">
        <w:rPr>
          <w:rFonts w:cs="Times New Roman"/>
        </w:rPr>
        <w:t>).</w:t>
      </w:r>
      <w:r w:rsidR="00CC4718" w:rsidRPr="00291C9A">
        <w:rPr>
          <w:rFonts w:cs="Times New Roman"/>
        </w:rPr>
        <w:t xml:space="preserve"> </w:t>
      </w:r>
      <w:r w:rsidRPr="00291C9A">
        <w:rPr>
          <w:rFonts w:cs="Times New Roman"/>
        </w:rPr>
        <w:t>The cumulative XICs (peaks, retention time, and abundance) were similar between non-fractionated samples and the respective lipid class fraction (1-5) (</w:t>
      </w:r>
      <w:r w:rsidR="00CE068D" w:rsidRPr="00291C9A">
        <w:rPr>
          <w:rFonts w:cs="Times New Roman"/>
        </w:rPr>
        <w:t xml:space="preserve">Fig. </w:t>
      </w:r>
      <w:r w:rsidR="00E9488F" w:rsidRPr="00291C9A">
        <w:rPr>
          <w:rFonts w:cs="Times New Roman"/>
        </w:rPr>
        <w:t>3</w:t>
      </w:r>
      <w:r w:rsidR="004B5D1E" w:rsidRPr="00291C9A">
        <w:rPr>
          <w:rFonts w:cs="Times New Roman"/>
        </w:rPr>
        <w:t>A,</w:t>
      </w:r>
      <w:r w:rsidR="00E700A0" w:rsidRPr="00291C9A">
        <w:rPr>
          <w:rFonts w:cs="Times New Roman"/>
        </w:rPr>
        <w:t> </w:t>
      </w:r>
      <w:r w:rsidR="004B5D1E" w:rsidRPr="00291C9A">
        <w:rPr>
          <w:rFonts w:cs="Times New Roman"/>
        </w:rPr>
        <w:t>B</w:t>
      </w:r>
      <w:r w:rsidRPr="00291C9A">
        <w:rPr>
          <w:rFonts w:cs="Times New Roman"/>
        </w:rPr>
        <w:t>). This indicates that</w:t>
      </w:r>
      <w:r w:rsidR="004B49A2" w:rsidRPr="00291C9A">
        <w:rPr>
          <w:rFonts w:cs="Times New Roman"/>
        </w:rPr>
        <w:t xml:space="preserve"> i)</w:t>
      </w:r>
      <w:r w:rsidRPr="00291C9A">
        <w:rPr>
          <w:rFonts w:cs="Times New Roman"/>
        </w:rPr>
        <w:t xml:space="preserve"> </w:t>
      </w:r>
      <w:r w:rsidR="005B51B1" w:rsidRPr="00291C9A">
        <w:rPr>
          <w:rFonts w:cs="Times New Roman"/>
        </w:rPr>
        <w:t xml:space="preserve">the </w:t>
      </w:r>
      <w:r w:rsidRPr="00291C9A">
        <w:rPr>
          <w:rFonts w:cs="Times New Roman"/>
        </w:rPr>
        <w:t xml:space="preserve">lipids characterized in the </w:t>
      </w:r>
      <w:r w:rsidR="005B51B1" w:rsidRPr="00291C9A">
        <w:rPr>
          <w:rFonts w:cs="Times New Roman"/>
        </w:rPr>
        <w:t xml:space="preserve">non-fractionated </w:t>
      </w:r>
      <w:r w:rsidRPr="00291C9A">
        <w:rPr>
          <w:rFonts w:cs="Times New Roman"/>
        </w:rPr>
        <w:t>sample</w:t>
      </w:r>
      <w:r w:rsidR="005E04D6" w:rsidRPr="00291C9A">
        <w:rPr>
          <w:rFonts w:cs="Times New Roman"/>
        </w:rPr>
        <w:t>s</w:t>
      </w:r>
      <w:r w:rsidRPr="00291C9A">
        <w:rPr>
          <w:rFonts w:cs="Times New Roman"/>
        </w:rPr>
        <w:t xml:space="preserve"> are also present in the lipid class fraction</w:t>
      </w:r>
      <w:r w:rsidR="004B49A2" w:rsidRPr="00291C9A">
        <w:rPr>
          <w:rFonts w:cs="Times New Roman"/>
        </w:rPr>
        <w:t xml:space="preserve"> and ii) endogenous lipids are efficiently separated into distinct fractions. </w:t>
      </w:r>
      <w:r w:rsidR="006C4076" w:rsidRPr="00291C9A">
        <w:rPr>
          <w:rFonts w:cs="Times New Roman"/>
        </w:rPr>
        <w:t>Indeed, t</w:t>
      </w:r>
      <w:r w:rsidRPr="00291C9A">
        <w:rPr>
          <w:rFonts w:cs="Times New Roman"/>
        </w:rPr>
        <w:t>he peak pattern an</w:t>
      </w:r>
      <w:r w:rsidRPr="0044346C">
        <w:rPr>
          <w:rFonts w:cs="Times New Roman"/>
        </w:rPr>
        <w:t>d the intensity of the XIC</w:t>
      </w:r>
      <w:r w:rsidR="00CC4718" w:rsidRPr="0044346C">
        <w:rPr>
          <w:rFonts w:cs="Times New Roman"/>
        </w:rPr>
        <w:t>s</w:t>
      </w:r>
      <w:r w:rsidRPr="0044346C">
        <w:rPr>
          <w:rFonts w:cs="Times New Roman"/>
        </w:rPr>
        <w:t xml:space="preserve"> of</w:t>
      </w:r>
      <w:r w:rsidR="001A52BB" w:rsidRPr="0044346C">
        <w:rPr>
          <w:rFonts w:cs="Times New Roman"/>
        </w:rPr>
        <w:t xml:space="preserve"> fraction 1</w:t>
      </w:r>
      <w:r w:rsidRPr="0044346C">
        <w:rPr>
          <w:rFonts w:cs="Times New Roman"/>
        </w:rPr>
        <w:t xml:space="preserve"> </w:t>
      </w:r>
      <w:r w:rsidR="001A52BB" w:rsidRPr="0044346C">
        <w:rPr>
          <w:rFonts w:cs="Times New Roman"/>
        </w:rPr>
        <w:t>(</w:t>
      </w:r>
      <w:r w:rsidRPr="0044346C">
        <w:rPr>
          <w:rFonts w:cs="Times New Roman"/>
        </w:rPr>
        <w:t>nL</w:t>
      </w:r>
      <w:r w:rsidR="00D9004D" w:rsidRPr="0044346C">
        <w:rPr>
          <w:rFonts w:cs="Times New Roman"/>
        </w:rPr>
        <w:t>s</w:t>
      </w:r>
      <w:r w:rsidR="00F83E9E" w:rsidRPr="0044346C">
        <w:rPr>
          <w:rFonts w:cs="Times New Roman"/>
        </w:rPr>
        <w:t>)</w:t>
      </w:r>
      <w:r w:rsidR="00D9004D" w:rsidRPr="0044346C">
        <w:rPr>
          <w:rFonts w:cs="Times New Roman"/>
        </w:rPr>
        <w:t xml:space="preserve"> </w:t>
      </w:r>
      <w:r w:rsidRPr="0044346C">
        <w:rPr>
          <w:rFonts w:cs="Times New Roman"/>
        </w:rPr>
        <w:t>were identical</w:t>
      </w:r>
      <w:r w:rsidR="003A034A" w:rsidRPr="0044346C">
        <w:rPr>
          <w:rFonts w:cs="Times New Roman"/>
        </w:rPr>
        <w:t xml:space="preserve"> to</w:t>
      </w:r>
      <w:r w:rsidR="00CE068D" w:rsidRPr="0044346C">
        <w:rPr>
          <w:rFonts w:cs="Times New Roman"/>
        </w:rPr>
        <w:t xml:space="preserve"> </w:t>
      </w:r>
      <w:r w:rsidRPr="0044346C">
        <w:rPr>
          <w:rFonts w:cs="Times New Roman"/>
        </w:rPr>
        <w:t xml:space="preserve">the </w:t>
      </w:r>
      <w:r w:rsidR="005E04D6" w:rsidRPr="0044346C">
        <w:rPr>
          <w:rFonts w:cs="Times New Roman"/>
        </w:rPr>
        <w:t>non-</w:t>
      </w:r>
      <w:r w:rsidRPr="0044346C">
        <w:rPr>
          <w:rFonts w:cs="Times New Roman"/>
        </w:rPr>
        <w:t>fractionated plasma, supporting that all nL</w:t>
      </w:r>
      <w:r w:rsidR="00D9004D" w:rsidRPr="0044346C">
        <w:rPr>
          <w:rFonts w:cs="Times New Roman"/>
        </w:rPr>
        <w:t>s</w:t>
      </w:r>
      <w:r w:rsidRPr="0044346C">
        <w:rPr>
          <w:rFonts w:cs="Times New Roman"/>
        </w:rPr>
        <w:t xml:space="preserve"> were eluted in this fraction. </w:t>
      </w:r>
      <w:r w:rsidR="005E04D6" w:rsidRPr="0044346C">
        <w:rPr>
          <w:rFonts w:cs="Times New Roman"/>
        </w:rPr>
        <w:t>Similarly, t</w:t>
      </w:r>
      <w:r w:rsidRPr="0044346C">
        <w:rPr>
          <w:rFonts w:cs="Times New Roman"/>
        </w:rPr>
        <w:t xml:space="preserve">he chromatographic pattern of PC and SM species in the </w:t>
      </w:r>
      <w:r w:rsidR="005E04D6" w:rsidRPr="0044346C">
        <w:rPr>
          <w:rFonts w:cs="Times New Roman"/>
        </w:rPr>
        <w:t>non-</w:t>
      </w:r>
      <w:r w:rsidRPr="0044346C">
        <w:rPr>
          <w:rFonts w:cs="Times New Roman"/>
        </w:rPr>
        <w:t>fractionated extract was recovered in fraction 2</w:t>
      </w:r>
      <w:r w:rsidR="003A034A" w:rsidRPr="0044346C">
        <w:rPr>
          <w:rFonts w:cs="Times New Roman"/>
        </w:rPr>
        <w:t xml:space="preserve"> (PC, SM)</w:t>
      </w:r>
      <w:r w:rsidRPr="0044346C">
        <w:rPr>
          <w:rFonts w:cs="Times New Roman"/>
        </w:rPr>
        <w:t>, indicating a high recovery of the different choline</w:t>
      </w:r>
      <w:r w:rsidR="005B51B1" w:rsidRPr="0044346C">
        <w:rPr>
          <w:rFonts w:cs="Times New Roman"/>
        </w:rPr>
        <w:t>-</w:t>
      </w:r>
      <w:r w:rsidRPr="0044346C">
        <w:rPr>
          <w:rFonts w:cs="Times New Roman"/>
        </w:rPr>
        <w:t xml:space="preserve">bearing </w:t>
      </w:r>
      <w:r w:rsidR="00122F16" w:rsidRPr="0044346C">
        <w:rPr>
          <w:rFonts w:cs="Times New Roman"/>
        </w:rPr>
        <w:t>P</w:t>
      </w:r>
      <w:r w:rsidR="00122F16" w:rsidRPr="00291C9A">
        <w:rPr>
          <w:rFonts w:cs="Times New Roman"/>
        </w:rPr>
        <w:t>L</w:t>
      </w:r>
      <w:r w:rsidR="00CA0830" w:rsidRPr="00291C9A">
        <w:rPr>
          <w:rFonts w:cs="Times New Roman"/>
        </w:rPr>
        <w:t>s</w:t>
      </w:r>
      <w:r w:rsidRPr="00291C9A">
        <w:rPr>
          <w:rFonts w:cs="Times New Roman"/>
        </w:rPr>
        <w:t>. In fraction 3</w:t>
      </w:r>
      <w:r w:rsidR="003A034A" w:rsidRPr="00291C9A">
        <w:rPr>
          <w:rFonts w:cs="Times New Roman"/>
        </w:rPr>
        <w:t xml:space="preserve"> (PE)</w:t>
      </w:r>
      <w:r w:rsidR="005E04D6" w:rsidRPr="00291C9A">
        <w:rPr>
          <w:rFonts w:cs="Times New Roman"/>
        </w:rPr>
        <w:t>, the cumulative XIC</w:t>
      </w:r>
      <w:r w:rsidR="00CC4718" w:rsidRPr="00291C9A">
        <w:rPr>
          <w:rFonts w:cs="Times New Roman"/>
        </w:rPr>
        <w:t>s</w:t>
      </w:r>
      <w:r w:rsidR="005E04D6" w:rsidRPr="00291C9A">
        <w:rPr>
          <w:rFonts w:cs="Times New Roman"/>
        </w:rPr>
        <w:t xml:space="preserve"> of PE features displayed a similar chromatographic pattern but with higher intensities compared to the non-</w:t>
      </w:r>
      <w:r w:rsidRPr="00291C9A">
        <w:rPr>
          <w:rFonts w:cs="Times New Roman"/>
        </w:rPr>
        <w:t xml:space="preserve">fractionated sample. This is also reflected in a higher recovery of the IS </w:t>
      </w:r>
      <w:r w:rsidRPr="00291C9A">
        <w:rPr>
          <w:rFonts w:cs="Times New Roman"/>
          <w:bCs/>
        </w:rPr>
        <w:t>PE 15:0/18:1[D7]</w:t>
      </w:r>
      <w:r w:rsidR="00720E06" w:rsidRPr="00291C9A">
        <w:rPr>
          <w:rFonts w:cs="Times New Roman"/>
          <w:bCs/>
        </w:rPr>
        <w:t xml:space="preserve"> </w:t>
      </w:r>
      <w:r w:rsidR="00720E06" w:rsidRPr="00291C9A">
        <w:rPr>
          <w:rFonts w:cs="Times New Roman"/>
        </w:rPr>
        <w:t>(Fig.</w:t>
      </w:r>
      <w:r w:rsidR="00951BC4" w:rsidRPr="00291C9A">
        <w:rPr>
          <w:rFonts w:cs="Times New Roman"/>
        </w:rPr>
        <w:t> </w:t>
      </w:r>
      <w:r w:rsidR="00E9488F" w:rsidRPr="00291C9A">
        <w:rPr>
          <w:rFonts w:cs="Times New Roman"/>
        </w:rPr>
        <w:t>3</w:t>
      </w:r>
      <w:r w:rsidR="00720E06" w:rsidRPr="00291C9A">
        <w:rPr>
          <w:rFonts w:cs="Times New Roman"/>
        </w:rPr>
        <w:t>C)</w:t>
      </w:r>
      <w:r w:rsidRPr="00291C9A">
        <w:rPr>
          <w:rFonts w:cs="Times New Roman"/>
          <w:bCs/>
        </w:rPr>
        <w:t xml:space="preserve">: </w:t>
      </w:r>
      <w:r w:rsidRPr="00291C9A">
        <w:rPr>
          <w:rFonts w:cs="Times New Roman"/>
        </w:rPr>
        <w:t xml:space="preserve">110% in fraction 3 </w:t>
      </w:r>
      <w:r w:rsidR="005E04D6" w:rsidRPr="00291C9A">
        <w:rPr>
          <w:rFonts w:cs="Times New Roman"/>
        </w:rPr>
        <w:t xml:space="preserve">versus </w:t>
      </w:r>
      <w:r w:rsidRPr="00291C9A">
        <w:rPr>
          <w:rFonts w:cs="Times New Roman"/>
        </w:rPr>
        <w:t xml:space="preserve">65% in the </w:t>
      </w:r>
      <w:r w:rsidR="00CC4718" w:rsidRPr="00291C9A">
        <w:rPr>
          <w:rFonts w:cs="Times New Roman"/>
        </w:rPr>
        <w:t>non-</w:t>
      </w:r>
      <w:r w:rsidRPr="00291C9A">
        <w:rPr>
          <w:rFonts w:cs="Times New Roman"/>
        </w:rPr>
        <w:t>fractionated sample</w:t>
      </w:r>
      <w:r w:rsidR="00720E06" w:rsidRPr="00291C9A">
        <w:rPr>
          <w:rFonts w:cs="Times New Roman"/>
        </w:rPr>
        <w:t>.</w:t>
      </w:r>
      <w:r w:rsidRPr="00291C9A">
        <w:rPr>
          <w:rFonts w:cs="Times New Roman"/>
        </w:rPr>
        <w:t xml:space="preserve"> For the earlier eluting IS </w:t>
      </w:r>
      <w:r w:rsidR="005E04D6" w:rsidRPr="00291C9A">
        <w:rPr>
          <w:rFonts w:cs="Times New Roman"/>
          <w:bCs/>
        </w:rPr>
        <w:t>lyso</w:t>
      </w:r>
      <w:r w:rsidR="00951BC4" w:rsidRPr="00291C9A">
        <w:rPr>
          <w:rFonts w:cs="Times New Roman"/>
          <w:bCs/>
        </w:rPr>
        <w:noBreakHyphen/>
      </w:r>
      <w:r w:rsidRPr="00291C9A">
        <w:rPr>
          <w:rFonts w:cs="Times New Roman"/>
          <w:bCs/>
        </w:rPr>
        <w:t>PE 18:1[D7]/0:0</w:t>
      </w:r>
      <w:r w:rsidR="007127FF" w:rsidRPr="00291C9A">
        <w:rPr>
          <w:rFonts w:cs="Times New Roman"/>
          <w:bCs/>
        </w:rPr>
        <w:t>,</w:t>
      </w:r>
      <w:r w:rsidR="006B1752" w:rsidRPr="00291C9A">
        <w:rPr>
          <w:rFonts w:cs="Times New Roman"/>
        </w:rPr>
        <w:t xml:space="preserve"> </w:t>
      </w:r>
      <w:r w:rsidRPr="00291C9A">
        <w:rPr>
          <w:rFonts w:cs="Times New Roman"/>
        </w:rPr>
        <w:t xml:space="preserve">a comparable recovery was found </w:t>
      </w:r>
      <w:r w:rsidR="00720E06" w:rsidRPr="00291C9A">
        <w:rPr>
          <w:rFonts w:cs="Times New Roman"/>
        </w:rPr>
        <w:t>between</w:t>
      </w:r>
      <w:r w:rsidRPr="00291C9A">
        <w:rPr>
          <w:rFonts w:cs="Times New Roman"/>
        </w:rPr>
        <w:t xml:space="preserve"> fractionated and </w:t>
      </w:r>
      <w:r w:rsidR="00720E06" w:rsidRPr="00291C9A">
        <w:rPr>
          <w:rFonts w:cs="Times New Roman"/>
        </w:rPr>
        <w:t>non-</w:t>
      </w:r>
      <w:r w:rsidRPr="00291C9A">
        <w:rPr>
          <w:rFonts w:cs="Times New Roman"/>
        </w:rPr>
        <w:t xml:space="preserve">fractionated </w:t>
      </w:r>
      <w:r w:rsidR="001F10BF" w:rsidRPr="00291C9A">
        <w:rPr>
          <w:rFonts w:cs="Times New Roman"/>
        </w:rPr>
        <w:t xml:space="preserve">plasma </w:t>
      </w:r>
      <w:r w:rsidRPr="00291C9A">
        <w:rPr>
          <w:rFonts w:cs="Times New Roman"/>
        </w:rPr>
        <w:t>extract</w:t>
      </w:r>
      <w:r w:rsidR="00720E06" w:rsidRPr="00291C9A">
        <w:rPr>
          <w:rFonts w:cs="Times New Roman"/>
        </w:rPr>
        <w:t>s</w:t>
      </w:r>
      <w:r w:rsidRPr="00291C9A">
        <w:rPr>
          <w:rFonts w:cs="Times New Roman"/>
        </w:rPr>
        <w:t>. This suggests that compounds co</w:t>
      </w:r>
      <w:r w:rsidR="00AF260E" w:rsidRPr="00291C9A">
        <w:rPr>
          <w:rFonts w:cs="Times New Roman"/>
        </w:rPr>
        <w:t>-</w:t>
      </w:r>
      <w:r w:rsidRPr="00291C9A">
        <w:rPr>
          <w:rFonts w:cs="Times New Roman"/>
        </w:rPr>
        <w:t xml:space="preserve">eluting with PE – presumably abundant PC and SM species – suppressed the </w:t>
      </w:r>
      <w:r w:rsidR="006E5C0A" w:rsidRPr="00291C9A">
        <w:rPr>
          <w:rFonts w:cs="Times New Roman"/>
        </w:rPr>
        <w:t xml:space="preserve">PE </w:t>
      </w:r>
      <w:r w:rsidRPr="00291C9A">
        <w:rPr>
          <w:rFonts w:cs="Times New Roman"/>
        </w:rPr>
        <w:t xml:space="preserve">signals in the </w:t>
      </w:r>
      <w:r w:rsidR="00720E06" w:rsidRPr="00291C9A">
        <w:rPr>
          <w:rFonts w:cs="Times New Roman"/>
        </w:rPr>
        <w:t>non-</w:t>
      </w:r>
      <w:r w:rsidRPr="00291C9A">
        <w:rPr>
          <w:rFonts w:cs="Times New Roman"/>
        </w:rPr>
        <w:t xml:space="preserve">fractionated sample. A similar and even more striking matrix effect was observed for PG. </w:t>
      </w:r>
      <w:r w:rsidR="007C0278" w:rsidRPr="00291C9A">
        <w:rPr>
          <w:rFonts w:cs="Times New Roman"/>
        </w:rPr>
        <w:t xml:space="preserve">While </w:t>
      </w:r>
      <w:r w:rsidRPr="00291C9A">
        <w:rPr>
          <w:rFonts w:cs="Times New Roman"/>
        </w:rPr>
        <w:t xml:space="preserve">PG species were not detected in the </w:t>
      </w:r>
      <w:r w:rsidR="00720E06" w:rsidRPr="00291C9A">
        <w:rPr>
          <w:rFonts w:cs="Times New Roman"/>
        </w:rPr>
        <w:t>non-</w:t>
      </w:r>
      <w:r w:rsidRPr="00291C9A">
        <w:rPr>
          <w:rFonts w:cs="Times New Roman"/>
        </w:rPr>
        <w:t>fractionated human plasma lipid extract (Fig.</w:t>
      </w:r>
      <w:r w:rsidR="007C0278" w:rsidRPr="00291C9A">
        <w:rPr>
          <w:rFonts w:cs="Times New Roman"/>
        </w:rPr>
        <w:t> </w:t>
      </w:r>
      <w:r w:rsidR="00E9488F" w:rsidRPr="00291C9A">
        <w:rPr>
          <w:rFonts w:cs="Times New Roman"/>
        </w:rPr>
        <w:t>3</w:t>
      </w:r>
      <w:r w:rsidRPr="00291C9A">
        <w:rPr>
          <w:rFonts w:cs="Times New Roman"/>
        </w:rPr>
        <w:t>A)</w:t>
      </w:r>
      <w:r w:rsidR="007C0278" w:rsidRPr="00291C9A">
        <w:rPr>
          <w:rFonts w:cs="Times New Roman"/>
        </w:rPr>
        <w:t xml:space="preserve">, </w:t>
      </w:r>
      <w:r w:rsidRPr="00291C9A">
        <w:rPr>
          <w:rFonts w:cs="Times New Roman"/>
        </w:rPr>
        <w:t xml:space="preserve">several PG species with a characteristic peak pattern were </w:t>
      </w:r>
      <w:r w:rsidR="005B51B1" w:rsidRPr="00291C9A">
        <w:rPr>
          <w:rFonts w:cs="Times New Roman"/>
        </w:rPr>
        <w:t>detected</w:t>
      </w:r>
      <w:r w:rsidR="007C0278" w:rsidRPr="00291C9A">
        <w:rPr>
          <w:rFonts w:cs="Times New Roman"/>
        </w:rPr>
        <w:t xml:space="preserve"> in fraction 4</w:t>
      </w:r>
      <w:r w:rsidR="00720E06" w:rsidRPr="00291C9A">
        <w:rPr>
          <w:rFonts w:cs="Times New Roman"/>
        </w:rPr>
        <w:t xml:space="preserve"> </w:t>
      </w:r>
      <w:r w:rsidRPr="00291C9A">
        <w:rPr>
          <w:rFonts w:cs="Times New Roman"/>
        </w:rPr>
        <w:t>(Fig.</w:t>
      </w:r>
      <w:r w:rsidR="00667F78" w:rsidRPr="00291C9A">
        <w:rPr>
          <w:rFonts w:cs="Times New Roman"/>
        </w:rPr>
        <w:t> </w:t>
      </w:r>
      <w:r w:rsidR="00E9488F" w:rsidRPr="00291C9A">
        <w:rPr>
          <w:rFonts w:cs="Times New Roman"/>
        </w:rPr>
        <w:t>3</w:t>
      </w:r>
      <w:r w:rsidRPr="00291C9A">
        <w:rPr>
          <w:rFonts w:cs="Times New Roman"/>
        </w:rPr>
        <w:t xml:space="preserve">B). The lack of detection in the </w:t>
      </w:r>
      <w:r w:rsidR="005B51B1" w:rsidRPr="00291C9A">
        <w:rPr>
          <w:rFonts w:cs="Times New Roman"/>
        </w:rPr>
        <w:t xml:space="preserve">non-fractionated </w:t>
      </w:r>
      <w:r w:rsidRPr="00291C9A">
        <w:rPr>
          <w:rFonts w:cs="Times New Roman"/>
        </w:rPr>
        <w:t>plasma extract was partially caused by a co</w:t>
      </w:r>
      <w:r w:rsidR="00661005" w:rsidRPr="00291C9A">
        <w:rPr>
          <w:rFonts w:cs="Times New Roman"/>
        </w:rPr>
        <w:t>-</w:t>
      </w:r>
      <w:r w:rsidRPr="00291C9A">
        <w:rPr>
          <w:rFonts w:cs="Times New Roman"/>
        </w:rPr>
        <w:t>elution of almost isobaric (&lt; 3 ppm) M+1 ions of PE</w:t>
      </w:r>
      <w:r w:rsidR="00720E06" w:rsidRPr="00291C9A">
        <w:rPr>
          <w:rFonts w:cs="Times New Roman"/>
        </w:rPr>
        <w:t>-</w:t>
      </w:r>
      <w:r w:rsidRPr="00291C9A">
        <w:rPr>
          <w:rFonts w:cs="Times New Roman"/>
        </w:rPr>
        <w:t>O species (</w:t>
      </w:r>
      <w:r w:rsidR="00A01958" w:rsidRPr="00291C9A">
        <w:rPr>
          <w:rFonts w:cs="Times New Roman"/>
        </w:rPr>
        <w:t>S</w:t>
      </w:r>
      <w:r w:rsidR="002161F3" w:rsidRPr="00291C9A">
        <w:rPr>
          <w:rFonts w:cs="Times New Roman"/>
        </w:rPr>
        <w:t>upplemental</w:t>
      </w:r>
      <w:r w:rsidR="00DC4975" w:rsidRPr="00291C9A">
        <w:rPr>
          <w:rFonts w:cs="Times New Roman"/>
        </w:rPr>
        <w:t xml:space="preserve"> </w:t>
      </w:r>
      <w:r w:rsidRPr="00291C9A">
        <w:rPr>
          <w:rFonts w:cs="Times New Roman"/>
        </w:rPr>
        <w:t>Fig. S</w:t>
      </w:r>
      <w:r w:rsidR="005C4A75" w:rsidRPr="00291C9A">
        <w:rPr>
          <w:rFonts w:cs="Times New Roman"/>
        </w:rPr>
        <w:t>7</w:t>
      </w:r>
      <w:r w:rsidRPr="00291C9A">
        <w:rPr>
          <w:rFonts w:cs="Times New Roman"/>
        </w:rPr>
        <w:t xml:space="preserve">). Again, the </w:t>
      </w:r>
      <w:r w:rsidR="007F719C" w:rsidRPr="00291C9A">
        <w:rPr>
          <w:rFonts w:cs="Times New Roman"/>
        </w:rPr>
        <w:t>matrix</w:t>
      </w:r>
      <w:r w:rsidRPr="00291C9A">
        <w:rPr>
          <w:rFonts w:cs="Times New Roman"/>
        </w:rPr>
        <w:t xml:space="preserve"> effects were observed in the recovery of the IS </w:t>
      </w:r>
      <w:r w:rsidRPr="00291C9A">
        <w:rPr>
          <w:rFonts w:cs="Times New Roman"/>
          <w:bCs/>
        </w:rPr>
        <w:t xml:space="preserve">PG 15:0/18:1[D7]: strong </w:t>
      </w:r>
      <w:r w:rsidR="007F719C" w:rsidRPr="00291C9A">
        <w:rPr>
          <w:rFonts w:cs="Times New Roman"/>
          <w:bCs/>
        </w:rPr>
        <w:t>“</w:t>
      </w:r>
      <w:r w:rsidRPr="00291C9A">
        <w:rPr>
          <w:rFonts w:cs="Times New Roman"/>
          <w:bCs/>
        </w:rPr>
        <w:t>ion enhancement</w:t>
      </w:r>
      <w:r w:rsidR="007F719C" w:rsidRPr="00291C9A">
        <w:rPr>
          <w:rFonts w:cs="Times New Roman"/>
          <w:bCs/>
        </w:rPr>
        <w:t>”</w:t>
      </w:r>
      <w:r w:rsidRPr="00291C9A">
        <w:rPr>
          <w:rFonts w:cs="Times New Roman"/>
          <w:bCs/>
        </w:rPr>
        <w:t xml:space="preserve"> </w:t>
      </w:r>
      <w:r w:rsidRPr="00291C9A">
        <w:rPr>
          <w:rFonts w:cs="Times New Roman"/>
        </w:rPr>
        <w:t xml:space="preserve">in the </w:t>
      </w:r>
      <w:r w:rsidR="00EF314D" w:rsidRPr="00291C9A">
        <w:rPr>
          <w:rFonts w:cs="Times New Roman"/>
        </w:rPr>
        <w:t>non-</w:t>
      </w:r>
      <w:r w:rsidRPr="00291C9A">
        <w:rPr>
          <w:rFonts w:cs="Times New Roman"/>
        </w:rPr>
        <w:t xml:space="preserve">fractionated extract (recovery 370%) </w:t>
      </w:r>
      <w:r w:rsidR="005B51B1" w:rsidRPr="00291C9A">
        <w:rPr>
          <w:rFonts w:cs="Times New Roman"/>
        </w:rPr>
        <w:t xml:space="preserve">versus </w:t>
      </w:r>
      <w:r w:rsidRPr="00291C9A">
        <w:rPr>
          <w:rFonts w:cs="Times New Roman"/>
        </w:rPr>
        <w:t xml:space="preserve">no effects in fraction 4 (recovery 110%) (Fig. </w:t>
      </w:r>
      <w:r w:rsidR="00E9488F" w:rsidRPr="00291C9A">
        <w:rPr>
          <w:rFonts w:cs="Times New Roman"/>
        </w:rPr>
        <w:t>3</w:t>
      </w:r>
      <w:r w:rsidRPr="00291C9A">
        <w:rPr>
          <w:rFonts w:cs="Times New Roman"/>
        </w:rPr>
        <w:t>C</w:t>
      </w:r>
      <w:r w:rsidR="005B51B1" w:rsidRPr="00291C9A">
        <w:rPr>
          <w:rFonts w:cs="Times New Roman"/>
        </w:rPr>
        <w:t>,</w:t>
      </w:r>
      <w:r w:rsidR="005B51B1" w:rsidRPr="00291C9A">
        <w:rPr>
          <w:rFonts w:cs="Times New Roman"/>
          <w:bCs/>
        </w:rPr>
        <w:t xml:space="preserve"> Supplemental</w:t>
      </w:r>
      <w:r w:rsidR="003739A8" w:rsidRPr="00291C9A">
        <w:rPr>
          <w:rFonts w:cs="Times New Roman"/>
          <w:bCs/>
        </w:rPr>
        <w:t xml:space="preserve"> </w:t>
      </w:r>
      <w:r w:rsidRPr="00291C9A">
        <w:rPr>
          <w:rFonts w:cs="Times New Roman"/>
          <w:bCs/>
        </w:rPr>
        <w:t>Fig. S</w:t>
      </w:r>
      <w:r w:rsidR="005C4A75" w:rsidRPr="00291C9A">
        <w:rPr>
          <w:rFonts w:cs="Times New Roman"/>
          <w:bCs/>
        </w:rPr>
        <w:t>8</w:t>
      </w:r>
      <w:r w:rsidRPr="00291C9A">
        <w:rPr>
          <w:rFonts w:cs="Times New Roman"/>
        </w:rPr>
        <w:t>). Such</w:t>
      </w:r>
      <w:r w:rsidRPr="0044346C">
        <w:rPr>
          <w:rFonts w:cs="Times New Roman"/>
        </w:rPr>
        <w:t xml:space="preserve"> </w:t>
      </w:r>
      <w:r w:rsidR="001F265A" w:rsidRPr="0044346C">
        <w:rPr>
          <w:rFonts w:cs="Times New Roman"/>
        </w:rPr>
        <w:lastRenderedPageBreak/>
        <w:t>“</w:t>
      </w:r>
      <w:r w:rsidRPr="0044346C">
        <w:rPr>
          <w:rFonts w:cs="Times New Roman"/>
        </w:rPr>
        <w:t>ion enhancement</w:t>
      </w:r>
      <w:r w:rsidR="001F265A" w:rsidRPr="0044346C">
        <w:rPr>
          <w:rFonts w:cs="Times New Roman"/>
        </w:rPr>
        <w:t>”</w:t>
      </w:r>
      <w:r w:rsidR="00A01958" w:rsidRPr="0044346C">
        <w:rPr>
          <w:rFonts w:cs="Times New Roman"/>
        </w:rPr>
        <w:t xml:space="preserve"> effect</w:t>
      </w:r>
      <w:r w:rsidRPr="0044346C">
        <w:rPr>
          <w:rFonts w:cs="Times New Roman"/>
        </w:rPr>
        <w:t xml:space="preserve"> of </w:t>
      </w:r>
      <w:r w:rsidR="00A01958" w:rsidRPr="0044346C">
        <w:rPr>
          <w:rFonts w:cs="Times New Roman"/>
        </w:rPr>
        <w:t xml:space="preserve">human plasma </w:t>
      </w:r>
      <w:r w:rsidRPr="0044346C">
        <w:rPr>
          <w:rFonts w:cs="Times New Roman"/>
        </w:rPr>
        <w:t xml:space="preserve">matrix on IS </w:t>
      </w:r>
      <w:r w:rsidRPr="0044346C">
        <w:rPr>
          <w:rFonts w:cs="Times New Roman"/>
          <w:bCs/>
        </w:rPr>
        <w:t>PG 15:0/18:1[D7] in RP-LC lipidomics has already been described </w:t>
      </w:r>
      <w:r w:rsidRPr="0044346C">
        <w:rPr>
          <w:rFonts w:cs="Times New Roman"/>
          <w:bCs/>
        </w:rPr>
        <w:fldChar w:fldCharType="begin">
          <w:fldData xml:space="preserve">PEVuZE5vdGU+PENpdGU+PEF1dGhvcj5SdW5kPC9BdXRob3I+PFllYXI+MjAyNDwvWWVhcj48UmVj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</w:fldData>
        </w:fldChar>
      </w:r>
      <w:r w:rsidR="00637D55">
        <w:rPr>
          <w:rFonts w:cs="Times New Roman"/>
          <w:bCs/>
        </w:rPr>
        <w:instrText xml:space="preserve"> ADDIN EN.CITE </w:instrText>
      </w:r>
      <w:r w:rsidR="00637D55">
        <w:rPr>
          <w:rFonts w:cs="Times New Roman"/>
          <w:bCs/>
        </w:rPr>
        <w:fldChar w:fldCharType="begin">
          <w:fldData xml:space="preserve">PEVuZE5vdGU+PENpdGU+PEF1dGhvcj5SdW5kPC9BdXRob3I+PFllYXI+MjAyNDwvWWVhcj48UmVj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</w:fldData>
        </w:fldChar>
      </w:r>
      <w:r w:rsidR="00637D55">
        <w:rPr>
          <w:rFonts w:cs="Times New Roman"/>
          <w:bCs/>
        </w:rPr>
        <w:instrText xml:space="preserve"> ADDIN EN.CITE.DATA </w:instrText>
      </w:r>
      <w:r w:rsidR="00637D55">
        <w:rPr>
          <w:rFonts w:cs="Times New Roman"/>
          <w:bCs/>
        </w:rPr>
      </w:r>
      <w:r w:rsidR="00637D55">
        <w:rPr>
          <w:rFonts w:cs="Times New Roman"/>
          <w:bCs/>
        </w:rPr>
        <w:fldChar w:fldCharType="end"/>
      </w:r>
      <w:r w:rsidRPr="0044346C">
        <w:rPr>
          <w:rFonts w:cs="Times New Roman"/>
          <w:bCs/>
        </w:rPr>
      </w:r>
      <w:r w:rsidRPr="0044346C">
        <w:rPr>
          <w:rFonts w:cs="Times New Roman"/>
          <w:bCs/>
        </w:rPr>
        <w:fldChar w:fldCharType="separate"/>
      </w:r>
      <w:r w:rsidR="00637D55">
        <w:rPr>
          <w:rFonts w:cs="Times New Roman"/>
          <w:bCs/>
          <w:noProof/>
        </w:rPr>
        <w:t>(30)</w:t>
      </w:r>
      <w:r w:rsidRPr="0044346C">
        <w:rPr>
          <w:rFonts w:cs="Times New Roman"/>
          <w:bCs/>
        </w:rPr>
        <w:fldChar w:fldCharType="end"/>
      </w:r>
      <w:r w:rsidRPr="0044346C">
        <w:rPr>
          <w:rFonts w:cs="Times New Roman"/>
          <w:bCs/>
        </w:rPr>
        <w:t>.</w:t>
      </w:r>
      <w:r w:rsidRPr="0044346C">
        <w:rPr>
          <w:rFonts w:cs="Times New Roman"/>
        </w:rPr>
        <w:t xml:space="preserve"> Fractionation also increased the abundance of PI/PS features in fraction 5 compared to the </w:t>
      </w:r>
      <w:r w:rsidR="00AE3735" w:rsidRPr="0044346C">
        <w:rPr>
          <w:rFonts w:cs="Times New Roman"/>
        </w:rPr>
        <w:t>non-</w:t>
      </w:r>
      <w:r w:rsidRPr="0044346C">
        <w:rPr>
          <w:rFonts w:cs="Times New Roman"/>
        </w:rPr>
        <w:t xml:space="preserve">fractionated lipid extract. The recovery of the </w:t>
      </w:r>
      <w:r w:rsidR="006A7AAB" w:rsidRPr="0044346C">
        <w:rPr>
          <w:rFonts w:cs="Times New Roman"/>
        </w:rPr>
        <w:t>ISs</w:t>
      </w:r>
      <w:r w:rsidR="00AE3735" w:rsidRPr="0044346C">
        <w:rPr>
          <w:rFonts w:cs="Times New Roman"/>
        </w:rPr>
        <w:t xml:space="preserve"> </w:t>
      </w:r>
      <w:r w:rsidRPr="0044346C">
        <w:rPr>
          <w:rFonts w:cs="Times New Roman"/>
          <w:bCs/>
        </w:rPr>
        <w:t>PS</w:t>
      </w:r>
      <w:r w:rsidR="00040082" w:rsidRPr="0044346C">
        <w:rPr>
          <w:rFonts w:cs="Times New Roman"/>
          <w:bCs/>
        </w:rPr>
        <w:t> </w:t>
      </w:r>
      <w:r w:rsidRPr="0044346C">
        <w:rPr>
          <w:rFonts w:cs="Times New Roman"/>
          <w:bCs/>
        </w:rPr>
        <w:t xml:space="preserve">15:0/18:1[D7] </w:t>
      </w:r>
      <w:r w:rsidRPr="0044346C">
        <w:rPr>
          <w:rFonts w:cs="Times New Roman"/>
        </w:rPr>
        <w:t xml:space="preserve">and </w:t>
      </w:r>
      <w:r w:rsidRPr="0044346C">
        <w:rPr>
          <w:rFonts w:cs="Times New Roman"/>
          <w:bCs/>
        </w:rPr>
        <w:t>PI</w:t>
      </w:r>
      <w:r w:rsidR="004B49A2" w:rsidRPr="0044346C">
        <w:rPr>
          <w:rFonts w:cs="Times New Roman"/>
          <w:bCs/>
        </w:rPr>
        <w:t> </w:t>
      </w:r>
      <w:r w:rsidRPr="0044346C">
        <w:rPr>
          <w:rFonts w:cs="Times New Roman"/>
          <w:bCs/>
        </w:rPr>
        <w:t>15:0/18:1[D7]</w:t>
      </w:r>
      <w:r w:rsidRPr="0044346C">
        <w:rPr>
          <w:rFonts w:cs="Times New Roman"/>
        </w:rPr>
        <w:t xml:space="preserve"> was</w:t>
      </w:r>
      <w:r w:rsidR="001A52BB" w:rsidRPr="0044346C">
        <w:rPr>
          <w:rFonts w:cs="Times New Roman"/>
        </w:rPr>
        <w:t xml:space="preserve"> also</w:t>
      </w:r>
      <w:r w:rsidRPr="0044346C">
        <w:rPr>
          <w:rFonts w:cs="Times New Roman"/>
        </w:rPr>
        <w:t xml:space="preserve"> improved</w:t>
      </w:r>
      <w:r w:rsidR="00040082" w:rsidRPr="0044346C">
        <w:rPr>
          <w:rFonts w:cs="Times New Roman"/>
        </w:rPr>
        <w:t>,</w:t>
      </w:r>
      <w:r w:rsidRPr="0044346C">
        <w:rPr>
          <w:rFonts w:cs="Times New Roman"/>
        </w:rPr>
        <w:t xml:space="preserve"> indicating that PI/PS can</w:t>
      </w:r>
      <w:r w:rsidR="00AE3735" w:rsidRPr="0044346C">
        <w:rPr>
          <w:rFonts w:cs="Times New Roman"/>
        </w:rPr>
        <w:t xml:space="preserve"> be</w:t>
      </w:r>
      <w:r w:rsidRPr="0044346C">
        <w:rPr>
          <w:rFonts w:cs="Times New Roman"/>
        </w:rPr>
        <w:t xml:space="preserve"> more sensitively detected following fractionation.</w:t>
      </w:r>
      <w:r w:rsidR="00684607" w:rsidRPr="0044346C">
        <w:rPr>
          <w:rFonts w:cs="Times New Roman"/>
        </w:rPr>
        <w:t xml:space="preserve"> </w:t>
      </w:r>
    </w:p>
    <w:p w14:paraId="6457A272" w14:textId="44A80269" w:rsidR="00762918" w:rsidRPr="0044346C" w:rsidRDefault="001B525F" w:rsidP="00D14C0E">
      <w:pPr>
        <w:spacing w:before="100" w:beforeAutospacing="1" w:after="100" w:afterAutospacing="1" w:line="480" w:lineRule="auto"/>
        <w:ind w:firstLine="720"/>
        <w:jc w:val="both"/>
        <w:rPr>
          <w:rFonts w:eastAsia="Times New Roman" w:cs="Times New Roman"/>
          <w:color w:val="000000" w:themeColor="text1"/>
        </w:rPr>
      </w:pPr>
      <w:r w:rsidRPr="0044346C">
        <w:rPr>
          <w:rFonts w:eastAsia="Times New Roman" w:cs="Times New Roman"/>
          <w:color w:val="000000" w:themeColor="text1"/>
        </w:rPr>
        <w:t>The SPE fractio</w:t>
      </w:r>
      <w:r w:rsidRPr="00291C9A">
        <w:rPr>
          <w:rFonts w:eastAsia="Times New Roman" w:cs="Times New Roman"/>
          <w:color w:val="000000" w:themeColor="text1"/>
        </w:rPr>
        <w:t xml:space="preserve">nation protocol was </w:t>
      </w:r>
      <w:r w:rsidR="00E93A05" w:rsidRPr="00291C9A">
        <w:rPr>
          <w:rFonts w:eastAsia="Times New Roman" w:cs="Times New Roman"/>
          <w:color w:val="000000" w:themeColor="text1"/>
        </w:rPr>
        <w:t>developed</w:t>
      </w:r>
      <w:r w:rsidRPr="00291C9A">
        <w:rPr>
          <w:rFonts w:eastAsia="Times New Roman" w:cs="Times New Roman"/>
          <w:color w:val="000000" w:themeColor="text1"/>
        </w:rPr>
        <w:t xml:space="preserve"> to </w:t>
      </w:r>
      <w:r w:rsidR="00E93A05" w:rsidRPr="00291C9A">
        <w:rPr>
          <w:rFonts w:eastAsia="Times New Roman" w:cs="Times New Roman"/>
          <w:color w:val="000000" w:themeColor="text1"/>
        </w:rPr>
        <w:t>quantitatively determine</w:t>
      </w:r>
      <w:r w:rsidRPr="00291C9A">
        <w:rPr>
          <w:rFonts w:eastAsia="Times New Roman" w:cs="Times New Roman"/>
          <w:color w:val="000000" w:themeColor="text1"/>
        </w:rPr>
        <w:t xml:space="preserve"> the distribution </w:t>
      </w:r>
      <w:r w:rsidR="00E93A05" w:rsidRPr="00291C9A">
        <w:rPr>
          <w:rFonts w:eastAsia="Times New Roman" w:cs="Times New Roman"/>
          <w:color w:val="000000" w:themeColor="text1"/>
        </w:rPr>
        <w:t>of oxylipins and PUFAs</w:t>
      </w:r>
      <w:r w:rsidRPr="00291C9A">
        <w:rPr>
          <w:rFonts w:eastAsia="Times New Roman" w:cs="Times New Roman"/>
          <w:color w:val="000000" w:themeColor="text1"/>
        </w:rPr>
        <w:t xml:space="preserve"> into lipid classes. </w:t>
      </w:r>
      <w:r w:rsidR="00E93A05" w:rsidRPr="00291C9A">
        <w:rPr>
          <w:rFonts w:eastAsia="Times New Roman" w:cs="Times New Roman"/>
          <w:color w:val="000000" w:themeColor="text1"/>
        </w:rPr>
        <w:t>For this purpose, oxylipins and FA</w:t>
      </w:r>
      <w:r w:rsidR="00D9004D" w:rsidRPr="00291C9A">
        <w:rPr>
          <w:rFonts w:eastAsia="Times New Roman" w:cs="Times New Roman"/>
          <w:color w:val="000000" w:themeColor="text1"/>
        </w:rPr>
        <w:t>s</w:t>
      </w:r>
      <w:r w:rsidR="00E93A05" w:rsidRPr="00291C9A">
        <w:rPr>
          <w:rFonts w:eastAsia="Times New Roman" w:cs="Times New Roman"/>
          <w:color w:val="000000" w:themeColor="text1"/>
        </w:rPr>
        <w:t xml:space="preserve"> were released from each lipid fraction by </w:t>
      </w:r>
      <w:r w:rsidR="001A52BB" w:rsidRPr="00291C9A">
        <w:rPr>
          <w:rFonts w:eastAsia="Times New Roman" w:cs="Times New Roman"/>
          <w:color w:val="000000" w:themeColor="text1"/>
        </w:rPr>
        <w:t xml:space="preserve">an established </w:t>
      </w:r>
      <w:r w:rsidR="00E93A05" w:rsidRPr="00291C9A">
        <w:rPr>
          <w:rFonts w:eastAsia="Times New Roman" w:cs="Times New Roman"/>
          <w:color w:val="000000" w:themeColor="text1"/>
        </w:rPr>
        <w:t>alkaline hydrolysis</w:t>
      </w:r>
      <w:r w:rsidR="001A52BB" w:rsidRPr="00291C9A">
        <w:rPr>
          <w:rFonts w:eastAsia="Times New Roman" w:cs="Times New Roman"/>
          <w:color w:val="000000" w:themeColor="text1"/>
        </w:rPr>
        <w:t xml:space="preserve"> procedure</w:t>
      </w:r>
      <w:r w:rsidR="003A034A" w:rsidRPr="00291C9A">
        <w:rPr>
          <w:rFonts w:eastAsia="Times New Roman" w:cs="Times New Roman"/>
          <w:color w:val="000000" w:themeColor="text1"/>
        </w:rPr>
        <w:t xml:space="preserve"> </w:t>
      </w:r>
      <w:r w:rsidR="003A034A" w:rsidRPr="00291C9A">
        <w:rPr>
          <w:rFonts w:eastAsia="Times New Roman" w:cs="Times New Roman"/>
          <w:color w:val="000000" w:themeColor="text1"/>
        </w:rPr>
        <w:fldChar w:fldCharType="begin">
          <w:fldData xml:space="preserve">PEVuZE5vdGU+PENpdGU+PEF1dGhvcj5Pc3Rlcm1hbm48L0F1dGhvcj48WWVhcj4yMDIwPC9ZZWFy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</w:fldData>
        </w:fldChar>
      </w:r>
      <w:r w:rsidR="00637D55" w:rsidRPr="00291C9A">
        <w:rPr>
          <w:rFonts w:eastAsia="Times New Roman" w:cs="Times New Roman"/>
          <w:color w:val="000000" w:themeColor="text1"/>
        </w:rPr>
        <w:instrText xml:space="preserve"> ADDIN EN.CITE </w:instrText>
      </w:r>
      <w:r w:rsidR="00637D55" w:rsidRPr="00291C9A">
        <w:rPr>
          <w:rFonts w:eastAsia="Times New Roman" w:cs="Times New Roman"/>
          <w:color w:val="000000" w:themeColor="text1"/>
        </w:rPr>
        <w:fldChar w:fldCharType="begin">
          <w:fldData xml:space="preserve">PEVuZE5vdGU+PENpdGU+PEF1dGhvcj5Pc3Rlcm1hbm48L0F1dGhvcj48WWVhcj4yMDIwPC9ZZWFy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</w:fldData>
        </w:fldChar>
      </w:r>
      <w:r w:rsidR="00637D55" w:rsidRPr="00291C9A">
        <w:rPr>
          <w:rFonts w:eastAsia="Times New Roman" w:cs="Times New Roman"/>
          <w:color w:val="000000" w:themeColor="text1"/>
        </w:rPr>
        <w:instrText xml:space="preserve"> ADDIN EN.CITE.DATA </w:instrText>
      </w:r>
      <w:r w:rsidR="00637D55" w:rsidRPr="00291C9A">
        <w:rPr>
          <w:rFonts w:eastAsia="Times New Roman" w:cs="Times New Roman"/>
          <w:color w:val="000000" w:themeColor="text1"/>
        </w:rPr>
      </w:r>
      <w:r w:rsidR="00637D55" w:rsidRPr="00291C9A">
        <w:rPr>
          <w:rFonts w:eastAsia="Times New Roman" w:cs="Times New Roman"/>
          <w:color w:val="000000" w:themeColor="text1"/>
        </w:rPr>
        <w:fldChar w:fldCharType="end"/>
      </w:r>
      <w:r w:rsidR="003A034A" w:rsidRPr="00291C9A">
        <w:rPr>
          <w:rFonts w:eastAsia="Times New Roman" w:cs="Times New Roman"/>
          <w:color w:val="000000" w:themeColor="text1"/>
        </w:rPr>
      </w:r>
      <w:r w:rsidR="003A034A" w:rsidRPr="00291C9A">
        <w:rPr>
          <w:rFonts w:eastAsia="Times New Roman" w:cs="Times New Roman"/>
          <w:color w:val="000000" w:themeColor="text1"/>
        </w:rPr>
        <w:fldChar w:fldCharType="separate"/>
      </w:r>
      <w:r w:rsidR="00637D55" w:rsidRPr="00291C9A">
        <w:rPr>
          <w:rFonts w:eastAsia="Times New Roman" w:cs="Times New Roman"/>
          <w:noProof/>
          <w:color w:val="000000" w:themeColor="text1"/>
        </w:rPr>
        <w:t>(22, 23, 33)</w:t>
      </w:r>
      <w:r w:rsidR="003A034A" w:rsidRPr="00291C9A">
        <w:rPr>
          <w:rFonts w:eastAsia="Times New Roman" w:cs="Times New Roman"/>
          <w:color w:val="000000" w:themeColor="text1"/>
        </w:rPr>
        <w:fldChar w:fldCharType="end"/>
      </w:r>
      <w:r w:rsidR="00E93A05" w:rsidRPr="00291C9A">
        <w:rPr>
          <w:rFonts w:eastAsia="Times New Roman" w:cs="Times New Roman"/>
          <w:color w:val="000000" w:themeColor="text1"/>
        </w:rPr>
        <w:t>, and the concentrations of a comprehensive set of hydroxy</w:t>
      </w:r>
      <w:r w:rsidR="00CC64AD" w:rsidRPr="00291C9A">
        <w:rPr>
          <w:rFonts w:eastAsia="Times New Roman" w:cs="Times New Roman"/>
          <w:color w:val="000000" w:themeColor="text1"/>
        </w:rPr>
        <w:t>-PUFAs</w:t>
      </w:r>
      <w:r w:rsidR="00E93A05" w:rsidRPr="00291C9A">
        <w:rPr>
          <w:rFonts w:eastAsia="Times New Roman" w:cs="Times New Roman"/>
          <w:color w:val="000000" w:themeColor="text1"/>
        </w:rPr>
        <w:t xml:space="preserve"> were quantified in two pools of human plasma</w:t>
      </w:r>
      <w:r w:rsidR="001F265A" w:rsidRPr="00291C9A">
        <w:rPr>
          <w:rFonts w:eastAsia="Times New Roman" w:cs="Times New Roman"/>
          <w:color w:val="000000" w:themeColor="text1"/>
        </w:rPr>
        <w:t xml:space="preserve"> </w:t>
      </w:r>
      <w:r w:rsidR="00E93A05" w:rsidRPr="00291C9A">
        <w:rPr>
          <w:rFonts w:eastAsia="Times New Roman" w:cs="Times New Roman"/>
          <w:color w:val="000000" w:themeColor="text1"/>
        </w:rPr>
        <w:t>(Supplemental Table</w:t>
      </w:r>
      <w:r w:rsidR="003D5348" w:rsidRPr="00291C9A">
        <w:rPr>
          <w:rFonts w:eastAsia="Times New Roman" w:cs="Times New Roman"/>
          <w:color w:val="000000" w:themeColor="text1"/>
        </w:rPr>
        <w:t>s</w:t>
      </w:r>
      <w:r w:rsidR="00E93A05" w:rsidRPr="00291C9A">
        <w:rPr>
          <w:rFonts w:eastAsia="Times New Roman" w:cs="Times New Roman"/>
          <w:color w:val="000000" w:themeColor="text1"/>
        </w:rPr>
        <w:t xml:space="preserve"> S8</w:t>
      </w:r>
      <w:r w:rsidR="003D5348" w:rsidRPr="00291C9A">
        <w:rPr>
          <w:rFonts w:eastAsia="Times New Roman" w:cs="Times New Roman"/>
          <w:color w:val="000000" w:themeColor="text1"/>
        </w:rPr>
        <w:t xml:space="preserve"> and S9</w:t>
      </w:r>
      <w:r w:rsidR="00E93A05" w:rsidRPr="00291C9A">
        <w:rPr>
          <w:rFonts w:eastAsia="Times New Roman" w:cs="Times New Roman"/>
          <w:color w:val="000000" w:themeColor="text1"/>
        </w:rPr>
        <w:t>).</w:t>
      </w:r>
      <w:r w:rsidR="00162DA5" w:rsidRPr="00291C9A">
        <w:rPr>
          <w:rFonts w:eastAsia="Times New Roman" w:cs="Times New Roman"/>
          <w:color w:val="000000" w:themeColor="text1"/>
        </w:rPr>
        <w:t xml:space="preserve"> </w:t>
      </w:r>
      <w:r w:rsidR="006519B8" w:rsidRPr="00291C9A">
        <w:rPr>
          <w:rFonts w:eastAsia="Times New Roman" w:cs="Times New Roman"/>
          <w:color w:val="000000" w:themeColor="text1"/>
        </w:rPr>
        <w:t xml:space="preserve">Figure </w:t>
      </w:r>
      <w:r w:rsidR="00E9488F" w:rsidRPr="00291C9A">
        <w:rPr>
          <w:rFonts w:eastAsia="Times New Roman" w:cs="Times New Roman"/>
          <w:color w:val="000000" w:themeColor="text1"/>
        </w:rPr>
        <w:t>4</w:t>
      </w:r>
      <w:r w:rsidR="006519B8" w:rsidRPr="00291C9A">
        <w:rPr>
          <w:rFonts w:eastAsia="Times New Roman" w:cs="Times New Roman"/>
          <w:color w:val="000000" w:themeColor="text1"/>
        </w:rPr>
        <w:t xml:space="preserve"> shows the concentration</w:t>
      </w:r>
      <w:r w:rsidR="003A034A" w:rsidRPr="00291C9A">
        <w:rPr>
          <w:rFonts w:eastAsia="Times New Roman" w:cs="Times New Roman"/>
          <w:color w:val="000000" w:themeColor="text1"/>
        </w:rPr>
        <w:t>s</w:t>
      </w:r>
      <w:r w:rsidR="006519B8" w:rsidRPr="00291C9A">
        <w:rPr>
          <w:rFonts w:eastAsia="Times New Roman" w:cs="Times New Roman"/>
          <w:color w:val="000000" w:themeColor="text1"/>
        </w:rPr>
        <w:t xml:space="preserve"> of a representative set of </w:t>
      </w:r>
      <w:r w:rsidR="001A52BB" w:rsidRPr="00291C9A">
        <w:rPr>
          <w:rFonts w:eastAsia="Times New Roman" w:cs="Times New Roman"/>
          <w:color w:val="000000" w:themeColor="text1"/>
        </w:rPr>
        <w:t>hydroxy-PUFA</w:t>
      </w:r>
      <w:r w:rsidR="00D9004D" w:rsidRPr="00291C9A">
        <w:rPr>
          <w:rFonts w:eastAsia="Times New Roman" w:cs="Times New Roman"/>
          <w:color w:val="000000" w:themeColor="text1"/>
        </w:rPr>
        <w:t>s</w:t>
      </w:r>
      <w:r w:rsidR="001A52BB" w:rsidRPr="00291C9A">
        <w:rPr>
          <w:rFonts w:eastAsia="Times New Roman" w:cs="Times New Roman"/>
          <w:color w:val="000000" w:themeColor="text1"/>
        </w:rPr>
        <w:t xml:space="preserve"> </w:t>
      </w:r>
      <w:r w:rsidR="006519B8" w:rsidRPr="00291C9A">
        <w:rPr>
          <w:rFonts w:eastAsia="Times New Roman" w:cs="Times New Roman"/>
          <w:color w:val="000000" w:themeColor="text1"/>
        </w:rPr>
        <w:t xml:space="preserve">derived from </w:t>
      </w:r>
      <w:r w:rsidR="00CC64AD" w:rsidRPr="00291C9A">
        <w:rPr>
          <w:rFonts w:eastAsia="Times New Roman" w:cs="Times New Roman"/>
          <w:color w:val="000000" w:themeColor="text1"/>
        </w:rPr>
        <w:t xml:space="preserve">LA, ALA, </w:t>
      </w:r>
      <w:r w:rsidR="006519B8" w:rsidRPr="00291C9A">
        <w:rPr>
          <w:rFonts w:eastAsia="Times New Roman" w:cs="Times New Roman"/>
          <w:color w:val="000000" w:themeColor="text1"/>
        </w:rPr>
        <w:t xml:space="preserve">ARA, EPA, and DHA, along with their precursor PUFAs. </w:t>
      </w:r>
      <w:r w:rsidR="009209FE" w:rsidRPr="00291C9A">
        <w:rPr>
          <w:rFonts w:eastAsia="Times New Roman" w:cs="Times New Roman"/>
          <w:color w:val="000000" w:themeColor="text1"/>
        </w:rPr>
        <w:t>The concentrations of total and free FA</w:t>
      </w:r>
      <w:r w:rsidR="00D9004D" w:rsidRPr="00291C9A">
        <w:rPr>
          <w:rFonts w:eastAsia="Times New Roman" w:cs="Times New Roman"/>
          <w:color w:val="000000" w:themeColor="text1"/>
        </w:rPr>
        <w:t>s</w:t>
      </w:r>
      <w:r w:rsidR="009209FE" w:rsidRPr="00291C9A">
        <w:rPr>
          <w:rFonts w:eastAsia="Times New Roman" w:cs="Times New Roman"/>
          <w:color w:val="000000" w:themeColor="text1"/>
        </w:rPr>
        <w:t xml:space="preserve"> and oxylipins were comparable to previous reports from human plasma </w:t>
      </w:r>
      <w:r w:rsidR="009209FE" w:rsidRPr="00291C9A">
        <w:rPr>
          <w:rFonts w:eastAsia="Times New Roman" w:cs="Times New Roman"/>
          <w:color w:val="000000" w:themeColor="text1"/>
        </w:rPr>
        <w:fldChar w:fldCharType="begin">
          <w:fldData xml:space="preserve">PEVuZE5vdGU+PENpdGU+PEF1dGhvcj5SdW5kPC9BdXRob3I+PFllYXI+MjAyMDwvWWVhcj48UmVj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</w:fldData>
        </w:fldChar>
      </w:r>
      <w:r w:rsidR="00C85145">
        <w:rPr>
          <w:rFonts w:eastAsia="Times New Roman" w:cs="Times New Roman"/>
          <w:color w:val="000000" w:themeColor="text1"/>
        </w:rPr>
        <w:instrText xml:space="preserve"> ADDIN EN.CITE </w:instrText>
      </w:r>
      <w:r w:rsidR="00C85145">
        <w:rPr>
          <w:rFonts w:eastAsia="Times New Roman" w:cs="Times New Roman"/>
          <w:color w:val="000000" w:themeColor="text1"/>
        </w:rPr>
        <w:fldChar w:fldCharType="begin">
          <w:fldData xml:space="preserve">PEVuZE5vdGU+PENpdGU+PEF1dGhvcj5SdW5kPC9BdXRob3I+PFllYXI+MjAyMDwvWWVhcj48UmVj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</w:fldData>
        </w:fldChar>
      </w:r>
      <w:r w:rsidR="00C85145">
        <w:rPr>
          <w:rFonts w:eastAsia="Times New Roman" w:cs="Times New Roman"/>
          <w:color w:val="000000" w:themeColor="text1"/>
        </w:rPr>
        <w:instrText xml:space="preserve"> ADDIN EN.CITE.DATA </w:instrText>
      </w:r>
      <w:r w:rsidR="00C85145">
        <w:rPr>
          <w:rFonts w:eastAsia="Times New Roman" w:cs="Times New Roman"/>
          <w:color w:val="000000" w:themeColor="text1"/>
        </w:rPr>
      </w:r>
      <w:r w:rsidR="00C85145">
        <w:rPr>
          <w:rFonts w:eastAsia="Times New Roman" w:cs="Times New Roman"/>
          <w:color w:val="000000" w:themeColor="text1"/>
        </w:rPr>
        <w:fldChar w:fldCharType="end"/>
      </w:r>
      <w:r w:rsidR="009209FE" w:rsidRPr="00291C9A">
        <w:rPr>
          <w:rFonts w:eastAsia="Times New Roman" w:cs="Times New Roman"/>
          <w:color w:val="000000" w:themeColor="text1"/>
        </w:rPr>
      </w:r>
      <w:r w:rsidR="009209FE" w:rsidRPr="00291C9A">
        <w:rPr>
          <w:rFonts w:eastAsia="Times New Roman" w:cs="Times New Roman"/>
          <w:color w:val="000000" w:themeColor="text1"/>
        </w:rPr>
        <w:fldChar w:fldCharType="separate"/>
      </w:r>
      <w:r w:rsidR="00C85145">
        <w:rPr>
          <w:rFonts w:eastAsia="Times New Roman" w:cs="Times New Roman"/>
          <w:noProof/>
          <w:color w:val="000000" w:themeColor="text1"/>
        </w:rPr>
        <w:t>(10, 24, 39, 40)</w:t>
      </w:r>
      <w:r w:rsidR="009209FE" w:rsidRPr="00291C9A">
        <w:rPr>
          <w:rFonts w:eastAsia="Times New Roman" w:cs="Times New Roman"/>
          <w:color w:val="000000" w:themeColor="text1"/>
        </w:rPr>
        <w:fldChar w:fldCharType="end"/>
      </w:r>
      <w:r w:rsidR="009209FE" w:rsidRPr="00291C9A">
        <w:rPr>
          <w:rFonts w:eastAsia="Times New Roman" w:cs="Times New Roman"/>
          <w:color w:val="000000" w:themeColor="text1"/>
        </w:rPr>
        <w:t xml:space="preserve">. LA-derived </w:t>
      </w:r>
      <w:r w:rsidR="005E0D33" w:rsidRPr="00291C9A">
        <w:rPr>
          <w:rFonts w:eastAsia="Times New Roman" w:cs="Times New Roman"/>
          <w:color w:val="000000" w:themeColor="text1"/>
        </w:rPr>
        <w:t xml:space="preserve">hydroxy-PUFA (HODEs) </w:t>
      </w:r>
      <w:r w:rsidR="009209FE" w:rsidRPr="00291C9A">
        <w:rPr>
          <w:rFonts w:eastAsia="Times New Roman" w:cs="Times New Roman"/>
          <w:color w:val="000000" w:themeColor="text1"/>
        </w:rPr>
        <w:t xml:space="preserve">showed a </w:t>
      </w:r>
      <w:r w:rsidR="0011742A" w:rsidRPr="00291C9A">
        <w:rPr>
          <w:rFonts w:eastAsia="Times New Roman" w:cs="Times New Roman"/>
          <w:color w:val="000000" w:themeColor="text1"/>
        </w:rPr>
        <w:t>manyfold</w:t>
      </w:r>
      <w:r w:rsidR="001A52BB" w:rsidRPr="00291C9A">
        <w:rPr>
          <w:rFonts w:eastAsia="Times New Roman" w:cs="Times New Roman"/>
          <w:color w:val="000000" w:themeColor="text1"/>
        </w:rPr>
        <w:t xml:space="preserve"> </w:t>
      </w:r>
      <w:r w:rsidR="009209FE" w:rsidRPr="00291C9A">
        <w:rPr>
          <w:rFonts w:eastAsia="Times New Roman" w:cs="Times New Roman"/>
          <w:color w:val="000000" w:themeColor="text1"/>
        </w:rPr>
        <w:t>higher concentration tha</w:t>
      </w:r>
      <w:r w:rsidR="009209FE" w:rsidRPr="0044346C">
        <w:rPr>
          <w:rFonts w:eastAsia="Times New Roman" w:cs="Times New Roman"/>
          <w:color w:val="000000" w:themeColor="text1"/>
        </w:rPr>
        <w:t xml:space="preserve">n all other oxylipins. In agreement with previous studies </w:t>
      </w:r>
      <w:r w:rsidR="009209FE" w:rsidRPr="0044346C">
        <w:rPr>
          <w:rFonts w:eastAsia="Times New Roman" w:cs="Times New Roman"/>
          <w:color w:val="000000" w:themeColor="text1"/>
        </w:rPr>
        <w:fldChar w:fldCharType="begin">
          <w:fldData xml:space="preserve">PEVuZE5vdGU+PENpdGU+PEF1dGhvcj5Nb3Jhbi1HYXJyaWRvPC9BdXRob3I+PFllYXI+MjAyNTwv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==
</w:fldData>
        </w:fldChar>
      </w:r>
      <w:r w:rsidR="00C85145">
        <w:rPr>
          <w:rFonts w:eastAsia="Times New Roman" w:cs="Times New Roman"/>
          <w:color w:val="000000" w:themeColor="text1"/>
        </w:rPr>
        <w:instrText xml:space="preserve"> ADDIN EN.CITE </w:instrText>
      </w:r>
      <w:r w:rsidR="00C85145">
        <w:rPr>
          <w:rFonts w:eastAsia="Times New Roman" w:cs="Times New Roman"/>
          <w:color w:val="000000" w:themeColor="text1"/>
        </w:rPr>
        <w:fldChar w:fldCharType="begin">
          <w:fldData xml:space="preserve">PEVuZE5vdGU+PENpdGU+PEF1dGhvcj5Nb3Jhbi1HYXJyaWRvPC9BdXRob3I+PFllYXI+MjAyNTwv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==
</w:fldData>
        </w:fldChar>
      </w:r>
      <w:r w:rsidR="00C85145">
        <w:rPr>
          <w:rFonts w:eastAsia="Times New Roman" w:cs="Times New Roman"/>
          <w:color w:val="000000" w:themeColor="text1"/>
        </w:rPr>
        <w:instrText xml:space="preserve"> ADDIN EN.CITE.DATA </w:instrText>
      </w:r>
      <w:r w:rsidR="00C85145">
        <w:rPr>
          <w:rFonts w:eastAsia="Times New Roman" w:cs="Times New Roman"/>
          <w:color w:val="000000" w:themeColor="text1"/>
        </w:rPr>
      </w:r>
      <w:r w:rsidR="00C85145">
        <w:rPr>
          <w:rFonts w:eastAsia="Times New Roman" w:cs="Times New Roman"/>
          <w:color w:val="000000" w:themeColor="text1"/>
        </w:rPr>
        <w:fldChar w:fldCharType="end"/>
      </w:r>
      <w:r w:rsidR="009209FE" w:rsidRPr="0044346C">
        <w:rPr>
          <w:rFonts w:eastAsia="Times New Roman" w:cs="Times New Roman"/>
          <w:color w:val="000000" w:themeColor="text1"/>
        </w:rPr>
      </w:r>
      <w:r w:rsidR="009209FE" w:rsidRPr="0044346C">
        <w:rPr>
          <w:rFonts w:eastAsia="Times New Roman" w:cs="Times New Roman"/>
          <w:color w:val="000000" w:themeColor="text1"/>
        </w:rPr>
        <w:fldChar w:fldCharType="separate"/>
      </w:r>
      <w:r w:rsidR="00C85145">
        <w:rPr>
          <w:rFonts w:eastAsia="Times New Roman" w:cs="Times New Roman"/>
          <w:noProof/>
          <w:color w:val="000000" w:themeColor="text1"/>
        </w:rPr>
        <w:t>(14, 22, 41-43)</w:t>
      </w:r>
      <w:r w:rsidR="009209FE" w:rsidRPr="0044346C">
        <w:rPr>
          <w:rFonts w:eastAsia="Times New Roman" w:cs="Times New Roman"/>
          <w:color w:val="000000" w:themeColor="text1"/>
        </w:rPr>
        <w:fldChar w:fldCharType="end"/>
      </w:r>
      <w:r w:rsidR="009209FE" w:rsidRPr="0044346C">
        <w:rPr>
          <w:rFonts w:eastAsia="Times New Roman" w:cs="Times New Roman"/>
          <w:color w:val="000000" w:themeColor="text1"/>
        </w:rPr>
        <w:t>, the vast majority (≥85%) of hydroxy-</w:t>
      </w:r>
      <w:r w:rsidR="00AC2D54" w:rsidRPr="0044346C">
        <w:rPr>
          <w:rFonts w:eastAsia="Times New Roman" w:cs="Times New Roman"/>
          <w:color w:val="000000" w:themeColor="text1"/>
        </w:rPr>
        <w:t xml:space="preserve">PUFAs </w:t>
      </w:r>
      <w:r w:rsidR="005E0D33" w:rsidRPr="0044346C">
        <w:rPr>
          <w:rFonts w:eastAsia="Times New Roman" w:cs="Times New Roman"/>
          <w:color w:val="000000" w:themeColor="text1"/>
        </w:rPr>
        <w:t xml:space="preserve">was </w:t>
      </w:r>
      <w:r w:rsidR="009209FE" w:rsidRPr="0044346C">
        <w:rPr>
          <w:rFonts w:eastAsia="Times New Roman" w:cs="Times New Roman"/>
          <w:color w:val="000000" w:themeColor="text1"/>
        </w:rPr>
        <w:t>detected in esterified form.</w:t>
      </w:r>
      <w:r w:rsidR="00B44EAC" w:rsidRPr="0044346C">
        <w:rPr>
          <w:rFonts w:eastAsia="Times New Roman" w:cs="Times New Roman"/>
          <w:color w:val="000000" w:themeColor="text1"/>
        </w:rPr>
        <w:t xml:space="preserve"> </w:t>
      </w:r>
      <w:r w:rsidR="00162DA5" w:rsidRPr="0044346C">
        <w:rPr>
          <w:rFonts w:eastAsia="Times New Roman" w:cs="Times New Roman"/>
          <w:color w:val="000000" w:themeColor="text1"/>
        </w:rPr>
        <w:t>The sum of FA</w:t>
      </w:r>
      <w:r w:rsidR="00D9004D" w:rsidRPr="0044346C">
        <w:rPr>
          <w:rFonts w:eastAsia="Times New Roman" w:cs="Times New Roman"/>
          <w:color w:val="000000" w:themeColor="text1"/>
        </w:rPr>
        <w:t>s</w:t>
      </w:r>
      <w:r w:rsidR="00162DA5" w:rsidRPr="0044346C">
        <w:rPr>
          <w:rFonts w:eastAsia="Times New Roman" w:cs="Times New Roman"/>
          <w:color w:val="000000" w:themeColor="text1"/>
        </w:rPr>
        <w:t xml:space="preserve"> and oxylipins recovered from the SPE fractions closely matched the concentrations obtained in the non-fractionated human plasma samples. </w:t>
      </w:r>
      <w:r w:rsidR="001A52BB" w:rsidRPr="0044346C">
        <w:rPr>
          <w:rFonts w:eastAsia="Times New Roman" w:cs="Times New Roman"/>
        </w:rPr>
        <w:t>T</w:t>
      </w:r>
      <w:r w:rsidR="00162DA5" w:rsidRPr="0044346C">
        <w:rPr>
          <w:rFonts w:eastAsia="Times New Roman" w:cs="Times New Roman"/>
        </w:rPr>
        <w:t xml:space="preserve">his indicates a high recovery </w:t>
      </w:r>
      <w:r w:rsidR="00137C29" w:rsidRPr="0044346C">
        <w:rPr>
          <w:rFonts w:eastAsia="Times New Roman" w:cs="Times New Roman"/>
        </w:rPr>
        <w:t xml:space="preserve">of </w:t>
      </w:r>
      <w:r w:rsidR="003463A9" w:rsidRPr="0044346C">
        <w:rPr>
          <w:rFonts w:eastAsia="Times New Roman" w:cs="Times New Roman"/>
        </w:rPr>
        <w:t xml:space="preserve">esterified </w:t>
      </w:r>
      <w:r w:rsidR="00137C29" w:rsidRPr="0044346C">
        <w:rPr>
          <w:rFonts w:eastAsia="Times New Roman" w:cs="Times New Roman"/>
        </w:rPr>
        <w:t xml:space="preserve">FA/oxylipins </w:t>
      </w:r>
      <w:r w:rsidR="00162DA5" w:rsidRPr="0044346C">
        <w:rPr>
          <w:rFonts w:eastAsia="Times New Roman" w:cs="Times New Roman"/>
        </w:rPr>
        <w:t>and low loss or artificial formation/degradation during the fractionation procedure, enabling the evaluation of the distribution of the esterified oxylipins in the different lipid classes</w:t>
      </w:r>
      <w:r w:rsidR="00762918" w:rsidRPr="0044346C">
        <w:rPr>
          <w:rFonts w:eastAsia="Times New Roman" w:cs="Times New Roman"/>
        </w:rPr>
        <w:t>:</w:t>
      </w:r>
      <w:r w:rsidR="00762918" w:rsidRPr="0044346C">
        <w:rPr>
          <w:rFonts w:eastAsia="Times New Roman" w:cs="Times New Roman"/>
          <w:color w:val="000000" w:themeColor="text1"/>
        </w:rPr>
        <w:t xml:space="preserve"> </w:t>
      </w:r>
      <w:r w:rsidR="002F71D2" w:rsidRPr="0044346C">
        <w:rPr>
          <w:rFonts w:eastAsia="Times New Roman" w:cs="Times New Roman"/>
        </w:rPr>
        <w:t>Hydroxy</w:t>
      </w:r>
      <w:r w:rsidR="008623ED" w:rsidRPr="0044346C">
        <w:rPr>
          <w:rFonts w:eastAsia="Times New Roman" w:cs="Times New Roman"/>
        </w:rPr>
        <w:t>-</w:t>
      </w:r>
      <w:r w:rsidR="002F71D2" w:rsidRPr="0044346C">
        <w:rPr>
          <w:rFonts w:eastAsia="Times New Roman" w:cs="Times New Roman"/>
        </w:rPr>
        <w:t>LA</w:t>
      </w:r>
      <w:r w:rsidR="009D0934" w:rsidRPr="0044346C">
        <w:rPr>
          <w:rFonts w:eastAsia="Times New Roman" w:cs="Times New Roman"/>
        </w:rPr>
        <w:t>s</w:t>
      </w:r>
      <w:r w:rsidR="002F71D2" w:rsidRPr="0044346C">
        <w:rPr>
          <w:rFonts w:eastAsia="Times New Roman" w:cs="Times New Roman"/>
        </w:rPr>
        <w:t xml:space="preserve"> and </w:t>
      </w:r>
      <w:r w:rsidR="005E0D33" w:rsidRPr="0044346C">
        <w:rPr>
          <w:rFonts w:eastAsia="Times New Roman" w:cs="Times New Roman"/>
        </w:rPr>
        <w:t>-</w:t>
      </w:r>
      <w:r w:rsidR="005F0F44" w:rsidRPr="0044346C">
        <w:rPr>
          <w:rFonts w:eastAsia="Times New Roman" w:cs="Times New Roman"/>
        </w:rPr>
        <w:t>ALA</w:t>
      </w:r>
      <w:r w:rsidR="009D0934" w:rsidRPr="0044346C">
        <w:rPr>
          <w:rFonts w:eastAsia="Times New Roman" w:cs="Times New Roman"/>
        </w:rPr>
        <w:t>s</w:t>
      </w:r>
      <w:r w:rsidR="005F0F44" w:rsidRPr="0044346C">
        <w:rPr>
          <w:rFonts w:eastAsia="Times New Roman" w:cs="Times New Roman"/>
        </w:rPr>
        <w:t xml:space="preserve"> (HOTrE</w:t>
      </w:r>
      <w:r w:rsidR="008623ED" w:rsidRPr="0044346C">
        <w:rPr>
          <w:rFonts w:eastAsia="Times New Roman" w:cs="Times New Roman"/>
        </w:rPr>
        <w:t>s</w:t>
      </w:r>
      <w:r w:rsidR="005F0F44" w:rsidRPr="0044346C">
        <w:rPr>
          <w:rFonts w:eastAsia="Times New Roman" w:cs="Times New Roman"/>
        </w:rPr>
        <w:t>)</w:t>
      </w:r>
      <w:r w:rsidR="008623ED" w:rsidRPr="0044346C">
        <w:rPr>
          <w:rFonts w:eastAsia="Times New Roman" w:cs="Times New Roman"/>
        </w:rPr>
        <w:t>,</w:t>
      </w:r>
      <w:r w:rsidR="005F0F44" w:rsidRPr="0044346C">
        <w:rPr>
          <w:rFonts w:eastAsia="Times New Roman" w:cs="Times New Roman"/>
        </w:rPr>
        <w:t xml:space="preserve"> and their precursors were predominantly esterified to nL</w:t>
      </w:r>
      <w:r w:rsidR="00D9004D" w:rsidRPr="0044346C">
        <w:rPr>
          <w:rFonts w:eastAsia="Times New Roman" w:cs="Times New Roman"/>
        </w:rPr>
        <w:t>s</w:t>
      </w:r>
      <w:r w:rsidR="005F0F44" w:rsidRPr="0044346C">
        <w:rPr>
          <w:rFonts w:eastAsia="Times New Roman" w:cs="Times New Roman"/>
        </w:rPr>
        <w:t xml:space="preserve"> (60 – 86%). Hydroxy-ARA</w:t>
      </w:r>
      <w:r w:rsidR="00CC64AD" w:rsidRPr="0044346C">
        <w:rPr>
          <w:rFonts w:eastAsia="Times New Roman" w:cs="Times New Roman"/>
        </w:rPr>
        <w:t>s</w:t>
      </w:r>
      <w:r w:rsidR="005F0F44" w:rsidRPr="0044346C">
        <w:rPr>
          <w:rFonts w:eastAsia="Times New Roman" w:cs="Times New Roman"/>
        </w:rPr>
        <w:t xml:space="preserve"> (HETE</w:t>
      </w:r>
      <w:r w:rsidR="008623ED" w:rsidRPr="0044346C">
        <w:rPr>
          <w:rFonts w:eastAsia="Times New Roman" w:cs="Times New Roman"/>
        </w:rPr>
        <w:t>s</w:t>
      </w:r>
      <w:r w:rsidR="005F0F44" w:rsidRPr="0044346C">
        <w:rPr>
          <w:rFonts w:eastAsia="Times New Roman" w:cs="Times New Roman"/>
        </w:rPr>
        <w:t xml:space="preserve">) and ARA were more prominently bound to </w:t>
      </w:r>
      <w:r w:rsidR="00122F16" w:rsidRPr="0044346C">
        <w:rPr>
          <w:rFonts w:eastAsia="Times New Roman" w:cs="Times New Roman"/>
        </w:rPr>
        <w:t>PL</w:t>
      </w:r>
      <w:r w:rsidR="00D9004D" w:rsidRPr="0044346C">
        <w:rPr>
          <w:rFonts w:eastAsia="Times New Roman" w:cs="Times New Roman"/>
        </w:rPr>
        <w:t>s</w:t>
      </w:r>
      <w:r w:rsidR="005F0F44" w:rsidRPr="0044346C">
        <w:rPr>
          <w:rFonts w:eastAsia="Times New Roman" w:cs="Times New Roman"/>
        </w:rPr>
        <w:t xml:space="preserve"> (66 – 70%). </w:t>
      </w:r>
      <w:r w:rsidR="00566234">
        <w:rPr>
          <w:rFonts w:eastAsia="Times New Roman" w:cs="Times New Roman"/>
        </w:rPr>
        <w:t xml:space="preserve">EPA, hydroxy-EPAs (HEPEs) and DHA were </w:t>
      </w:r>
      <w:r w:rsidR="00566234" w:rsidRPr="0044346C">
        <w:rPr>
          <w:rFonts w:eastAsia="Times New Roman" w:cs="Times New Roman"/>
        </w:rPr>
        <w:t xml:space="preserve">approximately equally distributed between nLs and PLs </w:t>
      </w:r>
      <w:r w:rsidR="00566234">
        <w:rPr>
          <w:rFonts w:eastAsia="Times New Roman" w:cs="Times New Roman"/>
        </w:rPr>
        <w:t xml:space="preserve">while </w:t>
      </w:r>
      <w:r w:rsidR="005F0F44" w:rsidRPr="0044346C">
        <w:rPr>
          <w:rFonts w:eastAsia="Times New Roman" w:cs="Times New Roman"/>
        </w:rPr>
        <w:t>Hydroxy</w:t>
      </w:r>
      <w:r w:rsidR="00CC64AD" w:rsidRPr="0044346C">
        <w:rPr>
          <w:rFonts w:eastAsia="Times New Roman" w:cs="Times New Roman"/>
        </w:rPr>
        <w:t>-</w:t>
      </w:r>
      <w:r w:rsidR="005F0F44" w:rsidRPr="0044346C">
        <w:rPr>
          <w:rFonts w:eastAsia="Times New Roman" w:cs="Times New Roman"/>
        </w:rPr>
        <w:t>DHA</w:t>
      </w:r>
      <w:r w:rsidR="00CC64AD" w:rsidRPr="0044346C">
        <w:rPr>
          <w:rFonts w:eastAsia="Times New Roman" w:cs="Times New Roman"/>
        </w:rPr>
        <w:t>s</w:t>
      </w:r>
      <w:r w:rsidR="005F0F44" w:rsidRPr="0044346C">
        <w:rPr>
          <w:rFonts w:eastAsia="Times New Roman" w:cs="Times New Roman"/>
        </w:rPr>
        <w:t xml:space="preserve"> (HDHA</w:t>
      </w:r>
      <w:r w:rsidR="008623ED" w:rsidRPr="0044346C">
        <w:rPr>
          <w:rFonts w:eastAsia="Times New Roman" w:cs="Times New Roman"/>
        </w:rPr>
        <w:t>s</w:t>
      </w:r>
      <w:r w:rsidR="005F0F44" w:rsidRPr="0044346C">
        <w:rPr>
          <w:rFonts w:eastAsia="Times New Roman" w:cs="Times New Roman"/>
        </w:rPr>
        <w:t>) occurred predominantly in PL</w:t>
      </w:r>
      <w:r w:rsidR="00D9004D" w:rsidRPr="0044346C">
        <w:rPr>
          <w:rFonts w:eastAsia="Times New Roman" w:cs="Times New Roman"/>
        </w:rPr>
        <w:t>s</w:t>
      </w:r>
      <w:r w:rsidR="005F0F44" w:rsidRPr="0044346C">
        <w:rPr>
          <w:rFonts w:eastAsia="Times New Roman" w:cs="Times New Roman"/>
        </w:rPr>
        <w:t xml:space="preserve"> (75 – 86%)</w:t>
      </w:r>
      <w:r w:rsidR="00566234">
        <w:rPr>
          <w:rFonts w:eastAsia="Times New Roman" w:cs="Times New Roman"/>
        </w:rPr>
        <w:t>.</w:t>
      </w:r>
    </w:p>
    <w:p w14:paraId="1F7A4BD3" w14:textId="706D9AA3" w:rsidR="005F0F44" w:rsidRPr="00291C9A" w:rsidRDefault="005F0F44" w:rsidP="00D14C0E">
      <w:pPr>
        <w:spacing w:before="100" w:beforeAutospacing="1" w:after="100" w:afterAutospacing="1" w:line="480" w:lineRule="auto"/>
        <w:ind w:firstLine="720"/>
        <w:jc w:val="both"/>
        <w:rPr>
          <w:rFonts w:eastAsia="Times New Roman" w:cs="Times New Roman"/>
          <w:color w:val="7030A0"/>
        </w:rPr>
      </w:pPr>
      <w:r w:rsidRPr="0044346C">
        <w:rPr>
          <w:rFonts w:eastAsia="Times New Roman" w:cs="Times New Roman"/>
        </w:rPr>
        <w:t>Among PL</w:t>
      </w:r>
      <w:r w:rsidR="00DD7007" w:rsidRPr="0044346C">
        <w:rPr>
          <w:rFonts w:eastAsia="Times New Roman" w:cs="Times New Roman"/>
        </w:rPr>
        <w:t xml:space="preserve"> classes</w:t>
      </w:r>
      <w:r w:rsidRPr="0044346C">
        <w:rPr>
          <w:rFonts w:eastAsia="Times New Roman" w:cs="Times New Roman"/>
        </w:rPr>
        <w:t>, LA, ALA</w:t>
      </w:r>
      <w:r w:rsidR="007F6F31" w:rsidRPr="0044346C">
        <w:rPr>
          <w:rFonts w:eastAsia="Times New Roman" w:cs="Times New Roman"/>
        </w:rPr>
        <w:t>,</w:t>
      </w:r>
      <w:r w:rsidRPr="0044346C">
        <w:rPr>
          <w:rFonts w:eastAsia="Times New Roman" w:cs="Times New Roman"/>
        </w:rPr>
        <w:t xml:space="preserve"> and their oxylipins were predominantly found in fraction 2, which included both</w:t>
      </w:r>
      <w:r w:rsidR="007F6F31" w:rsidRPr="0044346C">
        <w:rPr>
          <w:rFonts w:eastAsia="Times New Roman" w:cs="Times New Roman"/>
        </w:rPr>
        <w:t xml:space="preserve"> </w:t>
      </w:r>
      <w:r w:rsidRPr="0044346C">
        <w:rPr>
          <w:rFonts w:eastAsia="Times New Roman" w:cs="Times New Roman"/>
        </w:rPr>
        <w:t>PC and</w:t>
      </w:r>
      <w:r w:rsidR="007F6F31" w:rsidRPr="0044346C">
        <w:rPr>
          <w:rFonts w:eastAsia="Times New Roman" w:cs="Times New Roman"/>
        </w:rPr>
        <w:t xml:space="preserve"> </w:t>
      </w:r>
      <w:r w:rsidRPr="0044346C">
        <w:rPr>
          <w:rFonts w:eastAsia="Times New Roman" w:cs="Times New Roman"/>
        </w:rPr>
        <w:t>SM. Because SM</w:t>
      </w:r>
      <w:r w:rsidR="00510CAB" w:rsidRPr="0044346C">
        <w:rPr>
          <w:rFonts w:eastAsia="Times New Roman" w:cs="Times New Roman"/>
        </w:rPr>
        <w:t xml:space="preserve"> species</w:t>
      </w:r>
      <w:r w:rsidRPr="0044346C">
        <w:rPr>
          <w:rFonts w:eastAsia="Times New Roman" w:cs="Times New Roman"/>
        </w:rPr>
        <w:t xml:space="preserve"> are </w:t>
      </w:r>
      <w:r w:rsidR="00146DB7" w:rsidRPr="0044346C">
        <w:rPr>
          <w:rFonts w:eastAsia="Times New Roman" w:cs="Times New Roman"/>
        </w:rPr>
        <w:t>composed</w:t>
      </w:r>
      <w:r w:rsidRPr="0044346C">
        <w:rPr>
          <w:rFonts w:eastAsia="Times New Roman" w:cs="Times New Roman"/>
        </w:rPr>
        <w:t xml:space="preserve"> of unsaturated or monounsaturated fatty acyl chains </w:t>
      </w:r>
      <w:r w:rsidRPr="0044346C">
        <w:rPr>
          <w:rFonts w:eastAsia="Times New Roman" w:cs="Times New Roman"/>
        </w:rPr>
        <w:fldChar w:fldCharType="begin">
          <w:fldData xml:space="preserve">PEVuZE5vdGU+PENpdGU+PEF1dGhvcj5Td2VlbGV5PC9BdXRob3I+PFllYXI+MTk2MzwvWWVhcj48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</w:fldData>
        </w:fldChar>
      </w:r>
      <w:r w:rsidR="00C85145">
        <w:rPr>
          <w:rFonts w:eastAsia="Times New Roman" w:cs="Times New Roman"/>
        </w:rPr>
        <w:instrText xml:space="preserve"> ADDIN EN.CITE </w:instrText>
      </w:r>
      <w:r w:rsidR="00C85145">
        <w:rPr>
          <w:rFonts w:eastAsia="Times New Roman" w:cs="Times New Roman"/>
        </w:rPr>
        <w:fldChar w:fldCharType="begin">
          <w:fldData xml:space="preserve">PEVuZE5vdGU+PENpdGU+PEF1dGhvcj5Td2VlbGV5PC9BdXRob3I+PFllYXI+MTk2MzwvWWVhcj48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</w:fldData>
        </w:fldChar>
      </w:r>
      <w:r w:rsidR="00C85145">
        <w:rPr>
          <w:rFonts w:eastAsia="Times New Roman" w:cs="Times New Roman"/>
        </w:rPr>
        <w:instrText xml:space="preserve"> ADDIN EN.CITE.DATA </w:instrText>
      </w:r>
      <w:r w:rsidR="00C85145">
        <w:rPr>
          <w:rFonts w:eastAsia="Times New Roman" w:cs="Times New Roman"/>
        </w:rPr>
      </w:r>
      <w:r w:rsidR="00C85145">
        <w:rPr>
          <w:rFonts w:eastAsia="Times New Roman" w:cs="Times New Roman"/>
        </w:rPr>
        <w:fldChar w:fldCharType="end"/>
      </w:r>
      <w:r w:rsidRPr="0044346C">
        <w:rPr>
          <w:rFonts w:eastAsia="Times New Roman" w:cs="Times New Roman"/>
        </w:rPr>
      </w:r>
      <w:r w:rsidRPr="0044346C">
        <w:rPr>
          <w:rFonts w:eastAsia="Times New Roman" w:cs="Times New Roman"/>
        </w:rPr>
        <w:fldChar w:fldCharType="separate"/>
      </w:r>
      <w:r w:rsidR="00C85145">
        <w:rPr>
          <w:rFonts w:eastAsia="Times New Roman" w:cs="Times New Roman"/>
          <w:noProof/>
        </w:rPr>
        <w:t>(44, 45)</w:t>
      </w:r>
      <w:r w:rsidRPr="0044346C">
        <w:rPr>
          <w:rFonts w:eastAsia="Times New Roman" w:cs="Times New Roman"/>
        </w:rPr>
        <w:fldChar w:fldCharType="end"/>
      </w:r>
      <w:r w:rsidRPr="0044346C">
        <w:rPr>
          <w:rFonts w:eastAsia="Times New Roman" w:cs="Times New Roman"/>
        </w:rPr>
        <w:t>, we conclude that these (hydroxy</w:t>
      </w:r>
      <w:r w:rsidR="00CC64AD" w:rsidRPr="0044346C">
        <w:rPr>
          <w:rFonts w:eastAsia="Times New Roman" w:cs="Times New Roman"/>
        </w:rPr>
        <w:t>-</w:t>
      </w:r>
      <w:r w:rsidRPr="0044346C">
        <w:rPr>
          <w:rFonts w:eastAsia="Times New Roman" w:cs="Times New Roman"/>
        </w:rPr>
        <w:t>)PUFA</w:t>
      </w:r>
      <w:r w:rsidR="00EF68DC" w:rsidRPr="0044346C">
        <w:rPr>
          <w:rFonts w:eastAsia="Times New Roman" w:cs="Times New Roman"/>
        </w:rPr>
        <w:t>s</w:t>
      </w:r>
      <w:r w:rsidRPr="0044346C">
        <w:rPr>
          <w:rFonts w:eastAsia="Times New Roman" w:cs="Times New Roman"/>
        </w:rPr>
        <w:t xml:space="preserve"> </w:t>
      </w:r>
      <w:r w:rsidR="00EF68DC" w:rsidRPr="0044346C">
        <w:rPr>
          <w:rFonts w:eastAsia="Times New Roman" w:cs="Times New Roman"/>
        </w:rPr>
        <w:t xml:space="preserve">are </w:t>
      </w:r>
      <w:r w:rsidRPr="0044346C">
        <w:rPr>
          <w:rFonts w:eastAsia="Times New Roman" w:cs="Times New Roman"/>
        </w:rPr>
        <w:t xml:space="preserve">primarily bound to PC. </w:t>
      </w:r>
      <w:r w:rsidR="00DD7007" w:rsidRPr="0044346C">
        <w:rPr>
          <w:rFonts w:eastAsia="Times New Roman" w:cs="Times New Roman"/>
        </w:rPr>
        <w:t>In contrast, m</w:t>
      </w:r>
      <w:r w:rsidRPr="0044346C">
        <w:rPr>
          <w:rFonts w:eastAsia="Times New Roman" w:cs="Times New Roman"/>
        </w:rPr>
        <w:t xml:space="preserve">inor amounts were bound in PE, </w:t>
      </w:r>
      <w:r w:rsidR="005E0D33" w:rsidRPr="0044346C">
        <w:rPr>
          <w:rFonts w:eastAsia="Times New Roman" w:cs="Times New Roman"/>
        </w:rPr>
        <w:t xml:space="preserve">and </w:t>
      </w:r>
      <w:r w:rsidRPr="0044346C">
        <w:rPr>
          <w:rFonts w:eastAsia="Times New Roman" w:cs="Times New Roman"/>
        </w:rPr>
        <w:t>only negligible amounts were found in PG and PI</w:t>
      </w:r>
      <w:r w:rsidR="007F6F31" w:rsidRPr="0044346C">
        <w:rPr>
          <w:rFonts w:eastAsia="Times New Roman" w:cs="Times New Roman"/>
        </w:rPr>
        <w:t>/</w:t>
      </w:r>
      <w:r w:rsidRPr="0044346C">
        <w:rPr>
          <w:rFonts w:eastAsia="Times New Roman" w:cs="Times New Roman"/>
        </w:rPr>
        <w:t>PS.</w:t>
      </w:r>
      <w:r w:rsidR="00907721" w:rsidRPr="0044346C">
        <w:rPr>
          <w:rFonts w:eastAsia="Times New Roman" w:cs="Times New Roman"/>
        </w:rPr>
        <w:t xml:space="preserve"> </w:t>
      </w:r>
      <w:r w:rsidR="00CC64AD" w:rsidRPr="0044346C">
        <w:rPr>
          <w:rFonts w:eastAsia="Times New Roman" w:cs="Times New Roman"/>
        </w:rPr>
        <w:lastRenderedPageBreak/>
        <w:t>HETEs</w:t>
      </w:r>
      <w:r w:rsidRPr="0044346C">
        <w:rPr>
          <w:rFonts w:eastAsia="Times New Roman" w:cs="Times New Roman"/>
        </w:rPr>
        <w:t xml:space="preserve"> were predominantly esterified into PC (37 – 4</w:t>
      </w:r>
      <w:r w:rsidR="00330C50" w:rsidRPr="0044346C">
        <w:rPr>
          <w:rFonts w:eastAsia="Times New Roman" w:cs="Times New Roman"/>
        </w:rPr>
        <w:t>1</w:t>
      </w:r>
      <w:r w:rsidRPr="0044346C">
        <w:rPr>
          <w:rFonts w:eastAsia="Times New Roman" w:cs="Times New Roman"/>
        </w:rPr>
        <w:t>%) followed by PE (1</w:t>
      </w:r>
      <w:r w:rsidR="00330C50" w:rsidRPr="0044346C">
        <w:rPr>
          <w:rFonts w:eastAsia="Times New Roman" w:cs="Times New Roman"/>
        </w:rPr>
        <w:t>0</w:t>
      </w:r>
      <w:r w:rsidR="00D35145" w:rsidRPr="0044346C">
        <w:rPr>
          <w:rFonts w:eastAsia="Times New Roman" w:cs="Times New Roman"/>
        </w:rPr>
        <w:t> </w:t>
      </w:r>
      <w:r w:rsidRPr="0044346C">
        <w:rPr>
          <w:rFonts w:eastAsia="Times New Roman" w:cs="Times New Roman"/>
        </w:rPr>
        <w:t>–</w:t>
      </w:r>
      <w:r w:rsidR="00D35145" w:rsidRPr="0044346C">
        <w:rPr>
          <w:rFonts w:eastAsia="Times New Roman" w:cs="Times New Roman"/>
        </w:rPr>
        <w:t> </w:t>
      </w:r>
      <w:r w:rsidRPr="0044346C">
        <w:rPr>
          <w:rFonts w:eastAsia="Times New Roman" w:cs="Times New Roman"/>
        </w:rPr>
        <w:t>15%)</w:t>
      </w:r>
      <w:r w:rsidR="00DD7007" w:rsidRPr="0044346C">
        <w:rPr>
          <w:rFonts w:eastAsia="Times New Roman" w:cs="Times New Roman"/>
        </w:rPr>
        <w:t>,</w:t>
      </w:r>
      <w:r w:rsidRPr="0044346C">
        <w:rPr>
          <w:rFonts w:eastAsia="Times New Roman" w:cs="Times New Roman"/>
        </w:rPr>
        <w:t xml:space="preserve"> and PI/PS (</w:t>
      </w:r>
      <w:r w:rsidR="00330C50" w:rsidRPr="0044346C">
        <w:rPr>
          <w:rFonts w:eastAsia="Times New Roman" w:cs="Times New Roman"/>
        </w:rPr>
        <w:t>12</w:t>
      </w:r>
      <w:r w:rsidRPr="0044346C">
        <w:rPr>
          <w:rFonts w:eastAsia="Times New Roman" w:cs="Times New Roman"/>
        </w:rPr>
        <w:t xml:space="preserve"> – 16%). </w:t>
      </w:r>
      <w:r w:rsidR="00CC64AD" w:rsidRPr="0044346C">
        <w:rPr>
          <w:rFonts w:eastAsia="Times New Roman" w:cs="Times New Roman"/>
        </w:rPr>
        <w:t>HEPEs showed comparable concentrations in nL</w:t>
      </w:r>
      <w:r w:rsidR="00D9004D" w:rsidRPr="0044346C">
        <w:rPr>
          <w:rFonts w:eastAsia="Times New Roman" w:cs="Times New Roman"/>
        </w:rPr>
        <w:t>s</w:t>
      </w:r>
      <w:r w:rsidR="00CC64AD" w:rsidRPr="0044346C">
        <w:rPr>
          <w:rFonts w:eastAsia="Times New Roman" w:cs="Times New Roman"/>
        </w:rPr>
        <w:t xml:space="preserve"> (40 – 51%) and in PC (40 – 44%) and</w:t>
      </w:r>
      <w:r w:rsidR="00330C50" w:rsidRPr="0044346C">
        <w:rPr>
          <w:rFonts w:eastAsia="Times New Roman" w:cs="Times New Roman"/>
        </w:rPr>
        <w:t xml:space="preserve"> were</w:t>
      </w:r>
      <w:r w:rsidR="00CC64AD" w:rsidRPr="0044346C">
        <w:rPr>
          <w:rFonts w:eastAsia="Times New Roman" w:cs="Times New Roman"/>
        </w:rPr>
        <w:t xml:space="preserve"> less esterified to PE (8 – 11%). Notably</w:t>
      </w:r>
      <w:r w:rsidR="005E0D33" w:rsidRPr="0044346C">
        <w:rPr>
          <w:rFonts w:eastAsia="Times New Roman" w:cs="Times New Roman"/>
        </w:rPr>
        <w:t>,</w:t>
      </w:r>
      <w:r w:rsidR="00CC64AD" w:rsidRPr="0044346C">
        <w:rPr>
          <w:rFonts w:eastAsia="Times New Roman" w:cs="Times New Roman"/>
        </w:rPr>
        <w:t xml:space="preserve"> 15-HEPE showed a relative concentration of 9% in PI/PS.</w:t>
      </w:r>
      <w:r w:rsidRPr="0044346C">
        <w:rPr>
          <w:rFonts w:eastAsia="Times New Roman" w:cs="Times New Roman"/>
        </w:rPr>
        <w:t xml:space="preserve"> </w:t>
      </w:r>
      <w:r w:rsidR="00CC64AD" w:rsidRPr="0044346C">
        <w:rPr>
          <w:rFonts w:eastAsia="Times New Roman" w:cs="Times New Roman"/>
        </w:rPr>
        <w:t>T</w:t>
      </w:r>
      <w:r w:rsidRPr="0044346C">
        <w:rPr>
          <w:rFonts w:eastAsia="Times New Roman" w:cs="Times New Roman"/>
        </w:rPr>
        <w:t xml:space="preserve">he </w:t>
      </w:r>
      <w:r w:rsidRPr="00291C9A">
        <w:rPr>
          <w:rFonts w:eastAsia="Times New Roman" w:cs="Times New Roman"/>
        </w:rPr>
        <w:t>relatively high esterification into PI/PS was unique to HETE</w:t>
      </w:r>
      <w:r w:rsidR="00DD7007" w:rsidRPr="00291C9A">
        <w:rPr>
          <w:rFonts w:eastAsia="Times New Roman" w:cs="Times New Roman"/>
        </w:rPr>
        <w:t>s</w:t>
      </w:r>
      <w:r w:rsidR="00CC64AD" w:rsidRPr="00291C9A">
        <w:rPr>
          <w:rFonts w:eastAsia="Times New Roman" w:cs="Times New Roman"/>
        </w:rPr>
        <w:t xml:space="preserve"> and </w:t>
      </w:r>
      <w:r w:rsidR="00330C50" w:rsidRPr="00291C9A">
        <w:rPr>
          <w:rFonts w:eastAsia="Times New Roman" w:cs="Times New Roman"/>
        </w:rPr>
        <w:t>15-HEPE</w:t>
      </w:r>
      <w:r w:rsidRPr="00291C9A">
        <w:rPr>
          <w:rFonts w:eastAsia="Times New Roman" w:cs="Times New Roman"/>
        </w:rPr>
        <w:t xml:space="preserve">. </w:t>
      </w:r>
      <w:r w:rsidR="00330C50" w:rsidRPr="00291C9A">
        <w:rPr>
          <w:rFonts w:eastAsia="Times New Roman" w:cs="Times New Roman"/>
        </w:rPr>
        <w:t>HDHAs</w:t>
      </w:r>
      <w:r w:rsidRPr="00291C9A">
        <w:rPr>
          <w:rFonts w:eastAsia="Times New Roman" w:cs="Times New Roman"/>
        </w:rPr>
        <w:t xml:space="preserve">, such as </w:t>
      </w:r>
      <w:r w:rsidR="00330C50" w:rsidRPr="00291C9A">
        <w:rPr>
          <w:rFonts w:eastAsia="Times New Roman" w:cs="Times New Roman"/>
        </w:rPr>
        <w:t xml:space="preserve">7- and </w:t>
      </w:r>
      <w:r w:rsidRPr="00291C9A">
        <w:rPr>
          <w:rFonts w:eastAsia="Times New Roman" w:cs="Times New Roman"/>
        </w:rPr>
        <w:t>14-HDHA were dominantly found in PC (53</w:t>
      </w:r>
      <w:r w:rsidR="0063661F" w:rsidRPr="00291C9A">
        <w:rPr>
          <w:rFonts w:eastAsia="Times New Roman" w:cs="Times New Roman"/>
        </w:rPr>
        <w:t xml:space="preserve"> </w:t>
      </w:r>
      <w:r w:rsidRPr="00291C9A">
        <w:rPr>
          <w:rFonts w:eastAsia="Times New Roman" w:cs="Times New Roman"/>
        </w:rPr>
        <w:t>–</w:t>
      </w:r>
      <w:r w:rsidR="0063661F" w:rsidRPr="00291C9A">
        <w:rPr>
          <w:rFonts w:eastAsia="Times New Roman" w:cs="Times New Roman"/>
        </w:rPr>
        <w:t xml:space="preserve"> </w:t>
      </w:r>
      <w:r w:rsidR="00330C50" w:rsidRPr="00291C9A">
        <w:rPr>
          <w:rFonts w:eastAsia="Times New Roman" w:cs="Times New Roman"/>
        </w:rPr>
        <w:t>64</w:t>
      </w:r>
      <w:r w:rsidRPr="00291C9A">
        <w:rPr>
          <w:rFonts w:eastAsia="Times New Roman" w:cs="Times New Roman"/>
        </w:rPr>
        <w:t>%) and PE (11</w:t>
      </w:r>
      <w:r w:rsidR="0063661F" w:rsidRPr="00291C9A">
        <w:rPr>
          <w:rFonts w:eastAsia="Times New Roman" w:cs="Times New Roman"/>
        </w:rPr>
        <w:t xml:space="preserve"> </w:t>
      </w:r>
      <w:r w:rsidRPr="00291C9A">
        <w:rPr>
          <w:rFonts w:eastAsia="Times New Roman" w:cs="Times New Roman"/>
        </w:rPr>
        <w:t>–</w:t>
      </w:r>
      <w:r w:rsidR="0063661F" w:rsidRPr="00291C9A">
        <w:rPr>
          <w:rFonts w:eastAsia="Times New Roman" w:cs="Times New Roman"/>
        </w:rPr>
        <w:t xml:space="preserve"> </w:t>
      </w:r>
      <w:r w:rsidRPr="00291C9A">
        <w:rPr>
          <w:rFonts w:eastAsia="Times New Roman" w:cs="Times New Roman"/>
        </w:rPr>
        <w:t>29%)</w:t>
      </w:r>
      <w:r w:rsidR="00A16AB1" w:rsidRPr="00291C9A">
        <w:rPr>
          <w:rFonts w:eastAsia="Times New Roman" w:cs="Times New Roman"/>
        </w:rPr>
        <w:t xml:space="preserve"> </w:t>
      </w:r>
      <w:r w:rsidR="00D35145" w:rsidRPr="00291C9A">
        <w:rPr>
          <w:rFonts w:eastAsia="Times New Roman" w:cs="Times New Roman"/>
        </w:rPr>
        <w:t>but not detected in PG and PI/PS</w:t>
      </w:r>
      <w:r w:rsidRPr="00291C9A">
        <w:rPr>
          <w:rFonts w:eastAsia="Times New Roman" w:cs="Times New Roman"/>
        </w:rPr>
        <w:t>. Almost the same distribution of oxylipins was found in plasma pool 2 (NIST plasma, SRM 1950)</w:t>
      </w:r>
      <w:r w:rsidR="00255489" w:rsidRPr="00291C9A">
        <w:rPr>
          <w:rFonts w:eastAsia="Times New Roman" w:cs="Times New Roman"/>
        </w:rPr>
        <w:t xml:space="preserve"> </w:t>
      </w:r>
      <w:r w:rsidRPr="00291C9A">
        <w:rPr>
          <w:rFonts w:eastAsia="Times New Roman" w:cs="Times New Roman"/>
        </w:rPr>
        <w:t>(</w:t>
      </w:r>
      <w:r w:rsidR="002E5C89" w:rsidRPr="00291C9A">
        <w:rPr>
          <w:rFonts w:eastAsia="Times New Roman" w:cs="Times New Roman"/>
        </w:rPr>
        <w:t>Supplemental</w:t>
      </w:r>
      <w:r w:rsidR="003739A8" w:rsidRPr="00291C9A">
        <w:rPr>
          <w:rFonts w:eastAsia="Times New Roman" w:cs="Times New Roman"/>
        </w:rPr>
        <w:t xml:space="preserve"> </w:t>
      </w:r>
      <w:r w:rsidRPr="00291C9A">
        <w:rPr>
          <w:rFonts w:eastAsia="Times New Roman" w:cs="Times New Roman"/>
        </w:rPr>
        <w:t xml:space="preserve">Table S9). </w:t>
      </w:r>
    </w:p>
    <w:p w14:paraId="0EE87E9C" w14:textId="1DD5F2CD" w:rsidR="008D5B9D" w:rsidRDefault="00F97220" w:rsidP="008D5B9D">
      <w:pPr>
        <w:spacing w:after="0" w:line="480" w:lineRule="auto"/>
        <w:ind w:firstLine="720"/>
        <w:jc w:val="both"/>
        <w:rPr>
          <w:rFonts w:eastAsia="Times New Roman" w:cs="Times New Roman"/>
        </w:rPr>
      </w:pPr>
      <w:r w:rsidRPr="00291C9A">
        <w:rPr>
          <w:rFonts w:eastAsia="Times New Roman" w:cs="Times New Roman"/>
        </w:rPr>
        <w:t>Next</w:t>
      </w:r>
      <w:r w:rsidR="009967CD" w:rsidRPr="00291C9A">
        <w:rPr>
          <w:rFonts w:eastAsia="Times New Roman" w:cs="Times New Roman"/>
        </w:rPr>
        <w:t>,</w:t>
      </w:r>
      <w:r w:rsidRPr="00291C9A">
        <w:rPr>
          <w:rFonts w:eastAsia="Times New Roman" w:cs="Times New Roman"/>
        </w:rPr>
        <w:t xml:space="preserve"> we investigated </w:t>
      </w:r>
      <w:r w:rsidR="005F0F44" w:rsidRPr="00291C9A">
        <w:rPr>
          <w:rFonts w:eastAsia="Times New Roman" w:cs="Times New Roman"/>
        </w:rPr>
        <w:t>in which lipid class</w:t>
      </w:r>
      <w:r w:rsidRPr="00291C9A">
        <w:rPr>
          <w:rFonts w:eastAsia="Times New Roman" w:cs="Times New Roman"/>
        </w:rPr>
        <w:t>es</w:t>
      </w:r>
      <w:r w:rsidR="005F0F44" w:rsidRPr="00291C9A">
        <w:rPr>
          <w:rFonts w:eastAsia="Times New Roman" w:cs="Times New Roman"/>
        </w:rPr>
        <w:t xml:space="preserve"> the </w:t>
      </w:r>
      <w:r w:rsidR="005E0D33" w:rsidRPr="00291C9A">
        <w:rPr>
          <w:rFonts w:eastAsia="Times New Roman" w:cs="Times New Roman"/>
        </w:rPr>
        <w:t>well-</w:t>
      </w:r>
      <w:r w:rsidR="005F0F44" w:rsidRPr="00291C9A">
        <w:rPr>
          <w:rFonts w:eastAsia="Times New Roman" w:cs="Times New Roman"/>
        </w:rPr>
        <w:t xml:space="preserve">described changes </w:t>
      </w:r>
      <w:r w:rsidR="005F0F44" w:rsidRPr="00291C9A">
        <w:rPr>
          <w:rFonts w:eastAsia="Times New Roman" w:cs="Times New Roman"/>
        </w:rPr>
        <w:fldChar w:fldCharType="begin">
          <w:fldData xml:space="preserve">PEVuZE5vdGU+PENpdGU+PEF1dGhvcj5TY2hlYmI8L0F1dGhvcj48WWVhcj4yMDE0PC9ZZWFyPjxS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</w:fldData>
        </w:fldChar>
      </w:r>
      <w:r w:rsidR="00C85145">
        <w:rPr>
          <w:rFonts w:eastAsia="Times New Roman" w:cs="Times New Roman"/>
        </w:rPr>
        <w:instrText xml:space="preserve"> ADDIN EN.CITE </w:instrText>
      </w:r>
      <w:r w:rsidR="00C85145">
        <w:rPr>
          <w:rFonts w:eastAsia="Times New Roman" w:cs="Times New Roman"/>
        </w:rPr>
        <w:fldChar w:fldCharType="begin">
          <w:fldData xml:space="preserve">PEVuZE5vdGU+PENpdGU+PEF1dGhvcj5TY2hlYmI8L0F1dGhvcj48WWVhcj4yMDE0PC9ZZWFyPjxS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</w:fldData>
        </w:fldChar>
      </w:r>
      <w:r w:rsidR="00C85145">
        <w:rPr>
          <w:rFonts w:eastAsia="Times New Roman" w:cs="Times New Roman"/>
        </w:rPr>
        <w:instrText xml:space="preserve"> ADDIN EN.CITE.DATA </w:instrText>
      </w:r>
      <w:r w:rsidR="00C85145">
        <w:rPr>
          <w:rFonts w:eastAsia="Times New Roman" w:cs="Times New Roman"/>
        </w:rPr>
      </w:r>
      <w:r w:rsidR="00C85145">
        <w:rPr>
          <w:rFonts w:eastAsia="Times New Roman" w:cs="Times New Roman"/>
        </w:rPr>
        <w:fldChar w:fldCharType="end"/>
      </w:r>
      <w:r w:rsidR="005F0F44" w:rsidRPr="00291C9A">
        <w:rPr>
          <w:rFonts w:eastAsia="Times New Roman" w:cs="Times New Roman"/>
        </w:rPr>
      </w:r>
      <w:r w:rsidR="005F0F44" w:rsidRPr="00291C9A">
        <w:rPr>
          <w:rFonts w:eastAsia="Times New Roman" w:cs="Times New Roman"/>
        </w:rPr>
        <w:fldChar w:fldCharType="separate"/>
      </w:r>
      <w:r w:rsidR="00C85145">
        <w:rPr>
          <w:rFonts w:eastAsia="Times New Roman" w:cs="Times New Roman"/>
          <w:noProof/>
        </w:rPr>
        <w:t>(14, 46, 47)</w:t>
      </w:r>
      <w:r w:rsidR="005F0F44" w:rsidRPr="00291C9A">
        <w:rPr>
          <w:rFonts w:eastAsia="Times New Roman" w:cs="Times New Roman"/>
        </w:rPr>
        <w:fldChar w:fldCharType="end"/>
      </w:r>
      <w:r w:rsidR="005F0F44" w:rsidRPr="00291C9A">
        <w:rPr>
          <w:rFonts w:eastAsia="Times New Roman" w:cs="Times New Roman"/>
        </w:rPr>
        <w:t xml:space="preserve"> in </w:t>
      </w:r>
      <w:r w:rsidR="00220504" w:rsidRPr="00291C9A">
        <w:rPr>
          <w:rFonts w:eastAsia="Times New Roman" w:cs="Times New Roman"/>
        </w:rPr>
        <w:t xml:space="preserve">esterified </w:t>
      </w:r>
      <w:r w:rsidR="005F0F44" w:rsidRPr="00291C9A">
        <w:rPr>
          <w:rFonts w:eastAsia="Times New Roman" w:cs="Times New Roman"/>
        </w:rPr>
        <w:t xml:space="preserve">oxylipins occur following </w:t>
      </w:r>
      <w:r w:rsidR="000373D8" w:rsidRPr="00291C9A">
        <w:rPr>
          <w:rFonts w:eastAsia="Times New Roman" w:cs="Times New Roman"/>
        </w:rPr>
        <w:t xml:space="preserve">12 months of </w:t>
      </w:r>
      <w:r w:rsidR="005F0F44" w:rsidRPr="00291C9A">
        <w:rPr>
          <w:rFonts w:eastAsia="Times New Roman" w:cs="Times New Roman"/>
        </w:rPr>
        <w:t>n3-PUFA supplementation</w:t>
      </w:r>
      <w:r w:rsidR="0063661F" w:rsidRPr="00291C9A">
        <w:rPr>
          <w:rFonts w:eastAsia="Times New Roman" w:cs="Times New Roman"/>
        </w:rPr>
        <w:t xml:space="preserve"> (Fig. </w:t>
      </w:r>
      <w:r w:rsidR="00E9488F" w:rsidRPr="00291C9A">
        <w:rPr>
          <w:rFonts w:eastAsia="Times New Roman" w:cs="Times New Roman"/>
        </w:rPr>
        <w:t>5</w:t>
      </w:r>
      <w:r w:rsidR="0063661F" w:rsidRPr="00291C9A">
        <w:rPr>
          <w:rFonts w:eastAsia="Times New Roman" w:cs="Times New Roman"/>
        </w:rPr>
        <w:t>)</w:t>
      </w:r>
      <w:r w:rsidR="005F0F44" w:rsidRPr="00291C9A">
        <w:rPr>
          <w:rFonts w:eastAsia="Times New Roman" w:cs="Times New Roman"/>
        </w:rPr>
        <w:t>. EPA and DHA supplementation</w:t>
      </w:r>
      <w:r w:rsidR="0063661F" w:rsidRPr="00291C9A">
        <w:rPr>
          <w:rFonts w:eastAsia="Times New Roman" w:cs="Times New Roman"/>
        </w:rPr>
        <w:t xml:space="preserve"> did</w:t>
      </w:r>
      <w:r w:rsidR="005F0F44" w:rsidRPr="00291C9A">
        <w:rPr>
          <w:rFonts w:eastAsia="Times New Roman" w:cs="Times New Roman"/>
        </w:rPr>
        <w:t xml:space="preserve"> </w:t>
      </w:r>
      <w:r w:rsidR="0063661F" w:rsidRPr="00291C9A">
        <w:rPr>
          <w:rFonts w:eastAsia="Times New Roman" w:cs="Times New Roman"/>
        </w:rPr>
        <w:t xml:space="preserve">not </w:t>
      </w:r>
      <w:r w:rsidR="005F0F44" w:rsidRPr="00291C9A">
        <w:rPr>
          <w:rFonts w:eastAsia="Times New Roman" w:cs="Times New Roman"/>
        </w:rPr>
        <w:t xml:space="preserve">change </w:t>
      </w:r>
      <w:r w:rsidR="0063661F" w:rsidRPr="00291C9A">
        <w:rPr>
          <w:rFonts w:eastAsia="Times New Roman" w:cs="Times New Roman"/>
        </w:rPr>
        <w:t xml:space="preserve">the </w:t>
      </w:r>
      <w:r w:rsidR="005F0F44" w:rsidRPr="00291C9A">
        <w:rPr>
          <w:rFonts w:eastAsia="Times New Roman" w:cs="Times New Roman"/>
        </w:rPr>
        <w:t>concentration or distribution pattern</w:t>
      </w:r>
      <w:r w:rsidR="0063661F" w:rsidRPr="00291C9A">
        <w:rPr>
          <w:rFonts w:eastAsia="Times New Roman" w:cs="Times New Roman"/>
        </w:rPr>
        <w:t>s</w:t>
      </w:r>
      <w:r w:rsidR="005F0F44" w:rsidRPr="00291C9A">
        <w:rPr>
          <w:rFonts w:eastAsia="Times New Roman" w:cs="Times New Roman"/>
        </w:rPr>
        <w:t xml:space="preserve"> </w:t>
      </w:r>
      <w:r w:rsidR="0063661F" w:rsidRPr="00291C9A">
        <w:rPr>
          <w:rFonts w:eastAsia="Times New Roman" w:cs="Times New Roman"/>
        </w:rPr>
        <w:t>of</w:t>
      </w:r>
      <w:r w:rsidR="005F0F44" w:rsidRPr="00291C9A">
        <w:rPr>
          <w:rFonts w:eastAsia="Times New Roman" w:cs="Times New Roman"/>
        </w:rPr>
        <w:t xml:space="preserve"> </w:t>
      </w:r>
      <w:r w:rsidR="005A660B" w:rsidRPr="00291C9A">
        <w:rPr>
          <w:rFonts w:eastAsia="Times New Roman" w:cs="Times New Roman"/>
        </w:rPr>
        <w:t>HODEs, HOTrEs, HETEs</w:t>
      </w:r>
      <w:r w:rsidR="0018215E" w:rsidRPr="00291C9A">
        <w:rPr>
          <w:rFonts w:eastAsia="Times New Roman" w:cs="Times New Roman"/>
        </w:rPr>
        <w:t>,</w:t>
      </w:r>
      <w:r w:rsidR="005F0F44" w:rsidRPr="00291C9A">
        <w:rPr>
          <w:rFonts w:eastAsia="Times New Roman" w:cs="Times New Roman"/>
        </w:rPr>
        <w:t xml:space="preserve"> </w:t>
      </w:r>
      <w:r w:rsidR="0018215E" w:rsidRPr="00291C9A">
        <w:rPr>
          <w:rFonts w:eastAsia="Times New Roman" w:cs="Times New Roman"/>
        </w:rPr>
        <w:t>and</w:t>
      </w:r>
      <w:r w:rsidR="005F0F44" w:rsidRPr="00291C9A">
        <w:rPr>
          <w:rFonts w:eastAsia="Times New Roman" w:cs="Times New Roman"/>
        </w:rPr>
        <w:t xml:space="preserve"> their </w:t>
      </w:r>
      <w:r w:rsidR="00C80978" w:rsidRPr="00291C9A">
        <w:rPr>
          <w:rFonts w:eastAsia="Times New Roman" w:cs="Times New Roman"/>
        </w:rPr>
        <w:t>n</w:t>
      </w:r>
      <w:r w:rsidR="005A660B" w:rsidRPr="00291C9A">
        <w:rPr>
          <w:rFonts w:eastAsia="Times New Roman" w:cs="Times New Roman"/>
        </w:rPr>
        <w:t>6</w:t>
      </w:r>
      <w:r w:rsidR="00C86C48" w:rsidRPr="00291C9A">
        <w:rPr>
          <w:rFonts w:eastAsia="Times New Roman" w:cs="Times New Roman"/>
        </w:rPr>
        <w:noBreakHyphen/>
      </w:r>
      <w:r w:rsidR="00C80978" w:rsidRPr="00291C9A">
        <w:rPr>
          <w:rFonts w:eastAsia="Times New Roman" w:cs="Times New Roman"/>
        </w:rPr>
        <w:t>PUFA</w:t>
      </w:r>
      <w:r w:rsidR="005F0F44" w:rsidRPr="00291C9A">
        <w:rPr>
          <w:rFonts w:eastAsia="Times New Roman" w:cs="Times New Roman"/>
        </w:rPr>
        <w:t xml:space="preserve"> precursors</w:t>
      </w:r>
      <w:r w:rsidR="002D58BB" w:rsidRPr="00291C9A">
        <w:rPr>
          <w:rFonts w:eastAsia="Times New Roman" w:cs="Times New Roman"/>
        </w:rPr>
        <w:t xml:space="preserve"> (</w:t>
      </w:r>
      <w:r w:rsidR="001E63D7" w:rsidRPr="00291C9A">
        <w:rPr>
          <w:rFonts w:eastAsia="Times New Roman" w:cs="Times New Roman"/>
        </w:rPr>
        <w:t xml:space="preserve">Supplemental </w:t>
      </w:r>
      <w:r w:rsidR="002D58BB" w:rsidRPr="00291C9A">
        <w:rPr>
          <w:rFonts w:eastAsia="Times New Roman" w:cs="Times New Roman"/>
        </w:rPr>
        <w:t>Table S</w:t>
      </w:r>
      <w:r w:rsidR="001E63D7" w:rsidRPr="00291C9A">
        <w:rPr>
          <w:rFonts w:eastAsia="Times New Roman" w:cs="Times New Roman"/>
        </w:rPr>
        <w:t>10</w:t>
      </w:r>
      <w:r w:rsidR="002D58BB" w:rsidRPr="00291C9A">
        <w:rPr>
          <w:rFonts w:eastAsia="Times New Roman" w:cs="Times New Roman"/>
        </w:rPr>
        <w:t xml:space="preserve">). </w:t>
      </w:r>
      <w:r w:rsidR="002E5C89" w:rsidRPr="00291C9A">
        <w:rPr>
          <w:rFonts w:eastAsia="Times New Roman" w:cs="Times New Roman"/>
        </w:rPr>
        <w:t>In contrast</w:t>
      </w:r>
      <w:r w:rsidR="005F0F44" w:rsidRPr="00291C9A">
        <w:rPr>
          <w:rFonts w:eastAsia="Times New Roman" w:cs="Times New Roman"/>
        </w:rPr>
        <w:t xml:space="preserve">, </w:t>
      </w:r>
      <w:r w:rsidR="002E5C89" w:rsidRPr="00291C9A">
        <w:rPr>
          <w:rFonts w:eastAsia="Times New Roman" w:cs="Times New Roman"/>
        </w:rPr>
        <w:t xml:space="preserve">n3-PUFA </w:t>
      </w:r>
      <w:r w:rsidR="005F0F44" w:rsidRPr="00291C9A">
        <w:rPr>
          <w:rFonts w:eastAsia="Times New Roman" w:cs="Times New Roman"/>
        </w:rPr>
        <w:t xml:space="preserve">supplementation led to a </w:t>
      </w:r>
      <w:r w:rsidR="00691D39" w:rsidRPr="00291C9A">
        <w:rPr>
          <w:rFonts w:eastAsia="Times New Roman" w:cs="Times New Roman"/>
        </w:rPr>
        <w:t xml:space="preserve">marked </w:t>
      </w:r>
      <w:r w:rsidR="005F0F44" w:rsidRPr="00291C9A">
        <w:rPr>
          <w:rFonts w:eastAsia="Times New Roman" w:cs="Times New Roman"/>
        </w:rPr>
        <w:t>increase</w:t>
      </w:r>
      <w:r w:rsidR="002B691C" w:rsidRPr="00291C9A">
        <w:rPr>
          <w:rFonts w:eastAsia="Times New Roman" w:cs="Times New Roman"/>
        </w:rPr>
        <w:t xml:space="preserve"> in </w:t>
      </w:r>
      <w:r w:rsidR="00FD2CE1" w:rsidRPr="00291C9A">
        <w:rPr>
          <w:rFonts w:eastAsia="Times New Roman" w:cs="Times New Roman"/>
        </w:rPr>
        <w:t xml:space="preserve">several </w:t>
      </w:r>
      <w:r w:rsidR="002B691C" w:rsidRPr="00291C9A">
        <w:rPr>
          <w:rFonts w:eastAsia="Times New Roman" w:cs="Times New Roman"/>
        </w:rPr>
        <w:t>HEPEs and HDHAs</w:t>
      </w:r>
      <w:r w:rsidR="0063661F" w:rsidRPr="00291C9A">
        <w:rPr>
          <w:rFonts w:eastAsia="Times New Roman" w:cs="Times New Roman"/>
        </w:rPr>
        <w:t xml:space="preserve"> </w:t>
      </w:r>
      <w:r w:rsidR="002B691C" w:rsidRPr="00291C9A">
        <w:rPr>
          <w:rFonts w:eastAsia="Times New Roman" w:cs="Times New Roman"/>
        </w:rPr>
        <w:t>within</w:t>
      </w:r>
      <w:r w:rsidR="0063661F" w:rsidRPr="00291C9A">
        <w:rPr>
          <w:rFonts w:eastAsia="Times New Roman" w:cs="Times New Roman"/>
        </w:rPr>
        <w:t xml:space="preserve"> the</w:t>
      </w:r>
      <w:r w:rsidR="00310581" w:rsidRPr="00291C9A">
        <w:rPr>
          <w:rFonts w:eastAsia="Times New Roman" w:cs="Times New Roman"/>
        </w:rPr>
        <w:t xml:space="preserve"> different</w:t>
      </w:r>
      <w:r w:rsidR="0063661F" w:rsidRPr="00291C9A">
        <w:rPr>
          <w:rFonts w:eastAsia="Times New Roman" w:cs="Times New Roman"/>
        </w:rPr>
        <w:t xml:space="preserve"> lipid classes</w:t>
      </w:r>
      <w:r w:rsidR="0018215E" w:rsidRPr="00291C9A">
        <w:rPr>
          <w:rFonts w:eastAsia="Times New Roman" w:cs="Times New Roman"/>
        </w:rPr>
        <w:t xml:space="preserve"> </w:t>
      </w:r>
      <w:r w:rsidR="002B691C" w:rsidRPr="00291C9A">
        <w:rPr>
          <w:rFonts w:eastAsia="Times New Roman" w:cs="Times New Roman"/>
        </w:rPr>
        <w:t>and shifted</w:t>
      </w:r>
      <w:r w:rsidR="0018215E" w:rsidRPr="00291C9A">
        <w:rPr>
          <w:rFonts w:eastAsia="Times New Roman" w:cs="Times New Roman"/>
        </w:rPr>
        <w:t xml:space="preserve"> the</w:t>
      </w:r>
      <w:r w:rsidR="002B691C" w:rsidRPr="00291C9A">
        <w:rPr>
          <w:rFonts w:eastAsia="Times New Roman" w:cs="Times New Roman"/>
        </w:rPr>
        <w:t>ir</w:t>
      </w:r>
      <w:r w:rsidR="0018215E" w:rsidRPr="00291C9A">
        <w:rPr>
          <w:rFonts w:eastAsia="Times New Roman" w:cs="Times New Roman"/>
        </w:rPr>
        <w:t xml:space="preserve"> distribution</w:t>
      </w:r>
      <w:r w:rsidR="002B691C" w:rsidRPr="00291C9A">
        <w:rPr>
          <w:rFonts w:eastAsia="Times New Roman" w:cs="Times New Roman"/>
        </w:rPr>
        <w:t xml:space="preserve"> into lipids toward nL</w:t>
      </w:r>
      <w:r w:rsidR="00E321BC" w:rsidRPr="00291C9A">
        <w:rPr>
          <w:rFonts w:eastAsia="Times New Roman" w:cs="Times New Roman"/>
        </w:rPr>
        <w:t>s</w:t>
      </w:r>
      <w:r w:rsidR="0018215E" w:rsidRPr="00291C9A">
        <w:rPr>
          <w:rFonts w:eastAsia="Times New Roman" w:cs="Times New Roman"/>
        </w:rPr>
        <w:t>.</w:t>
      </w:r>
      <w:r w:rsidR="005E4ABC" w:rsidRPr="00291C9A">
        <w:rPr>
          <w:rFonts w:eastAsia="Times New Roman" w:cs="Times New Roman"/>
        </w:rPr>
        <w:t xml:space="preserve"> </w:t>
      </w:r>
      <w:r w:rsidR="005F0F44" w:rsidRPr="00291C9A">
        <w:rPr>
          <w:rFonts w:eastAsia="Times New Roman" w:cs="Times New Roman"/>
        </w:rPr>
        <w:t>5</w:t>
      </w:r>
      <w:r w:rsidR="00A12FCA" w:rsidRPr="00291C9A">
        <w:rPr>
          <w:rFonts w:eastAsia="Times New Roman" w:cs="Times New Roman"/>
        </w:rPr>
        <w:noBreakHyphen/>
      </w:r>
      <w:r w:rsidR="005F0F44" w:rsidRPr="00291C9A">
        <w:rPr>
          <w:rFonts w:eastAsia="Times New Roman" w:cs="Times New Roman"/>
        </w:rPr>
        <w:t>HEPE and 12-HEPE increased from 2.5</w:t>
      </w:r>
      <w:r w:rsidR="00210C09" w:rsidRPr="00291C9A">
        <w:rPr>
          <w:rFonts w:eastAsia="Times New Roman" w:cs="Times New Roman"/>
        </w:rPr>
        <w:t> </w:t>
      </w:r>
      <w:r w:rsidR="005F0F44" w:rsidRPr="00291C9A">
        <w:rPr>
          <w:rFonts w:eastAsia="Times New Roman" w:cs="Times New Roman"/>
        </w:rPr>
        <w:t xml:space="preserve">± </w:t>
      </w:r>
      <w:r w:rsidR="00210C09" w:rsidRPr="00291C9A">
        <w:rPr>
          <w:rFonts w:eastAsia="Times New Roman" w:cs="Times New Roman"/>
        </w:rPr>
        <w:t>0.</w:t>
      </w:r>
      <w:r w:rsidR="00210C09" w:rsidRPr="0044346C">
        <w:rPr>
          <w:rFonts w:eastAsia="Times New Roman" w:cs="Times New Roman"/>
        </w:rPr>
        <w:t>3</w:t>
      </w:r>
      <w:r w:rsidR="005F0F44" w:rsidRPr="0044346C">
        <w:rPr>
          <w:rFonts w:eastAsia="Times New Roman" w:cs="Times New Roman"/>
        </w:rPr>
        <w:t xml:space="preserve"> nM to 12</w:t>
      </w:r>
      <w:r w:rsidR="00210C09" w:rsidRPr="0044346C">
        <w:rPr>
          <w:rFonts w:eastAsia="Times New Roman" w:cs="Times New Roman"/>
        </w:rPr>
        <w:t> </w:t>
      </w:r>
      <w:r w:rsidR="005F0F44" w:rsidRPr="0044346C">
        <w:rPr>
          <w:rFonts w:eastAsia="Times New Roman" w:cs="Times New Roman"/>
        </w:rPr>
        <w:t>±</w:t>
      </w:r>
      <w:r w:rsidR="00210C09" w:rsidRPr="0044346C">
        <w:rPr>
          <w:rFonts w:eastAsia="Times New Roman" w:cs="Times New Roman"/>
        </w:rPr>
        <w:t> 2</w:t>
      </w:r>
      <w:r w:rsidR="005F0F44" w:rsidRPr="0044346C">
        <w:rPr>
          <w:rFonts w:eastAsia="Times New Roman" w:cs="Times New Roman"/>
        </w:rPr>
        <w:t xml:space="preserve"> nM, 15-HEPE from 2.2 ± 0.</w:t>
      </w:r>
      <w:r w:rsidR="00210C09" w:rsidRPr="0044346C">
        <w:rPr>
          <w:rFonts w:eastAsia="Times New Roman" w:cs="Times New Roman"/>
        </w:rPr>
        <w:t>2</w:t>
      </w:r>
      <w:r w:rsidR="005F0F44" w:rsidRPr="0044346C">
        <w:rPr>
          <w:rFonts w:eastAsia="Times New Roman" w:cs="Times New Roman"/>
        </w:rPr>
        <w:t xml:space="preserve"> nM to 10 ± </w:t>
      </w:r>
      <w:r w:rsidR="00210C09" w:rsidRPr="0044346C">
        <w:rPr>
          <w:rFonts w:eastAsia="Times New Roman" w:cs="Times New Roman"/>
        </w:rPr>
        <w:t>1</w:t>
      </w:r>
      <w:r w:rsidR="005F0F44" w:rsidRPr="0044346C">
        <w:rPr>
          <w:rFonts w:eastAsia="Times New Roman" w:cs="Times New Roman"/>
        </w:rPr>
        <w:t xml:space="preserve"> nM</w:t>
      </w:r>
      <w:r w:rsidR="00210C09" w:rsidRPr="0044346C">
        <w:rPr>
          <w:rFonts w:eastAsia="Times New Roman" w:cs="Times New Roman"/>
        </w:rPr>
        <w:t>,</w:t>
      </w:r>
      <w:r w:rsidR="005F0F44" w:rsidRPr="0044346C">
        <w:rPr>
          <w:rFonts w:eastAsia="Times New Roman" w:cs="Times New Roman"/>
        </w:rPr>
        <w:t xml:space="preserve"> and 11-HEPE from 1.</w:t>
      </w:r>
      <w:r w:rsidR="00210C09" w:rsidRPr="0044346C">
        <w:rPr>
          <w:rFonts w:eastAsia="Times New Roman" w:cs="Times New Roman"/>
        </w:rPr>
        <w:t>2</w:t>
      </w:r>
      <w:r w:rsidR="005F0F44" w:rsidRPr="0044346C">
        <w:rPr>
          <w:rFonts w:eastAsia="Times New Roman" w:cs="Times New Roman"/>
        </w:rPr>
        <w:t xml:space="preserve"> ± 0.</w:t>
      </w:r>
      <w:r w:rsidR="00210C09" w:rsidRPr="0044346C">
        <w:rPr>
          <w:rFonts w:eastAsia="Times New Roman" w:cs="Times New Roman"/>
        </w:rPr>
        <w:t>2 </w:t>
      </w:r>
      <w:r w:rsidR="005F0F44" w:rsidRPr="0044346C">
        <w:rPr>
          <w:rFonts w:eastAsia="Times New Roman" w:cs="Times New Roman"/>
        </w:rPr>
        <w:t xml:space="preserve">nM to </w:t>
      </w:r>
      <w:r w:rsidR="00210C09" w:rsidRPr="0044346C">
        <w:rPr>
          <w:rFonts w:eastAsia="Times New Roman" w:cs="Times New Roman"/>
        </w:rPr>
        <w:t>3</w:t>
      </w:r>
      <w:r w:rsidR="005F0F44" w:rsidRPr="0044346C">
        <w:rPr>
          <w:rFonts w:eastAsia="Times New Roman" w:cs="Times New Roman"/>
        </w:rPr>
        <w:t>.</w:t>
      </w:r>
      <w:r w:rsidR="00210C09" w:rsidRPr="0044346C">
        <w:rPr>
          <w:rFonts w:eastAsia="Times New Roman" w:cs="Times New Roman"/>
        </w:rPr>
        <w:t>8</w:t>
      </w:r>
      <w:r w:rsidR="005F0F44" w:rsidRPr="0044346C">
        <w:rPr>
          <w:rFonts w:eastAsia="Times New Roman" w:cs="Times New Roman"/>
        </w:rPr>
        <w:t xml:space="preserve"> </w:t>
      </w:r>
      <w:bookmarkStart w:id="4" w:name="OLE_LINK2"/>
      <w:r w:rsidR="005F0F44" w:rsidRPr="0044346C">
        <w:rPr>
          <w:rFonts w:eastAsia="Times New Roman" w:cs="Times New Roman"/>
        </w:rPr>
        <w:t>±</w:t>
      </w:r>
      <w:bookmarkEnd w:id="4"/>
      <w:r w:rsidR="005F0F44" w:rsidRPr="0044346C">
        <w:rPr>
          <w:rFonts w:eastAsia="Times New Roman" w:cs="Times New Roman"/>
        </w:rPr>
        <w:t xml:space="preserve"> </w:t>
      </w:r>
      <w:r w:rsidR="00210C09" w:rsidRPr="0044346C">
        <w:rPr>
          <w:rFonts w:eastAsia="Times New Roman" w:cs="Times New Roman"/>
        </w:rPr>
        <w:t>0.6</w:t>
      </w:r>
      <w:r w:rsidR="0018215E" w:rsidRPr="0044346C">
        <w:rPr>
          <w:rFonts w:eastAsia="Times New Roman" w:cs="Times New Roman"/>
        </w:rPr>
        <w:t> </w:t>
      </w:r>
      <w:r w:rsidR="005F0F44" w:rsidRPr="0044346C">
        <w:rPr>
          <w:rFonts w:eastAsia="Times New Roman" w:cs="Times New Roman"/>
        </w:rPr>
        <w:t xml:space="preserve">nM. </w:t>
      </w:r>
      <w:r w:rsidR="003E37C8" w:rsidRPr="0044346C">
        <w:rPr>
          <w:rFonts w:eastAsia="Times New Roman" w:cs="Times New Roman"/>
        </w:rPr>
        <w:t>T</w:t>
      </w:r>
      <w:r w:rsidR="00591255" w:rsidRPr="0044346C">
        <w:rPr>
          <w:rFonts w:eastAsia="Times New Roman" w:cs="Times New Roman"/>
        </w:rPr>
        <w:t>he proportion of 5-HEPE in nL</w:t>
      </w:r>
      <w:r w:rsidR="009448BD" w:rsidRPr="0044346C">
        <w:rPr>
          <w:rFonts w:eastAsia="Times New Roman" w:cs="Times New Roman"/>
        </w:rPr>
        <w:t>s</w:t>
      </w:r>
      <w:r w:rsidR="00591255" w:rsidRPr="0044346C">
        <w:rPr>
          <w:rFonts w:eastAsia="Times New Roman" w:cs="Times New Roman"/>
        </w:rPr>
        <w:t xml:space="preserve"> </w:t>
      </w:r>
      <w:r w:rsidR="00E05170" w:rsidRPr="0044346C">
        <w:rPr>
          <w:rFonts w:eastAsia="Times New Roman" w:cs="Times New Roman"/>
        </w:rPr>
        <w:t xml:space="preserve">was elevated </w:t>
      </w:r>
      <w:r w:rsidR="00591255" w:rsidRPr="0044346C">
        <w:rPr>
          <w:rFonts w:eastAsia="Times New Roman" w:cs="Times New Roman"/>
        </w:rPr>
        <w:t xml:space="preserve">from </w:t>
      </w:r>
      <w:r w:rsidR="005F0F44" w:rsidRPr="0044346C">
        <w:rPr>
          <w:rFonts w:eastAsia="Times New Roman" w:cs="Times New Roman"/>
        </w:rPr>
        <w:t xml:space="preserve">53% to 62%, </w:t>
      </w:r>
      <w:r w:rsidR="009448BD" w:rsidRPr="0044346C">
        <w:rPr>
          <w:rFonts w:eastAsia="Times New Roman" w:cs="Times New Roman"/>
        </w:rPr>
        <w:t xml:space="preserve">of </w:t>
      </w:r>
      <w:r w:rsidR="00591255" w:rsidRPr="0044346C">
        <w:rPr>
          <w:rFonts w:eastAsia="Times New Roman" w:cs="Times New Roman"/>
        </w:rPr>
        <w:t xml:space="preserve">12-HEPE from </w:t>
      </w:r>
      <w:r w:rsidR="005F0F44" w:rsidRPr="0044346C">
        <w:rPr>
          <w:rFonts w:eastAsia="Times New Roman" w:cs="Times New Roman"/>
        </w:rPr>
        <w:t>49% to 61%,</w:t>
      </w:r>
      <w:r w:rsidR="00591255" w:rsidRPr="0044346C">
        <w:rPr>
          <w:rFonts w:eastAsia="Times New Roman" w:cs="Times New Roman"/>
        </w:rPr>
        <w:t xml:space="preserve"> </w:t>
      </w:r>
      <w:r w:rsidR="009448BD" w:rsidRPr="0044346C">
        <w:rPr>
          <w:rFonts w:eastAsia="Times New Roman" w:cs="Times New Roman"/>
        </w:rPr>
        <w:t xml:space="preserve">of </w:t>
      </w:r>
      <w:r w:rsidR="00591255" w:rsidRPr="0044346C">
        <w:rPr>
          <w:rFonts w:eastAsia="Times New Roman" w:cs="Times New Roman"/>
        </w:rPr>
        <w:t xml:space="preserve">15-HEPE from </w:t>
      </w:r>
      <w:r w:rsidR="005F0F44" w:rsidRPr="0044346C">
        <w:rPr>
          <w:rFonts w:eastAsia="Times New Roman" w:cs="Times New Roman"/>
        </w:rPr>
        <w:t>51% to 61%</w:t>
      </w:r>
      <w:r w:rsidR="00D144AB" w:rsidRPr="0044346C">
        <w:rPr>
          <w:rFonts w:eastAsia="Times New Roman" w:cs="Times New Roman"/>
        </w:rPr>
        <w:t>,</w:t>
      </w:r>
      <w:r w:rsidR="005F0F44" w:rsidRPr="0044346C">
        <w:rPr>
          <w:rFonts w:eastAsia="Times New Roman" w:cs="Times New Roman"/>
        </w:rPr>
        <w:t xml:space="preserve"> and </w:t>
      </w:r>
      <w:r w:rsidR="009448BD" w:rsidRPr="0044346C">
        <w:rPr>
          <w:rFonts w:eastAsia="Times New Roman" w:cs="Times New Roman"/>
        </w:rPr>
        <w:t xml:space="preserve">of </w:t>
      </w:r>
      <w:r w:rsidR="00591255" w:rsidRPr="0044346C">
        <w:rPr>
          <w:rFonts w:eastAsia="Times New Roman" w:cs="Times New Roman"/>
        </w:rPr>
        <w:t xml:space="preserve">11-HEPE from </w:t>
      </w:r>
      <w:r w:rsidR="005F0F44" w:rsidRPr="0044346C">
        <w:rPr>
          <w:rFonts w:eastAsia="Times New Roman" w:cs="Times New Roman"/>
        </w:rPr>
        <w:t>55% to 63%</w:t>
      </w:r>
      <w:r w:rsidR="003E37C8" w:rsidRPr="0044346C">
        <w:rPr>
          <w:rFonts w:eastAsia="Times New Roman" w:cs="Times New Roman"/>
        </w:rPr>
        <w:t xml:space="preserve"> after n3-PUFA supplementation</w:t>
      </w:r>
      <w:r w:rsidR="005F0F44" w:rsidRPr="0044346C">
        <w:rPr>
          <w:rFonts w:eastAsia="Times New Roman" w:cs="Times New Roman"/>
        </w:rPr>
        <w:t xml:space="preserve">. </w:t>
      </w:r>
      <w:r w:rsidR="009B4A05" w:rsidRPr="005C4A75">
        <w:rPr>
          <w:rFonts w:eastAsia="Times New Roman" w:cs="Times New Roman"/>
        </w:rPr>
        <w:t>Following supplementation, 7-HDHA, 14</w:t>
      </w:r>
      <w:r w:rsidR="009B4A05" w:rsidRPr="005C4A75">
        <w:rPr>
          <w:rFonts w:eastAsia="Times New Roman" w:cs="Times New Roman"/>
        </w:rPr>
        <w:noBreakHyphen/>
        <w:t xml:space="preserve">HDHA, 17-HDHA, and 13-HDHA showed concentrations in the same range as HEPEs (Fig. 5), despite higher baseline levels. </w:t>
      </w:r>
      <w:r w:rsidR="005F0F44" w:rsidRPr="005C4A75">
        <w:rPr>
          <w:rFonts w:eastAsia="Times New Roman" w:cs="Times New Roman"/>
        </w:rPr>
        <w:t>7</w:t>
      </w:r>
      <w:r w:rsidR="00655FA1" w:rsidRPr="005C4A75">
        <w:rPr>
          <w:rFonts w:eastAsia="Times New Roman" w:cs="Times New Roman"/>
        </w:rPr>
        <w:noBreakHyphen/>
      </w:r>
      <w:r w:rsidR="005F0F44" w:rsidRPr="0044346C">
        <w:rPr>
          <w:rFonts w:eastAsia="Times New Roman" w:cs="Times New Roman"/>
        </w:rPr>
        <w:t>HDHA increased from 3.1 ± 0.</w:t>
      </w:r>
      <w:r w:rsidR="00655FA1" w:rsidRPr="0044346C">
        <w:rPr>
          <w:rFonts w:eastAsia="Times New Roman" w:cs="Times New Roman"/>
        </w:rPr>
        <w:t>3</w:t>
      </w:r>
      <w:r w:rsidR="00566234">
        <w:rPr>
          <w:rFonts w:eastAsia="Times New Roman" w:cs="Times New Roman"/>
        </w:rPr>
        <w:t> </w:t>
      </w:r>
      <w:r w:rsidR="005F0F44" w:rsidRPr="0044346C">
        <w:rPr>
          <w:rFonts w:eastAsia="Times New Roman" w:cs="Times New Roman"/>
        </w:rPr>
        <w:t>nM to 10</w:t>
      </w:r>
      <w:r w:rsidR="00257232" w:rsidRPr="0044346C">
        <w:rPr>
          <w:rFonts w:eastAsia="Times New Roman" w:cs="Times New Roman"/>
        </w:rPr>
        <w:t> </w:t>
      </w:r>
      <w:r w:rsidR="005F0F44" w:rsidRPr="0044346C">
        <w:rPr>
          <w:rFonts w:eastAsia="Times New Roman" w:cs="Times New Roman"/>
        </w:rPr>
        <w:t xml:space="preserve">± </w:t>
      </w:r>
      <w:r w:rsidR="00655FA1" w:rsidRPr="0044346C">
        <w:rPr>
          <w:rFonts w:eastAsia="Times New Roman" w:cs="Times New Roman"/>
        </w:rPr>
        <w:t>1</w:t>
      </w:r>
      <w:r w:rsidR="005F0F44" w:rsidRPr="0044346C">
        <w:rPr>
          <w:rFonts w:eastAsia="Times New Roman" w:cs="Times New Roman"/>
        </w:rPr>
        <w:t xml:space="preserve"> nM, 14-HDHA from 3.8 ± 0.</w:t>
      </w:r>
      <w:r w:rsidR="00655FA1" w:rsidRPr="0044346C">
        <w:rPr>
          <w:rFonts w:eastAsia="Times New Roman" w:cs="Times New Roman"/>
        </w:rPr>
        <w:t>3</w:t>
      </w:r>
      <w:r w:rsidR="005F0F44" w:rsidRPr="0044346C">
        <w:rPr>
          <w:rFonts w:eastAsia="Times New Roman" w:cs="Times New Roman"/>
        </w:rPr>
        <w:t xml:space="preserve"> nM to 7.8 ± </w:t>
      </w:r>
      <w:r w:rsidR="00655FA1" w:rsidRPr="0044346C">
        <w:rPr>
          <w:rFonts w:eastAsia="Times New Roman" w:cs="Times New Roman"/>
        </w:rPr>
        <w:t>0.6</w:t>
      </w:r>
      <w:r w:rsidR="005F0F44" w:rsidRPr="0044346C">
        <w:rPr>
          <w:rFonts w:eastAsia="Times New Roman" w:cs="Times New Roman"/>
        </w:rPr>
        <w:t xml:space="preserve"> nM, 17</w:t>
      </w:r>
      <w:r w:rsidR="00655FA1" w:rsidRPr="0044346C">
        <w:rPr>
          <w:rFonts w:eastAsia="Times New Roman" w:cs="Times New Roman"/>
        </w:rPr>
        <w:noBreakHyphen/>
      </w:r>
      <w:r w:rsidR="005F0F44" w:rsidRPr="0044346C">
        <w:rPr>
          <w:rFonts w:eastAsia="Times New Roman" w:cs="Times New Roman"/>
        </w:rPr>
        <w:t xml:space="preserve">HDHA from </w:t>
      </w:r>
      <w:r w:rsidR="00145D28">
        <w:rPr>
          <w:rFonts w:eastAsia="Times New Roman" w:cs="Times New Roman"/>
        </w:rPr>
        <w:t>3.6</w:t>
      </w:r>
      <w:r w:rsidR="003E27B7" w:rsidRPr="0044346C">
        <w:rPr>
          <w:rFonts w:eastAsia="Times New Roman" w:cs="Times New Roman"/>
        </w:rPr>
        <w:t> </w:t>
      </w:r>
      <w:r w:rsidR="005F0F44" w:rsidRPr="0044346C">
        <w:rPr>
          <w:rFonts w:eastAsia="Times New Roman" w:cs="Times New Roman"/>
        </w:rPr>
        <w:t>±</w:t>
      </w:r>
      <w:r w:rsidR="003E27B7" w:rsidRPr="0044346C">
        <w:rPr>
          <w:rFonts w:eastAsia="Times New Roman" w:cs="Times New Roman"/>
        </w:rPr>
        <w:t> </w:t>
      </w:r>
      <w:r w:rsidR="005F0F44" w:rsidRPr="0044346C">
        <w:rPr>
          <w:rFonts w:eastAsia="Times New Roman" w:cs="Times New Roman"/>
        </w:rPr>
        <w:t>0</w:t>
      </w:r>
      <w:r w:rsidR="00145D28">
        <w:rPr>
          <w:rFonts w:eastAsia="Times New Roman" w:cs="Times New Roman"/>
        </w:rPr>
        <w:t>.3</w:t>
      </w:r>
      <w:r w:rsidR="005F0F44" w:rsidRPr="0044346C">
        <w:rPr>
          <w:rFonts w:eastAsia="Times New Roman" w:cs="Times New Roman"/>
        </w:rPr>
        <w:t xml:space="preserve"> nM to </w:t>
      </w:r>
      <w:r w:rsidR="00145D28">
        <w:rPr>
          <w:rFonts w:eastAsia="Times New Roman" w:cs="Times New Roman"/>
        </w:rPr>
        <w:t>8.9</w:t>
      </w:r>
      <w:r w:rsidR="005F0F44" w:rsidRPr="0044346C">
        <w:rPr>
          <w:rFonts w:eastAsia="Times New Roman" w:cs="Times New Roman"/>
        </w:rPr>
        <w:t xml:space="preserve"> ± </w:t>
      </w:r>
      <w:r w:rsidR="00655FA1" w:rsidRPr="00291C9A">
        <w:rPr>
          <w:rFonts w:eastAsia="Times New Roman" w:cs="Times New Roman"/>
        </w:rPr>
        <w:t>0.</w:t>
      </w:r>
      <w:r w:rsidR="00145D28" w:rsidRPr="00291C9A">
        <w:rPr>
          <w:rFonts w:eastAsia="Times New Roman" w:cs="Times New Roman"/>
        </w:rPr>
        <w:t>6</w:t>
      </w:r>
      <w:r w:rsidR="00566234">
        <w:rPr>
          <w:rFonts w:eastAsia="Times New Roman" w:cs="Times New Roman"/>
        </w:rPr>
        <w:t> </w:t>
      </w:r>
      <w:r w:rsidR="005F0F44" w:rsidRPr="00291C9A">
        <w:rPr>
          <w:rFonts w:eastAsia="Times New Roman" w:cs="Times New Roman"/>
        </w:rPr>
        <w:t>nM</w:t>
      </w:r>
      <w:r w:rsidR="00655FA1" w:rsidRPr="00291C9A">
        <w:rPr>
          <w:rFonts w:eastAsia="Times New Roman" w:cs="Times New Roman"/>
        </w:rPr>
        <w:t>,</w:t>
      </w:r>
      <w:r w:rsidR="005F0F44" w:rsidRPr="00291C9A">
        <w:rPr>
          <w:rFonts w:eastAsia="Times New Roman" w:cs="Times New Roman"/>
        </w:rPr>
        <w:t xml:space="preserve"> and 13-HDHA from 3.</w:t>
      </w:r>
      <w:r w:rsidR="00655FA1" w:rsidRPr="00291C9A">
        <w:rPr>
          <w:rFonts w:eastAsia="Times New Roman" w:cs="Times New Roman"/>
        </w:rPr>
        <w:t>6</w:t>
      </w:r>
      <w:r w:rsidR="00D144AB" w:rsidRPr="00291C9A">
        <w:rPr>
          <w:rFonts w:eastAsia="Times New Roman" w:cs="Times New Roman"/>
        </w:rPr>
        <w:t> </w:t>
      </w:r>
      <w:r w:rsidR="005F0F44" w:rsidRPr="00291C9A">
        <w:rPr>
          <w:rFonts w:eastAsia="Times New Roman" w:cs="Times New Roman"/>
        </w:rPr>
        <w:t>±</w:t>
      </w:r>
      <w:r w:rsidR="00D144AB" w:rsidRPr="00291C9A">
        <w:rPr>
          <w:rFonts w:eastAsia="Times New Roman" w:cs="Times New Roman"/>
        </w:rPr>
        <w:t> </w:t>
      </w:r>
      <w:r w:rsidR="005F0F44" w:rsidRPr="00291C9A">
        <w:rPr>
          <w:rFonts w:eastAsia="Times New Roman" w:cs="Times New Roman"/>
        </w:rPr>
        <w:t>0</w:t>
      </w:r>
      <w:r w:rsidR="00655FA1" w:rsidRPr="00291C9A">
        <w:rPr>
          <w:rFonts w:eastAsia="Times New Roman" w:cs="Times New Roman"/>
        </w:rPr>
        <w:t>.2</w:t>
      </w:r>
      <w:r w:rsidR="00D144AB" w:rsidRPr="00291C9A">
        <w:rPr>
          <w:rFonts w:eastAsia="Times New Roman" w:cs="Times New Roman"/>
        </w:rPr>
        <w:t> </w:t>
      </w:r>
      <w:r w:rsidR="005F0F44" w:rsidRPr="00291C9A">
        <w:rPr>
          <w:rFonts w:eastAsia="Times New Roman" w:cs="Times New Roman"/>
        </w:rPr>
        <w:t xml:space="preserve">nM to 8.9 ± </w:t>
      </w:r>
      <w:r w:rsidR="00655FA1" w:rsidRPr="00291C9A">
        <w:rPr>
          <w:rFonts w:eastAsia="Times New Roman" w:cs="Times New Roman"/>
        </w:rPr>
        <w:t>0.8</w:t>
      </w:r>
      <w:r w:rsidR="005F0F44" w:rsidRPr="00291C9A">
        <w:rPr>
          <w:rFonts w:eastAsia="Times New Roman" w:cs="Times New Roman"/>
        </w:rPr>
        <w:t xml:space="preserve"> nM. Again, this increase occurred largely in the nL fraction: 24% to </w:t>
      </w:r>
      <w:r w:rsidR="00571A33" w:rsidRPr="00291C9A">
        <w:rPr>
          <w:rFonts w:eastAsia="Times New Roman" w:cs="Times New Roman"/>
        </w:rPr>
        <w:t>43</w:t>
      </w:r>
      <w:r w:rsidR="005F0F44" w:rsidRPr="00291C9A">
        <w:rPr>
          <w:rFonts w:eastAsia="Times New Roman" w:cs="Times New Roman"/>
        </w:rPr>
        <w:t xml:space="preserve">% for 7-HDHA, 21% to 45% for 14-HDHA, </w:t>
      </w:r>
      <w:r w:rsidR="00C1678B" w:rsidRPr="00291C9A">
        <w:rPr>
          <w:rFonts w:eastAsia="Times New Roman" w:cs="Times New Roman"/>
        </w:rPr>
        <w:t>2</w:t>
      </w:r>
      <w:r w:rsidR="00C1678B">
        <w:rPr>
          <w:rFonts w:eastAsia="Times New Roman" w:cs="Times New Roman"/>
        </w:rPr>
        <w:t>6</w:t>
      </w:r>
      <w:r w:rsidR="005F0F44" w:rsidRPr="00291C9A">
        <w:rPr>
          <w:rFonts w:eastAsia="Times New Roman" w:cs="Times New Roman"/>
        </w:rPr>
        <w:t xml:space="preserve">% to </w:t>
      </w:r>
      <w:r w:rsidR="00A16AB1" w:rsidRPr="00291C9A">
        <w:rPr>
          <w:rFonts w:eastAsia="Times New Roman" w:cs="Times New Roman"/>
        </w:rPr>
        <w:t>50</w:t>
      </w:r>
      <w:r w:rsidR="005F0F44" w:rsidRPr="00291C9A">
        <w:rPr>
          <w:rFonts w:eastAsia="Times New Roman" w:cs="Times New Roman"/>
        </w:rPr>
        <w:t>% for 17-HDHA</w:t>
      </w:r>
      <w:r w:rsidR="00305562" w:rsidRPr="00291C9A">
        <w:rPr>
          <w:rFonts w:eastAsia="Times New Roman" w:cs="Times New Roman"/>
        </w:rPr>
        <w:t>,</w:t>
      </w:r>
      <w:r w:rsidR="005F0F44" w:rsidRPr="00291C9A">
        <w:rPr>
          <w:rFonts w:eastAsia="Times New Roman" w:cs="Times New Roman"/>
        </w:rPr>
        <w:t xml:space="preserve"> and </w:t>
      </w:r>
      <w:r w:rsidR="00C1678B" w:rsidRPr="00291C9A">
        <w:rPr>
          <w:rFonts w:eastAsia="Times New Roman" w:cs="Times New Roman"/>
        </w:rPr>
        <w:t>2</w:t>
      </w:r>
      <w:r w:rsidR="00C1678B">
        <w:rPr>
          <w:rFonts w:eastAsia="Times New Roman" w:cs="Times New Roman"/>
        </w:rPr>
        <w:t>6</w:t>
      </w:r>
      <w:r w:rsidR="005F0F44" w:rsidRPr="00291C9A">
        <w:rPr>
          <w:rFonts w:eastAsia="Times New Roman" w:cs="Times New Roman"/>
        </w:rPr>
        <w:t>% to 48% for 13-HDHA.</w:t>
      </w:r>
      <w:r w:rsidR="00310581" w:rsidRPr="00291C9A">
        <w:rPr>
          <w:rFonts w:eastAsia="Times New Roman" w:cs="Times New Roman"/>
        </w:rPr>
        <w:t xml:space="preserve"> Overall</w:t>
      </w:r>
      <w:r w:rsidR="00A36DFF" w:rsidRPr="00291C9A">
        <w:rPr>
          <w:rFonts w:eastAsia="Times New Roman" w:cs="Times New Roman"/>
        </w:rPr>
        <w:t>,</w:t>
      </w:r>
      <w:r w:rsidR="005F0F44" w:rsidRPr="00291C9A">
        <w:rPr>
          <w:rFonts w:eastAsia="Times New Roman" w:cs="Times New Roman"/>
        </w:rPr>
        <w:t xml:space="preserve"> supplementation of n3-PUFA resulted in elevated concentrations of EPA and DHA</w:t>
      </w:r>
      <w:r w:rsidR="000F2A96" w:rsidRPr="00291C9A">
        <w:rPr>
          <w:rFonts w:eastAsia="Times New Roman" w:cs="Times New Roman"/>
        </w:rPr>
        <w:t>-</w:t>
      </w:r>
      <w:r w:rsidR="005F0F44" w:rsidRPr="00291C9A">
        <w:rPr>
          <w:rFonts w:eastAsia="Times New Roman" w:cs="Times New Roman"/>
        </w:rPr>
        <w:t>derived hydroxy-PUFA</w:t>
      </w:r>
      <w:r w:rsidR="00152CAE" w:rsidRPr="00291C9A">
        <w:rPr>
          <w:rFonts w:eastAsia="Times New Roman" w:cs="Times New Roman"/>
        </w:rPr>
        <w:t>s</w:t>
      </w:r>
      <w:r w:rsidR="005F0F44" w:rsidRPr="00291C9A">
        <w:rPr>
          <w:rFonts w:eastAsia="Times New Roman" w:cs="Times New Roman"/>
        </w:rPr>
        <w:t xml:space="preserve"> in nL</w:t>
      </w:r>
      <w:r w:rsidR="009448BD" w:rsidRPr="00291C9A">
        <w:rPr>
          <w:rFonts w:eastAsia="Times New Roman" w:cs="Times New Roman"/>
        </w:rPr>
        <w:t>s</w:t>
      </w:r>
      <w:r w:rsidR="005F0F44" w:rsidRPr="00291C9A">
        <w:rPr>
          <w:rFonts w:eastAsia="Times New Roman" w:cs="Times New Roman"/>
        </w:rPr>
        <w:t>, PC and PE classes</w:t>
      </w:r>
      <w:r w:rsidR="00716C4C" w:rsidRPr="00291C9A">
        <w:rPr>
          <w:rFonts w:eastAsia="Times New Roman" w:cs="Times New Roman"/>
        </w:rPr>
        <w:t>, with the strongest increase in nL</w:t>
      </w:r>
      <w:r w:rsidR="009448BD" w:rsidRPr="00291C9A">
        <w:rPr>
          <w:rFonts w:eastAsia="Times New Roman" w:cs="Times New Roman"/>
        </w:rPr>
        <w:t>s</w:t>
      </w:r>
      <w:r w:rsidR="00716C4C" w:rsidRPr="00291C9A">
        <w:rPr>
          <w:rFonts w:eastAsia="Times New Roman" w:cs="Times New Roman"/>
        </w:rPr>
        <w:t xml:space="preserve"> (~600%)</w:t>
      </w:r>
      <w:r w:rsidR="00310581" w:rsidRPr="00291C9A">
        <w:rPr>
          <w:rFonts w:eastAsia="Times New Roman" w:cs="Times New Roman"/>
        </w:rPr>
        <w:t xml:space="preserve"> (</w:t>
      </w:r>
      <w:r w:rsidR="00310581" w:rsidRPr="00291C9A">
        <w:t>Fig</w:t>
      </w:r>
      <w:r w:rsidR="002560B5">
        <w:t>.</w:t>
      </w:r>
      <w:r w:rsidR="00310581" w:rsidRPr="00291C9A">
        <w:t xml:space="preserve"> 5.</w:t>
      </w:r>
      <w:r w:rsidR="00145D28" w:rsidRPr="00291C9A">
        <w:t>, supplemental Fig.</w:t>
      </w:r>
      <w:r w:rsidR="00310581" w:rsidRPr="00291C9A">
        <w:t xml:space="preserve"> S</w:t>
      </w:r>
      <w:r w:rsidR="00145D28" w:rsidRPr="00291C9A">
        <w:t>17</w:t>
      </w:r>
      <w:r w:rsidR="00310581" w:rsidRPr="00291C9A">
        <w:rPr>
          <w:rFonts w:eastAsia="Times New Roman" w:cs="Times New Roman"/>
        </w:rPr>
        <w:t>)</w:t>
      </w:r>
      <w:r w:rsidR="005F0F44" w:rsidRPr="00291C9A">
        <w:rPr>
          <w:rFonts w:eastAsia="Times New Roman" w:cs="Times New Roman"/>
        </w:rPr>
        <w:t xml:space="preserve">. </w:t>
      </w:r>
      <w:r w:rsidR="00310581" w:rsidRPr="00291C9A">
        <w:rPr>
          <w:rFonts w:eastAsia="Times New Roman" w:cs="Times New Roman"/>
        </w:rPr>
        <w:t>Interestingly</w:t>
      </w:r>
      <w:r w:rsidR="005E0D33" w:rsidRPr="00291C9A">
        <w:rPr>
          <w:rFonts w:eastAsia="Times New Roman" w:cs="Times New Roman"/>
        </w:rPr>
        <w:t>,</w:t>
      </w:r>
      <w:r w:rsidR="00310581" w:rsidRPr="00291C9A">
        <w:rPr>
          <w:rFonts w:eastAsia="Times New Roman" w:cs="Times New Roman"/>
        </w:rPr>
        <w:t xml:space="preserve"> the supplementation led</w:t>
      </w:r>
      <w:r w:rsidR="0011742A" w:rsidRPr="00291C9A">
        <w:rPr>
          <w:rFonts w:eastAsia="Times New Roman" w:cs="Times New Roman"/>
        </w:rPr>
        <w:t xml:space="preserve"> </w:t>
      </w:r>
      <w:r w:rsidR="00716C4C" w:rsidRPr="00291C9A">
        <w:rPr>
          <w:rFonts w:eastAsia="Times New Roman" w:cs="Times New Roman"/>
        </w:rPr>
        <w:t xml:space="preserve">also to a slight increase of </w:t>
      </w:r>
      <w:r w:rsidR="005E0D33" w:rsidRPr="00291C9A">
        <w:rPr>
          <w:rFonts w:eastAsia="Times New Roman" w:cs="Times New Roman"/>
        </w:rPr>
        <w:t>ARA-</w:t>
      </w:r>
      <w:r w:rsidR="00716C4C" w:rsidRPr="00291C9A">
        <w:rPr>
          <w:rFonts w:eastAsia="Times New Roman" w:cs="Times New Roman"/>
        </w:rPr>
        <w:t xml:space="preserve">derived hydroxy-PUFA </w:t>
      </w:r>
      <w:r w:rsidR="00310581" w:rsidRPr="00291C9A">
        <w:rPr>
          <w:rFonts w:eastAsia="Times New Roman" w:cs="Times New Roman"/>
        </w:rPr>
        <w:t>in nL</w:t>
      </w:r>
      <w:r w:rsidR="00D86709" w:rsidRPr="00291C9A">
        <w:rPr>
          <w:rFonts w:eastAsia="Times New Roman" w:cs="Times New Roman"/>
        </w:rPr>
        <w:t>s</w:t>
      </w:r>
      <w:r w:rsidR="00310581" w:rsidRPr="00291C9A">
        <w:rPr>
          <w:rFonts w:eastAsia="Times New Roman" w:cs="Times New Roman"/>
        </w:rPr>
        <w:t xml:space="preserve"> (</w:t>
      </w:r>
      <w:r w:rsidR="00D602B1" w:rsidRPr="00291C9A">
        <w:rPr>
          <w:rFonts w:eastAsia="Times New Roman" w:cs="Times New Roman"/>
        </w:rPr>
        <w:t xml:space="preserve">Supplemental </w:t>
      </w:r>
      <w:r w:rsidR="00310581" w:rsidRPr="00291C9A">
        <w:rPr>
          <w:rFonts w:eastAsia="Times New Roman" w:cs="Times New Roman"/>
        </w:rPr>
        <w:t>Fig. S</w:t>
      </w:r>
      <w:r w:rsidR="00A16AB1" w:rsidRPr="00291C9A">
        <w:rPr>
          <w:rFonts w:eastAsia="Times New Roman" w:cs="Times New Roman"/>
        </w:rPr>
        <w:t>1</w:t>
      </w:r>
      <w:r w:rsidR="00145D28" w:rsidRPr="00291C9A">
        <w:rPr>
          <w:rFonts w:eastAsia="Times New Roman" w:cs="Times New Roman"/>
        </w:rPr>
        <w:t>7</w:t>
      </w:r>
      <w:r w:rsidR="00A16AB1" w:rsidRPr="00291C9A">
        <w:rPr>
          <w:rFonts w:eastAsia="Times New Roman" w:cs="Times New Roman"/>
        </w:rPr>
        <w:t xml:space="preserve">, </w:t>
      </w:r>
      <w:r w:rsidR="00310581" w:rsidRPr="00291C9A">
        <w:rPr>
          <w:rFonts w:eastAsia="Times New Roman" w:cs="Times New Roman"/>
        </w:rPr>
        <w:t>Supplemental Table S10</w:t>
      </w:r>
      <w:r w:rsidR="00A16AB1" w:rsidRPr="00291C9A">
        <w:rPr>
          <w:rFonts w:eastAsia="Times New Roman" w:cs="Times New Roman"/>
        </w:rPr>
        <w:t xml:space="preserve">, </w:t>
      </w:r>
      <w:r w:rsidR="009B27B9" w:rsidRPr="00291C9A">
        <w:rPr>
          <w:rFonts w:eastAsia="Times New Roman" w:cs="Times New Roman"/>
        </w:rPr>
        <w:t>Supplemental Table S11).</w:t>
      </w:r>
      <w:r w:rsidR="0079100B">
        <w:rPr>
          <w:rFonts w:eastAsia="Times New Roman" w:cs="Times New Roman"/>
        </w:rPr>
        <w:t xml:space="preserve"> The relative </w:t>
      </w:r>
      <w:r w:rsidR="00703936">
        <w:rPr>
          <w:rFonts w:eastAsia="Times New Roman" w:cs="Times New Roman"/>
        </w:rPr>
        <w:t xml:space="preserve">amount of hydroxy-PUFA </w:t>
      </w:r>
      <w:r w:rsidR="00E04173">
        <w:rPr>
          <w:rFonts w:eastAsia="Times New Roman" w:cs="Times New Roman"/>
        </w:rPr>
        <w:t>to</w:t>
      </w:r>
      <w:r w:rsidR="0079100B">
        <w:rPr>
          <w:rFonts w:eastAsia="Times New Roman" w:cs="Times New Roman"/>
        </w:rPr>
        <w:t xml:space="preserve"> the</w:t>
      </w:r>
      <w:r w:rsidR="00E04173">
        <w:rPr>
          <w:rFonts w:eastAsia="Times New Roman" w:cs="Times New Roman"/>
        </w:rPr>
        <w:t>ir precursor PUFA</w:t>
      </w:r>
      <w:r w:rsidR="0079100B">
        <w:rPr>
          <w:rFonts w:eastAsia="Times New Roman" w:cs="Times New Roman"/>
        </w:rPr>
        <w:t xml:space="preserve"> in each lipid class were determined (Supplemental </w:t>
      </w:r>
      <w:r w:rsidR="00FB4DCF">
        <w:rPr>
          <w:rFonts w:eastAsia="Times New Roman" w:cs="Times New Roman"/>
        </w:rPr>
        <w:t>Figure</w:t>
      </w:r>
      <w:r w:rsidR="0079100B">
        <w:rPr>
          <w:rFonts w:eastAsia="Times New Roman" w:cs="Times New Roman"/>
        </w:rPr>
        <w:t xml:space="preserve"> S1</w:t>
      </w:r>
      <w:r w:rsidR="00FB4DCF">
        <w:rPr>
          <w:rFonts w:eastAsia="Times New Roman" w:cs="Times New Roman"/>
        </w:rPr>
        <w:t>8</w:t>
      </w:r>
      <w:r w:rsidR="00E04173">
        <w:rPr>
          <w:rFonts w:eastAsia="Times New Roman" w:cs="Times New Roman"/>
        </w:rPr>
        <w:t xml:space="preserve"> and Table S12</w:t>
      </w:r>
      <w:r w:rsidR="0079100B">
        <w:rPr>
          <w:rFonts w:eastAsia="Times New Roman" w:cs="Times New Roman"/>
        </w:rPr>
        <w:t>). At baseline and following n3-</w:t>
      </w:r>
      <w:r w:rsidR="0079100B">
        <w:rPr>
          <w:rFonts w:eastAsia="Times New Roman" w:cs="Times New Roman"/>
        </w:rPr>
        <w:lastRenderedPageBreak/>
        <w:t xml:space="preserve">PUFA supplementation the rates were similar in ranges </w:t>
      </w:r>
      <w:r w:rsidR="00AD4142">
        <w:rPr>
          <w:rFonts w:eastAsia="Times New Roman" w:cs="Times New Roman"/>
        </w:rPr>
        <w:t>between</w:t>
      </w:r>
      <w:r w:rsidR="0079100B">
        <w:rPr>
          <w:rFonts w:eastAsia="Times New Roman" w:cs="Times New Roman"/>
        </w:rPr>
        <w:t xml:space="preserve"> 0.01 </w:t>
      </w:r>
      <w:r w:rsidR="00AD4142">
        <w:rPr>
          <w:rFonts w:eastAsia="Times New Roman" w:cs="Times New Roman"/>
        </w:rPr>
        <w:t>and</w:t>
      </w:r>
      <w:r w:rsidR="0079100B">
        <w:rPr>
          <w:rFonts w:eastAsia="Times New Roman" w:cs="Times New Roman"/>
        </w:rPr>
        <w:t xml:space="preserve"> 0.1</w:t>
      </w:r>
      <w:r w:rsidR="00AD4142">
        <w:rPr>
          <w:rFonts w:eastAsia="Times New Roman" w:cs="Times New Roman"/>
        </w:rPr>
        <w:t>5</w:t>
      </w:r>
      <w:r w:rsidR="0079100B">
        <w:rPr>
          <w:rFonts w:eastAsia="Times New Roman" w:cs="Times New Roman"/>
        </w:rPr>
        <w:t>%.</w:t>
      </w:r>
      <w:r w:rsidR="008D5B9D" w:rsidRPr="008D5B9D">
        <w:rPr>
          <w:rFonts w:eastAsia="Times New Roman"/>
        </w:rPr>
        <w:t xml:space="preserve"> </w:t>
      </w:r>
      <w:r w:rsidR="008D5B9D">
        <w:rPr>
          <w:rFonts w:eastAsia="Times New Roman"/>
        </w:rPr>
        <w:t>The highest</w:t>
      </w:r>
      <w:r w:rsidR="00703936">
        <w:rPr>
          <w:rFonts w:eastAsia="Times New Roman"/>
        </w:rPr>
        <w:t xml:space="preserve"> </w:t>
      </w:r>
      <w:r w:rsidR="00E04173">
        <w:rPr>
          <w:rFonts w:eastAsia="Times New Roman"/>
        </w:rPr>
        <w:t>ratio</w:t>
      </w:r>
      <w:r w:rsidR="00703936">
        <w:rPr>
          <w:rFonts w:eastAsia="Times New Roman"/>
        </w:rPr>
        <w:t xml:space="preserve"> </w:t>
      </w:r>
      <w:r w:rsidR="008D5B9D">
        <w:rPr>
          <w:rFonts w:eastAsia="Times New Roman"/>
        </w:rPr>
        <w:t>was found for ARA in fraction 5 (PI, PS).</w:t>
      </w:r>
    </w:p>
    <w:p w14:paraId="2753A9CF" w14:textId="33D06B4E" w:rsidR="00D602B1" w:rsidRPr="0044346C" w:rsidRDefault="00716C4C" w:rsidP="00D14C0E">
      <w:pPr>
        <w:spacing w:before="100" w:beforeAutospacing="1" w:after="100" w:afterAutospacing="1" w:line="480" w:lineRule="auto"/>
        <w:ind w:firstLine="720"/>
        <w:jc w:val="both"/>
        <w:rPr>
          <w:rFonts w:eastAsia="Times New Roman" w:cs="Times New Roman"/>
        </w:rPr>
      </w:pPr>
      <w:r w:rsidRPr="00291C9A">
        <w:rPr>
          <w:rFonts w:eastAsia="Times New Roman" w:cs="Times New Roman"/>
        </w:rPr>
        <w:t xml:space="preserve">This lipid </w:t>
      </w:r>
      <w:r w:rsidR="005E0D33" w:rsidRPr="00291C9A">
        <w:rPr>
          <w:rFonts w:eastAsia="Times New Roman" w:cs="Times New Roman"/>
        </w:rPr>
        <w:t>class-</w:t>
      </w:r>
      <w:r w:rsidRPr="00291C9A">
        <w:rPr>
          <w:rFonts w:eastAsia="Times New Roman" w:cs="Times New Roman"/>
        </w:rPr>
        <w:t>specific analysis of oxylipins in plasma shows that hydroxy-PUFA</w:t>
      </w:r>
      <w:r w:rsidR="00A713DC" w:rsidRPr="00291C9A">
        <w:rPr>
          <w:rFonts w:eastAsia="Times New Roman" w:cs="Times New Roman"/>
        </w:rPr>
        <w:t>s</w:t>
      </w:r>
      <w:r w:rsidRPr="00291C9A">
        <w:rPr>
          <w:rFonts w:eastAsia="Times New Roman" w:cs="Times New Roman"/>
        </w:rPr>
        <w:t xml:space="preserve"> </w:t>
      </w:r>
      <w:r w:rsidR="0011742A" w:rsidRPr="00291C9A">
        <w:rPr>
          <w:rFonts w:eastAsia="Times New Roman" w:cs="Times New Roman"/>
        </w:rPr>
        <w:t>are precursor</w:t>
      </w:r>
      <w:r w:rsidR="005E0D33" w:rsidRPr="00291C9A">
        <w:rPr>
          <w:rFonts w:eastAsia="Times New Roman" w:cs="Times New Roman"/>
        </w:rPr>
        <w:t>-dependent</w:t>
      </w:r>
      <w:r w:rsidR="0011742A" w:rsidRPr="00291C9A">
        <w:rPr>
          <w:rFonts w:eastAsia="Times New Roman" w:cs="Times New Roman"/>
        </w:rPr>
        <w:t xml:space="preserve"> esterified to distinct lipid classes </w:t>
      </w:r>
      <w:r w:rsidR="000F199C" w:rsidRPr="00291C9A">
        <w:rPr>
          <w:rFonts w:eastAsia="Times New Roman" w:cs="Times New Roman"/>
        </w:rPr>
        <w:t xml:space="preserve">and that their lipid class distribution can be shifted with </w:t>
      </w:r>
      <w:r w:rsidR="005E0D33" w:rsidRPr="00291C9A">
        <w:rPr>
          <w:rFonts w:eastAsia="Times New Roman" w:cs="Times New Roman"/>
        </w:rPr>
        <w:t xml:space="preserve">the </w:t>
      </w:r>
      <w:r w:rsidR="000F199C" w:rsidRPr="00291C9A">
        <w:rPr>
          <w:rFonts w:eastAsia="Times New Roman" w:cs="Times New Roman"/>
        </w:rPr>
        <w:t>diet.</w:t>
      </w:r>
    </w:p>
    <w:p w14:paraId="01C7064B" w14:textId="71013EEC" w:rsidR="007E2A8B" w:rsidRPr="0044346C" w:rsidRDefault="00937E41" w:rsidP="00532E95">
      <w:pPr>
        <w:rPr>
          <w:b/>
          <w:bCs/>
        </w:rPr>
      </w:pPr>
      <w:r w:rsidRPr="0044346C">
        <w:rPr>
          <w:b/>
          <w:bCs/>
        </w:rPr>
        <w:t>Discussion</w:t>
      </w:r>
    </w:p>
    <w:p w14:paraId="190EBA4E" w14:textId="4BE83500" w:rsidR="005E32AA" w:rsidRPr="0044346C" w:rsidRDefault="00876535" w:rsidP="003F0639">
      <w:pPr>
        <w:spacing w:after="0" w:line="480" w:lineRule="auto"/>
        <w:ind w:firstLine="720"/>
        <w:jc w:val="both"/>
        <w:rPr>
          <w:rFonts w:cs="Times New Roman"/>
        </w:rPr>
      </w:pPr>
      <w:r w:rsidRPr="00117A88">
        <w:rPr>
          <w:rFonts w:cs="Times New Roman"/>
        </w:rPr>
        <w:t>A novel lipid class</w:t>
      </w:r>
      <w:r>
        <w:rPr>
          <w:rFonts w:cs="Times New Roman"/>
        </w:rPr>
        <w:t xml:space="preserve"> SPE-</w:t>
      </w:r>
      <w:r w:rsidRPr="00117A88">
        <w:rPr>
          <w:rFonts w:cs="Times New Roman"/>
        </w:rPr>
        <w:t>fractionation method was developed using silica-bonded aminopropyl material as the solid phase</w:t>
      </w:r>
      <w:r>
        <w:rPr>
          <w:rFonts w:cs="Times New Roman"/>
        </w:rPr>
        <w:t>. This material</w:t>
      </w:r>
      <w:r w:rsidRPr="00117A88">
        <w:rPr>
          <w:rFonts w:cs="Times New Roman"/>
        </w:rPr>
        <w:t xml:space="preserve"> has been widely applied </w:t>
      </w:r>
      <w:r>
        <w:rPr>
          <w:rFonts w:cs="Times New Roman"/>
        </w:rPr>
        <w:t>in</w:t>
      </w:r>
      <w:r w:rsidRPr="00117A88">
        <w:rPr>
          <w:rFonts w:cs="Times New Roman"/>
        </w:rPr>
        <w:t xml:space="preserve"> previous lipid fractionation</w:t>
      </w:r>
      <w:r>
        <w:rPr>
          <w:rFonts w:cs="Times New Roman"/>
        </w:rPr>
        <w:t xml:space="preserve"> approaches</w:t>
      </w:r>
      <w:r w:rsidR="005E32AA" w:rsidRPr="0044346C">
        <w:rPr>
          <w:rFonts w:cs="Times New Roman"/>
        </w:rPr>
        <w:t xml:space="preserve"> </w:t>
      </w:r>
      <w:r w:rsidR="005E32AA" w:rsidRPr="0044346C">
        <w:rPr>
          <w:rFonts w:cs="Times New Roman"/>
        </w:rPr>
        <w:fldChar w:fldCharType="begin">
          <w:fldData xml:space="preserve">PEVuZE5vdGU+PENpdGU+PEF1dGhvcj5GYXVsYW5kPC9BdXRob3I+PFllYXI+MjAxMzwvWWVhcj48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</w:fldData>
        </w:fldChar>
      </w:r>
      <w:r w:rsidR="00C85145">
        <w:rPr>
          <w:rFonts w:cs="Times New Roman"/>
        </w:rPr>
        <w:instrText xml:space="preserve"> ADDIN EN.CITE </w:instrText>
      </w:r>
      <w:r w:rsidR="00C85145">
        <w:rPr>
          <w:rFonts w:cs="Times New Roman"/>
        </w:rPr>
        <w:fldChar w:fldCharType="begin">
          <w:fldData xml:space="preserve">PEVuZE5vdGU+PENpdGU+PEF1dGhvcj5GYXVsYW5kPC9BdXRob3I+PFllYXI+MjAxMzwvWWVhcj48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</w:fldData>
        </w:fldChar>
      </w:r>
      <w:r w:rsidR="00C85145">
        <w:rPr>
          <w:rFonts w:cs="Times New Roman"/>
        </w:rPr>
        <w:instrText xml:space="preserve"> ADDIN EN.CITE.DATA </w:instrText>
      </w:r>
      <w:r w:rsidR="00C85145">
        <w:rPr>
          <w:rFonts w:cs="Times New Roman"/>
        </w:rPr>
      </w:r>
      <w:r w:rsidR="00C85145">
        <w:rPr>
          <w:rFonts w:cs="Times New Roman"/>
        </w:rPr>
        <w:fldChar w:fldCharType="end"/>
      </w:r>
      <w:r w:rsidR="005E32AA" w:rsidRPr="0044346C">
        <w:rPr>
          <w:rFonts w:cs="Times New Roman"/>
        </w:rPr>
      </w:r>
      <w:r w:rsidR="005E32AA" w:rsidRPr="0044346C">
        <w:rPr>
          <w:rFonts w:cs="Times New Roman"/>
        </w:rPr>
        <w:fldChar w:fldCharType="separate"/>
      </w:r>
      <w:r w:rsidR="00C85145">
        <w:rPr>
          <w:rFonts w:cs="Times New Roman"/>
          <w:noProof/>
        </w:rPr>
        <w:t>(25, 26, 48)</w:t>
      </w:r>
      <w:r w:rsidR="005E32AA" w:rsidRPr="0044346C">
        <w:rPr>
          <w:rFonts w:cs="Times New Roman"/>
        </w:rPr>
        <w:fldChar w:fldCharType="end"/>
      </w:r>
      <w:r w:rsidR="005E32AA" w:rsidRPr="0044346C">
        <w:rPr>
          <w:rFonts w:cs="Times New Roman"/>
        </w:rPr>
        <w:t xml:space="preserve">. </w:t>
      </w:r>
      <w:r w:rsidRPr="00117A88">
        <w:rPr>
          <w:rFonts w:cs="Times New Roman"/>
        </w:rPr>
        <w:t xml:space="preserve">In contrast to </w:t>
      </w:r>
      <w:r>
        <w:rPr>
          <w:rFonts w:cs="Times New Roman"/>
        </w:rPr>
        <w:t>commonly used</w:t>
      </w:r>
      <w:r w:rsidRPr="00117A88">
        <w:rPr>
          <w:rFonts w:cs="Times New Roman"/>
        </w:rPr>
        <w:t xml:space="preserve"> normal-phase </w:t>
      </w:r>
      <w:r>
        <w:rPr>
          <w:rFonts w:cs="Times New Roman"/>
        </w:rPr>
        <w:t>LC (NP-LC)</w:t>
      </w:r>
      <w:r w:rsidRPr="00117A88">
        <w:rPr>
          <w:rFonts w:cs="Times New Roman"/>
        </w:rPr>
        <w:t>, our method employed a HILIC</w:t>
      </w:r>
      <w:r>
        <w:rPr>
          <w:rFonts w:cs="Times New Roman"/>
        </w:rPr>
        <w:t>-</w:t>
      </w:r>
      <w:r w:rsidRPr="00117A88">
        <w:rPr>
          <w:rFonts w:cs="Times New Roman"/>
        </w:rPr>
        <w:t xml:space="preserve">based </w:t>
      </w:r>
      <w:r>
        <w:rPr>
          <w:rFonts w:cs="Times New Roman"/>
        </w:rPr>
        <w:t>approach</w:t>
      </w:r>
      <w:r w:rsidRPr="00117A88">
        <w:rPr>
          <w:rFonts w:cs="Times New Roman"/>
        </w:rPr>
        <w:t>, which has not yet been reported in this context. Th</w:t>
      </w:r>
      <w:r>
        <w:rPr>
          <w:rFonts w:cs="Times New Roman"/>
        </w:rPr>
        <w:t>is</w:t>
      </w:r>
      <w:r w:rsidRPr="00117A88">
        <w:rPr>
          <w:rFonts w:cs="Times New Roman"/>
        </w:rPr>
        <w:t xml:space="preserve"> approach reduces the use of environmentally hazardous chemicals such </w:t>
      </w:r>
      <w:r>
        <w:rPr>
          <w:rFonts w:cs="Times New Roman"/>
        </w:rPr>
        <w:t xml:space="preserve">as </w:t>
      </w:r>
      <w:r w:rsidRPr="00117A88">
        <w:rPr>
          <w:rFonts w:cs="Times New Roman"/>
        </w:rPr>
        <w:t xml:space="preserve">halogenated solvents typically employed in </w:t>
      </w:r>
      <w:r>
        <w:rPr>
          <w:rFonts w:cs="Times New Roman"/>
        </w:rPr>
        <w:t>NP-LC</w:t>
      </w:r>
      <w:r w:rsidRPr="00117A88">
        <w:rPr>
          <w:rFonts w:cs="Times New Roman"/>
        </w:rPr>
        <w:t xml:space="preserve">. </w:t>
      </w:r>
      <w:r>
        <w:rPr>
          <w:rFonts w:cs="Times New Roman"/>
        </w:rPr>
        <w:t>O</w:t>
      </w:r>
      <w:r w:rsidRPr="00117A88">
        <w:rPr>
          <w:rFonts w:cs="Times New Roman"/>
        </w:rPr>
        <w:t>nly a single column is needed to separate the lipid</w:t>
      </w:r>
      <w:r>
        <w:rPr>
          <w:rFonts w:cs="Times New Roman"/>
        </w:rPr>
        <w:t>s into the</w:t>
      </w:r>
      <w:r w:rsidRPr="00117A88">
        <w:rPr>
          <w:rFonts w:cs="Times New Roman"/>
        </w:rPr>
        <w:t xml:space="preserve"> classes nL</w:t>
      </w:r>
      <w:r>
        <w:rPr>
          <w:rFonts w:cs="Times New Roman"/>
        </w:rPr>
        <w:t>s</w:t>
      </w:r>
      <w:r w:rsidR="00E04173">
        <w:rPr>
          <w:rFonts w:cs="Times New Roman"/>
        </w:rPr>
        <w:t>;</w:t>
      </w:r>
      <w:r w:rsidRPr="00117A88">
        <w:rPr>
          <w:rFonts w:cs="Times New Roman"/>
        </w:rPr>
        <w:t xml:space="preserve"> PC</w:t>
      </w:r>
      <w:r w:rsidR="00E04173">
        <w:rPr>
          <w:rFonts w:cs="Times New Roman"/>
        </w:rPr>
        <w:t>,</w:t>
      </w:r>
      <w:r w:rsidRPr="00117A88">
        <w:rPr>
          <w:rFonts w:cs="Times New Roman"/>
        </w:rPr>
        <w:t xml:space="preserve"> </w:t>
      </w:r>
      <w:r w:rsidR="00407062">
        <w:rPr>
          <w:rFonts w:cs="Times New Roman"/>
        </w:rPr>
        <w:t>SM</w:t>
      </w:r>
      <w:r w:rsidR="00E04173">
        <w:rPr>
          <w:rFonts w:cs="Times New Roman"/>
        </w:rPr>
        <w:t>;</w:t>
      </w:r>
      <w:r w:rsidR="00407062">
        <w:rPr>
          <w:rFonts w:cs="Times New Roman"/>
        </w:rPr>
        <w:t xml:space="preserve"> </w:t>
      </w:r>
      <w:r w:rsidRPr="00117A88">
        <w:rPr>
          <w:rFonts w:cs="Times New Roman"/>
        </w:rPr>
        <w:t>PE</w:t>
      </w:r>
      <w:r w:rsidR="00E04173">
        <w:rPr>
          <w:rFonts w:cs="Times New Roman"/>
        </w:rPr>
        <w:t>;</w:t>
      </w:r>
      <w:r w:rsidR="00F10218">
        <w:rPr>
          <w:rFonts w:cs="Times New Roman"/>
        </w:rPr>
        <w:t xml:space="preserve"> </w:t>
      </w:r>
      <w:r w:rsidR="00E04173">
        <w:rPr>
          <w:rFonts w:cs="Times New Roman"/>
        </w:rPr>
        <w:t>non-</w:t>
      </w:r>
      <w:r w:rsidR="00703936">
        <w:rPr>
          <w:rFonts w:cs="Times New Roman"/>
        </w:rPr>
        <w:t>esterified</w:t>
      </w:r>
      <w:r w:rsidR="00F10218">
        <w:rPr>
          <w:rFonts w:cs="Times New Roman"/>
        </w:rPr>
        <w:t xml:space="preserve"> FA</w:t>
      </w:r>
      <w:r w:rsidR="00703936">
        <w:rPr>
          <w:rFonts w:cs="Times New Roman"/>
        </w:rPr>
        <w:t xml:space="preserve"> and </w:t>
      </w:r>
      <w:r w:rsidR="00F10218">
        <w:rPr>
          <w:rFonts w:cs="Times New Roman"/>
        </w:rPr>
        <w:t>oxylipins</w:t>
      </w:r>
      <w:r w:rsidR="00E04173">
        <w:rPr>
          <w:rFonts w:cs="Times New Roman"/>
        </w:rPr>
        <w:t>;</w:t>
      </w:r>
      <w:r w:rsidRPr="00117A88">
        <w:rPr>
          <w:rFonts w:cs="Times New Roman"/>
        </w:rPr>
        <w:t xml:space="preserve"> PG</w:t>
      </w:r>
      <w:r w:rsidR="00E04173">
        <w:rPr>
          <w:rFonts w:cs="Times New Roman"/>
        </w:rPr>
        <w:t>;</w:t>
      </w:r>
      <w:r w:rsidRPr="00117A88">
        <w:rPr>
          <w:rFonts w:cs="Times New Roman"/>
        </w:rPr>
        <w:t xml:space="preserve"> and PI</w:t>
      </w:r>
      <w:r w:rsidR="00E04173">
        <w:rPr>
          <w:rFonts w:cs="Times New Roman"/>
        </w:rPr>
        <w:t>,</w:t>
      </w:r>
      <w:r w:rsidR="00407062" w:rsidRPr="00117A88">
        <w:rPr>
          <w:rFonts w:cs="Times New Roman"/>
        </w:rPr>
        <w:t>P</w:t>
      </w:r>
      <w:r w:rsidR="00407062">
        <w:rPr>
          <w:rFonts w:cs="Times New Roman"/>
        </w:rPr>
        <w:t>S</w:t>
      </w:r>
      <w:r w:rsidR="00407062" w:rsidRPr="00117A88">
        <w:rPr>
          <w:rFonts w:cs="Times New Roman"/>
        </w:rPr>
        <w:t xml:space="preserve"> </w:t>
      </w:r>
      <w:r w:rsidRPr="00117A88">
        <w:rPr>
          <w:rFonts w:cs="Times New Roman"/>
        </w:rPr>
        <w:t xml:space="preserve">with high efficiency. This </w:t>
      </w:r>
      <w:r>
        <w:rPr>
          <w:rFonts w:cs="Times New Roman"/>
        </w:rPr>
        <w:t>wa</w:t>
      </w:r>
      <w:r w:rsidRPr="00117A88">
        <w:rPr>
          <w:rFonts w:cs="Times New Roman"/>
        </w:rPr>
        <w:t xml:space="preserve">s </w:t>
      </w:r>
      <w:r>
        <w:rPr>
          <w:rFonts w:cs="Times New Roman"/>
        </w:rPr>
        <w:t>shown</w:t>
      </w:r>
      <w:r w:rsidRPr="00117A88">
        <w:rPr>
          <w:rFonts w:cs="Times New Roman"/>
        </w:rPr>
        <w:t xml:space="preserve"> for the recovery of the spiked </w:t>
      </w:r>
      <w:r>
        <w:rPr>
          <w:rFonts w:cs="Times New Roman"/>
        </w:rPr>
        <w:t xml:space="preserve">labeled lipids </w:t>
      </w:r>
      <w:r w:rsidRPr="00117A88">
        <w:rPr>
          <w:rFonts w:cs="Times New Roman"/>
        </w:rPr>
        <w:t>in human plasma as well as HEK293 cell</w:t>
      </w:r>
      <w:r>
        <w:rPr>
          <w:rFonts w:cs="Times New Roman"/>
        </w:rPr>
        <w:t xml:space="preserve"> extracts</w:t>
      </w:r>
      <w:r w:rsidRPr="00117A88">
        <w:rPr>
          <w:rFonts w:cs="Times New Roman"/>
        </w:rPr>
        <w:t xml:space="preserve">. Endogenously present lipids in the samples were also efficiently separated </w:t>
      </w:r>
      <w:r>
        <w:rPr>
          <w:rFonts w:cs="Times New Roman"/>
        </w:rPr>
        <w:t xml:space="preserve">as </w:t>
      </w:r>
      <w:r w:rsidRPr="00117A88">
        <w:rPr>
          <w:rFonts w:cs="Times New Roman"/>
        </w:rPr>
        <w:t>demonstrated based on lipid class</w:t>
      </w:r>
      <w:r>
        <w:rPr>
          <w:rFonts w:cs="Times New Roman"/>
        </w:rPr>
        <w:t>-</w:t>
      </w:r>
      <w:r w:rsidRPr="00117A88">
        <w:rPr>
          <w:rFonts w:cs="Times New Roman"/>
        </w:rPr>
        <w:t xml:space="preserve">specific XICs created using MS-DIAL. </w:t>
      </w:r>
      <w:r>
        <w:rPr>
          <w:rFonts w:cs="Times New Roman"/>
        </w:rPr>
        <w:t>The c</w:t>
      </w:r>
      <w:r w:rsidRPr="00117A88">
        <w:rPr>
          <w:rFonts w:cs="Times New Roman"/>
        </w:rPr>
        <w:t>hromatographic peak patterns and signal intensities of isolated lipid classes with and without fractionation</w:t>
      </w:r>
      <w:r>
        <w:rPr>
          <w:rFonts w:cs="Times New Roman"/>
        </w:rPr>
        <w:t xml:space="preserve"> were similar</w:t>
      </w:r>
      <w:r w:rsidRPr="00117A88">
        <w:rPr>
          <w:rFonts w:cs="Times New Roman"/>
        </w:rPr>
        <w:t>.</w:t>
      </w:r>
      <w:r>
        <w:rPr>
          <w:rFonts w:cs="Times New Roman"/>
        </w:rPr>
        <w:t xml:space="preserve"> Of note, t</w:t>
      </w:r>
      <w:r w:rsidRPr="00117A88">
        <w:rPr>
          <w:rFonts w:cs="Times New Roman"/>
        </w:rPr>
        <w:t>he isolation of the lipid classes led to a strong reduction of ion suppression, improving the LC-MS detection</w:t>
      </w:r>
      <w:r>
        <w:rPr>
          <w:rFonts w:cs="Times New Roman"/>
        </w:rPr>
        <w:t>,</w:t>
      </w:r>
      <w:r w:rsidRPr="00117A88">
        <w:rPr>
          <w:rFonts w:cs="Times New Roman"/>
        </w:rPr>
        <w:t xml:space="preserve"> which could be helpful particularly for the analysis of low</w:t>
      </w:r>
      <w:r>
        <w:rPr>
          <w:rFonts w:cs="Times New Roman"/>
        </w:rPr>
        <w:t>-</w:t>
      </w:r>
      <w:r w:rsidRPr="00117A88">
        <w:rPr>
          <w:rFonts w:cs="Times New Roman"/>
        </w:rPr>
        <w:t>abundant PL classes</w:t>
      </w:r>
      <w:r>
        <w:rPr>
          <w:rFonts w:cs="Times New Roman"/>
        </w:rPr>
        <w:t xml:space="preserve"> by untargeted lipidomics</w:t>
      </w:r>
      <w:r w:rsidRPr="00117A88">
        <w:rPr>
          <w:rFonts w:cs="Times New Roman"/>
        </w:rPr>
        <w:t>.</w:t>
      </w:r>
      <w:r w:rsidR="00255B01" w:rsidRPr="0044346C">
        <w:rPr>
          <w:rFonts w:cs="Times New Roman"/>
        </w:rPr>
        <w:t xml:space="preserve"> </w:t>
      </w:r>
    </w:p>
    <w:p w14:paraId="188BDD54" w14:textId="120A5F02" w:rsidR="001D358A" w:rsidRPr="0044346C" w:rsidRDefault="00876535" w:rsidP="00D14C0E">
      <w:pPr>
        <w:spacing w:after="0" w:line="480" w:lineRule="auto"/>
        <w:ind w:firstLine="720"/>
        <w:jc w:val="both"/>
        <w:rPr>
          <w:rFonts w:cs="Times New Roman"/>
        </w:rPr>
      </w:pPr>
      <w:r w:rsidRPr="00117A88">
        <w:rPr>
          <w:rFonts w:cs="Times New Roman"/>
        </w:rPr>
        <w:t>Compared to</w:t>
      </w:r>
      <w:r>
        <w:rPr>
          <w:rFonts w:cs="Times New Roman"/>
        </w:rPr>
        <w:t xml:space="preserve"> SPE-based</w:t>
      </w:r>
      <w:r w:rsidRPr="00117A88">
        <w:rPr>
          <w:rFonts w:cs="Times New Roman"/>
        </w:rPr>
        <w:t xml:space="preserve"> </w:t>
      </w:r>
      <w:r>
        <w:rPr>
          <w:rFonts w:cs="Times New Roman"/>
        </w:rPr>
        <w:t>lipid fractionation</w:t>
      </w:r>
      <w:r w:rsidRPr="00117A88">
        <w:rPr>
          <w:rFonts w:cs="Times New Roman"/>
        </w:rPr>
        <w:t xml:space="preserve"> </w:t>
      </w:r>
      <w:r>
        <w:rPr>
          <w:rFonts w:cs="Times New Roman"/>
        </w:rPr>
        <w:t>protocols previously described,</w:t>
      </w:r>
      <w:r w:rsidRPr="00117A88">
        <w:rPr>
          <w:rFonts w:cs="Times New Roman"/>
        </w:rPr>
        <w:t xml:space="preserve"> the performance of the separation</w:t>
      </w:r>
      <w:r>
        <w:rPr>
          <w:rFonts w:cs="Times New Roman"/>
        </w:rPr>
        <w:t xml:space="preserve"> reported here</w:t>
      </w:r>
      <w:r w:rsidRPr="00117A88">
        <w:rPr>
          <w:rFonts w:cs="Times New Roman"/>
        </w:rPr>
        <w:t xml:space="preserve"> is better than those using a single column</w:t>
      </w:r>
      <w:r>
        <w:rPr>
          <w:rFonts w:cs="Times New Roman"/>
        </w:rPr>
        <w:t>, as they</w:t>
      </w:r>
      <w:r w:rsidRPr="00117A88">
        <w:rPr>
          <w:rFonts w:cs="Times New Roman"/>
        </w:rPr>
        <w:t xml:space="preserve"> only separated nL</w:t>
      </w:r>
      <w:r>
        <w:rPr>
          <w:rFonts w:cs="Times New Roman"/>
        </w:rPr>
        <w:t>s</w:t>
      </w:r>
      <w:r w:rsidRPr="00117A88">
        <w:rPr>
          <w:rFonts w:cs="Times New Roman"/>
        </w:rPr>
        <w:t xml:space="preserve"> and PL</w:t>
      </w:r>
      <w:r>
        <w:rPr>
          <w:rFonts w:cs="Times New Roman"/>
        </w:rPr>
        <w:t>s</w:t>
      </w:r>
      <w:r w:rsidR="00A22ACC" w:rsidRPr="0044346C">
        <w:rPr>
          <w:rFonts w:cs="Times New Roman"/>
        </w:rPr>
        <w:t xml:space="preserve"> </w:t>
      </w:r>
      <w:r w:rsidR="002F1C89" w:rsidRPr="0044346C">
        <w:rPr>
          <w:rFonts w:cs="Times New Roman"/>
        </w:rPr>
        <w:fldChar w:fldCharType="begin">
          <w:fldData xml:space="preserve">PEVuZE5vdGU+PENpdGU+PEF1dGhvcj5MaWViaXNjaDwvQXV0aG9yPjxZZWFyPjIwMTM8L1llYXI+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</w:fldData>
        </w:fldChar>
      </w:r>
      <w:r w:rsidR="00C85145">
        <w:rPr>
          <w:rFonts w:cs="Times New Roman"/>
        </w:rPr>
        <w:instrText xml:space="preserve"> ADDIN EN.CITE </w:instrText>
      </w:r>
      <w:r w:rsidR="00C85145">
        <w:rPr>
          <w:rFonts w:cs="Times New Roman"/>
        </w:rPr>
        <w:fldChar w:fldCharType="begin">
          <w:fldData xml:space="preserve">PEVuZE5vdGU+PENpdGU+PEF1dGhvcj5MaWViaXNjaDwvQXV0aG9yPjxZZWFyPjIwMTM8L1llYXI+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</w:fldData>
        </w:fldChar>
      </w:r>
      <w:r w:rsidR="00C85145">
        <w:rPr>
          <w:rFonts w:cs="Times New Roman"/>
        </w:rPr>
        <w:instrText xml:space="preserve"> ADDIN EN.CITE.DATA </w:instrText>
      </w:r>
      <w:r w:rsidR="00C85145">
        <w:rPr>
          <w:rFonts w:cs="Times New Roman"/>
        </w:rPr>
      </w:r>
      <w:r w:rsidR="00C85145">
        <w:rPr>
          <w:rFonts w:cs="Times New Roman"/>
        </w:rPr>
        <w:fldChar w:fldCharType="end"/>
      </w:r>
      <w:r w:rsidR="002F1C89" w:rsidRPr="0044346C">
        <w:rPr>
          <w:rFonts w:cs="Times New Roman"/>
        </w:rPr>
      </w:r>
      <w:r w:rsidR="002F1C89" w:rsidRPr="0044346C">
        <w:rPr>
          <w:rFonts w:cs="Times New Roman"/>
        </w:rPr>
        <w:fldChar w:fldCharType="separate"/>
      </w:r>
      <w:r w:rsidR="00C85145">
        <w:rPr>
          <w:rFonts w:cs="Times New Roman"/>
          <w:noProof/>
        </w:rPr>
        <w:t>(49, 50)</w:t>
      </w:r>
      <w:r w:rsidR="002F1C89" w:rsidRPr="0044346C">
        <w:rPr>
          <w:rFonts w:cs="Times New Roman"/>
        </w:rPr>
        <w:fldChar w:fldCharType="end"/>
      </w:r>
      <w:r w:rsidR="00A22ACC" w:rsidRPr="0044346C">
        <w:rPr>
          <w:rFonts w:cs="Times New Roman"/>
        </w:rPr>
        <w:t xml:space="preserve"> </w:t>
      </w:r>
      <w:r w:rsidRPr="00117A88">
        <w:rPr>
          <w:rFonts w:cs="Times New Roman"/>
        </w:rPr>
        <w:t>or did not separate PL classes as effectively</w:t>
      </w:r>
      <w:r>
        <w:rPr>
          <w:rFonts w:cs="Times New Roman"/>
        </w:rPr>
        <w:t>, e.g., only isolating PC</w:t>
      </w:r>
      <w:r w:rsidR="0087271A" w:rsidRPr="0044346C">
        <w:rPr>
          <w:rFonts w:cs="Times New Roman"/>
        </w:rPr>
        <w:t xml:space="preserve"> </w:t>
      </w:r>
      <w:r w:rsidR="00793761" w:rsidRPr="0044346C">
        <w:rPr>
          <w:rFonts w:cs="Times New Roman"/>
        </w:rPr>
        <w:fldChar w:fldCharType="begin">
          <w:fldData xml:space="preserve">PEVuZE5vdGU+PENpdGU+PEF1dGhvcj5CdXJkZ2U8L0F1dGhvcj48WWVhcj4yMDAwPC9ZZWFyPjxS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</w:fldData>
        </w:fldChar>
      </w:r>
      <w:r w:rsidR="00C85145">
        <w:rPr>
          <w:rFonts w:cs="Times New Roman"/>
        </w:rPr>
        <w:instrText xml:space="preserve"> ADDIN EN.CITE </w:instrText>
      </w:r>
      <w:r w:rsidR="00C85145">
        <w:rPr>
          <w:rFonts w:cs="Times New Roman"/>
        </w:rPr>
        <w:fldChar w:fldCharType="begin">
          <w:fldData xml:space="preserve">PEVuZE5vdGU+PENpdGU+PEF1dGhvcj5CdXJkZ2U8L0F1dGhvcj48WWVhcj4yMDAwPC9ZZWFyPjxS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</w:fldData>
        </w:fldChar>
      </w:r>
      <w:r w:rsidR="00C85145">
        <w:rPr>
          <w:rFonts w:cs="Times New Roman"/>
        </w:rPr>
        <w:instrText xml:space="preserve"> ADDIN EN.CITE.DATA </w:instrText>
      </w:r>
      <w:r w:rsidR="00C85145">
        <w:rPr>
          <w:rFonts w:cs="Times New Roman"/>
        </w:rPr>
      </w:r>
      <w:r w:rsidR="00C85145">
        <w:rPr>
          <w:rFonts w:cs="Times New Roman"/>
        </w:rPr>
        <w:fldChar w:fldCharType="end"/>
      </w:r>
      <w:r w:rsidR="00793761" w:rsidRPr="0044346C">
        <w:rPr>
          <w:rFonts w:cs="Times New Roman"/>
        </w:rPr>
      </w:r>
      <w:r w:rsidR="00793761" w:rsidRPr="0044346C">
        <w:rPr>
          <w:rFonts w:cs="Times New Roman"/>
        </w:rPr>
        <w:fldChar w:fldCharType="separate"/>
      </w:r>
      <w:r w:rsidR="00C85145">
        <w:rPr>
          <w:rFonts w:cs="Times New Roman"/>
          <w:noProof/>
        </w:rPr>
        <w:t>(51, 52)</w:t>
      </w:r>
      <w:r w:rsidR="00793761" w:rsidRPr="0044346C">
        <w:rPr>
          <w:rFonts w:cs="Times New Roman"/>
        </w:rPr>
        <w:fldChar w:fldCharType="end"/>
      </w:r>
      <w:r w:rsidR="000C26EC" w:rsidRPr="0044346C">
        <w:rPr>
          <w:rFonts w:cs="Times New Roman"/>
        </w:rPr>
        <w:t xml:space="preserve">. </w:t>
      </w:r>
      <w:r w:rsidRPr="00117A88">
        <w:rPr>
          <w:rFonts w:cs="Times New Roman"/>
        </w:rPr>
        <w:t xml:space="preserve">Methods that have a comparable separation efficiency or </w:t>
      </w:r>
      <w:r>
        <w:rPr>
          <w:rFonts w:cs="Times New Roman"/>
        </w:rPr>
        <w:t xml:space="preserve">which are able to </w:t>
      </w:r>
      <w:r w:rsidRPr="00117A88">
        <w:rPr>
          <w:rFonts w:cs="Times New Roman"/>
        </w:rPr>
        <w:t xml:space="preserve">separate </w:t>
      </w:r>
      <w:r>
        <w:rPr>
          <w:rFonts w:cs="Times New Roman"/>
        </w:rPr>
        <w:t>five or more</w:t>
      </w:r>
      <w:r w:rsidRPr="00117A88">
        <w:rPr>
          <w:rFonts w:cs="Times New Roman"/>
        </w:rPr>
        <w:t xml:space="preserve"> lipid fractions employ two</w:t>
      </w:r>
      <w:r>
        <w:rPr>
          <w:rFonts w:cs="Times New Roman"/>
        </w:rPr>
        <w:t xml:space="preserve"> or more</w:t>
      </w:r>
      <w:r w:rsidRPr="00117A88">
        <w:rPr>
          <w:rFonts w:cs="Times New Roman"/>
        </w:rPr>
        <w:t xml:space="preserve"> different SPE cartridges</w:t>
      </w:r>
      <w:r w:rsidR="006C4B93" w:rsidRPr="0044346C">
        <w:rPr>
          <w:rFonts w:cs="Times New Roman"/>
        </w:rPr>
        <w:t xml:space="preserve"> </w:t>
      </w:r>
      <w:r w:rsidR="006C4B93" w:rsidRPr="0044346C">
        <w:rPr>
          <w:rFonts w:cs="Times New Roman"/>
        </w:rPr>
        <w:fldChar w:fldCharType="begin">
          <w:fldData xml:space="preserve">PEVuZE5vdGU+PENpdGU+PEF1dGhvcj5GYXVsYW5kPC9BdXRob3I+PFllYXI+MjAxMzwvWWVhcj48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</w:fldData>
        </w:fldChar>
      </w:r>
      <w:r w:rsidR="00637D55">
        <w:rPr>
          <w:rFonts w:cs="Times New Roman"/>
        </w:rPr>
        <w:instrText xml:space="preserve"> ADDIN EN.CITE </w:instrText>
      </w:r>
      <w:r w:rsidR="00637D55">
        <w:rPr>
          <w:rFonts w:cs="Times New Roman"/>
        </w:rPr>
        <w:fldChar w:fldCharType="begin">
          <w:fldData xml:space="preserve">PEVuZE5vdGU+PENpdGU+PEF1dGhvcj5GYXVsYW5kPC9BdXRob3I+PFllYXI+MjAxMzwvWWVhcj48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</w:fldData>
        </w:fldChar>
      </w:r>
      <w:r w:rsidR="00637D55">
        <w:rPr>
          <w:rFonts w:cs="Times New Roman"/>
        </w:rPr>
        <w:instrText xml:space="preserve"> ADDIN EN.CITE.DATA </w:instrText>
      </w:r>
      <w:r w:rsidR="00637D55">
        <w:rPr>
          <w:rFonts w:cs="Times New Roman"/>
        </w:rPr>
      </w:r>
      <w:r w:rsidR="00637D55">
        <w:rPr>
          <w:rFonts w:cs="Times New Roman"/>
        </w:rPr>
        <w:fldChar w:fldCharType="end"/>
      </w:r>
      <w:r w:rsidR="006C4B93" w:rsidRPr="0044346C">
        <w:rPr>
          <w:rFonts w:cs="Times New Roman"/>
        </w:rPr>
      </w:r>
      <w:r w:rsidR="006C4B93" w:rsidRPr="0044346C">
        <w:rPr>
          <w:rFonts w:cs="Times New Roman"/>
        </w:rPr>
        <w:fldChar w:fldCharType="separate"/>
      </w:r>
      <w:r w:rsidR="00637D55">
        <w:rPr>
          <w:rFonts w:cs="Times New Roman"/>
          <w:noProof/>
        </w:rPr>
        <w:t>(25-27)</w:t>
      </w:r>
      <w:r w:rsidR="006C4B93" w:rsidRPr="0044346C">
        <w:rPr>
          <w:rFonts w:cs="Times New Roman"/>
        </w:rPr>
        <w:fldChar w:fldCharType="end"/>
      </w:r>
      <w:r w:rsidR="008D3536" w:rsidRPr="0044346C">
        <w:rPr>
          <w:rFonts w:cs="Times New Roman"/>
        </w:rPr>
        <w:t xml:space="preserve">. </w:t>
      </w:r>
      <w:r w:rsidRPr="00876535">
        <w:rPr>
          <w:rFonts w:cs="Times New Roman"/>
        </w:rPr>
        <w:t>Three cartridges were used to separate nLs into MGs, DGs, TGs, and CEs</w:t>
      </w:r>
      <w:r w:rsidR="00835882" w:rsidRPr="0044346C">
        <w:rPr>
          <w:rFonts w:cs="Times New Roman"/>
        </w:rPr>
        <w:t xml:space="preserve"> </w:t>
      </w:r>
      <w:r w:rsidR="000A4EDB" w:rsidRPr="0044346C">
        <w:rPr>
          <w:rFonts w:cs="Times New Roman"/>
        </w:rPr>
        <w:fldChar w:fldCharType="begin">
          <w:fldData xml:space="preserve">PEVuZE5vdGU+PENpdGU+PEF1dGhvcj5LYWx1em55PC9BdXRob3I+PFllYXI+MTk4NTwvWWVhcj48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</w:fldData>
        </w:fldChar>
      </w:r>
      <w:r w:rsidR="00637D55">
        <w:rPr>
          <w:rFonts w:cs="Times New Roman"/>
        </w:rPr>
        <w:instrText xml:space="preserve"> ADDIN EN.CITE </w:instrText>
      </w:r>
      <w:r w:rsidR="00637D55">
        <w:rPr>
          <w:rFonts w:cs="Times New Roman"/>
        </w:rPr>
        <w:fldChar w:fldCharType="begin">
          <w:fldData xml:space="preserve">PEVuZE5vdGU+PENpdGU+PEF1dGhvcj5LYWx1em55PC9BdXRob3I+PFllYXI+MTk4NTwvWWVhcj48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</w:fldData>
        </w:fldChar>
      </w:r>
      <w:r w:rsidR="00637D55">
        <w:rPr>
          <w:rFonts w:cs="Times New Roman"/>
        </w:rPr>
        <w:instrText xml:space="preserve"> ADDIN EN.CITE.DATA </w:instrText>
      </w:r>
      <w:r w:rsidR="00637D55">
        <w:rPr>
          <w:rFonts w:cs="Times New Roman"/>
        </w:rPr>
      </w:r>
      <w:r w:rsidR="00637D55">
        <w:rPr>
          <w:rFonts w:cs="Times New Roman"/>
        </w:rPr>
        <w:fldChar w:fldCharType="end"/>
      </w:r>
      <w:r w:rsidR="000A4EDB" w:rsidRPr="0044346C">
        <w:rPr>
          <w:rFonts w:cs="Times New Roman"/>
        </w:rPr>
      </w:r>
      <w:r w:rsidR="000A4EDB" w:rsidRPr="0044346C">
        <w:rPr>
          <w:rFonts w:cs="Times New Roman"/>
        </w:rPr>
        <w:fldChar w:fldCharType="separate"/>
      </w:r>
      <w:r w:rsidR="00637D55">
        <w:rPr>
          <w:rFonts w:cs="Times New Roman"/>
          <w:noProof/>
        </w:rPr>
        <w:t>(26, 27)</w:t>
      </w:r>
      <w:r w:rsidR="000A4EDB" w:rsidRPr="0044346C">
        <w:rPr>
          <w:rFonts w:cs="Times New Roman"/>
        </w:rPr>
        <w:fldChar w:fldCharType="end"/>
      </w:r>
      <w:r w:rsidR="000A4EDB" w:rsidRPr="0044346C">
        <w:rPr>
          <w:rFonts w:cs="Times New Roman"/>
        </w:rPr>
        <w:t xml:space="preserve"> </w:t>
      </w:r>
      <w:r w:rsidRPr="00117A88">
        <w:rPr>
          <w:rFonts w:cs="Times New Roman"/>
        </w:rPr>
        <w:t>or to separate</w:t>
      </w:r>
      <w:r>
        <w:rPr>
          <w:rFonts w:cs="Times New Roman"/>
        </w:rPr>
        <w:t xml:space="preserve"> </w:t>
      </w:r>
      <w:r w:rsidRPr="00117A88">
        <w:rPr>
          <w:rFonts w:cs="Times New Roman"/>
        </w:rPr>
        <w:t>PL</w:t>
      </w:r>
      <w:r>
        <w:rPr>
          <w:rFonts w:cs="Times New Roman"/>
        </w:rPr>
        <w:t>s</w:t>
      </w:r>
      <w:r w:rsidRPr="00117A88">
        <w:rPr>
          <w:rFonts w:cs="Times New Roman"/>
        </w:rPr>
        <w:t xml:space="preserve"> </w:t>
      </w:r>
      <w:r>
        <w:rPr>
          <w:rFonts w:cs="Times New Roman"/>
        </w:rPr>
        <w:t>into PG; PA, PI, PS; PE; as well as LPC, PC and SM</w:t>
      </w:r>
      <w:r w:rsidR="0098747C" w:rsidRPr="0044346C">
        <w:rPr>
          <w:rFonts w:cs="Times New Roman"/>
        </w:rPr>
        <w:t xml:space="preserve"> </w:t>
      </w:r>
      <w:r w:rsidR="00594810" w:rsidRPr="0044346C">
        <w:rPr>
          <w:rFonts w:cs="Times New Roman"/>
        </w:rPr>
        <w:fldChar w:fldCharType="begin"/>
      </w:r>
      <w:r w:rsidR="00637D55">
        <w:rPr>
          <w:rFonts w:cs="Times New Roman"/>
        </w:rPr>
        <w:instrText xml:space="preserve"> ADDIN EN.CITE &lt;EndNote&gt;&lt;Cite&gt;&lt;Author&gt;Fauland&lt;/Author&gt;&lt;Year&gt;2013&lt;/Year&gt;&lt;RecNum&gt;174&lt;/RecNum&gt;&lt;DisplayText&gt;(25)&lt;/DisplayText&gt;&lt;record&gt;&lt;rec-number&gt;174&lt;/rec-number&gt;&lt;foreign-keys&gt;&lt;key app="EN" db-id="d095td20k590ewesasxp02pxfvveafrxxpa9" timestamp="1725173469"&gt;174&lt;/key&gt;&lt;/foreign-keys&gt;&lt;ref-type name="Journal Article"&gt;17&lt;/ref-type&gt;&lt;contributors&gt;&lt;authors&gt;&lt;author&gt;Fauland, A.&lt;/author&gt;&lt;author&gt;Trotzmuller, M.&lt;/author&gt;&lt;author&gt;Eberl, A.&lt;/author&gt;&lt;author&gt;Afiuni-Zadeh, S.&lt;/author&gt;&lt;author&gt;Kofeler, H.&lt;/author&gt;&lt;author&gt;Guo, X.&lt;/author&gt;&lt;author&gt;Lankmayr, E.&lt;/author&gt;&lt;/authors&gt;&lt;/contributors&gt;&lt;auth-address&gt;Institute of Analytical Chemistry and Food Chemistry, Graz University of Technology, Graz, Austria.&lt;/auth-address&gt;&lt;titles&gt;&lt;title&gt;An improved SPE method for fractionation and identification of phospholipids&lt;/title&gt;&lt;secondary-title&gt;J Sep Sci&lt;/secondary-title&gt;&lt;/titles&gt;&lt;periodical&gt;&lt;full-title&gt;J Sep Sci&lt;/full-title&gt;&lt;/periodical&gt;&lt;pages&gt;744-51&lt;/pages&gt;&lt;volume&gt;36&lt;/volume&gt;&lt;number&gt;4&lt;/number&gt;&lt;edition&gt;20130124&lt;/edition&gt;&lt;keywords&gt;&lt;keyword&gt;Chromatography, High Pressure Liquid/*methods&lt;/keyword&gt;&lt;keyword&gt;Molecular Structure&lt;/keyword&gt;&lt;keyword&gt;Phospholipids/*chemistry/*isolation &amp;amp; purification&lt;/keyword&gt;&lt;keyword&gt;Solid Phase Extraction/*methods&lt;/keyword&gt;&lt;keyword&gt;Spectrometry, Mass, Electrospray Ionization/*methods&lt;/keyword&gt;&lt;/keywords&gt;&lt;dates&gt;&lt;year&gt;2013&lt;/year&gt;&lt;pub-dates&gt;&lt;date&gt;Feb&lt;/date&gt;&lt;/pub-dates&gt;&lt;/dates&gt;&lt;isbn&gt;1615-9314 (Electronic)&amp;#xD;1615-9306 (Linking)&lt;/isbn&gt;&lt;accession-num&gt;23349108&lt;/accession-num&gt;&lt;urls&gt;&lt;related-urls&gt;&lt;url&gt;https://www.ncbi.nlm.nih.gov/pubmed/23349108&lt;/url&gt;&lt;/related-urls&gt;&lt;/urls&gt;&lt;electronic-resource-num&gt;10.1002/jssc.201200708&lt;/electronic-resource-num&gt;&lt;remote-database-name&gt;Medline&lt;/remote-database-name&gt;&lt;remote-database-provider&gt;NLM&lt;/remote-database-provider&gt;&lt;/record&gt;&lt;/Cite&gt;&lt;/EndNote&gt;</w:instrText>
      </w:r>
      <w:r w:rsidR="00594810" w:rsidRPr="0044346C">
        <w:rPr>
          <w:rFonts w:cs="Times New Roman"/>
        </w:rPr>
        <w:fldChar w:fldCharType="separate"/>
      </w:r>
      <w:r w:rsidR="00637D55">
        <w:rPr>
          <w:rFonts w:cs="Times New Roman"/>
          <w:noProof/>
        </w:rPr>
        <w:t>(25)</w:t>
      </w:r>
      <w:r w:rsidR="00594810" w:rsidRPr="0044346C">
        <w:rPr>
          <w:rFonts w:cs="Times New Roman"/>
        </w:rPr>
        <w:fldChar w:fldCharType="end"/>
      </w:r>
      <w:r w:rsidR="00594810" w:rsidRPr="0044346C">
        <w:rPr>
          <w:rFonts w:cs="Times New Roman"/>
        </w:rPr>
        <w:t xml:space="preserve">. </w:t>
      </w:r>
      <w:r w:rsidR="005F768C" w:rsidRPr="0044346C">
        <w:rPr>
          <w:rFonts w:cs="Times New Roman"/>
        </w:rPr>
        <w:t>Here, w</w:t>
      </w:r>
      <w:r w:rsidR="00594810" w:rsidRPr="0044346C">
        <w:rPr>
          <w:rFonts w:cs="Times New Roman"/>
        </w:rPr>
        <w:t>e achieve</w:t>
      </w:r>
      <w:r w:rsidR="009A7B02" w:rsidRPr="0044346C">
        <w:rPr>
          <w:rFonts w:cs="Times New Roman"/>
        </w:rPr>
        <w:t>d</w:t>
      </w:r>
      <w:r w:rsidR="00594810" w:rsidRPr="0044346C">
        <w:rPr>
          <w:rFonts w:cs="Times New Roman"/>
        </w:rPr>
        <w:t xml:space="preserve"> comparable separation efficienc</w:t>
      </w:r>
      <w:r w:rsidR="00E73408" w:rsidRPr="0044346C">
        <w:rPr>
          <w:rFonts w:cs="Times New Roman"/>
        </w:rPr>
        <w:t>i</w:t>
      </w:r>
      <w:r w:rsidR="009C48CC" w:rsidRPr="0044346C">
        <w:rPr>
          <w:rFonts w:cs="Times New Roman"/>
        </w:rPr>
        <w:t>e</w:t>
      </w:r>
      <w:r w:rsidR="00E73408" w:rsidRPr="0044346C">
        <w:rPr>
          <w:rFonts w:cs="Times New Roman"/>
        </w:rPr>
        <w:t>s</w:t>
      </w:r>
      <w:r w:rsidR="00594810" w:rsidRPr="0044346C">
        <w:rPr>
          <w:rFonts w:cs="Times New Roman"/>
        </w:rPr>
        <w:t xml:space="preserve"> of </w:t>
      </w:r>
      <w:r w:rsidR="0098747C" w:rsidRPr="0044346C">
        <w:rPr>
          <w:rFonts w:cs="Times New Roman"/>
        </w:rPr>
        <w:t xml:space="preserve">the PL </w:t>
      </w:r>
      <w:r w:rsidR="00594810" w:rsidRPr="0044346C">
        <w:rPr>
          <w:rFonts w:cs="Times New Roman"/>
        </w:rPr>
        <w:t>classes using only one column</w:t>
      </w:r>
      <w:r w:rsidR="0094193B" w:rsidRPr="0044346C">
        <w:rPr>
          <w:rFonts w:cs="Times New Roman"/>
        </w:rPr>
        <w:t xml:space="preserve">, which </w:t>
      </w:r>
      <w:r w:rsidR="0008277A" w:rsidRPr="0044346C">
        <w:rPr>
          <w:rFonts w:cs="Times New Roman"/>
        </w:rPr>
        <w:t>is</w:t>
      </w:r>
      <w:r w:rsidR="0094193B" w:rsidRPr="0044346C">
        <w:rPr>
          <w:rFonts w:cs="Times New Roman"/>
        </w:rPr>
        <w:t xml:space="preserve"> ideal f</w:t>
      </w:r>
      <w:r w:rsidR="00A22ACC" w:rsidRPr="0044346C">
        <w:rPr>
          <w:rFonts w:cs="Times New Roman"/>
        </w:rPr>
        <w:t xml:space="preserve">or our aim to pinpoint the binding </w:t>
      </w:r>
      <w:r w:rsidR="00E73408" w:rsidRPr="0044346C">
        <w:rPr>
          <w:rFonts w:cs="Times New Roman"/>
        </w:rPr>
        <w:t>form</w:t>
      </w:r>
      <w:r w:rsidR="00A22ACC" w:rsidRPr="0044346C">
        <w:rPr>
          <w:rFonts w:cs="Times New Roman"/>
        </w:rPr>
        <w:t xml:space="preserve"> of </w:t>
      </w:r>
      <w:r w:rsidR="00E73408" w:rsidRPr="0044346C">
        <w:rPr>
          <w:rFonts w:cs="Times New Roman"/>
        </w:rPr>
        <w:t xml:space="preserve">esterified </w:t>
      </w:r>
      <w:r w:rsidR="00A22ACC" w:rsidRPr="0044346C">
        <w:rPr>
          <w:rFonts w:cs="Times New Roman"/>
        </w:rPr>
        <w:t>oxylipins</w:t>
      </w:r>
      <w:r w:rsidR="009A7B02" w:rsidRPr="0044346C">
        <w:rPr>
          <w:rFonts w:cs="Times New Roman"/>
        </w:rPr>
        <w:t xml:space="preserve"> </w:t>
      </w:r>
      <w:r w:rsidR="008D4491" w:rsidRPr="0044346C">
        <w:rPr>
          <w:rFonts w:cs="Times New Roman"/>
        </w:rPr>
        <w:t>in</w:t>
      </w:r>
      <w:r w:rsidR="009A7B02" w:rsidRPr="0044346C">
        <w:rPr>
          <w:rFonts w:cs="Times New Roman"/>
        </w:rPr>
        <w:t xml:space="preserve"> major lipid </w:t>
      </w:r>
      <w:r w:rsidR="009A7B02" w:rsidRPr="0044346C">
        <w:rPr>
          <w:rFonts w:cs="Times New Roman"/>
        </w:rPr>
        <w:lastRenderedPageBreak/>
        <w:t>classes</w:t>
      </w:r>
      <w:r w:rsidR="0094193B" w:rsidRPr="0044346C">
        <w:rPr>
          <w:rFonts w:cs="Times New Roman"/>
        </w:rPr>
        <w:t>.</w:t>
      </w:r>
      <w:r w:rsidR="0065552D" w:rsidRPr="0044346C">
        <w:rPr>
          <w:rFonts w:cs="Times New Roman"/>
        </w:rPr>
        <w:t xml:space="preserve"> T</w:t>
      </w:r>
      <w:r w:rsidR="00A22ACC" w:rsidRPr="0044346C">
        <w:rPr>
          <w:rFonts w:cs="Times New Roman"/>
        </w:rPr>
        <w:t>he time</w:t>
      </w:r>
      <w:r w:rsidR="0094193B" w:rsidRPr="0044346C">
        <w:rPr>
          <w:rFonts w:cs="Times New Roman"/>
        </w:rPr>
        <w:t xml:space="preserve"> needed for</w:t>
      </w:r>
      <w:r w:rsidR="00A22ACC" w:rsidRPr="0044346C">
        <w:rPr>
          <w:rFonts w:cs="Times New Roman"/>
        </w:rPr>
        <w:t xml:space="preserve"> sample preparation </w:t>
      </w:r>
      <w:r w:rsidR="0065552D" w:rsidRPr="0044346C">
        <w:rPr>
          <w:rFonts w:cs="Times New Roman"/>
        </w:rPr>
        <w:t>is thereby short</w:t>
      </w:r>
      <w:r w:rsidR="00835882" w:rsidRPr="0044346C">
        <w:rPr>
          <w:rFonts w:cs="Times New Roman"/>
        </w:rPr>
        <w:t>,</w:t>
      </w:r>
      <w:r w:rsidR="00C25091" w:rsidRPr="0044346C">
        <w:rPr>
          <w:rFonts w:cs="Times New Roman"/>
        </w:rPr>
        <w:t xml:space="preserve"> </w:t>
      </w:r>
      <w:r w:rsidR="00D84E4C" w:rsidRPr="0044346C">
        <w:rPr>
          <w:rFonts w:cs="Times New Roman"/>
        </w:rPr>
        <w:t>reduc</w:t>
      </w:r>
      <w:r w:rsidR="0065552D" w:rsidRPr="0044346C">
        <w:rPr>
          <w:rFonts w:cs="Times New Roman"/>
        </w:rPr>
        <w:t>ing</w:t>
      </w:r>
      <w:r w:rsidR="00A22ACC" w:rsidRPr="0044346C">
        <w:rPr>
          <w:rFonts w:cs="Times New Roman"/>
        </w:rPr>
        <w:t xml:space="preserve"> the </w:t>
      </w:r>
      <w:r w:rsidR="00C25091" w:rsidRPr="0044346C">
        <w:rPr>
          <w:rFonts w:cs="Times New Roman"/>
        </w:rPr>
        <w:t xml:space="preserve">risk of </w:t>
      </w:r>
      <w:r w:rsidR="00594810" w:rsidRPr="0044346C">
        <w:rPr>
          <w:rFonts w:cs="Times New Roman"/>
        </w:rPr>
        <w:t xml:space="preserve">artificial </w:t>
      </w:r>
      <w:r w:rsidR="00C25091" w:rsidRPr="0044346C">
        <w:rPr>
          <w:rFonts w:cs="Times New Roman"/>
        </w:rPr>
        <w:t>formation and degradation</w:t>
      </w:r>
      <w:r w:rsidR="00D84E4C" w:rsidRPr="0044346C">
        <w:rPr>
          <w:rFonts w:cs="Times New Roman"/>
        </w:rPr>
        <w:t>,</w:t>
      </w:r>
      <w:r w:rsidR="00C25091" w:rsidRPr="0044346C">
        <w:rPr>
          <w:rFonts w:cs="Times New Roman"/>
        </w:rPr>
        <w:t xml:space="preserve"> which is a challenge in oxylipin analysis </w:t>
      </w:r>
      <w:r w:rsidR="009C48CC" w:rsidRPr="0044346C">
        <w:rPr>
          <w:rFonts w:cs="Times New Roman"/>
        </w:rPr>
        <w:fldChar w:fldCharType="begin">
          <w:fldData xml:space="preserve">PEVuZE5vdGU+PENpdGU+PEF1dGhvcj5TY2hlYmI8L0F1dGhvcj48WWVhcj4yMDI1PC9ZZWFyPjxS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</w:fldData>
        </w:fldChar>
      </w:r>
      <w:r w:rsidR="00C85145">
        <w:rPr>
          <w:rFonts w:cs="Times New Roman"/>
        </w:rPr>
        <w:instrText xml:space="preserve"> ADDIN EN.CITE </w:instrText>
      </w:r>
      <w:r w:rsidR="00C85145">
        <w:rPr>
          <w:rFonts w:cs="Times New Roman"/>
        </w:rPr>
        <w:fldChar w:fldCharType="begin">
          <w:fldData xml:space="preserve">PEVuZE5vdGU+PENpdGU+PEF1dGhvcj5TY2hlYmI8L0F1dGhvcj48WWVhcj4yMDI1PC9ZZWFyPjxS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</w:fldData>
        </w:fldChar>
      </w:r>
      <w:r w:rsidR="00C85145">
        <w:rPr>
          <w:rFonts w:cs="Times New Roman"/>
        </w:rPr>
        <w:instrText xml:space="preserve"> ADDIN EN.CITE.DATA </w:instrText>
      </w:r>
      <w:r w:rsidR="00C85145">
        <w:rPr>
          <w:rFonts w:cs="Times New Roman"/>
        </w:rPr>
      </w:r>
      <w:r w:rsidR="00C85145">
        <w:rPr>
          <w:rFonts w:cs="Times New Roman"/>
        </w:rPr>
        <w:fldChar w:fldCharType="end"/>
      </w:r>
      <w:r w:rsidR="009C48CC" w:rsidRPr="0044346C">
        <w:rPr>
          <w:rFonts w:cs="Times New Roman"/>
        </w:rPr>
      </w:r>
      <w:r w:rsidR="009C48CC" w:rsidRPr="0044346C">
        <w:rPr>
          <w:rFonts w:cs="Times New Roman"/>
        </w:rPr>
        <w:fldChar w:fldCharType="separate"/>
      </w:r>
      <w:r w:rsidR="00C85145">
        <w:rPr>
          <w:rFonts w:cs="Times New Roman"/>
          <w:noProof/>
        </w:rPr>
        <w:t>(36)</w:t>
      </w:r>
      <w:r w:rsidR="009C48CC" w:rsidRPr="0044346C">
        <w:rPr>
          <w:rFonts w:cs="Times New Roman"/>
        </w:rPr>
        <w:fldChar w:fldCharType="end"/>
      </w:r>
      <w:r w:rsidR="00CB479D" w:rsidRPr="0044346C">
        <w:rPr>
          <w:rFonts w:cs="Times New Roman"/>
        </w:rPr>
        <w:t>.</w:t>
      </w:r>
      <w:r w:rsidR="00C234EB" w:rsidRPr="0044346C">
        <w:rPr>
          <w:rFonts w:cs="Times New Roman"/>
        </w:rPr>
        <w:t xml:space="preserve"> </w:t>
      </w:r>
      <w:r w:rsidR="00703936">
        <w:rPr>
          <w:rFonts w:cs="Times New Roman"/>
        </w:rPr>
        <w:t>However</w:t>
      </w:r>
      <w:r w:rsidR="00BE4EC7">
        <w:rPr>
          <w:rFonts w:cs="Times New Roman"/>
        </w:rPr>
        <w:t>, low cross contamination</w:t>
      </w:r>
      <w:r w:rsidR="00407062">
        <w:rPr>
          <w:rFonts w:cs="Times New Roman"/>
        </w:rPr>
        <w:t>s</w:t>
      </w:r>
      <w:r w:rsidR="00BE4EC7">
        <w:rPr>
          <w:rFonts w:cs="Times New Roman"/>
        </w:rPr>
        <w:t xml:space="preserve"> between lipid classes, as observed for </w:t>
      </w:r>
      <w:r w:rsidR="00BE4EC7" w:rsidRPr="00291C9A">
        <w:rPr>
          <w:rFonts w:cs="Times New Roman"/>
          <w:bCs/>
        </w:rPr>
        <w:t>Chol Ester 18:1[D7]</w:t>
      </w:r>
      <w:r w:rsidR="00703936">
        <w:rPr>
          <w:rFonts w:cs="Times New Roman"/>
          <w:bCs/>
        </w:rPr>
        <w:t xml:space="preserve"> eluting with 2-4% in the other</w:t>
      </w:r>
      <w:r w:rsidR="00E04173">
        <w:rPr>
          <w:rFonts w:cs="Times New Roman"/>
          <w:bCs/>
        </w:rPr>
        <w:t xml:space="preserve"> </w:t>
      </w:r>
      <w:r w:rsidR="00703936">
        <w:rPr>
          <w:rFonts w:cs="Times New Roman"/>
          <w:bCs/>
        </w:rPr>
        <w:t>fractions</w:t>
      </w:r>
      <w:r w:rsidR="00E04173">
        <w:rPr>
          <w:rFonts w:cs="Times New Roman"/>
          <w:bCs/>
        </w:rPr>
        <w:t xml:space="preserve"> </w:t>
      </w:r>
      <w:r w:rsidR="00BE4EC7">
        <w:rPr>
          <w:rFonts w:cs="Times New Roman"/>
        </w:rPr>
        <w:t xml:space="preserve">must be taken into account when results are interpreted. </w:t>
      </w:r>
    </w:p>
    <w:p w14:paraId="0ED3A706" w14:textId="1F749E45" w:rsidR="003C45A5" w:rsidRPr="00291C9A" w:rsidRDefault="00876535" w:rsidP="00D14C0E">
      <w:pPr>
        <w:spacing w:after="0" w:line="480" w:lineRule="auto"/>
        <w:ind w:firstLine="720"/>
        <w:jc w:val="both"/>
        <w:rPr>
          <w:rFonts w:cs="Times New Roman"/>
        </w:rPr>
      </w:pPr>
      <w:r w:rsidRPr="00EC27F6">
        <w:rPr>
          <w:rFonts w:cs="Times New Roman"/>
        </w:rPr>
        <w:t xml:space="preserve">Quantification of esterified oxylipins in the different lipid fractions after hydrolysis offers better sensitivity compared to direct analysis of intact lipids. Lipid fractionation enabled the detection of </w:t>
      </w:r>
      <w:r>
        <w:rPr>
          <w:rFonts w:cs="Times New Roman"/>
        </w:rPr>
        <w:t>hydroxy-PUFAs</w:t>
      </w:r>
      <w:r w:rsidRPr="00EC27F6">
        <w:rPr>
          <w:rFonts w:cs="Times New Roman"/>
        </w:rPr>
        <w:t xml:space="preserve"> in PE, PG, and PI/PS in human plasma, which was not reported using </w:t>
      </w:r>
      <w:r>
        <w:rPr>
          <w:rFonts w:cs="Times New Roman"/>
        </w:rPr>
        <w:t>a non-targeted (</w:t>
      </w:r>
      <w:r w:rsidRPr="00EC27F6">
        <w:rPr>
          <w:rFonts w:cs="Times New Roman"/>
        </w:rPr>
        <w:t>semi-</w:t>
      </w:r>
      <w:r>
        <w:rPr>
          <w:rFonts w:cs="Times New Roman"/>
        </w:rPr>
        <w:t>quantitative)</w:t>
      </w:r>
      <w:r w:rsidRPr="00EC27F6">
        <w:rPr>
          <w:rFonts w:cs="Times New Roman"/>
        </w:rPr>
        <w:t xml:space="preserve"> LC-</w:t>
      </w:r>
      <w:r>
        <w:rPr>
          <w:rFonts w:cs="Times New Roman"/>
        </w:rPr>
        <w:t>HRMS/(</w:t>
      </w:r>
      <w:r w:rsidRPr="00EC27F6">
        <w:rPr>
          <w:rFonts w:cs="Times New Roman"/>
        </w:rPr>
        <w:t>MS</w:t>
      </w:r>
      <w:r>
        <w:rPr>
          <w:rFonts w:cs="Times New Roman"/>
        </w:rPr>
        <w:t>)</w:t>
      </w:r>
      <w:r w:rsidRPr="00EC27F6">
        <w:rPr>
          <w:rFonts w:cs="Times New Roman"/>
        </w:rPr>
        <w:t xml:space="preserve"> analysis</w:t>
      </w:r>
      <w:r w:rsidR="003C45A5" w:rsidRPr="0044346C">
        <w:rPr>
          <w:rFonts w:cs="Times New Roman"/>
        </w:rPr>
        <w:t xml:space="preserve"> </w:t>
      </w:r>
      <w:r w:rsidR="005930CB" w:rsidRPr="0044346C">
        <w:rPr>
          <w:rFonts w:cs="Times New Roman"/>
        </w:rPr>
        <w:fldChar w:fldCharType="begin">
          <w:fldData xml:space="preserve">PEVuZE5vdGU+PENpdGU+PEF1dGhvcj5DcmlzY3VvbG88L0F1dGhvcj48WWVhcj4yMDIyPC9ZZWFy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</w:fldData>
        </w:fldChar>
      </w:r>
      <w:r w:rsidR="00637D55">
        <w:rPr>
          <w:rFonts w:cs="Times New Roman"/>
        </w:rPr>
        <w:instrText xml:space="preserve"> ADDIN EN.CITE </w:instrText>
      </w:r>
      <w:r w:rsidR="00637D55">
        <w:rPr>
          <w:rFonts w:cs="Times New Roman"/>
        </w:rPr>
        <w:fldChar w:fldCharType="begin">
          <w:fldData xml:space="preserve">PEVuZE5vdGU+PENpdGU+PEF1dGhvcj5DcmlzY3VvbG88L0F1dGhvcj48WWVhcj4yMDIyPC9ZZWFy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</w:fldData>
        </w:fldChar>
      </w:r>
      <w:r w:rsidR="00637D55">
        <w:rPr>
          <w:rFonts w:cs="Times New Roman"/>
        </w:rPr>
        <w:instrText xml:space="preserve"> ADDIN EN.CITE.DATA </w:instrText>
      </w:r>
      <w:r w:rsidR="00637D55">
        <w:rPr>
          <w:rFonts w:cs="Times New Roman"/>
        </w:rPr>
      </w:r>
      <w:r w:rsidR="00637D55">
        <w:rPr>
          <w:rFonts w:cs="Times New Roman"/>
        </w:rPr>
        <w:fldChar w:fldCharType="end"/>
      </w:r>
      <w:r w:rsidR="005930CB" w:rsidRPr="0044346C">
        <w:rPr>
          <w:rFonts w:cs="Times New Roman"/>
        </w:rPr>
      </w:r>
      <w:r w:rsidR="005930CB" w:rsidRPr="0044346C">
        <w:rPr>
          <w:rFonts w:cs="Times New Roman"/>
        </w:rPr>
        <w:fldChar w:fldCharType="separate"/>
      </w:r>
      <w:r w:rsidR="00637D55">
        <w:rPr>
          <w:rFonts w:cs="Times New Roman"/>
          <w:noProof/>
        </w:rPr>
        <w:t>(16)</w:t>
      </w:r>
      <w:r w:rsidR="005930CB" w:rsidRPr="0044346C">
        <w:rPr>
          <w:rFonts w:cs="Times New Roman"/>
        </w:rPr>
        <w:fldChar w:fldCharType="end"/>
      </w:r>
      <w:r w:rsidR="003C45A5" w:rsidRPr="0044346C">
        <w:rPr>
          <w:rFonts w:cs="Times New Roman"/>
        </w:rPr>
        <w:t>.</w:t>
      </w:r>
      <w:r w:rsidR="00D87580" w:rsidRPr="0044346C">
        <w:rPr>
          <w:rFonts w:cs="Times New Roman"/>
        </w:rPr>
        <w:t xml:space="preserve"> </w:t>
      </w:r>
      <w:r>
        <w:rPr>
          <w:rFonts w:cs="Times New Roman"/>
        </w:rPr>
        <w:t>Also with a more sensitive targeted LC-MS/MS method on a triple quadrupole instrument, the detection of hydroxy-PUFAs in PLs was not possible in HEK293 cells at baseline</w:t>
      </w:r>
      <w:r w:rsidR="008538AB" w:rsidRPr="0044346C">
        <w:rPr>
          <w:rFonts w:cs="Times New Roman"/>
        </w:rPr>
        <w:t xml:space="preserve"> (19).</w:t>
      </w:r>
      <w:r w:rsidR="006E7B96" w:rsidRPr="0044346C">
        <w:rPr>
          <w:rFonts w:cs="Times New Roman"/>
        </w:rPr>
        <w:t xml:space="preserve"> </w:t>
      </w:r>
      <w:r>
        <w:rPr>
          <w:rFonts w:cs="Times New Roman"/>
        </w:rPr>
        <w:t xml:space="preserve">This may be explained by the distribution of the oxylipins across a large number of lipid classes and species (Fig. 1). For example, the detection of six hydroxy-PUFAs in the targeted LC-MS/MS oxPL method was based on 63 oxPLs with </w:t>
      </w:r>
      <w:r w:rsidRPr="00EC27F6">
        <w:rPr>
          <w:rFonts w:cs="Times New Roman"/>
        </w:rPr>
        <w:t>190</w:t>
      </w:r>
      <w:r>
        <w:rPr>
          <w:rFonts w:cs="Times New Roman"/>
        </w:rPr>
        <w:t xml:space="preserve"> </w:t>
      </w:r>
      <w:r w:rsidRPr="00EC27F6">
        <w:rPr>
          <w:rFonts w:cs="Times New Roman"/>
        </w:rPr>
        <w:t xml:space="preserve">transitions (three for each </w:t>
      </w:r>
      <w:r>
        <w:rPr>
          <w:rFonts w:cs="Times New Roman"/>
        </w:rPr>
        <w:t>ox</w:t>
      </w:r>
      <w:r w:rsidRPr="00EC27F6">
        <w:rPr>
          <w:rFonts w:cs="Times New Roman"/>
        </w:rPr>
        <w:t>PL species)</w:t>
      </w:r>
      <w:r>
        <w:rPr>
          <w:rFonts w:cs="Times New Roman"/>
        </w:rPr>
        <w:t>. The HILI</w:t>
      </w:r>
      <w:r w:rsidRPr="00291C9A">
        <w:rPr>
          <w:rFonts w:cs="Times New Roman"/>
        </w:rPr>
        <w:t xml:space="preserve">C-based fractionation approach is less specific than direct analyses but provides better sensitivity and covers more oxylipins. Only one chromatographic peak per oxylipin in each lipid fraction results, allowing a sensitive detection. Moreover, the use of authentic oxylipin standards </w:t>
      </w:r>
      <w:r w:rsidRPr="00291C9A">
        <w:rPr>
          <w:rFonts w:eastAsia="Times New Roman" w:cs="Times New Roman"/>
        </w:rPr>
        <w:t>together with a validated LC-MS/MS method</w:t>
      </w:r>
      <w:r w:rsidR="00874529" w:rsidRPr="00291C9A">
        <w:rPr>
          <w:rFonts w:eastAsia="Times New Roman" w:cs="Times New Roman"/>
        </w:rPr>
        <w:t xml:space="preserve"> </w:t>
      </w:r>
      <w:r w:rsidR="00874529" w:rsidRPr="00291C9A">
        <w:rPr>
          <w:rFonts w:cs="Times New Roman"/>
        </w:rPr>
        <w:fldChar w:fldCharType="begin">
          <w:fldData xml:space="preserve">PEVuZE5vdGU+PENpdGU+PEF1dGhvcj5IYXJ0dW5nPC9BdXRob3I+PFllYXI+MjAyMzwvWWVhcj48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</w:fldData>
        </w:fldChar>
      </w:r>
      <w:r w:rsidR="00637D55" w:rsidRPr="00291C9A">
        <w:rPr>
          <w:rFonts w:cs="Times New Roman"/>
        </w:rPr>
        <w:instrText xml:space="preserve"> ADDIN EN.CITE </w:instrText>
      </w:r>
      <w:r w:rsidR="00637D55" w:rsidRPr="00291C9A">
        <w:rPr>
          <w:rFonts w:cs="Times New Roman"/>
        </w:rPr>
        <w:fldChar w:fldCharType="begin">
          <w:fldData xml:space="preserve">PEVuZE5vdGU+PENpdGU+PEF1dGhvcj5IYXJ0dW5nPC9BdXRob3I+PFllYXI+MjAyMzwvWWVhcj48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</w:fldData>
        </w:fldChar>
      </w:r>
      <w:r w:rsidR="00637D55" w:rsidRPr="00291C9A">
        <w:rPr>
          <w:rFonts w:cs="Times New Roman"/>
        </w:rPr>
        <w:instrText xml:space="preserve"> ADDIN EN.CITE.DATA </w:instrText>
      </w:r>
      <w:r w:rsidR="00637D55" w:rsidRPr="00291C9A">
        <w:rPr>
          <w:rFonts w:cs="Times New Roman"/>
        </w:rPr>
      </w:r>
      <w:r w:rsidR="00637D55" w:rsidRPr="00291C9A">
        <w:rPr>
          <w:rFonts w:cs="Times New Roman"/>
        </w:rPr>
        <w:fldChar w:fldCharType="end"/>
      </w:r>
      <w:r w:rsidR="00874529" w:rsidRPr="00291C9A">
        <w:rPr>
          <w:rFonts w:cs="Times New Roman"/>
        </w:rPr>
      </w:r>
      <w:r w:rsidR="00874529" w:rsidRPr="00291C9A">
        <w:rPr>
          <w:rFonts w:cs="Times New Roman"/>
        </w:rPr>
        <w:fldChar w:fldCharType="separate"/>
      </w:r>
      <w:r w:rsidR="00637D55" w:rsidRPr="00291C9A">
        <w:rPr>
          <w:rFonts w:cs="Times New Roman"/>
          <w:noProof/>
        </w:rPr>
        <w:t>(23, 31-34)</w:t>
      </w:r>
      <w:r w:rsidR="00874529" w:rsidRPr="00291C9A">
        <w:rPr>
          <w:rFonts w:cs="Times New Roman"/>
        </w:rPr>
        <w:fldChar w:fldCharType="end"/>
      </w:r>
      <w:r w:rsidR="00BF0B3C" w:rsidRPr="00291C9A">
        <w:rPr>
          <w:rFonts w:cs="Times New Roman"/>
        </w:rPr>
        <w:t xml:space="preserve"> enables </w:t>
      </w:r>
      <w:r w:rsidR="00164A0E" w:rsidRPr="00291C9A">
        <w:rPr>
          <w:rFonts w:cs="Times New Roman"/>
        </w:rPr>
        <w:t>reliable</w:t>
      </w:r>
      <w:r w:rsidR="00BF0B3C" w:rsidRPr="00291C9A">
        <w:rPr>
          <w:rFonts w:cs="Times New Roman"/>
        </w:rPr>
        <w:t xml:space="preserve"> quantification.</w:t>
      </w:r>
      <w:r w:rsidR="00BF0B3C" w:rsidRPr="00291C9A" w:rsidDel="00BF0B3C">
        <w:rPr>
          <w:rFonts w:cs="Times New Roman"/>
        </w:rPr>
        <w:t xml:space="preserve"> </w:t>
      </w:r>
    </w:p>
    <w:p w14:paraId="65936732" w14:textId="6049406A" w:rsidR="00D14C0E" w:rsidRDefault="00876535" w:rsidP="00D14C0E">
      <w:pPr>
        <w:spacing w:after="0" w:line="480" w:lineRule="auto"/>
        <w:ind w:firstLine="720"/>
        <w:jc w:val="both"/>
        <w:rPr>
          <w:rFonts w:eastAsia="Times New Roman" w:cs="Times New Roman"/>
        </w:rPr>
      </w:pPr>
      <w:r w:rsidRPr="00291C9A">
        <w:rPr>
          <w:rFonts w:eastAsia="Times New Roman" w:cs="Times New Roman"/>
        </w:rPr>
        <w:t>The developed fractionation approach was applied to analyze two independent human plasma pools, including NIST SRM 1950 (Supplemental Table S9). The esterified oxylipins present in the samples were quantitatively detected following fractionation because th</w:t>
      </w:r>
      <w:r w:rsidRPr="00117A88">
        <w:rPr>
          <w:rFonts w:eastAsia="Times New Roman" w:cs="Times New Roman"/>
        </w:rPr>
        <w:t>e sum of the concentrations in the lipid fractions matched the concentration of esterified oxylipins</w:t>
      </w:r>
      <w:r>
        <w:rPr>
          <w:rFonts w:eastAsia="Times New Roman" w:cs="Times New Roman"/>
        </w:rPr>
        <w:t xml:space="preserve"> determined without fractionation</w:t>
      </w:r>
      <w:r w:rsidRPr="00117A88">
        <w:rPr>
          <w:rFonts w:eastAsia="Times New Roman" w:cs="Times New Roman"/>
        </w:rPr>
        <w:t xml:space="preserve"> (&gt;80%). Owing to that, th</w:t>
      </w:r>
      <w:r>
        <w:rPr>
          <w:rFonts w:eastAsia="Times New Roman" w:cs="Times New Roman"/>
        </w:rPr>
        <w:t>is</w:t>
      </w:r>
      <w:r w:rsidRPr="00117A88">
        <w:rPr>
          <w:rFonts w:eastAsia="Times New Roman" w:cs="Times New Roman"/>
        </w:rPr>
        <w:t xml:space="preserve"> approach allows to quantitatively determine the amount of oxylipins bound in nL</w:t>
      </w:r>
      <w:r>
        <w:rPr>
          <w:rFonts w:eastAsia="Times New Roman" w:cs="Times New Roman"/>
        </w:rPr>
        <w:t>s</w:t>
      </w:r>
      <w:r w:rsidRPr="00117A88">
        <w:rPr>
          <w:rFonts w:eastAsia="Times New Roman" w:cs="Times New Roman"/>
        </w:rPr>
        <w:t xml:space="preserve"> and </w:t>
      </w:r>
      <w:r w:rsidRPr="009D333E">
        <w:rPr>
          <w:rFonts w:eastAsia="Times New Roman" w:cs="Times New Roman"/>
        </w:rPr>
        <w:t>different PL classes in human plasma. Earlier SPE-based studies only enabled the differentiation of esterified oxylipins between nLs and PLs</w:t>
      </w:r>
      <w:r w:rsidR="002C7F4C" w:rsidRPr="0044346C">
        <w:rPr>
          <w:rFonts w:eastAsia="Times New Roman" w:cs="Times New Roman"/>
        </w:rPr>
        <w:t xml:space="preserve"> </w:t>
      </w:r>
      <w:r w:rsidR="002C7F4C" w:rsidRPr="0044346C">
        <w:rPr>
          <w:rFonts w:eastAsia="Times New Roman" w:cs="Times New Roman"/>
        </w:rPr>
        <w:fldChar w:fldCharType="begin">
          <w:fldData xml:space="preserve">PEVuZE5vdGU+PENpdGU+PEF1dGhvcj5PdG9raTwvQXV0aG9yPjxZZWFyPjIwMjA8L1llYXI+PFJl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</w:fldData>
        </w:fldChar>
      </w:r>
      <w:r w:rsidR="00C85145">
        <w:rPr>
          <w:rFonts w:eastAsia="Times New Roman" w:cs="Times New Roman"/>
        </w:rPr>
        <w:instrText xml:space="preserve"> ADDIN EN.CITE </w:instrText>
      </w:r>
      <w:r w:rsidR="00C85145">
        <w:rPr>
          <w:rFonts w:eastAsia="Times New Roman" w:cs="Times New Roman"/>
        </w:rPr>
        <w:fldChar w:fldCharType="begin">
          <w:fldData xml:space="preserve">PEVuZE5vdGU+PENpdGU+PEF1dGhvcj5PdG9raTwvQXV0aG9yPjxZZWFyPjIwMjA8L1llYXI+PFJl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</w:fldData>
        </w:fldChar>
      </w:r>
      <w:r w:rsidR="00C85145">
        <w:rPr>
          <w:rFonts w:eastAsia="Times New Roman" w:cs="Times New Roman"/>
        </w:rPr>
        <w:instrText xml:space="preserve"> ADDIN EN.CITE.DATA </w:instrText>
      </w:r>
      <w:r w:rsidR="00C85145">
        <w:rPr>
          <w:rFonts w:eastAsia="Times New Roman" w:cs="Times New Roman"/>
        </w:rPr>
      </w:r>
      <w:r w:rsidR="00C85145">
        <w:rPr>
          <w:rFonts w:eastAsia="Times New Roman" w:cs="Times New Roman"/>
        </w:rPr>
        <w:fldChar w:fldCharType="end"/>
      </w:r>
      <w:r w:rsidR="002C7F4C" w:rsidRPr="0044346C">
        <w:rPr>
          <w:rFonts w:eastAsia="Times New Roman" w:cs="Times New Roman"/>
        </w:rPr>
      </w:r>
      <w:r w:rsidR="002C7F4C" w:rsidRPr="0044346C">
        <w:rPr>
          <w:rFonts w:eastAsia="Times New Roman" w:cs="Times New Roman"/>
        </w:rPr>
        <w:fldChar w:fldCharType="separate"/>
      </w:r>
      <w:r w:rsidR="00C85145">
        <w:rPr>
          <w:rFonts w:eastAsia="Times New Roman" w:cs="Times New Roman"/>
          <w:noProof/>
        </w:rPr>
        <w:t>(29, 53)</w:t>
      </w:r>
      <w:r w:rsidR="002C7F4C" w:rsidRPr="0044346C">
        <w:rPr>
          <w:rFonts w:eastAsia="Times New Roman" w:cs="Times New Roman"/>
        </w:rPr>
        <w:fldChar w:fldCharType="end"/>
      </w:r>
      <w:r w:rsidR="0077096C" w:rsidRPr="0044346C">
        <w:rPr>
          <w:rFonts w:eastAsia="Times New Roman" w:cs="Times New Roman"/>
        </w:rPr>
        <w:t>.</w:t>
      </w:r>
      <w:r w:rsidR="004F366C" w:rsidRPr="0044346C">
        <w:rPr>
          <w:rFonts w:eastAsia="Times New Roman" w:cs="Times New Roman"/>
        </w:rPr>
        <w:t xml:space="preserve"> </w:t>
      </w:r>
      <w:r w:rsidRPr="009D333E">
        <w:rPr>
          <w:rFonts w:eastAsia="Times New Roman" w:cs="Times New Roman"/>
        </w:rPr>
        <w:t xml:space="preserve">Watanabe </w:t>
      </w:r>
      <w:r w:rsidRPr="009D333E">
        <w:rPr>
          <w:rFonts w:eastAsia="Times New Roman" w:cs="Times New Roman"/>
          <w:i/>
          <w:iCs/>
        </w:rPr>
        <w:t>et al.</w:t>
      </w:r>
      <w:r w:rsidRPr="009D333E">
        <w:rPr>
          <w:rFonts w:eastAsia="Times New Roman" w:cs="Times New Roman"/>
        </w:rPr>
        <w:t xml:space="preserve"> investigated the distribution of endogenous epoxy-PUFAs in rat plasma and found that 37% of 11(12)-EpETrE was bound in nLs and 67% in PLs, which is comparable to the distribution of HETEs in human plasma (Fig. 4)</w:t>
      </w:r>
      <w:r w:rsidR="00AD31BD" w:rsidRPr="0044346C">
        <w:rPr>
          <w:rFonts w:eastAsia="Times New Roman" w:cs="Times New Roman"/>
        </w:rPr>
        <w:t> </w:t>
      </w:r>
      <w:r w:rsidR="005E32AA" w:rsidRPr="0044346C">
        <w:rPr>
          <w:rFonts w:eastAsia="Times New Roman" w:cs="Times New Roman"/>
        </w:rPr>
        <w:fldChar w:fldCharType="begin">
          <w:fldData xml:space="preserve">PEVuZE5vdGU+PENpdGU+PEF1dGhvcj5XYXRhbmFiZTwvQXV0aG9yPjxZZWFyPjIwMjQ8L1llYXI+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</w:fldData>
        </w:fldChar>
      </w:r>
      <w:r w:rsidR="00637D55">
        <w:rPr>
          <w:rFonts w:eastAsia="Times New Roman" w:cs="Times New Roman"/>
        </w:rPr>
        <w:instrText xml:space="preserve"> ADDIN EN.CITE </w:instrText>
      </w:r>
      <w:r w:rsidR="00637D55">
        <w:rPr>
          <w:rFonts w:eastAsia="Times New Roman" w:cs="Times New Roman"/>
        </w:rPr>
        <w:fldChar w:fldCharType="begin">
          <w:fldData xml:space="preserve">PEVuZE5vdGU+PENpdGU+PEF1dGhvcj5XYXRhbmFiZTwvQXV0aG9yPjxZZWFyPjIwMjQ8L1llYXI+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</w:fldData>
        </w:fldChar>
      </w:r>
      <w:r w:rsidR="00637D55">
        <w:rPr>
          <w:rFonts w:eastAsia="Times New Roman" w:cs="Times New Roman"/>
        </w:rPr>
        <w:instrText xml:space="preserve"> ADDIN EN.CITE.DATA </w:instrText>
      </w:r>
      <w:r w:rsidR="00637D55">
        <w:rPr>
          <w:rFonts w:eastAsia="Times New Roman" w:cs="Times New Roman"/>
        </w:rPr>
      </w:r>
      <w:r w:rsidR="00637D55">
        <w:rPr>
          <w:rFonts w:eastAsia="Times New Roman" w:cs="Times New Roman"/>
        </w:rPr>
        <w:fldChar w:fldCharType="end"/>
      </w:r>
      <w:r w:rsidR="005E32AA" w:rsidRPr="0044346C">
        <w:rPr>
          <w:rFonts w:eastAsia="Times New Roman" w:cs="Times New Roman"/>
        </w:rPr>
      </w:r>
      <w:r w:rsidR="005E32AA" w:rsidRPr="0044346C">
        <w:rPr>
          <w:rFonts w:eastAsia="Times New Roman" w:cs="Times New Roman"/>
        </w:rPr>
        <w:fldChar w:fldCharType="separate"/>
      </w:r>
      <w:r w:rsidR="00637D55">
        <w:rPr>
          <w:rFonts w:eastAsia="Times New Roman" w:cs="Times New Roman"/>
          <w:noProof/>
        </w:rPr>
        <w:t>(29)</w:t>
      </w:r>
      <w:r w:rsidR="005E32AA" w:rsidRPr="0044346C">
        <w:rPr>
          <w:rFonts w:eastAsia="Times New Roman" w:cs="Times New Roman"/>
        </w:rPr>
        <w:fldChar w:fldCharType="end"/>
      </w:r>
      <w:r w:rsidR="00202DD0" w:rsidRPr="0044346C">
        <w:rPr>
          <w:rFonts w:eastAsia="Times New Roman" w:cs="Times New Roman"/>
        </w:rPr>
        <w:t>.</w:t>
      </w:r>
      <w:r w:rsidR="005E04CF" w:rsidRPr="0044346C">
        <w:rPr>
          <w:rFonts w:eastAsia="Times New Roman" w:cs="Times New Roman"/>
        </w:rPr>
        <w:t xml:space="preserve"> </w:t>
      </w:r>
    </w:p>
    <w:p w14:paraId="05EC0C3F" w14:textId="40526587" w:rsidR="00D14C0E" w:rsidRDefault="00876535" w:rsidP="00D14C0E">
      <w:pPr>
        <w:spacing w:after="0" w:line="480" w:lineRule="auto"/>
        <w:ind w:firstLine="720"/>
        <w:jc w:val="both"/>
        <w:rPr>
          <w:rFonts w:eastAsia="Times New Roman" w:cs="Times New Roman"/>
        </w:rPr>
      </w:pPr>
      <w:r w:rsidRPr="009D333E">
        <w:rPr>
          <w:rFonts w:eastAsia="Times New Roman" w:cs="Times New Roman"/>
        </w:rPr>
        <w:t xml:space="preserve">Regarding the binding form of hydroxy-PUFAs in plasma, we found striking precursor-dependent differences (Fig. 4). Oxylipins derived from LA and ALA were preferably bound in nLs. </w:t>
      </w:r>
      <w:r w:rsidRPr="009D333E">
        <w:rPr>
          <w:rFonts w:eastAsia="Times New Roman" w:cs="Times New Roman"/>
        </w:rPr>
        <w:lastRenderedPageBreak/>
        <w:t>This is consistent with studies investigating oxidized lipids directly. Here, the majority of oxidized LA and ALA was found in nLs</w:t>
      </w:r>
      <w:r w:rsidR="0065552D" w:rsidRPr="0044346C">
        <w:rPr>
          <w:rFonts w:eastAsia="Times New Roman" w:cs="Times New Roman"/>
        </w:rPr>
        <w:t xml:space="preserve"> </w:t>
      </w:r>
      <w:r w:rsidR="008D4491" w:rsidRPr="0044346C">
        <w:rPr>
          <w:rFonts w:eastAsia="Times New Roman" w:cs="Times New Roman"/>
        </w:rPr>
        <w:fldChar w:fldCharType="begin">
          <w:fldData xml:space="preserve">PEVuZE5vdGU+PENpdGU+PEF1dGhvcj5DcmlzY3VvbG88L0F1dGhvcj48WWVhcj4yMDIyPC9ZZWFy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</w:fldData>
        </w:fldChar>
      </w:r>
      <w:r w:rsidR="00637D55">
        <w:rPr>
          <w:rFonts w:eastAsia="Times New Roman" w:cs="Times New Roman"/>
        </w:rPr>
        <w:instrText xml:space="preserve"> ADDIN EN.CITE </w:instrText>
      </w:r>
      <w:r w:rsidR="00637D55">
        <w:rPr>
          <w:rFonts w:eastAsia="Times New Roman" w:cs="Times New Roman"/>
        </w:rPr>
        <w:fldChar w:fldCharType="begin">
          <w:fldData xml:space="preserve">PEVuZE5vdGU+PENpdGU+PEF1dGhvcj5DcmlzY3VvbG88L0F1dGhvcj48WWVhcj4yMDIyPC9ZZWFy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</w:fldData>
        </w:fldChar>
      </w:r>
      <w:r w:rsidR="00637D55">
        <w:rPr>
          <w:rFonts w:eastAsia="Times New Roman" w:cs="Times New Roman"/>
        </w:rPr>
        <w:instrText xml:space="preserve"> ADDIN EN.CITE.DATA </w:instrText>
      </w:r>
      <w:r w:rsidR="00637D55">
        <w:rPr>
          <w:rFonts w:eastAsia="Times New Roman" w:cs="Times New Roman"/>
        </w:rPr>
      </w:r>
      <w:r w:rsidR="00637D55">
        <w:rPr>
          <w:rFonts w:eastAsia="Times New Roman" w:cs="Times New Roman"/>
        </w:rPr>
        <w:fldChar w:fldCharType="end"/>
      </w:r>
      <w:r w:rsidR="008D4491" w:rsidRPr="0044346C">
        <w:rPr>
          <w:rFonts w:eastAsia="Times New Roman" w:cs="Times New Roman"/>
        </w:rPr>
      </w:r>
      <w:r w:rsidR="008D4491" w:rsidRPr="0044346C">
        <w:rPr>
          <w:rFonts w:eastAsia="Times New Roman" w:cs="Times New Roman"/>
        </w:rPr>
        <w:fldChar w:fldCharType="separate"/>
      </w:r>
      <w:r w:rsidR="00637D55">
        <w:rPr>
          <w:rFonts w:eastAsia="Times New Roman" w:cs="Times New Roman"/>
          <w:noProof/>
        </w:rPr>
        <w:t>(16)</w:t>
      </w:r>
      <w:r w:rsidR="008D4491" w:rsidRPr="0044346C">
        <w:rPr>
          <w:rFonts w:eastAsia="Times New Roman" w:cs="Times New Roman"/>
        </w:rPr>
        <w:fldChar w:fldCharType="end"/>
      </w:r>
      <w:r w:rsidR="00361128" w:rsidRPr="0044346C">
        <w:rPr>
          <w:rFonts w:eastAsia="Times New Roman" w:cs="Times New Roman"/>
        </w:rPr>
        <w:t xml:space="preserve">. </w:t>
      </w:r>
    </w:p>
    <w:p w14:paraId="0EAAB14D" w14:textId="5DFAD0DF" w:rsidR="00D14C0E" w:rsidRDefault="00876535" w:rsidP="00D14C0E">
      <w:pPr>
        <w:spacing w:after="0" w:line="480" w:lineRule="auto"/>
        <w:ind w:firstLine="720"/>
        <w:jc w:val="both"/>
        <w:rPr>
          <w:rFonts w:eastAsia="Times New Roman" w:cs="Times New Roman"/>
        </w:rPr>
      </w:pPr>
      <w:r w:rsidRPr="009D333E">
        <w:rPr>
          <w:rFonts w:eastAsia="Times New Roman" w:cs="Times New Roman"/>
        </w:rPr>
        <w:t>In the Western Diet, which includes high amounts of LA-rich vegetable oils, the consumption of LA (up to 29 </w:t>
      </w:r>
      <w:r w:rsidRPr="009D333E">
        <w:t>g/day</w:t>
      </w:r>
      <w:r w:rsidRPr="009D333E">
        <w:rPr>
          <w:rFonts w:eastAsia="Times New Roman" w:cs="Times New Roman"/>
        </w:rPr>
        <w:t xml:space="preserve">) </w:t>
      </w:r>
      <w:r w:rsidRPr="009D333E">
        <w:rPr>
          <w:rFonts w:eastAsia="Times New Roman" w:cs="Times New Roman"/>
        </w:rPr>
        <w:fldChar w:fldCharType="begin"/>
      </w:r>
      <w:r w:rsidR="00C85145">
        <w:rPr>
          <w:rFonts w:eastAsia="Times New Roman" w:cs="Times New Roman"/>
        </w:rPr>
        <w:instrText xml:space="preserve"> ADDIN EN.CITE &lt;EndNote&gt;&lt;Cite&gt;&lt;Author&gt;Mercola&lt;/Author&gt;&lt;Year&gt;2023&lt;/Year&gt;&lt;RecNum&gt;281&lt;/RecNum&gt;&lt;DisplayText&gt;(54)&lt;/DisplayText&gt;&lt;record&gt;&lt;rec-number&gt;281&lt;/rec-number&gt;&lt;foreign-keys&gt;&lt;key app="EN" db-id="d095td20k590ewesasxp02pxfvveafrxxpa9" timestamp="1753540923"&gt;281&lt;/key&gt;&lt;/foreign-keys&gt;&lt;ref-type name="Journal Article"&gt;17&lt;/ref-type&gt;&lt;contributors&gt;&lt;authors&gt;&lt;author&gt;Mercola, J.&lt;/author&gt;&lt;author&gt;D&amp;apos;Adamo, C. R.&lt;/author&gt;&lt;/authors&gt;&lt;/contributors&gt;&lt;auth-address&gt;Nat Hlth Partners LLC, 125 SW 3rd Pl, Cape Coral, FL 33991 USA&amp;#xD;Univ Maryland, Sch Med, Ctr Integrat Med, Dept Family &amp;amp; Community Med, Baltimore, MD 21201 USA&lt;/auth-address&gt;&lt;titles&gt;&lt;title&gt;Linoleic Acid: A Narrative Review of the Effects of Increased Intake in the Standard American Diet and Associations with Chronic Disease&lt;/title&gt;&lt;secondary-title&gt;Nutrients&lt;/secondary-title&gt;&lt;alt-title&gt;Nutrients&lt;/alt-title&gt;&lt;/titles&gt;&lt;periodical&gt;&lt;full-title&gt;Nutrients&lt;/full-title&gt;&lt;/periodical&gt;&lt;alt-periodical&gt;&lt;full-title&gt;Nutrients&lt;/full-title&gt;&lt;/alt-periodical&gt;&lt;volume&gt;15&lt;/volume&gt;&lt;number&gt;14&lt;/number&gt;&lt;keywords&gt;&lt;keyword&gt;linoleic acid (la)&lt;/keyword&gt;&lt;keyword&gt;seed oils&lt;/keyword&gt;&lt;keyword&gt;cardiolipin&lt;/keyword&gt;&lt;keyword&gt;oxidized linoleic acid metabolites (oxlams)&lt;/keyword&gt;&lt;keyword&gt;4-hydroxynonenal (hne)&lt;/keyword&gt;&lt;keyword&gt;omega-3&lt;/keyword&gt;&lt;keyword&gt;omega-6&lt;/keyword&gt;&lt;keyword&gt;polyunsaturated fatty-acids&lt;/keyword&gt;&lt;keyword&gt;low-density-lipoprotein&lt;/keyword&gt;&lt;keyword&gt;coronary-heart-disease&lt;/keyword&gt;&lt;keyword&gt;adipose-tissue&lt;/keyword&gt;&lt;keyword&gt;human-milk&lt;/keyword&gt;&lt;keyword&gt;eicosapentaenoic acid&lt;/keyword&gt;&lt;keyword&gt;docosahexaenoic acid&lt;/keyword&gt;&lt;keyword&gt;lipid-peroxidation&lt;/keyword&gt;&lt;keyword&gt;vegetable-oils&lt;/keyword&gt;&lt;keyword&gt;vitamin-a&lt;/keyword&gt;&lt;/keywords&gt;&lt;dates&gt;&lt;year&gt;2023&lt;/year&gt;&lt;pub-dates&gt;&lt;date&gt;Jul&lt;/date&gt;&lt;/pub-dates&gt;&lt;/dates&gt;&lt;accession-num&gt;WOS:001036518100001&lt;/accession-num&gt;&lt;urls&gt;&lt;related-urls&gt;&lt;url&gt;&amp;lt;Go to ISI&amp;gt;://WOS:001036518100001&lt;/url&gt;&lt;/related-urls&gt;&lt;/urls&gt;&lt;electronic-resource-num&gt;ARTN 3129&amp;#xD;10.3390/nu15143129&lt;/electronic-resource-num&gt;&lt;language&gt;English&lt;/language&gt;&lt;/record&gt;&lt;/Cite&gt;&lt;/EndNote&gt;</w:instrText>
      </w:r>
      <w:r w:rsidRPr="009D333E">
        <w:rPr>
          <w:rFonts w:eastAsia="Times New Roman" w:cs="Times New Roman"/>
        </w:rPr>
        <w:fldChar w:fldCharType="separate"/>
      </w:r>
      <w:r w:rsidR="00C85145">
        <w:rPr>
          <w:rFonts w:eastAsia="Times New Roman" w:cs="Times New Roman"/>
          <w:noProof/>
        </w:rPr>
        <w:t>(54)</w:t>
      </w:r>
      <w:r w:rsidRPr="009D333E">
        <w:rPr>
          <w:rFonts w:eastAsia="Times New Roman" w:cs="Times New Roman"/>
        </w:rPr>
        <w:fldChar w:fldCharType="end"/>
      </w:r>
      <w:r w:rsidRPr="009D333E">
        <w:rPr>
          <w:rFonts w:eastAsia="Times New Roman" w:cs="Times New Roman"/>
        </w:rPr>
        <w:t xml:space="preserve"> </w:t>
      </w:r>
      <w:r w:rsidR="0097629F" w:rsidRPr="0044346C">
        <w:rPr>
          <w:rFonts w:eastAsia="Times New Roman" w:cs="Times New Roman"/>
        </w:rPr>
        <w:t xml:space="preserve">and ALA </w:t>
      </w:r>
      <w:r w:rsidR="008A03B1" w:rsidRPr="0044346C">
        <w:rPr>
          <w:rFonts w:eastAsia="Times New Roman" w:cs="Times New Roman"/>
        </w:rPr>
        <w:t xml:space="preserve">(up to 2.3 g/day) </w:t>
      </w:r>
      <w:r w:rsidR="008A03B1" w:rsidRPr="0044346C">
        <w:rPr>
          <w:rFonts w:eastAsia="Times New Roman" w:cs="Times New Roman"/>
        </w:rPr>
        <w:fldChar w:fldCharType="begin">
          <w:fldData xml:space="preserve">PEVuZE5vdGU+PENpdGU+PEF1dGhvcj5CYWtlcjwvQXV0aG9yPjxZZWFyPjIwMTY8L1llYXI+PFJl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</w:fldData>
        </w:fldChar>
      </w:r>
      <w:r w:rsidR="00C85145">
        <w:rPr>
          <w:rFonts w:eastAsia="Times New Roman" w:cs="Times New Roman"/>
        </w:rPr>
        <w:instrText xml:space="preserve"> ADDIN EN.CITE </w:instrText>
      </w:r>
      <w:r w:rsidR="00C85145">
        <w:rPr>
          <w:rFonts w:eastAsia="Times New Roman" w:cs="Times New Roman"/>
        </w:rPr>
        <w:fldChar w:fldCharType="begin">
          <w:fldData xml:space="preserve">PEVuZE5vdGU+PENpdGU+PEF1dGhvcj5CYWtlcjwvQXV0aG9yPjxZZWFyPjIwMTY8L1llYXI+PFJl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</w:fldData>
        </w:fldChar>
      </w:r>
      <w:r w:rsidR="00C85145">
        <w:rPr>
          <w:rFonts w:eastAsia="Times New Roman" w:cs="Times New Roman"/>
        </w:rPr>
        <w:instrText xml:space="preserve"> ADDIN EN.CITE.DATA </w:instrText>
      </w:r>
      <w:r w:rsidR="00C85145">
        <w:rPr>
          <w:rFonts w:eastAsia="Times New Roman" w:cs="Times New Roman"/>
        </w:rPr>
      </w:r>
      <w:r w:rsidR="00C85145">
        <w:rPr>
          <w:rFonts w:eastAsia="Times New Roman" w:cs="Times New Roman"/>
        </w:rPr>
        <w:fldChar w:fldCharType="end"/>
      </w:r>
      <w:r w:rsidR="008A03B1" w:rsidRPr="0044346C">
        <w:rPr>
          <w:rFonts w:eastAsia="Times New Roman" w:cs="Times New Roman"/>
        </w:rPr>
      </w:r>
      <w:r w:rsidR="008A03B1" w:rsidRPr="0044346C">
        <w:rPr>
          <w:rFonts w:eastAsia="Times New Roman" w:cs="Times New Roman"/>
        </w:rPr>
        <w:fldChar w:fldCharType="separate"/>
      </w:r>
      <w:r w:rsidR="00C85145">
        <w:rPr>
          <w:rFonts w:eastAsia="Times New Roman" w:cs="Times New Roman"/>
          <w:noProof/>
        </w:rPr>
        <w:t>(55)</w:t>
      </w:r>
      <w:r w:rsidR="008A03B1" w:rsidRPr="0044346C">
        <w:rPr>
          <w:rFonts w:eastAsia="Times New Roman" w:cs="Times New Roman"/>
        </w:rPr>
        <w:fldChar w:fldCharType="end"/>
      </w:r>
      <w:r w:rsidR="008A03B1" w:rsidRPr="0044346C">
        <w:rPr>
          <w:rFonts w:eastAsia="Times New Roman" w:cs="Times New Roman"/>
        </w:rPr>
        <w:t xml:space="preserve"> </w:t>
      </w:r>
      <w:r w:rsidRPr="009D333E">
        <w:rPr>
          <w:rFonts w:eastAsia="Times New Roman" w:cs="Times New Roman"/>
        </w:rPr>
        <w:t>is much higher compared to the intake of ARA</w:t>
      </w:r>
      <w:r w:rsidR="008A03B1" w:rsidRPr="0044346C">
        <w:rPr>
          <w:rFonts w:eastAsia="Times New Roman" w:cs="Times New Roman"/>
        </w:rPr>
        <w:t xml:space="preserve"> (up to </w:t>
      </w:r>
      <w:r w:rsidR="00CB479D" w:rsidRPr="0044346C">
        <w:rPr>
          <w:rFonts w:eastAsia="Times New Roman" w:cs="Times New Roman"/>
        </w:rPr>
        <w:t>0.</w:t>
      </w:r>
      <w:r w:rsidR="008A03B1" w:rsidRPr="0044346C">
        <w:rPr>
          <w:rFonts w:eastAsia="Times New Roman" w:cs="Times New Roman"/>
        </w:rPr>
        <w:t>3</w:t>
      </w:r>
      <w:r w:rsidR="00CB479D" w:rsidRPr="0044346C">
        <w:rPr>
          <w:rFonts w:eastAsia="Times New Roman" w:cs="Times New Roman"/>
        </w:rPr>
        <w:t>5</w:t>
      </w:r>
      <w:r w:rsidR="008A03B1" w:rsidRPr="0044346C">
        <w:rPr>
          <w:rFonts w:eastAsia="Times New Roman" w:cs="Times New Roman"/>
        </w:rPr>
        <w:t xml:space="preserve"> g/day) </w:t>
      </w:r>
      <w:r w:rsidR="008A03B1" w:rsidRPr="0044346C">
        <w:rPr>
          <w:rFonts w:eastAsia="Times New Roman" w:cs="Times New Roman"/>
        </w:rPr>
        <w:fldChar w:fldCharType="begin"/>
      </w:r>
      <w:r w:rsidR="00C85145">
        <w:rPr>
          <w:rFonts w:eastAsia="Times New Roman" w:cs="Times New Roman"/>
        </w:rPr>
        <w:instrText xml:space="preserve"> ADDIN EN.CITE &lt;EndNote&gt;&lt;Cite&gt;&lt;Author&gt;Kawashima&lt;/Author&gt;&lt;Year&gt;2019&lt;/Year&gt;&lt;RecNum&gt;283&lt;/RecNum&gt;&lt;DisplayText&gt;(56)&lt;/DisplayText&gt;&lt;record&gt;&lt;rec-number&gt;283&lt;/rec-number&gt;&lt;foreign-keys&gt;&lt;key app="EN" db-id="d095td20k590ewesasxp02pxfvveafrxxpa9" timestamp="1753541091"&gt;283&lt;/key&gt;&lt;/foreign-keys&gt;&lt;ref-type name="Journal Article"&gt;17&lt;/ref-type&gt;&lt;contributors&gt;&lt;authors&gt;&lt;author&gt;Kawashima, H.&lt;/author&gt;&lt;/authors&gt;&lt;/contributors&gt;&lt;auth-address&gt;Suntory Global Innovat Ctr Ltd, Res Inst, 8-1-1 Seikadai, Kyoto 6190284, Japan&lt;/auth-address&gt;&lt;titles&gt;&lt;title&gt;Intake of arachidonic acid-containing lipids in adult humans: dietary surveys and clinical trials&lt;/title&gt;&lt;secondary-title&gt;Lipids in Health and Disease&lt;/secondary-title&gt;&lt;alt-title&gt;Lipids Health Dis&lt;/alt-title&gt;&lt;/titles&gt;&lt;alt-periodical&gt;&lt;full-title&gt;Lipids Health Dis&lt;/full-title&gt;&lt;/alt-periodical&gt;&lt;volume&gt;18&lt;/volume&gt;&lt;keywords&gt;&lt;keyword&gt;arachidonic acid&lt;/keyword&gt;&lt;keyword&gt;dietary survey&lt;/keyword&gt;&lt;keyword&gt;docosahexaenoic acid&lt;/keyword&gt;&lt;keyword&gt;eicosapentaenoic acid&lt;/keyword&gt;&lt;keyword&gt;long-chain polyunsaturated fatty acid&lt;/keyword&gt;&lt;keyword&gt;polyunsaturated fatty-acids&lt;/keyword&gt;&lt;keyword&gt;fungus mortierella-alpina&lt;/keyword&gt;&lt;keyword&gt;long-chain n-3&lt;/keyword&gt;&lt;keyword&gt;docosahexaenoic acid&lt;/keyword&gt;&lt;keyword&gt;colorectal-cancer&lt;/keyword&gt;&lt;keyword&gt;plasma-concentrations&lt;/keyword&gt;&lt;keyword&gt;food sources&lt;/keyword&gt;&lt;keyword&gt;breast-milk&lt;/keyword&gt;&lt;keyword&gt;blood-cell&lt;/keyword&gt;&lt;keyword&gt;supplementation&lt;/keyword&gt;&lt;/keywords&gt;&lt;dates&gt;&lt;year&gt;2019&lt;/year&gt;&lt;pub-dates&gt;&lt;date&gt;Apr 16&lt;/date&gt;&lt;/pub-dates&gt;&lt;/dates&gt;&lt;accession-num&gt;WOS:000464897000002&lt;/accession-num&gt;&lt;urls&gt;&lt;related-urls&gt;&lt;url&gt;&amp;lt;Go to ISI&amp;gt;://WOS:000464897000002&lt;/url&gt;&lt;/related-urls&gt;&lt;/urls&gt;&lt;electronic-resource-num&gt;ARTN 101&amp;#xD;10.1186/s12944-019-1039-y&lt;/electronic-resource-num&gt;&lt;language&gt;English&lt;/language&gt;&lt;/record&gt;&lt;/Cite&gt;&lt;/EndNote&gt;</w:instrText>
      </w:r>
      <w:r w:rsidR="008A03B1" w:rsidRPr="0044346C">
        <w:rPr>
          <w:rFonts w:eastAsia="Times New Roman" w:cs="Times New Roman"/>
        </w:rPr>
        <w:fldChar w:fldCharType="separate"/>
      </w:r>
      <w:r w:rsidR="00C85145">
        <w:rPr>
          <w:rFonts w:eastAsia="Times New Roman" w:cs="Times New Roman"/>
          <w:noProof/>
        </w:rPr>
        <w:t>(56)</w:t>
      </w:r>
      <w:r w:rsidR="008A03B1" w:rsidRPr="0044346C">
        <w:rPr>
          <w:rFonts w:eastAsia="Times New Roman" w:cs="Times New Roman"/>
        </w:rPr>
        <w:fldChar w:fldCharType="end"/>
      </w:r>
      <w:r w:rsidR="0097629F" w:rsidRPr="0044346C">
        <w:rPr>
          <w:rFonts w:eastAsia="Times New Roman" w:cs="Times New Roman"/>
        </w:rPr>
        <w:t xml:space="preserve"> and DHA</w:t>
      </w:r>
      <w:r w:rsidR="001B5EA4" w:rsidRPr="0044346C">
        <w:rPr>
          <w:rFonts w:eastAsia="Times New Roman" w:cs="Times New Roman"/>
        </w:rPr>
        <w:t xml:space="preserve"> (</w:t>
      </w:r>
      <w:r w:rsidR="008A03B1" w:rsidRPr="0044346C">
        <w:rPr>
          <w:rFonts w:eastAsia="Times New Roman" w:cs="Times New Roman"/>
        </w:rPr>
        <w:t>up to</w:t>
      </w:r>
      <w:r w:rsidR="001B5EA4" w:rsidRPr="0044346C">
        <w:rPr>
          <w:rFonts w:eastAsia="Times New Roman" w:cs="Times New Roman"/>
        </w:rPr>
        <w:t xml:space="preserve"> </w:t>
      </w:r>
      <w:r w:rsidR="00203952" w:rsidRPr="0044346C">
        <w:rPr>
          <w:rFonts w:eastAsia="Times New Roman" w:cs="Times New Roman"/>
        </w:rPr>
        <w:t>0.</w:t>
      </w:r>
      <w:r w:rsidR="001B5EA4" w:rsidRPr="0044346C">
        <w:rPr>
          <w:rFonts w:eastAsia="Times New Roman" w:cs="Times New Roman"/>
        </w:rPr>
        <w:t>50 g/day)</w:t>
      </w:r>
      <w:r w:rsidR="008A03B1" w:rsidRPr="0044346C">
        <w:rPr>
          <w:rFonts w:eastAsia="Times New Roman" w:cs="Times New Roman"/>
        </w:rPr>
        <w:t xml:space="preserve"> </w:t>
      </w:r>
      <w:r w:rsidR="008A03B1" w:rsidRPr="0044346C">
        <w:rPr>
          <w:rFonts w:eastAsia="Times New Roman" w:cs="Times New Roman"/>
        </w:rPr>
        <w:fldChar w:fldCharType="begin"/>
      </w:r>
      <w:r w:rsidR="00C85145">
        <w:rPr>
          <w:rFonts w:eastAsia="Times New Roman" w:cs="Times New Roman"/>
        </w:rPr>
        <w:instrText xml:space="preserve"> ADDIN EN.CITE &lt;EndNote&gt;&lt;Cite&gt;&lt;Author&gt;Forsyth&lt;/Author&gt;&lt;Year&gt;2016&lt;/Year&gt;&lt;RecNum&gt;284&lt;/RecNum&gt;&lt;DisplayText&gt;(57)&lt;/DisplayText&gt;&lt;record&gt;&lt;rec-number&gt;284&lt;/rec-number&gt;&lt;foreign-keys&gt;&lt;key app="EN" db-id="d095td20k590ewesasxp02pxfvveafrxxpa9" timestamp="1753541111"&gt;284&lt;/key&gt;&lt;/foreign-keys&gt;&lt;ref-type name="Journal Article"&gt;17&lt;/ref-type&gt;&lt;contributors&gt;&lt;authors&gt;&lt;author&gt;Forsyth, S.&lt;/author&gt;&lt;author&gt;Gautier, S.&lt;/author&gt;&lt;author&gt;Salem, N.&lt;/author&gt;&lt;/authors&gt;&lt;/contributors&gt;&lt;auth-address&gt;Univ Dundee, 1 Ellieslea Rd, Dundee DD5 1JG, Scotland&amp;#xD;DSM Nutr Prod, Columbia, MD USA&lt;/auth-address&gt;&lt;titles&gt;&lt;title&gt;Global Estimates of Dietary Intake of Docosahexaenoic Acid and Arachidonic Acid in Developing and Developed Countries&lt;/title&gt;&lt;secondary-title&gt;Annals of Nutrition and Metabolism&lt;/secondary-title&gt;&lt;alt-title&gt;Ann Nutr Metab&lt;/alt-title&gt;&lt;/titles&gt;&lt;periodical&gt;&lt;full-title&gt;Annals of Nutrition and Metabolism&lt;/full-title&gt;&lt;abbr-1&gt;Ann Nutr Metab&lt;/abbr-1&gt;&lt;/periodical&gt;&lt;alt-periodical&gt;&lt;full-title&gt;Annals of Nutrition and Metabolism&lt;/full-title&gt;&lt;abbr-1&gt;Ann Nutr Metab&lt;/abbr-1&gt;&lt;/alt-periodical&gt;&lt;pages&gt;258-267&lt;/pages&gt;&lt;volume&gt;68&lt;/volume&gt;&lt;number&gt;4&lt;/number&gt;&lt;keywords&gt;&lt;keyword&gt;arachidonic acid&lt;/keyword&gt;&lt;keyword&gt;docosahexaenoic acid&lt;/keyword&gt;&lt;keyword&gt;global dietary intake&lt;/keyword&gt;&lt;keyword&gt;infants&lt;/keyword&gt;&lt;keyword&gt;adults&lt;/keyword&gt;&lt;keyword&gt;polyunsaturated fatty-acids&lt;/keyword&gt;&lt;keyword&gt;alpha-linolenic-acid&lt;/keyword&gt;&lt;keyword&gt;brain phospholipids&lt;/keyword&gt;&lt;keyword&gt;n-6&lt;/keyword&gt;&lt;keyword&gt;pregnancy&lt;/keyword&gt;&lt;keyword&gt;children&lt;/keyword&gt;&lt;keyword&gt;infants&lt;/keyword&gt;&lt;/keywords&gt;&lt;dates&gt;&lt;year&gt;2016&lt;/year&gt;&lt;/dates&gt;&lt;isbn&gt;0250-6807&lt;/isbn&gt;&lt;accession-num&gt;WOS:000382735500004&lt;/accession-num&gt;&lt;urls&gt;&lt;related-urls&gt;&lt;url&gt;&amp;lt;Go to ISI&amp;gt;://WOS:000382735500004&lt;/url&gt;&lt;/related-urls&gt;&lt;/urls&gt;&lt;electronic-resource-num&gt;10.1159/000446855&lt;/electronic-resource-num&gt;&lt;language&gt;English&lt;/language&gt;&lt;/record&gt;&lt;/Cite&gt;&lt;/EndNote&gt;</w:instrText>
      </w:r>
      <w:r w:rsidR="008A03B1" w:rsidRPr="0044346C">
        <w:rPr>
          <w:rFonts w:eastAsia="Times New Roman" w:cs="Times New Roman"/>
        </w:rPr>
        <w:fldChar w:fldCharType="separate"/>
      </w:r>
      <w:r w:rsidR="00C85145">
        <w:rPr>
          <w:rFonts w:eastAsia="Times New Roman" w:cs="Times New Roman"/>
          <w:noProof/>
        </w:rPr>
        <w:t>(57)</w:t>
      </w:r>
      <w:r w:rsidR="008A03B1" w:rsidRPr="0044346C">
        <w:rPr>
          <w:rFonts w:eastAsia="Times New Roman" w:cs="Times New Roman"/>
        </w:rPr>
        <w:fldChar w:fldCharType="end"/>
      </w:r>
      <w:r w:rsidR="0097629F" w:rsidRPr="0044346C">
        <w:rPr>
          <w:rFonts w:eastAsia="Times New Roman" w:cs="Times New Roman"/>
        </w:rPr>
        <w:t xml:space="preserve">. </w:t>
      </w:r>
      <w:r w:rsidRPr="009D333E">
        <w:rPr>
          <w:rFonts w:eastAsia="Times New Roman" w:cs="Times New Roman"/>
        </w:rPr>
        <w:t>With that, also considerable amounts of oxylipins are ingested</w:t>
      </w:r>
      <w:r w:rsidR="008B3E43" w:rsidRPr="005C4A75">
        <w:rPr>
          <w:rFonts w:eastAsia="Times New Roman" w:cs="Times New Roman"/>
        </w:rPr>
        <w:t xml:space="preserve"> </w:t>
      </w:r>
      <w:r w:rsidR="008B3E43" w:rsidRPr="005C4A75">
        <w:rPr>
          <w:rFonts w:eastAsia="Times New Roman" w:cs="Times New Roman"/>
        </w:rPr>
        <w:fldChar w:fldCharType="begin">
          <w:fldData xml:space="preserve">PEVuZE5vdGU+PENpdGU+PEF1dGhvcj5Lb2NoPC9BdXRob3I+PFllYXI+MjAyNDwvWWVhcj48UmVj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</w:fldData>
        </w:fldChar>
      </w:r>
      <w:r w:rsidR="00C85145">
        <w:rPr>
          <w:rFonts w:eastAsia="Times New Roman" w:cs="Times New Roman"/>
        </w:rPr>
        <w:instrText xml:space="preserve"> ADDIN EN.CITE </w:instrText>
      </w:r>
      <w:r w:rsidR="00C85145">
        <w:rPr>
          <w:rFonts w:eastAsia="Times New Roman" w:cs="Times New Roman"/>
        </w:rPr>
        <w:fldChar w:fldCharType="begin">
          <w:fldData xml:space="preserve">PEVuZE5vdGU+PENpdGU+PEF1dGhvcj5Lb2NoPC9BdXRob3I+PFllYXI+MjAyNDwvWWVhcj48UmVj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</w:fldData>
        </w:fldChar>
      </w:r>
      <w:r w:rsidR="00C85145">
        <w:rPr>
          <w:rFonts w:eastAsia="Times New Roman" w:cs="Times New Roman"/>
        </w:rPr>
        <w:instrText xml:space="preserve"> ADDIN EN.CITE.DATA </w:instrText>
      </w:r>
      <w:r w:rsidR="00C85145">
        <w:rPr>
          <w:rFonts w:eastAsia="Times New Roman" w:cs="Times New Roman"/>
        </w:rPr>
      </w:r>
      <w:r w:rsidR="00C85145">
        <w:rPr>
          <w:rFonts w:eastAsia="Times New Roman" w:cs="Times New Roman"/>
        </w:rPr>
        <w:fldChar w:fldCharType="end"/>
      </w:r>
      <w:r w:rsidR="008B3E43" w:rsidRPr="005C4A75">
        <w:rPr>
          <w:rFonts w:eastAsia="Times New Roman" w:cs="Times New Roman"/>
        </w:rPr>
      </w:r>
      <w:r w:rsidR="008B3E43" w:rsidRPr="005C4A75">
        <w:rPr>
          <w:rFonts w:eastAsia="Times New Roman" w:cs="Times New Roman"/>
        </w:rPr>
        <w:fldChar w:fldCharType="separate"/>
      </w:r>
      <w:r w:rsidR="00C85145">
        <w:rPr>
          <w:rFonts w:eastAsia="Times New Roman" w:cs="Times New Roman"/>
          <w:noProof/>
        </w:rPr>
        <w:t>(58-60)</w:t>
      </w:r>
      <w:r w:rsidR="008B3E43" w:rsidRPr="005C4A75">
        <w:rPr>
          <w:rFonts w:eastAsia="Times New Roman" w:cs="Times New Roman"/>
        </w:rPr>
        <w:fldChar w:fldCharType="end"/>
      </w:r>
      <w:r w:rsidR="008B3E43" w:rsidRPr="0044346C">
        <w:rPr>
          <w:rFonts w:eastAsia="Times New Roman" w:cs="Times New Roman"/>
        </w:rPr>
        <w:t xml:space="preserve">, </w:t>
      </w:r>
      <w:r w:rsidRPr="009D333E">
        <w:rPr>
          <w:rFonts w:eastAsia="Times New Roman" w:cs="Times New Roman"/>
        </w:rPr>
        <w:t xml:space="preserve">which are bound </w:t>
      </w:r>
      <w:r w:rsidR="002560B5">
        <w:rPr>
          <w:rFonts w:eastAsia="Times New Roman" w:cs="Times New Roman"/>
        </w:rPr>
        <w:t xml:space="preserve">to </w:t>
      </w:r>
      <w:r w:rsidRPr="009D333E">
        <w:rPr>
          <w:rFonts w:eastAsia="Times New Roman" w:cs="Times New Roman"/>
        </w:rPr>
        <w:t>TGs. In plasma, the concentrations of LA-derived oxylipins were many-fold higher compared to oxylipins derived from other PUFAs, consistent with the high consumption of LA and ALA.</w:t>
      </w:r>
      <w:r>
        <w:rPr>
          <w:rFonts w:eastAsia="Times New Roman" w:cs="Times New Roman"/>
        </w:rPr>
        <w:t xml:space="preserve"> </w:t>
      </w:r>
      <w:r w:rsidRPr="009D333E">
        <w:rPr>
          <w:rFonts w:eastAsia="Times New Roman" w:cs="Times New Roman"/>
        </w:rPr>
        <w:t>Because we also found LA and ALA-derived oxylipins in nLs, we assume that these plasma oxylipins may be derived from direct uptake from the diet or from (aut)oxidation of the ingested TGs</w:t>
      </w:r>
      <w:r>
        <w:rPr>
          <w:rFonts w:eastAsia="Times New Roman" w:cs="Times New Roman"/>
        </w:rPr>
        <w:t>.</w:t>
      </w:r>
    </w:p>
    <w:p w14:paraId="6A38547E" w14:textId="5D5772A4" w:rsidR="00D14C0E" w:rsidRDefault="00876535" w:rsidP="00D14C0E">
      <w:pPr>
        <w:spacing w:after="0" w:line="480" w:lineRule="auto"/>
        <w:ind w:firstLine="720"/>
        <w:jc w:val="both"/>
        <w:rPr>
          <w:rFonts w:eastAsia="Times New Roman" w:cs="Times New Roman"/>
        </w:rPr>
      </w:pPr>
      <w:r>
        <w:rPr>
          <w:rFonts w:eastAsia="Times New Roman" w:cs="Times New Roman"/>
        </w:rPr>
        <w:t>O</w:t>
      </w:r>
      <w:r w:rsidRPr="00361511">
        <w:rPr>
          <w:rFonts w:eastAsia="Times New Roman" w:cs="Times New Roman"/>
        </w:rPr>
        <w:t>xylipins derived from long-chain PUFAs such as ARA and DHA were predominantly esterified to PL</w:t>
      </w:r>
      <w:r>
        <w:rPr>
          <w:rFonts w:eastAsia="Times New Roman" w:cs="Times New Roman"/>
        </w:rPr>
        <w:t>s.</w:t>
      </w:r>
      <w:r w:rsidRPr="00361511">
        <w:rPr>
          <w:rFonts w:eastAsia="Times New Roman" w:cs="Times New Roman"/>
        </w:rPr>
        <w:t xml:space="preserve"> ARA and DHA are the main PUFAs occurring in cell membranes and are critical for membrane fluidity as well as cell function</w:t>
      </w:r>
      <w:r w:rsidR="00361128" w:rsidRPr="0044346C">
        <w:rPr>
          <w:rFonts w:eastAsia="Times New Roman" w:cs="Times New Roman"/>
        </w:rPr>
        <w:t xml:space="preserve"> </w:t>
      </w:r>
      <w:r w:rsidR="009D58DB" w:rsidRPr="0044346C">
        <w:rPr>
          <w:rFonts w:eastAsia="Times New Roman" w:cs="Times New Roman"/>
        </w:rPr>
        <w:fldChar w:fldCharType="begin"/>
      </w:r>
      <w:r w:rsidR="00C85145">
        <w:rPr>
          <w:rFonts w:eastAsia="Times New Roman" w:cs="Times New Roman"/>
        </w:rPr>
        <w:instrText xml:space="preserve"> ADDIN EN.CITE &lt;EndNote&gt;&lt;Cite&gt;&lt;Author&gt;Puca&lt;/Author&gt;&lt;Year&gt;2007&lt;/Year&gt;&lt;RecNum&gt;280&lt;/RecNum&gt;&lt;DisplayText&gt;(61)&lt;/DisplayText&gt;&lt;record&gt;&lt;rec-number&gt;280&lt;/rec-number&gt;&lt;foreign-keys&gt;&lt;key app="EN" db-id="d095td20k590ewesasxp02pxfvveafrxxpa9" timestamp="1753526248"&gt;280&lt;/key&gt;&lt;/foreign-keys&gt;&lt;ref-type name="Journal Article"&gt;17&lt;/ref-type&gt;&lt;contributors&gt;&lt;authors&gt;&lt;author&gt;Puca, Annibale A.&lt;/author&gt;&lt;author&gt;Andrew, Peter&lt;/author&gt;&lt;author&gt;Novelli, Valeria&lt;/author&gt;&lt;author&gt;Anselmi, Chiara Viviani&lt;/author&gt;&lt;author&gt;Somalvico, Francesco&lt;/author&gt;&lt;author&gt;Cirillo, Nicola A.&lt;/author&gt;&lt;author&gt;Chatgilialoglu, Chryssostomos&lt;/author&gt;&lt;author&gt;Ferreri, Carla&lt;/author&gt;&lt;/authors&gt;&lt;/contributors&gt;&lt;titles&gt;&lt;title&gt;Fatty Acid Profile of Erythrocyte Membranes As Possible Biomarker of Longevity&lt;/title&gt;&lt;secondary-title&gt;Rejuvenation Research&lt;/secondary-title&gt;&lt;/titles&gt;&lt;periodical&gt;&lt;full-title&gt;Rejuvenation Research&lt;/full-title&gt;&lt;/periodical&gt;&lt;pages&gt;63-72&lt;/pages&gt;&lt;volume&gt;11&lt;/volume&gt;&lt;number&gt;1&lt;/number&gt;&lt;dates&gt;&lt;year&gt;2007&lt;/year&gt;&lt;pub-dates&gt;&lt;date&gt;2008/02/01&lt;/date&gt;&lt;/pub-dates&gt;&lt;/dates&gt;&lt;publisher&gt;Mary Ann Liebert, Inc., publishers&lt;/publisher&gt;&lt;isbn&gt;1549-1684&lt;/isbn&gt;&lt;urls&gt;&lt;related-urls&gt;&lt;url&gt;https://doi.org/10.1089/rej.2007.0566&lt;/url&gt;&lt;/related-urls&gt;&lt;/urls&gt;&lt;electronic-resource-num&gt;10.1089/rej.2007.0566&lt;/electronic-resource-num&gt;&lt;access-date&gt;2025/07/26&lt;/access-date&gt;&lt;/record&gt;&lt;/Cite&gt;&lt;/EndNote&gt;</w:instrText>
      </w:r>
      <w:r w:rsidR="009D58DB" w:rsidRPr="0044346C">
        <w:rPr>
          <w:rFonts w:eastAsia="Times New Roman" w:cs="Times New Roman"/>
        </w:rPr>
        <w:fldChar w:fldCharType="separate"/>
      </w:r>
      <w:r w:rsidR="00C85145">
        <w:rPr>
          <w:rFonts w:eastAsia="Times New Roman" w:cs="Times New Roman"/>
          <w:noProof/>
        </w:rPr>
        <w:t>(61)</w:t>
      </w:r>
      <w:r w:rsidR="009D58DB" w:rsidRPr="0044346C">
        <w:rPr>
          <w:rFonts w:eastAsia="Times New Roman" w:cs="Times New Roman"/>
        </w:rPr>
        <w:fldChar w:fldCharType="end"/>
      </w:r>
      <w:r w:rsidR="00361128" w:rsidRPr="0044346C">
        <w:rPr>
          <w:rFonts w:eastAsia="Times New Roman" w:cs="Times New Roman"/>
        </w:rPr>
        <w:t xml:space="preserve">. </w:t>
      </w:r>
      <w:r w:rsidRPr="00361511">
        <w:rPr>
          <w:rFonts w:eastAsia="Times New Roman" w:cs="Times New Roman"/>
        </w:rPr>
        <w:t>Moreover, both serve as precursors of bioactive lipid mediators</w:t>
      </w:r>
      <w:r w:rsidR="00361128" w:rsidRPr="0044346C">
        <w:rPr>
          <w:rFonts w:eastAsia="Times New Roman" w:cs="Times New Roman"/>
        </w:rPr>
        <w:t xml:space="preserve"> </w:t>
      </w:r>
      <w:r w:rsidR="00361128" w:rsidRPr="0044346C">
        <w:rPr>
          <w:rFonts w:eastAsia="Times New Roman" w:cs="Times New Roman"/>
        </w:rPr>
        <w:fldChar w:fldCharType="begin">
          <w:fldData xml:space="preserve">PEVuZE5vdGU+PENpdGU+PEF1dGhvcj5SYXBoYWVsPC9BdXRob3I+PFllYXI+MjAxMzwvWWVhcj48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</w:fldData>
        </w:fldChar>
      </w:r>
      <w:r w:rsidR="00C85145">
        <w:rPr>
          <w:rFonts w:eastAsia="Times New Roman" w:cs="Times New Roman"/>
        </w:rPr>
        <w:instrText xml:space="preserve"> ADDIN EN.CITE </w:instrText>
      </w:r>
      <w:r w:rsidR="00C85145">
        <w:rPr>
          <w:rFonts w:eastAsia="Times New Roman" w:cs="Times New Roman"/>
        </w:rPr>
        <w:fldChar w:fldCharType="begin">
          <w:fldData xml:space="preserve">PEVuZE5vdGU+PENpdGU+PEF1dGhvcj5SYXBoYWVsPC9BdXRob3I+PFllYXI+MjAxMzwvWWVhcj48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</w:fldData>
        </w:fldChar>
      </w:r>
      <w:r w:rsidR="00C85145">
        <w:rPr>
          <w:rFonts w:eastAsia="Times New Roman" w:cs="Times New Roman"/>
        </w:rPr>
        <w:instrText xml:space="preserve"> ADDIN EN.CITE.DATA </w:instrText>
      </w:r>
      <w:r w:rsidR="00C85145">
        <w:rPr>
          <w:rFonts w:eastAsia="Times New Roman" w:cs="Times New Roman"/>
        </w:rPr>
      </w:r>
      <w:r w:rsidR="00C85145">
        <w:rPr>
          <w:rFonts w:eastAsia="Times New Roman" w:cs="Times New Roman"/>
        </w:rPr>
        <w:fldChar w:fldCharType="end"/>
      </w:r>
      <w:r w:rsidR="00361128" w:rsidRPr="0044346C">
        <w:rPr>
          <w:rFonts w:eastAsia="Times New Roman" w:cs="Times New Roman"/>
        </w:rPr>
      </w:r>
      <w:r w:rsidR="00361128" w:rsidRPr="0044346C">
        <w:rPr>
          <w:rFonts w:eastAsia="Times New Roman" w:cs="Times New Roman"/>
        </w:rPr>
        <w:fldChar w:fldCharType="separate"/>
      </w:r>
      <w:r w:rsidR="00C85145">
        <w:rPr>
          <w:rFonts w:eastAsia="Times New Roman" w:cs="Times New Roman"/>
          <w:noProof/>
        </w:rPr>
        <w:t>(62, 63)</w:t>
      </w:r>
      <w:r w:rsidR="00361128" w:rsidRPr="0044346C">
        <w:rPr>
          <w:rFonts w:eastAsia="Times New Roman" w:cs="Times New Roman"/>
        </w:rPr>
        <w:fldChar w:fldCharType="end"/>
      </w:r>
      <w:r w:rsidR="00361128" w:rsidRPr="0044346C">
        <w:rPr>
          <w:rFonts w:eastAsia="Times New Roman" w:cs="Times New Roman"/>
        </w:rPr>
        <w:t>.</w:t>
      </w:r>
      <w:r w:rsidR="0097629F" w:rsidRPr="0044346C">
        <w:rPr>
          <w:rFonts w:eastAsia="Times New Roman" w:cs="Times New Roman"/>
        </w:rPr>
        <w:t xml:space="preserve"> </w:t>
      </w:r>
      <w:r w:rsidRPr="00361511">
        <w:rPr>
          <w:rFonts w:eastAsia="Times New Roman" w:cs="Times New Roman"/>
        </w:rPr>
        <w:t>That they</w:t>
      </w:r>
      <w:r>
        <w:rPr>
          <w:rFonts w:eastAsia="Times New Roman" w:cs="Times New Roman"/>
        </w:rPr>
        <w:t>,</w:t>
      </w:r>
      <w:r w:rsidRPr="00361511">
        <w:rPr>
          <w:rFonts w:eastAsia="Times New Roman" w:cs="Times New Roman"/>
        </w:rPr>
        <w:t xml:space="preserve"> as well as EPA, were found</w:t>
      </w:r>
      <w:r>
        <w:rPr>
          <w:rFonts w:eastAsia="Times New Roman" w:cs="Times New Roman"/>
        </w:rPr>
        <w:t xml:space="preserve"> </w:t>
      </w:r>
      <w:r w:rsidRPr="00361511">
        <w:rPr>
          <w:rFonts w:eastAsia="Times New Roman" w:cs="Times New Roman"/>
        </w:rPr>
        <w:t>esterified to PL</w:t>
      </w:r>
      <w:r>
        <w:rPr>
          <w:rFonts w:eastAsia="Times New Roman" w:cs="Times New Roman"/>
        </w:rPr>
        <w:t>s</w:t>
      </w:r>
      <w:r w:rsidRPr="00361511">
        <w:rPr>
          <w:rFonts w:eastAsia="Times New Roman" w:cs="Times New Roman"/>
        </w:rPr>
        <w:t xml:space="preserve"> in plasma suggests that they were released from cells e.g. as vesicles or in lipoproteins.</w:t>
      </w:r>
      <w:r>
        <w:rPr>
          <w:rFonts w:eastAsia="Times New Roman" w:cs="Times New Roman"/>
        </w:rPr>
        <w:t xml:space="preserve"> </w:t>
      </w:r>
    </w:p>
    <w:p w14:paraId="4110FB38" w14:textId="497C8BCE" w:rsidR="00D14C0E" w:rsidRDefault="00876535" w:rsidP="00D14C0E">
      <w:pPr>
        <w:spacing w:after="0" w:line="480" w:lineRule="auto"/>
        <w:ind w:firstLine="720"/>
        <w:jc w:val="both"/>
        <w:rPr>
          <w:rFonts w:eastAsia="Times New Roman" w:cs="Times New Roman"/>
        </w:rPr>
      </w:pPr>
      <w:r>
        <w:rPr>
          <w:rFonts w:eastAsia="Times New Roman" w:cs="Times New Roman"/>
        </w:rPr>
        <w:t>All analyzed oxylipins</w:t>
      </w:r>
      <w:r w:rsidRPr="00117A88">
        <w:rPr>
          <w:rFonts w:eastAsia="Times New Roman" w:cs="Times New Roman"/>
        </w:rPr>
        <w:t xml:space="preserve"> showed a distinct distribution among the PL classes. PC is the major P</w:t>
      </w:r>
      <w:r>
        <w:rPr>
          <w:rFonts w:eastAsia="Times New Roman" w:cs="Times New Roman"/>
        </w:rPr>
        <w:t>L</w:t>
      </w:r>
      <w:r w:rsidRPr="00117A88">
        <w:rPr>
          <w:rFonts w:eastAsia="Times New Roman" w:cs="Times New Roman"/>
        </w:rPr>
        <w:t xml:space="preserve"> class in human plasma and contains a large proportion of</w:t>
      </w:r>
      <w:r>
        <w:rPr>
          <w:rFonts w:eastAsia="Times New Roman" w:cs="Times New Roman"/>
        </w:rPr>
        <w:t xml:space="preserve"> plasma</w:t>
      </w:r>
      <w:r w:rsidRPr="00117A88">
        <w:rPr>
          <w:rFonts w:eastAsia="Times New Roman" w:cs="Times New Roman"/>
        </w:rPr>
        <w:t xml:space="preserve"> total </w:t>
      </w:r>
      <w:r>
        <w:rPr>
          <w:rFonts w:eastAsia="Times New Roman" w:cs="Times New Roman"/>
        </w:rPr>
        <w:t>FAs</w:t>
      </w:r>
      <w:r w:rsidR="00D94E63" w:rsidRPr="0044346C">
        <w:rPr>
          <w:rFonts w:eastAsia="Times New Roman" w:cs="Times New Roman"/>
        </w:rPr>
        <w:t xml:space="preserve"> </w:t>
      </w:r>
      <w:r w:rsidR="00D466BE" w:rsidRPr="0044346C">
        <w:rPr>
          <w:rFonts w:eastAsia="Times New Roman" w:cs="Times New Roman"/>
        </w:rPr>
        <w:t>(</w:t>
      </w:r>
      <w:r w:rsidR="00D94E63" w:rsidRPr="0044346C">
        <w:rPr>
          <w:rFonts w:eastAsia="Times New Roman" w:cs="Times New Roman"/>
        </w:rPr>
        <w:t>~</w:t>
      </w:r>
      <w:r w:rsidR="00520336" w:rsidRPr="0044346C">
        <w:rPr>
          <w:rFonts w:eastAsia="Times New Roman" w:cs="Times New Roman"/>
        </w:rPr>
        <w:t xml:space="preserve"> </w:t>
      </w:r>
      <w:r w:rsidR="00D94E63" w:rsidRPr="0044346C">
        <w:rPr>
          <w:rFonts w:eastAsia="Times New Roman" w:cs="Times New Roman"/>
        </w:rPr>
        <w:t>4</w:t>
      </w:r>
      <w:r w:rsidR="00520336" w:rsidRPr="0044346C">
        <w:rPr>
          <w:rFonts w:eastAsia="Times New Roman" w:cs="Times New Roman"/>
        </w:rPr>
        <w:t>0</w:t>
      </w:r>
      <w:r w:rsidR="00D466BE" w:rsidRPr="0044346C">
        <w:rPr>
          <w:rFonts w:eastAsia="Times New Roman" w:cs="Times New Roman"/>
        </w:rPr>
        <w:t>%)</w:t>
      </w:r>
      <w:r w:rsidR="00391257" w:rsidRPr="0044346C">
        <w:rPr>
          <w:rFonts w:eastAsia="Times New Roman" w:cs="Times New Roman"/>
        </w:rPr>
        <w:t xml:space="preserve"> </w:t>
      </w:r>
      <w:r w:rsidR="003D45F4" w:rsidRPr="0044346C">
        <w:rPr>
          <w:rFonts w:eastAsia="Times New Roman" w:cs="Times New Roman"/>
        </w:rPr>
        <w:fldChar w:fldCharType="begin">
          <w:fldData xml:space="preserve">PEVuZE5vdGU+PENpdGU+PEF1dGhvcj5RdWVoZW5iZXJnZXI8L0F1dGhvcj48WWVhcj4yMDEwPC9Z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</w:fldData>
        </w:fldChar>
      </w:r>
      <w:r w:rsidR="00C85145">
        <w:rPr>
          <w:rFonts w:eastAsia="Times New Roman" w:cs="Times New Roman"/>
        </w:rPr>
        <w:instrText xml:space="preserve"> ADDIN EN.CITE </w:instrText>
      </w:r>
      <w:r w:rsidR="00C85145">
        <w:rPr>
          <w:rFonts w:eastAsia="Times New Roman" w:cs="Times New Roman"/>
        </w:rPr>
        <w:fldChar w:fldCharType="begin">
          <w:fldData xml:space="preserve">PEVuZE5vdGU+PENpdGU+PEF1dGhvcj5RdWVoZW5iZXJnZXI8L0F1dGhvcj48WWVhcj4yMDEwPC9Z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</w:fldData>
        </w:fldChar>
      </w:r>
      <w:r w:rsidR="00C85145">
        <w:rPr>
          <w:rFonts w:eastAsia="Times New Roman" w:cs="Times New Roman"/>
        </w:rPr>
        <w:instrText xml:space="preserve"> ADDIN EN.CITE.DATA </w:instrText>
      </w:r>
      <w:r w:rsidR="00C85145">
        <w:rPr>
          <w:rFonts w:eastAsia="Times New Roman" w:cs="Times New Roman"/>
        </w:rPr>
      </w:r>
      <w:r w:rsidR="00C85145">
        <w:rPr>
          <w:rFonts w:eastAsia="Times New Roman" w:cs="Times New Roman"/>
        </w:rPr>
        <w:fldChar w:fldCharType="end"/>
      </w:r>
      <w:r w:rsidR="003D45F4" w:rsidRPr="0044346C">
        <w:rPr>
          <w:rFonts w:eastAsia="Times New Roman" w:cs="Times New Roman"/>
        </w:rPr>
      </w:r>
      <w:r w:rsidR="003D45F4" w:rsidRPr="0044346C">
        <w:rPr>
          <w:rFonts w:eastAsia="Times New Roman" w:cs="Times New Roman"/>
        </w:rPr>
        <w:fldChar w:fldCharType="separate"/>
      </w:r>
      <w:r w:rsidR="00C85145">
        <w:rPr>
          <w:rFonts w:eastAsia="Times New Roman" w:cs="Times New Roman"/>
          <w:noProof/>
        </w:rPr>
        <w:t>(45, 64)</w:t>
      </w:r>
      <w:r w:rsidR="003D45F4" w:rsidRPr="0044346C">
        <w:rPr>
          <w:rFonts w:eastAsia="Times New Roman" w:cs="Times New Roman"/>
        </w:rPr>
        <w:fldChar w:fldCharType="end"/>
      </w:r>
      <w:r w:rsidR="00F8198A" w:rsidRPr="0044346C">
        <w:rPr>
          <w:rFonts w:eastAsia="Times New Roman" w:cs="Times New Roman"/>
        </w:rPr>
        <w:t xml:space="preserve">. </w:t>
      </w:r>
      <w:r w:rsidRPr="00117A88">
        <w:rPr>
          <w:rFonts w:eastAsia="Times New Roman" w:cs="Times New Roman"/>
        </w:rPr>
        <w:t xml:space="preserve">Thus, it is not surprising </w:t>
      </w:r>
      <w:r w:rsidRPr="00291C9A">
        <w:rPr>
          <w:rFonts w:eastAsia="Times New Roman" w:cs="Times New Roman"/>
        </w:rPr>
        <w:t>that PC is the dominating PL class in which oxylipins are bound in plasma and that all the investigated hydroxy-PUFAs occur at least in part in PC (Fig. 4). Nonetheless, precursor-dependent differences were found: ARA-derived oxylipins and 15-HEPE were present at relevant concentrations in the PI/PS fraction. In cells, ARA is not randomly distributed among</w:t>
      </w:r>
      <w:r w:rsidRPr="00117A88">
        <w:rPr>
          <w:rFonts w:eastAsia="Times New Roman" w:cs="Times New Roman"/>
        </w:rPr>
        <w:t xml:space="preserve"> PL classes but </w:t>
      </w:r>
      <w:r>
        <w:rPr>
          <w:rFonts w:eastAsia="Times New Roman" w:cs="Times New Roman"/>
        </w:rPr>
        <w:t xml:space="preserve">is </w:t>
      </w:r>
      <w:r w:rsidRPr="00117A88">
        <w:rPr>
          <w:rFonts w:eastAsia="Times New Roman" w:cs="Times New Roman"/>
        </w:rPr>
        <w:t>preferentially incorporated into PC and PI</w:t>
      </w:r>
      <w:r w:rsidR="001B0D74" w:rsidRPr="0044346C">
        <w:rPr>
          <w:rFonts w:eastAsia="Times New Roman" w:cs="Times New Roman"/>
        </w:rPr>
        <w:t xml:space="preserve"> </w:t>
      </w:r>
      <w:r w:rsidR="00560216" w:rsidRPr="0044346C">
        <w:rPr>
          <w:rFonts w:eastAsia="Times New Roman" w:cs="Times New Roman"/>
        </w:rPr>
        <w:fldChar w:fldCharType="begin">
          <w:fldData xml:space="preserve">PEVuZE5vdGU+PENpdGU+PEF1dGhvcj5IYWVmZm5lcjwvQXV0aG9yPjxZZWFyPjE5OTI8L1llYXI+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</w:fldData>
        </w:fldChar>
      </w:r>
      <w:r w:rsidR="00C85145">
        <w:rPr>
          <w:rFonts w:eastAsia="Times New Roman" w:cs="Times New Roman"/>
        </w:rPr>
        <w:instrText xml:space="preserve"> ADDIN EN.CITE </w:instrText>
      </w:r>
      <w:r w:rsidR="00C85145">
        <w:rPr>
          <w:rFonts w:eastAsia="Times New Roman" w:cs="Times New Roman"/>
        </w:rPr>
        <w:fldChar w:fldCharType="begin">
          <w:fldData xml:space="preserve">PEVuZE5vdGU+PENpdGU+PEF1dGhvcj5IYWVmZm5lcjwvQXV0aG9yPjxZZWFyPjE5OTI8L1llYXI+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</w:fldData>
        </w:fldChar>
      </w:r>
      <w:r w:rsidR="00C85145">
        <w:rPr>
          <w:rFonts w:eastAsia="Times New Roman" w:cs="Times New Roman"/>
        </w:rPr>
        <w:instrText xml:space="preserve"> ADDIN EN.CITE.DATA </w:instrText>
      </w:r>
      <w:r w:rsidR="00C85145">
        <w:rPr>
          <w:rFonts w:eastAsia="Times New Roman" w:cs="Times New Roman"/>
        </w:rPr>
      </w:r>
      <w:r w:rsidR="00C85145">
        <w:rPr>
          <w:rFonts w:eastAsia="Times New Roman" w:cs="Times New Roman"/>
        </w:rPr>
        <w:fldChar w:fldCharType="end"/>
      </w:r>
      <w:r w:rsidR="00560216" w:rsidRPr="0044346C">
        <w:rPr>
          <w:rFonts w:eastAsia="Times New Roman" w:cs="Times New Roman"/>
        </w:rPr>
      </w:r>
      <w:r w:rsidR="00560216" w:rsidRPr="0044346C">
        <w:rPr>
          <w:rFonts w:eastAsia="Times New Roman" w:cs="Times New Roman"/>
        </w:rPr>
        <w:fldChar w:fldCharType="separate"/>
      </w:r>
      <w:r w:rsidR="00C85145">
        <w:rPr>
          <w:rFonts w:eastAsia="Times New Roman" w:cs="Times New Roman"/>
          <w:noProof/>
        </w:rPr>
        <w:t>(65, 66)</w:t>
      </w:r>
      <w:r w:rsidR="00560216" w:rsidRPr="0044346C">
        <w:rPr>
          <w:rFonts w:eastAsia="Times New Roman" w:cs="Times New Roman"/>
        </w:rPr>
        <w:fldChar w:fldCharType="end"/>
      </w:r>
      <w:r w:rsidR="00D466BE" w:rsidRPr="0044346C">
        <w:rPr>
          <w:rFonts w:eastAsia="Times New Roman" w:cs="Times New Roman"/>
        </w:rPr>
        <w:t xml:space="preserve">. </w:t>
      </w:r>
      <w:r w:rsidRPr="00117A88">
        <w:rPr>
          <w:rFonts w:eastAsia="Times New Roman" w:cs="Times New Roman"/>
        </w:rPr>
        <w:t>Here, ARA-PI are one of the precursors for inositol phosphate signaling pathways</w:t>
      </w:r>
      <w:r w:rsidR="001B0D74" w:rsidRPr="0044346C">
        <w:rPr>
          <w:rFonts w:eastAsia="Times New Roman" w:cs="Times New Roman"/>
        </w:rPr>
        <w:t xml:space="preserve"> </w:t>
      </w:r>
      <w:r w:rsidR="001B0D74" w:rsidRPr="0044346C">
        <w:rPr>
          <w:rFonts w:eastAsia="Times New Roman" w:cs="Times New Roman"/>
        </w:rPr>
        <w:fldChar w:fldCharType="begin">
          <w:fldData xml:space="preserve">PEVuZE5vdGU+PENpdGU+PEF1dGhvcj5FcGFuZDwvQXV0aG9yPjxZZWFyPjIwMTc8L1llYXI+PFJl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</w:fldData>
        </w:fldChar>
      </w:r>
      <w:r w:rsidR="00C85145">
        <w:rPr>
          <w:rFonts w:eastAsia="Times New Roman" w:cs="Times New Roman"/>
        </w:rPr>
        <w:instrText xml:space="preserve"> ADDIN EN.CITE </w:instrText>
      </w:r>
      <w:r w:rsidR="00C85145">
        <w:rPr>
          <w:rFonts w:eastAsia="Times New Roman" w:cs="Times New Roman"/>
        </w:rPr>
        <w:fldChar w:fldCharType="begin">
          <w:fldData xml:space="preserve">PEVuZE5vdGU+PENpdGU+PEF1dGhvcj5FcGFuZDwvQXV0aG9yPjxZZWFyPjIwMTc8L1llYXI+PFJl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</w:fldData>
        </w:fldChar>
      </w:r>
      <w:r w:rsidR="00C85145">
        <w:rPr>
          <w:rFonts w:eastAsia="Times New Roman" w:cs="Times New Roman"/>
        </w:rPr>
        <w:instrText xml:space="preserve"> ADDIN EN.CITE.DATA </w:instrText>
      </w:r>
      <w:r w:rsidR="00C85145">
        <w:rPr>
          <w:rFonts w:eastAsia="Times New Roman" w:cs="Times New Roman"/>
        </w:rPr>
      </w:r>
      <w:r w:rsidR="00C85145">
        <w:rPr>
          <w:rFonts w:eastAsia="Times New Roman" w:cs="Times New Roman"/>
        </w:rPr>
        <w:fldChar w:fldCharType="end"/>
      </w:r>
      <w:r w:rsidR="001B0D74" w:rsidRPr="0044346C">
        <w:rPr>
          <w:rFonts w:eastAsia="Times New Roman" w:cs="Times New Roman"/>
        </w:rPr>
      </w:r>
      <w:r w:rsidR="001B0D74" w:rsidRPr="0044346C">
        <w:rPr>
          <w:rFonts w:eastAsia="Times New Roman" w:cs="Times New Roman"/>
        </w:rPr>
        <w:fldChar w:fldCharType="separate"/>
      </w:r>
      <w:r w:rsidR="00C85145">
        <w:rPr>
          <w:rFonts w:eastAsia="Times New Roman" w:cs="Times New Roman"/>
          <w:noProof/>
        </w:rPr>
        <w:t>(67)</w:t>
      </w:r>
      <w:r w:rsidR="001B0D74" w:rsidRPr="0044346C">
        <w:rPr>
          <w:rFonts w:eastAsia="Times New Roman" w:cs="Times New Roman"/>
        </w:rPr>
        <w:fldChar w:fldCharType="end"/>
      </w:r>
      <w:r w:rsidR="001B0D74" w:rsidRPr="0044346C">
        <w:rPr>
          <w:rFonts w:eastAsia="Times New Roman" w:cs="Times New Roman"/>
        </w:rPr>
        <w:t xml:space="preserve">. </w:t>
      </w:r>
      <w:r w:rsidRPr="00117A88">
        <w:rPr>
          <w:rFonts w:eastAsia="Times New Roman" w:cs="Times New Roman"/>
        </w:rPr>
        <w:t>The occurrence of ARA</w:t>
      </w:r>
      <w:r>
        <w:rPr>
          <w:rFonts w:eastAsia="Times New Roman" w:cs="Times New Roman"/>
        </w:rPr>
        <w:t xml:space="preserve">, </w:t>
      </w:r>
      <w:r w:rsidRPr="00117A88">
        <w:rPr>
          <w:rFonts w:eastAsia="Times New Roman" w:cs="Times New Roman"/>
        </w:rPr>
        <w:t>its oxylipins</w:t>
      </w:r>
      <w:r>
        <w:rPr>
          <w:rFonts w:eastAsia="Times New Roman" w:cs="Times New Roman"/>
        </w:rPr>
        <w:t xml:space="preserve"> and 15-HEPE</w:t>
      </w:r>
      <w:r w:rsidRPr="00117A88">
        <w:rPr>
          <w:rFonts w:eastAsia="Times New Roman" w:cs="Times New Roman"/>
        </w:rPr>
        <w:t xml:space="preserve"> in PI in plasma may reflect the export of PI from cells, e.g. in </w:t>
      </w:r>
      <w:r>
        <w:rPr>
          <w:rFonts w:eastAsia="Times New Roman" w:cs="Times New Roman"/>
        </w:rPr>
        <w:t xml:space="preserve">the </w:t>
      </w:r>
      <w:r w:rsidRPr="00117A88">
        <w:rPr>
          <w:rFonts w:eastAsia="Times New Roman" w:cs="Times New Roman"/>
        </w:rPr>
        <w:t>form of vesicle</w:t>
      </w:r>
      <w:r>
        <w:rPr>
          <w:rFonts w:eastAsia="Times New Roman" w:cs="Times New Roman"/>
        </w:rPr>
        <w:t>s,</w:t>
      </w:r>
      <w:r w:rsidRPr="00117A88">
        <w:rPr>
          <w:rFonts w:eastAsia="Times New Roman" w:cs="Times New Roman"/>
        </w:rPr>
        <w:t xml:space="preserve"> membrane fragments</w:t>
      </w:r>
      <w:r>
        <w:rPr>
          <w:rFonts w:eastAsia="Times New Roman" w:cs="Times New Roman"/>
        </w:rPr>
        <w:t>, or during lipoprotein formation in the liver</w:t>
      </w:r>
      <w:r w:rsidRPr="00117A88">
        <w:rPr>
          <w:rFonts w:eastAsia="Times New Roman" w:cs="Times New Roman"/>
        </w:rPr>
        <w:t>.</w:t>
      </w:r>
      <w:r w:rsidR="00592D87" w:rsidRPr="0044346C">
        <w:rPr>
          <w:rFonts w:eastAsia="Times New Roman" w:cs="Times New Roman"/>
        </w:rPr>
        <w:t xml:space="preserve"> </w:t>
      </w:r>
      <w:r w:rsidR="00F56A8F">
        <w:rPr>
          <w:rFonts w:eastAsia="Times New Roman" w:cs="Times New Roman"/>
        </w:rPr>
        <w:t>While M</w:t>
      </w:r>
      <w:r w:rsidR="00F56A8F" w:rsidRPr="00117A88">
        <w:rPr>
          <w:rFonts w:eastAsia="Times New Roman" w:cs="Times New Roman"/>
        </w:rPr>
        <w:t xml:space="preserve">askrey </w:t>
      </w:r>
      <w:r w:rsidR="00F56A8F" w:rsidRPr="003F0639">
        <w:rPr>
          <w:rFonts w:eastAsia="Times New Roman" w:cs="Times New Roman"/>
          <w:i/>
          <w:iCs/>
        </w:rPr>
        <w:t>et al.</w:t>
      </w:r>
      <w:r w:rsidR="00F56A8F" w:rsidRPr="00117A88">
        <w:rPr>
          <w:rFonts w:eastAsia="Times New Roman" w:cs="Times New Roman"/>
        </w:rPr>
        <w:t xml:space="preserve"> reported preferential incorporation of 15-HETE into PE in activated monocytes </w:t>
      </w:r>
      <w:r w:rsidR="00F56A8F" w:rsidRPr="00117A88">
        <w:rPr>
          <w:rFonts w:eastAsia="Times New Roman" w:cs="Times New Roman"/>
        </w:rPr>
        <w:fldChar w:fldCharType="begin">
          <w:fldData xml:space="preserve">PEVuZE5vdGU+PENpdGU+PEF1dGhvcj5NYXNrcmV5PC9BdXRob3I+PFllYXI+MjAwNzwvWWVhcj48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</w:fldData>
        </w:fldChar>
      </w:r>
      <w:r w:rsidR="00637D55">
        <w:rPr>
          <w:rFonts w:eastAsia="Times New Roman" w:cs="Times New Roman"/>
        </w:rPr>
        <w:instrText xml:space="preserve"> ADDIN EN.CITE </w:instrText>
      </w:r>
      <w:r w:rsidR="00637D55">
        <w:rPr>
          <w:rFonts w:eastAsia="Times New Roman" w:cs="Times New Roman"/>
        </w:rPr>
        <w:fldChar w:fldCharType="begin">
          <w:fldData xml:space="preserve">PEVuZE5vdGU+PENpdGU+PEF1dGhvcj5NYXNrcmV5PC9BdXRob3I+PFllYXI+MjAwNzwvWWVhcj48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</w:fldData>
        </w:fldChar>
      </w:r>
      <w:r w:rsidR="00637D55">
        <w:rPr>
          <w:rFonts w:eastAsia="Times New Roman" w:cs="Times New Roman"/>
        </w:rPr>
        <w:instrText xml:space="preserve"> ADDIN EN.CITE.DATA </w:instrText>
      </w:r>
      <w:r w:rsidR="00637D55">
        <w:rPr>
          <w:rFonts w:eastAsia="Times New Roman" w:cs="Times New Roman"/>
        </w:rPr>
      </w:r>
      <w:r w:rsidR="00637D55">
        <w:rPr>
          <w:rFonts w:eastAsia="Times New Roman" w:cs="Times New Roman"/>
        </w:rPr>
        <w:fldChar w:fldCharType="end"/>
      </w:r>
      <w:r w:rsidR="00F56A8F" w:rsidRPr="00117A88">
        <w:rPr>
          <w:rFonts w:eastAsia="Times New Roman" w:cs="Times New Roman"/>
        </w:rPr>
      </w:r>
      <w:r w:rsidR="00F56A8F" w:rsidRPr="00117A88">
        <w:rPr>
          <w:rFonts w:eastAsia="Times New Roman" w:cs="Times New Roman"/>
        </w:rPr>
        <w:fldChar w:fldCharType="separate"/>
      </w:r>
      <w:r w:rsidR="00637D55">
        <w:rPr>
          <w:rFonts w:eastAsia="Times New Roman" w:cs="Times New Roman"/>
          <w:noProof/>
        </w:rPr>
        <w:t>(20)</w:t>
      </w:r>
      <w:r w:rsidR="00F56A8F" w:rsidRPr="00117A88">
        <w:rPr>
          <w:rFonts w:eastAsia="Times New Roman" w:cs="Times New Roman"/>
        </w:rPr>
        <w:fldChar w:fldCharType="end"/>
      </w:r>
      <w:r w:rsidR="00F56A8F">
        <w:rPr>
          <w:rFonts w:eastAsia="Times New Roman" w:cs="Times New Roman"/>
        </w:rPr>
        <w:t xml:space="preserve"> suggesting a direct oxidation of PE by 15</w:t>
      </w:r>
      <w:r w:rsidR="00F56A8F">
        <w:rPr>
          <w:rFonts w:eastAsia="Times New Roman" w:cs="Times New Roman"/>
        </w:rPr>
        <w:noBreakHyphen/>
        <w:t>LOX</w:t>
      </w:r>
      <w:r w:rsidR="00F56A8F">
        <w:rPr>
          <w:rFonts w:eastAsia="Times New Roman" w:cs="Times New Roman"/>
        </w:rPr>
        <w:noBreakHyphen/>
        <w:t>1 w</w:t>
      </w:r>
      <w:r w:rsidR="00F56A8F" w:rsidRPr="00117A88">
        <w:rPr>
          <w:rFonts w:eastAsia="Times New Roman" w:cs="Times New Roman"/>
        </w:rPr>
        <w:t>e recently show</w:t>
      </w:r>
      <w:r w:rsidR="00F56A8F">
        <w:rPr>
          <w:rFonts w:eastAsia="Times New Roman" w:cs="Times New Roman"/>
        </w:rPr>
        <w:t>ed</w:t>
      </w:r>
      <w:r w:rsidR="00F56A8F" w:rsidRPr="00117A88">
        <w:rPr>
          <w:rFonts w:eastAsia="Times New Roman" w:cs="Times New Roman"/>
        </w:rPr>
        <w:t xml:space="preserve"> that in HEK293 cells</w:t>
      </w:r>
      <w:r w:rsidR="00F56A8F">
        <w:rPr>
          <w:rFonts w:eastAsia="Times New Roman" w:cs="Times New Roman"/>
        </w:rPr>
        <w:t>,</w:t>
      </w:r>
      <w:r w:rsidR="00F56A8F" w:rsidRPr="00117A88">
        <w:rPr>
          <w:rFonts w:eastAsia="Times New Roman" w:cs="Times New Roman"/>
        </w:rPr>
        <w:t xml:space="preserve"> 15-HETE </w:t>
      </w:r>
      <w:r w:rsidR="00F56A8F">
        <w:rPr>
          <w:rFonts w:eastAsia="Times New Roman" w:cs="Times New Roman"/>
        </w:rPr>
        <w:t>and also 15-HEPE were</w:t>
      </w:r>
      <w:r w:rsidR="00F56A8F" w:rsidRPr="00117A88">
        <w:rPr>
          <w:rFonts w:eastAsia="Times New Roman" w:cs="Times New Roman"/>
        </w:rPr>
        <w:t xml:space="preserve"> almost exclusively incorporated into PI </w:t>
      </w:r>
      <w:r w:rsidR="00F56A8F">
        <w:rPr>
          <w:rFonts w:eastAsia="Times New Roman" w:cs="Times New Roman"/>
        </w:rPr>
        <w:t>via</w:t>
      </w:r>
      <w:r w:rsidR="00F56A8F" w:rsidRPr="00117A88">
        <w:rPr>
          <w:rFonts w:eastAsia="Times New Roman" w:cs="Times New Roman"/>
        </w:rPr>
        <w:t xml:space="preserve"> the Lands</w:t>
      </w:r>
      <w:r w:rsidR="00F56A8F">
        <w:rPr>
          <w:rFonts w:eastAsia="Times New Roman" w:cs="Times New Roman"/>
        </w:rPr>
        <w:t>’ c</w:t>
      </w:r>
      <w:r w:rsidR="00F56A8F" w:rsidRPr="00117A88">
        <w:rPr>
          <w:rFonts w:eastAsia="Times New Roman" w:cs="Times New Roman"/>
        </w:rPr>
        <w:t xml:space="preserve">ycle </w:t>
      </w:r>
      <w:r w:rsidR="00F56A8F" w:rsidRPr="00117A88">
        <w:rPr>
          <w:rFonts w:eastAsia="Times New Roman" w:cs="Times New Roman"/>
        </w:rPr>
        <w:fldChar w:fldCharType="begin">
          <w:fldData xml:space="preserve">PEVuZE5vdGU+PENpdGU+PEF1dGhvcj5DYXJwYW5lZG88L0F1dGhvcj48WWVhcj4yMDI1PC9ZZWFy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</w:fldData>
        </w:fldChar>
      </w:r>
      <w:r w:rsidR="00637D55">
        <w:rPr>
          <w:rFonts w:eastAsia="Times New Roman" w:cs="Times New Roman"/>
        </w:rPr>
        <w:instrText xml:space="preserve"> ADDIN EN.CITE </w:instrText>
      </w:r>
      <w:r w:rsidR="00637D55">
        <w:rPr>
          <w:rFonts w:eastAsia="Times New Roman" w:cs="Times New Roman"/>
        </w:rPr>
        <w:fldChar w:fldCharType="begin">
          <w:fldData xml:space="preserve">PEVuZE5vdGU+PENpdGU+PEF1dGhvcj5DYXJwYW5lZG88L0F1dGhvcj48WWVhcj4yMDI1PC9ZZWFy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</w:fldData>
        </w:fldChar>
      </w:r>
      <w:r w:rsidR="00637D55">
        <w:rPr>
          <w:rFonts w:eastAsia="Times New Roman" w:cs="Times New Roman"/>
        </w:rPr>
        <w:instrText xml:space="preserve"> ADDIN EN.CITE.DATA </w:instrText>
      </w:r>
      <w:r w:rsidR="00637D55">
        <w:rPr>
          <w:rFonts w:eastAsia="Times New Roman" w:cs="Times New Roman"/>
        </w:rPr>
      </w:r>
      <w:r w:rsidR="00637D55">
        <w:rPr>
          <w:rFonts w:eastAsia="Times New Roman" w:cs="Times New Roman"/>
        </w:rPr>
        <w:fldChar w:fldCharType="end"/>
      </w:r>
      <w:r w:rsidR="00F56A8F" w:rsidRPr="00117A88">
        <w:rPr>
          <w:rFonts w:eastAsia="Times New Roman" w:cs="Times New Roman"/>
        </w:rPr>
      </w:r>
      <w:r w:rsidR="00F56A8F" w:rsidRPr="00117A88">
        <w:rPr>
          <w:rFonts w:eastAsia="Times New Roman" w:cs="Times New Roman"/>
        </w:rPr>
        <w:fldChar w:fldCharType="separate"/>
      </w:r>
      <w:r w:rsidR="00637D55">
        <w:rPr>
          <w:rFonts w:eastAsia="Times New Roman" w:cs="Times New Roman"/>
          <w:noProof/>
        </w:rPr>
        <w:t>(13, 19)</w:t>
      </w:r>
      <w:r w:rsidR="00F56A8F" w:rsidRPr="00117A88">
        <w:rPr>
          <w:rFonts w:eastAsia="Times New Roman" w:cs="Times New Roman"/>
        </w:rPr>
        <w:fldChar w:fldCharType="end"/>
      </w:r>
      <w:r w:rsidR="00F56A8F">
        <w:rPr>
          <w:rFonts w:eastAsia="Times New Roman" w:cs="Times New Roman"/>
        </w:rPr>
        <w:t xml:space="preserve">. This is consistent with earlier studies using isotopically labeled oxylipins </w:t>
      </w:r>
      <w:r w:rsidR="00F56A8F">
        <w:rPr>
          <w:rFonts w:eastAsia="Times New Roman" w:cs="Times New Roman"/>
        </w:rPr>
        <w:fldChar w:fldCharType="begin">
          <w:fldData xml:space="preserve">PEVuZE5vdGU+PENpdGU+PEF1dGhvcj5HaXJ0b248L0F1dGhvcj48WWVhcj4xOTk0PC9ZZWFyPjxS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</w:fldData>
        </w:fldChar>
      </w:r>
      <w:r w:rsidR="00C85145">
        <w:rPr>
          <w:rFonts w:eastAsia="Times New Roman" w:cs="Times New Roman"/>
        </w:rPr>
        <w:instrText xml:space="preserve"> ADDIN EN.CITE </w:instrText>
      </w:r>
      <w:r w:rsidR="00C85145">
        <w:rPr>
          <w:rFonts w:eastAsia="Times New Roman" w:cs="Times New Roman"/>
        </w:rPr>
        <w:fldChar w:fldCharType="begin">
          <w:fldData xml:space="preserve">PEVuZE5vdGU+PENpdGU+PEF1dGhvcj5HaXJ0b248L0F1dGhvcj48WWVhcj4xOTk0PC9ZZWFyPjxS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</w:fldData>
        </w:fldChar>
      </w:r>
      <w:r w:rsidR="00C85145">
        <w:rPr>
          <w:rFonts w:eastAsia="Times New Roman" w:cs="Times New Roman"/>
        </w:rPr>
        <w:instrText xml:space="preserve"> ADDIN EN.CITE.DATA </w:instrText>
      </w:r>
      <w:r w:rsidR="00C85145">
        <w:rPr>
          <w:rFonts w:eastAsia="Times New Roman" w:cs="Times New Roman"/>
        </w:rPr>
      </w:r>
      <w:r w:rsidR="00C85145">
        <w:rPr>
          <w:rFonts w:eastAsia="Times New Roman" w:cs="Times New Roman"/>
        </w:rPr>
        <w:fldChar w:fldCharType="end"/>
      </w:r>
      <w:r w:rsidR="00F56A8F">
        <w:rPr>
          <w:rFonts w:eastAsia="Times New Roman" w:cs="Times New Roman"/>
        </w:rPr>
      </w:r>
      <w:r w:rsidR="00F56A8F">
        <w:rPr>
          <w:rFonts w:eastAsia="Times New Roman" w:cs="Times New Roman"/>
        </w:rPr>
        <w:fldChar w:fldCharType="separate"/>
      </w:r>
      <w:r w:rsidR="00C85145">
        <w:rPr>
          <w:rFonts w:eastAsia="Times New Roman" w:cs="Times New Roman"/>
          <w:noProof/>
        </w:rPr>
        <w:t>(68, 69)</w:t>
      </w:r>
      <w:r w:rsidR="00F56A8F">
        <w:rPr>
          <w:rFonts w:eastAsia="Times New Roman" w:cs="Times New Roman"/>
        </w:rPr>
        <w:fldChar w:fldCharType="end"/>
      </w:r>
      <w:r w:rsidR="00F56A8F" w:rsidRPr="00117A88">
        <w:rPr>
          <w:rFonts w:eastAsia="Times New Roman" w:cs="Times New Roman"/>
        </w:rPr>
        <w:t xml:space="preserve">. Unlike </w:t>
      </w:r>
      <w:r w:rsidR="00F56A8F" w:rsidRPr="00117A88">
        <w:rPr>
          <w:rFonts w:eastAsia="Times New Roman" w:cs="Times New Roman"/>
        </w:rPr>
        <w:lastRenderedPageBreak/>
        <w:t>cell membranes, plasma lipids reflect in addition systemic processes such as lipoprotein metabolism, vesicle transport</w:t>
      </w:r>
      <w:r w:rsidR="00F56A8F">
        <w:rPr>
          <w:rFonts w:eastAsia="Times New Roman" w:cs="Times New Roman"/>
        </w:rPr>
        <w:t>,</w:t>
      </w:r>
      <w:r w:rsidR="00F56A8F" w:rsidRPr="00117A88">
        <w:rPr>
          <w:rFonts w:eastAsia="Times New Roman" w:cs="Times New Roman"/>
        </w:rPr>
        <w:t xml:space="preserve"> or liver</w:t>
      </w:r>
      <w:r w:rsidR="00F56A8F">
        <w:rPr>
          <w:rFonts w:eastAsia="Times New Roman" w:cs="Times New Roman"/>
        </w:rPr>
        <w:t>-</w:t>
      </w:r>
      <w:r w:rsidR="00F56A8F" w:rsidRPr="00117A88">
        <w:rPr>
          <w:rFonts w:eastAsia="Times New Roman" w:cs="Times New Roman"/>
        </w:rPr>
        <w:t xml:space="preserve">associated export of lipids </w:t>
      </w:r>
      <w:r w:rsidR="00F56A8F" w:rsidRPr="00117A88">
        <w:rPr>
          <w:rFonts w:eastAsia="Times New Roman" w:cs="Times New Roman"/>
        </w:rPr>
        <w:fldChar w:fldCharType="begin"/>
      </w:r>
      <w:r w:rsidR="00C85145">
        <w:rPr>
          <w:rFonts w:eastAsia="Times New Roman" w:cs="Times New Roman"/>
        </w:rPr>
        <w:instrText xml:space="preserve"> ADDIN EN.CITE &lt;EndNote&gt;&lt;Cite&gt;&lt;Author&gt;Ramasamy&lt;/Author&gt;&lt;Year&gt;2014&lt;/Year&gt;&lt;RecNum&gt;251&lt;/RecNum&gt;&lt;DisplayText&gt;(70)&lt;/DisplayText&gt;&lt;record&gt;&lt;rec-number&gt;251&lt;/rec-number&gt;&lt;foreign-keys&gt;&lt;key app="EN" db-id="d095td20k590ewesasxp02pxfvveafrxxpa9" timestamp="1752671584"&gt;251&lt;/key&gt;&lt;/foreign-keys&gt;&lt;ref-type name="Journal Article"&gt;17&lt;/ref-type&gt;&lt;contributors&gt;&lt;authors&gt;&lt;author&gt;Ramasamy, I.&lt;/author&gt;&lt;/authors&gt;&lt;/contributors&gt;&lt;titles&gt;&lt;title&gt;Recent advances in physiological lipoprotein metabolism&lt;/title&gt;&lt;secondary-title&gt;Clin Chem Lab Med&lt;/secondary-title&gt;&lt;/titles&gt;&lt;periodical&gt;&lt;full-title&gt;Clin Chem Lab Med&lt;/full-title&gt;&lt;/periodical&gt;&lt;pages&gt;1695-727&lt;/pages&gt;&lt;volume&gt;52&lt;/volume&gt;&lt;number&gt;12&lt;/number&gt;&lt;keywords&gt;&lt;keyword&gt;ATP-Binding Cassette Transporters/metabolism&lt;/keyword&gt;&lt;keyword&gt;Apolipoproteins/biosynthesis&lt;/keyword&gt;&lt;keyword&gt;Cardiovascular Diseases/metabolism/pathology&lt;/keyword&gt;&lt;keyword&gt;Cholesterol Ester Transfer Proteins/metabolism&lt;/keyword&gt;&lt;keyword&gt;Chylomicrons/metabolism&lt;/keyword&gt;&lt;keyword&gt;Humans&lt;/keyword&gt;&lt;keyword&gt;Lipoproteins/*metabolism&lt;/keyword&gt;&lt;keyword&gt;Lipoproteins, HDL/biosynthesis&lt;/keyword&gt;&lt;keyword&gt;Lipoproteins, VLDL/biosynthesis&lt;/keyword&gt;&lt;keyword&gt;Phospholipid Transfer Proteins/metabolism&lt;/keyword&gt;&lt;keyword&gt;Receptors, Scavenger/metabolism&lt;/keyword&gt;&lt;/keywords&gt;&lt;dates&gt;&lt;year&gt;2014&lt;/year&gt;&lt;pub-dates&gt;&lt;date&gt;Dec&lt;/date&gt;&lt;/pub-dates&gt;&lt;/dates&gt;&lt;isbn&gt;1437-4331 (Electronic)&amp;#xD;1434-6621 (Linking)&lt;/isbn&gt;&lt;accession-num&gt;23940067&lt;/accession-num&gt;&lt;urls&gt;&lt;related-urls&gt;&lt;url&gt;https://www.ncbi.nlm.nih.gov/pubmed/23940067&lt;/url&gt;&lt;/related-urls&gt;&lt;/urls&gt;&lt;electronic-resource-num&gt;10.1515/cclm-2013-0358&lt;/electronic-resource-num&gt;&lt;remote-database-name&gt;Medline&lt;/remote-database-name&gt;&lt;remote-database-provider&gt;NLM&lt;/remote-database-provider&gt;&lt;/record&gt;&lt;/Cite&gt;&lt;/EndNote&gt;</w:instrText>
      </w:r>
      <w:r w:rsidR="00F56A8F" w:rsidRPr="00117A88">
        <w:rPr>
          <w:rFonts w:eastAsia="Times New Roman" w:cs="Times New Roman"/>
        </w:rPr>
        <w:fldChar w:fldCharType="separate"/>
      </w:r>
      <w:r w:rsidR="00C85145">
        <w:rPr>
          <w:rFonts w:eastAsia="Times New Roman" w:cs="Times New Roman"/>
          <w:noProof/>
        </w:rPr>
        <w:t>(70)</w:t>
      </w:r>
      <w:r w:rsidR="00F56A8F" w:rsidRPr="00117A88">
        <w:rPr>
          <w:rFonts w:eastAsia="Times New Roman" w:cs="Times New Roman"/>
        </w:rPr>
        <w:fldChar w:fldCharType="end"/>
      </w:r>
      <w:r w:rsidR="00F56A8F" w:rsidRPr="00117A88">
        <w:rPr>
          <w:rFonts w:eastAsia="Times New Roman" w:cs="Times New Roman"/>
        </w:rPr>
        <w:t>. This may explain why also other ARA</w:t>
      </w:r>
      <w:r w:rsidR="00F56A8F">
        <w:rPr>
          <w:rFonts w:eastAsia="Times New Roman" w:cs="Times New Roman"/>
        </w:rPr>
        <w:t>-</w:t>
      </w:r>
      <w:r w:rsidR="00F56A8F" w:rsidRPr="00117A88">
        <w:rPr>
          <w:rFonts w:eastAsia="Times New Roman" w:cs="Times New Roman"/>
        </w:rPr>
        <w:t>derived oxylipins are found in PI,</w:t>
      </w:r>
      <w:r w:rsidR="00F56A8F">
        <w:rPr>
          <w:rFonts w:eastAsia="Times New Roman" w:cs="Times New Roman"/>
        </w:rPr>
        <w:t xml:space="preserve"> such as</w:t>
      </w:r>
      <w:r w:rsidR="00F56A8F" w:rsidRPr="00117A88">
        <w:rPr>
          <w:rFonts w:eastAsia="Times New Roman" w:cs="Times New Roman"/>
        </w:rPr>
        <w:t xml:space="preserve"> 5-HETE and 12-HETE</w:t>
      </w:r>
      <w:r w:rsidR="00F56A8F">
        <w:rPr>
          <w:rFonts w:eastAsia="Times New Roman" w:cs="Times New Roman"/>
        </w:rPr>
        <w:t>,</w:t>
      </w:r>
      <w:r w:rsidR="00F56A8F" w:rsidRPr="00117A88">
        <w:rPr>
          <w:rFonts w:eastAsia="Times New Roman" w:cs="Times New Roman"/>
        </w:rPr>
        <w:t xml:space="preserve"> which were esterified to PC</w:t>
      </w:r>
      <w:r w:rsidR="00F56A8F">
        <w:rPr>
          <w:rFonts w:eastAsia="Times New Roman" w:cs="Times New Roman"/>
        </w:rPr>
        <w:t xml:space="preserve"> (and not PI)</w:t>
      </w:r>
      <w:r w:rsidR="00F56A8F" w:rsidRPr="00117A88">
        <w:rPr>
          <w:rFonts w:eastAsia="Times New Roman" w:cs="Times New Roman"/>
        </w:rPr>
        <w:t xml:space="preserve"> in HEK</w:t>
      </w:r>
      <w:r w:rsidR="00F56A8F">
        <w:rPr>
          <w:rFonts w:eastAsia="Times New Roman" w:cs="Times New Roman"/>
        </w:rPr>
        <w:t xml:space="preserve">293 </w:t>
      </w:r>
      <w:r w:rsidR="00F56A8F" w:rsidRPr="00117A88">
        <w:rPr>
          <w:rFonts w:eastAsia="Times New Roman" w:cs="Times New Roman"/>
        </w:rPr>
        <w:t xml:space="preserve">cells </w:t>
      </w:r>
      <w:r w:rsidR="00F56A8F" w:rsidRPr="00117A88">
        <w:rPr>
          <w:rFonts w:eastAsia="Times New Roman" w:cs="Times New Roman"/>
        </w:rPr>
        <w:fldChar w:fldCharType="begin">
          <w:fldData xml:space="preserve">PEVuZE5vdGU+PENpdGU+PEF1dGhvcj5DYXJwYW5lZG88L0F1dGhvcj48WWVhcj4yMDI1PC9ZZWFy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</w:fldData>
        </w:fldChar>
      </w:r>
      <w:r w:rsidR="00637D55">
        <w:rPr>
          <w:rFonts w:eastAsia="Times New Roman" w:cs="Times New Roman"/>
        </w:rPr>
        <w:instrText xml:space="preserve"> ADDIN EN.CITE </w:instrText>
      </w:r>
      <w:r w:rsidR="00637D55">
        <w:rPr>
          <w:rFonts w:eastAsia="Times New Roman" w:cs="Times New Roman"/>
        </w:rPr>
        <w:fldChar w:fldCharType="begin">
          <w:fldData xml:space="preserve">PEVuZE5vdGU+PENpdGU+PEF1dGhvcj5DYXJwYW5lZG88L0F1dGhvcj48WWVhcj4yMDI1PC9ZZWFy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</w:fldData>
        </w:fldChar>
      </w:r>
      <w:r w:rsidR="00637D55">
        <w:rPr>
          <w:rFonts w:eastAsia="Times New Roman" w:cs="Times New Roman"/>
        </w:rPr>
        <w:instrText xml:space="preserve"> ADDIN EN.CITE.DATA </w:instrText>
      </w:r>
      <w:r w:rsidR="00637D55">
        <w:rPr>
          <w:rFonts w:eastAsia="Times New Roman" w:cs="Times New Roman"/>
        </w:rPr>
      </w:r>
      <w:r w:rsidR="00637D55">
        <w:rPr>
          <w:rFonts w:eastAsia="Times New Roman" w:cs="Times New Roman"/>
        </w:rPr>
        <w:fldChar w:fldCharType="end"/>
      </w:r>
      <w:r w:rsidR="00F56A8F" w:rsidRPr="00117A88">
        <w:rPr>
          <w:rFonts w:eastAsia="Times New Roman" w:cs="Times New Roman"/>
        </w:rPr>
      </w:r>
      <w:r w:rsidR="00F56A8F" w:rsidRPr="00117A88">
        <w:rPr>
          <w:rFonts w:eastAsia="Times New Roman" w:cs="Times New Roman"/>
        </w:rPr>
        <w:fldChar w:fldCharType="separate"/>
      </w:r>
      <w:r w:rsidR="00637D55">
        <w:rPr>
          <w:rFonts w:eastAsia="Times New Roman" w:cs="Times New Roman"/>
          <w:noProof/>
        </w:rPr>
        <w:t>(19)</w:t>
      </w:r>
      <w:r w:rsidR="00F56A8F" w:rsidRPr="00117A88">
        <w:rPr>
          <w:rFonts w:eastAsia="Times New Roman" w:cs="Times New Roman"/>
        </w:rPr>
        <w:fldChar w:fldCharType="end"/>
      </w:r>
      <w:r w:rsidR="00F56A8F" w:rsidRPr="00117A88">
        <w:rPr>
          <w:rFonts w:eastAsia="Times New Roman" w:cs="Times New Roman"/>
        </w:rPr>
        <w:t>.</w:t>
      </w:r>
      <w:r w:rsidR="00F56A8F">
        <w:rPr>
          <w:rFonts w:eastAsia="Times New Roman" w:cs="Times New Roman"/>
        </w:rPr>
        <w:t xml:space="preserve"> </w:t>
      </w:r>
    </w:p>
    <w:p w14:paraId="5B2EE48A" w14:textId="5CF80BE0" w:rsidR="00D14C0E" w:rsidRDefault="00F56A8F" w:rsidP="00D14C0E">
      <w:pPr>
        <w:spacing w:after="0" w:line="480" w:lineRule="auto"/>
        <w:ind w:firstLine="720"/>
        <w:jc w:val="both"/>
        <w:rPr>
          <w:rFonts w:eastAsia="Times New Roman" w:cs="Times New Roman"/>
        </w:rPr>
      </w:pPr>
      <w:r>
        <w:rPr>
          <w:rFonts w:eastAsia="Times New Roman" w:cs="Times New Roman"/>
        </w:rPr>
        <w:t xml:space="preserve">In plasma </w:t>
      </w:r>
      <w:r w:rsidRPr="00117A88">
        <w:rPr>
          <w:rFonts w:eastAsia="Times New Roman" w:cs="Times New Roman"/>
        </w:rPr>
        <w:t>DHA and its derived oxylipins showed the highest relative esterification in PE compared to all other lipids</w:t>
      </w:r>
      <w:r>
        <w:rPr>
          <w:rFonts w:eastAsia="Times New Roman" w:cs="Times New Roman"/>
        </w:rPr>
        <w:t>.</w:t>
      </w:r>
      <w:r w:rsidRPr="00117A88">
        <w:rPr>
          <w:rFonts w:eastAsia="Times New Roman" w:cs="Times New Roman"/>
        </w:rPr>
        <w:t xml:space="preserve"> DHA is known to be preferentially enriched in PE in the inner leaflet of membranes</w:t>
      </w:r>
      <w:r>
        <w:rPr>
          <w:rFonts w:eastAsia="Times New Roman" w:cs="Times New Roman"/>
        </w:rPr>
        <w:t>,</w:t>
      </w:r>
      <w:r w:rsidRPr="00117A88">
        <w:rPr>
          <w:rFonts w:eastAsia="Times New Roman" w:cs="Times New Roman"/>
        </w:rPr>
        <w:t xml:space="preserve"> e.g. as </w:t>
      </w:r>
      <w:r>
        <w:rPr>
          <w:rFonts w:eastAsia="Times New Roman" w:cs="Times New Roman"/>
        </w:rPr>
        <w:t xml:space="preserve">a </w:t>
      </w:r>
      <w:r w:rsidRPr="00117A88">
        <w:rPr>
          <w:rFonts w:eastAsia="Times New Roman" w:cs="Times New Roman"/>
        </w:rPr>
        <w:t>regulator of membrane fluidity in human cells</w:t>
      </w:r>
      <w:r w:rsidR="00A07C83" w:rsidRPr="0044346C">
        <w:rPr>
          <w:rFonts w:eastAsia="Times New Roman" w:cs="Times New Roman"/>
        </w:rPr>
        <w:t xml:space="preserve"> </w:t>
      </w:r>
      <w:r w:rsidR="00036699" w:rsidRPr="0044346C">
        <w:rPr>
          <w:rFonts w:eastAsia="Times New Roman" w:cs="Times New Roman"/>
        </w:rPr>
        <w:fldChar w:fldCharType="begin">
          <w:fldData xml:space="preserve">PEVuZE5vdGU+PENpdGU+PEF1dGhvcj5TdGlsbHdlbGw8L0F1dGhvcj48WWVhcj4xOTk3PC9ZZWFy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</w:fldData>
        </w:fldChar>
      </w:r>
      <w:r w:rsidR="00C85145">
        <w:rPr>
          <w:rFonts w:eastAsia="Times New Roman" w:cs="Times New Roman"/>
        </w:rPr>
        <w:instrText xml:space="preserve"> ADDIN EN.CITE </w:instrText>
      </w:r>
      <w:r w:rsidR="00C85145">
        <w:rPr>
          <w:rFonts w:eastAsia="Times New Roman" w:cs="Times New Roman"/>
        </w:rPr>
        <w:fldChar w:fldCharType="begin">
          <w:fldData xml:space="preserve">PEVuZE5vdGU+PENpdGU+PEF1dGhvcj5TdGlsbHdlbGw8L0F1dGhvcj48WWVhcj4xOTk3PC9ZZWFy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</w:fldData>
        </w:fldChar>
      </w:r>
      <w:r w:rsidR="00C85145">
        <w:rPr>
          <w:rFonts w:eastAsia="Times New Roman" w:cs="Times New Roman"/>
        </w:rPr>
        <w:instrText xml:space="preserve"> ADDIN EN.CITE.DATA </w:instrText>
      </w:r>
      <w:r w:rsidR="00C85145">
        <w:rPr>
          <w:rFonts w:eastAsia="Times New Roman" w:cs="Times New Roman"/>
        </w:rPr>
      </w:r>
      <w:r w:rsidR="00C85145">
        <w:rPr>
          <w:rFonts w:eastAsia="Times New Roman" w:cs="Times New Roman"/>
        </w:rPr>
        <w:fldChar w:fldCharType="end"/>
      </w:r>
      <w:r w:rsidR="00036699" w:rsidRPr="0044346C">
        <w:rPr>
          <w:rFonts w:eastAsia="Times New Roman" w:cs="Times New Roman"/>
        </w:rPr>
      </w:r>
      <w:r w:rsidR="00036699" w:rsidRPr="0044346C">
        <w:rPr>
          <w:rFonts w:eastAsia="Times New Roman" w:cs="Times New Roman"/>
        </w:rPr>
        <w:fldChar w:fldCharType="separate"/>
      </w:r>
      <w:r w:rsidR="00C85145">
        <w:rPr>
          <w:rFonts w:eastAsia="Times New Roman" w:cs="Times New Roman"/>
          <w:noProof/>
        </w:rPr>
        <w:t>(71)</w:t>
      </w:r>
      <w:r w:rsidR="00036699" w:rsidRPr="0044346C">
        <w:rPr>
          <w:rFonts w:eastAsia="Times New Roman" w:cs="Times New Roman"/>
        </w:rPr>
        <w:fldChar w:fldCharType="end"/>
      </w:r>
      <w:r w:rsidR="00592D87" w:rsidRPr="0044346C">
        <w:rPr>
          <w:rFonts w:eastAsia="Times New Roman" w:cs="Times New Roman"/>
        </w:rPr>
        <w:t xml:space="preserve">. </w:t>
      </w:r>
      <w:r w:rsidRPr="00117A88">
        <w:rPr>
          <w:rFonts w:eastAsia="Times New Roman" w:cs="Times New Roman"/>
        </w:rPr>
        <w:t>The release</w:t>
      </w:r>
      <w:r>
        <w:rPr>
          <w:rFonts w:eastAsia="Times New Roman" w:cs="Times New Roman"/>
        </w:rPr>
        <w:t xml:space="preserve"> of oxPE</w:t>
      </w:r>
      <w:r w:rsidRPr="00117A88">
        <w:rPr>
          <w:rFonts w:eastAsia="Times New Roman" w:cs="Times New Roman"/>
        </w:rPr>
        <w:t xml:space="preserve"> would</w:t>
      </w:r>
      <w:r>
        <w:rPr>
          <w:rFonts w:eastAsia="Times New Roman" w:cs="Times New Roman"/>
        </w:rPr>
        <w:t xml:space="preserve"> thus</w:t>
      </w:r>
      <w:r w:rsidRPr="00117A88">
        <w:rPr>
          <w:rFonts w:eastAsia="Times New Roman" w:cs="Times New Roman"/>
        </w:rPr>
        <w:t xml:space="preserve"> explain the </w:t>
      </w:r>
      <w:r>
        <w:rPr>
          <w:rFonts w:eastAsia="Times New Roman" w:cs="Times New Roman"/>
        </w:rPr>
        <w:t xml:space="preserve">high </w:t>
      </w:r>
      <w:r w:rsidRPr="00117A88">
        <w:rPr>
          <w:rFonts w:eastAsia="Times New Roman" w:cs="Times New Roman"/>
        </w:rPr>
        <w:t>concentration of DHA and its derived oxylipins in the PE fraction. Of note, consistent with our studies in HEK</w:t>
      </w:r>
      <w:r>
        <w:rPr>
          <w:rFonts w:eastAsia="Times New Roman" w:cs="Times New Roman"/>
        </w:rPr>
        <w:t>293</w:t>
      </w:r>
      <w:r w:rsidRPr="00117A88">
        <w:rPr>
          <w:rFonts w:eastAsia="Times New Roman" w:cs="Times New Roman"/>
        </w:rPr>
        <w:t xml:space="preserve"> cells</w:t>
      </w:r>
      <w:r w:rsidR="001876D6" w:rsidRPr="0044346C">
        <w:rPr>
          <w:rFonts w:eastAsia="Times New Roman" w:cs="Times New Roman"/>
        </w:rPr>
        <w:t xml:space="preserve"> </w:t>
      </w:r>
      <w:r w:rsidR="001876D6" w:rsidRPr="0044346C">
        <w:rPr>
          <w:rFonts w:eastAsia="Times New Roman" w:cs="Times New Roman"/>
        </w:rPr>
        <w:fldChar w:fldCharType="begin">
          <w:fldData xml:space="preserve">PEVuZE5vdGU+PENpdGU+PEF1dGhvcj5DYXJwYW5lZG88L0F1dGhvcj48WWVhcj4yMDI0PC9ZZWFy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</w:fldData>
        </w:fldChar>
      </w:r>
      <w:r w:rsidR="00637D55">
        <w:rPr>
          <w:rFonts w:eastAsia="Times New Roman" w:cs="Times New Roman"/>
        </w:rPr>
        <w:instrText xml:space="preserve"> ADDIN EN.CITE </w:instrText>
      </w:r>
      <w:r w:rsidR="00637D55">
        <w:rPr>
          <w:rFonts w:eastAsia="Times New Roman" w:cs="Times New Roman"/>
        </w:rPr>
        <w:fldChar w:fldCharType="begin">
          <w:fldData xml:space="preserve">PEVuZE5vdGU+PENpdGU+PEF1dGhvcj5DYXJwYW5lZG88L0F1dGhvcj48WWVhcj4yMDI0PC9ZZWFy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</w:fldData>
        </w:fldChar>
      </w:r>
      <w:r w:rsidR="00637D55">
        <w:rPr>
          <w:rFonts w:eastAsia="Times New Roman" w:cs="Times New Roman"/>
        </w:rPr>
        <w:instrText xml:space="preserve"> ADDIN EN.CITE.DATA </w:instrText>
      </w:r>
      <w:r w:rsidR="00637D55">
        <w:rPr>
          <w:rFonts w:eastAsia="Times New Roman" w:cs="Times New Roman"/>
        </w:rPr>
      </w:r>
      <w:r w:rsidR="00637D55">
        <w:rPr>
          <w:rFonts w:eastAsia="Times New Roman" w:cs="Times New Roman"/>
        </w:rPr>
        <w:fldChar w:fldCharType="end"/>
      </w:r>
      <w:r w:rsidR="001876D6" w:rsidRPr="0044346C">
        <w:rPr>
          <w:rFonts w:eastAsia="Times New Roman" w:cs="Times New Roman"/>
        </w:rPr>
      </w:r>
      <w:r w:rsidR="001876D6" w:rsidRPr="0044346C">
        <w:rPr>
          <w:rFonts w:eastAsia="Times New Roman" w:cs="Times New Roman"/>
        </w:rPr>
        <w:fldChar w:fldCharType="separate"/>
      </w:r>
      <w:r w:rsidR="00637D55">
        <w:rPr>
          <w:rFonts w:eastAsia="Times New Roman" w:cs="Times New Roman"/>
          <w:noProof/>
        </w:rPr>
        <w:t>(13, 19)</w:t>
      </w:r>
      <w:r w:rsidR="001876D6" w:rsidRPr="0044346C">
        <w:rPr>
          <w:rFonts w:eastAsia="Times New Roman" w:cs="Times New Roman"/>
        </w:rPr>
        <w:fldChar w:fldCharType="end"/>
      </w:r>
      <w:r w:rsidR="00C91C7E" w:rsidRPr="0044346C">
        <w:rPr>
          <w:rFonts w:eastAsia="Times New Roman" w:cs="Times New Roman"/>
        </w:rPr>
        <w:t xml:space="preserve">, </w:t>
      </w:r>
      <w:r w:rsidRPr="00117A88">
        <w:rPr>
          <w:rFonts w:eastAsia="Times New Roman" w:cs="Times New Roman"/>
        </w:rPr>
        <w:t>DHA</w:t>
      </w:r>
      <w:r>
        <w:rPr>
          <w:rFonts w:eastAsia="Times New Roman" w:cs="Times New Roman"/>
        </w:rPr>
        <w:t>-</w:t>
      </w:r>
      <w:r w:rsidRPr="00117A88">
        <w:rPr>
          <w:rFonts w:eastAsia="Times New Roman" w:cs="Times New Roman"/>
        </w:rPr>
        <w:t>derived</w:t>
      </w:r>
      <w:r>
        <w:rPr>
          <w:rFonts w:eastAsia="Times New Roman" w:cs="Times New Roman"/>
        </w:rPr>
        <w:t xml:space="preserve"> hydroxy-PUFAs</w:t>
      </w:r>
      <w:r w:rsidRPr="00117A88">
        <w:rPr>
          <w:rFonts w:eastAsia="Times New Roman" w:cs="Times New Roman"/>
        </w:rPr>
        <w:t xml:space="preserve"> d</w:t>
      </w:r>
      <w:r>
        <w:rPr>
          <w:rFonts w:eastAsia="Times New Roman" w:cs="Times New Roman"/>
        </w:rPr>
        <w:t>o</w:t>
      </w:r>
      <w:r w:rsidRPr="00117A88">
        <w:rPr>
          <w:rFonts w:eastAsia="Times New Roman" w:cs="Times New Roman"/>
        </w:rPr>
        <w:t xml:space="preserve"> not occur in PI</w:t>
      </w:r>
      <w:r>
        <w:rPr>
          <w:rFonts w:eastAsia="Times New Roman" w:cs="Times New Roman"/>
        </w:rPr>
        <w:t xml:space="preserve"> in human plasma</w:t>
      </w:r>
      <w:r w:rsidRPr="00117A88">
        <w:rPr>
          <w:rFonts w:eastAsia="Times New Roman" w:cs="Times New Roman"/>
        </w:rPr>
        <w:t>.</w:t>
      </w:r>
    </w:p>
    <w:p w14:paraId="08B61B23" w14:textId="2418C4EA" w:rsidR="00D14C0E" w:rsidRDefault="00F56A8F" w:rsidP="00D14C0E">
      <w:pPr>
        <w:spacing w:after="0" w:line="480" w:lineRule="auto"/>
        <w:ind w:firstLine="720"/>
        <w:jc w:val="both"/>
        <w:rPr>
          <w:rFonts w:eastAsia="Times New Roman" w:cs="Times New Roman"/>
        </w:rPr>
      </w:pPr>
      <w:r>
        <w:rPr>
          <w:rFonts w:eastAsia="Times New Roman" w:cs="Times New Roman"/>
        </w:rPr>
        <w:t>We then asked the question whether n3-PUFA supplementation changes the oxylipin bindi</w:t>
      </w:r>
      <w:r w:rsidRPr="005C4A75">
        <w:rPr>
          <w:rFonts w:eastAsia="Times New Roman" w:cs="Times New Roman"/>
        </w:rPr>
        <w:t>ng forms in human pl</w:t>
      </w:r>
      <w:r w:rsidRPr="00291C9A">
        <w:rPr>
          <w:rFonts w:eastAsia="Times New Roman" w:cs="Times New Roman"/>
        </w:rPr>
        <w:t>asma. It is well described that the composition of non-esterified</w:t>
      </w:r>
      <w:r w:rsidR="00E97A76" w:rsidRPr="00291C9A">
        <w:rPr>
          <w:rFonts w:eastAsia="Times New Roman" w:cs="Times New Roman"/>
        </w:rPr>
        <w:t xml:space="preserve"> </w:t>
      </w:r>
      <w:r w:rsidR="004D5FF3" w:rsidRPr="00291C9A">
        <w:rPr>
          <w:rFonts w:eastAsia="Times New Roman" w:cs="Times New Roman"/>
        </w:rPr>
        <w:fldChar w:fldCharType="begin">
          <w:fldData xml:space="preserve">PEVuZE5vdGU+PENpdGU+PEF1dGhvcj5kZSBNYXJjbyBDYXN0cm88L0F1dGhvcj48WWVhcj4yMDIz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</w:fldData>
        </w:fldChar>
      </w:r>
      <w:r w:rsidR="00C85145">
        <w:rPr>
          <w:rFonts w:eastAsia="Times New Roman" w:cs="Times New Roman"/>
        </w:rPr>
        <w:instrText xml:space="preserve"> ADDIN EN.CITE </w:instrText>
      </w:r>
      <w:r w:rsidR="00C85145">
        <w:rPr>
          <w:rFonts w:eastAsia="Times New Roman" w:cs="Times New Roman"/>
        </w:rPr>
        <w:fldChar w:fldCharType="begin">
          <w:fldData xml:space="preserve">PEVuZE5vdGU+PENpdGU+PEF1dGhvcj5kZSBNYXJjbyBDYXN0cm88L0F1dGhvcj48WWVhcj4yMDIz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</w:fldData>
        </w:fldChar>
      </w:r>
      <w:r w:rsidR="00C85145">
        <w:rPr>
          <w:rFonts w:eastAsia="Times New Roman" w:cs="Times New Roman"/>
        </w:rPr>
        <w:instrText xml:space="preserve"> ADDIN EN.CITE.DATA </w:instrText>
      </w:r>
      <w:r w:rsidR="00C85145">
        <w:rPr>
          <w:rFonts w:eastAsia="Times New Roman" w:cs="Times New Roman"/>
        </w:rPr>
      </w:r>
      <w:r w:rsidR="00C85145">
        <w:rPr>
          <w:rFonts w:eastAsia="Times New Roman" w:cs="Times New Roman"/>
        </w:rPr>
        <w:fldChar w:fldCharType="end"/>
      </w:r>
      <w:r w:rsidR="004D5FF3" w:rsidRPr="00291C9A">
        <w:rPr>
          <w:rFonts w:eastAsia="Times New Roman" w:cs="Times New Roman"/>
        </w:rPr>
      </w:r>
      <w:r w:rsidR="004D5FF3" w:rsidRPr="00291C9A">
        <w:rPr>
          <w:rFonts w:eastAsia="Times New Roman" w:cs="Times New Roman"/>
        </w:rPr>
        <w:fldChar w:fldCharType="separate"/>
      </w:r>
      <w:r w:rsidR="00C85145">
        <w:rPr>
          <w:rFonts w:eastAsia="Times New Roman" w:cs="Times New Roman"/>
          <w:noProof/>
        </w:rPr>
        <w:t>(72-76)</w:t>
      </w:r>
      <w:r w:rsidR="004D5FF3" w:rsidRPr="00291C9A">
        <w:rPr>
          <w:rFonts w:eastAsia="Times New Roman" w:cs="Times New Roman"/>
        </w:rPr>
        <w:fldChar w:fldCharType="end"/>
      </w:r>
      <w:r w:rsidR="004D5FF3" w:rsidRPr="00291C9A">
        <w:rPr>
          <w:rFonts w:eastAsia="Times New Roman" w:cs="Times New Roman"/>
        </w:rPr>
        <w:t xml:space="preserve"> </w:t>
      </w:r>
      <w:r w:rsidR="00E97A76" w:rsidRPr="00291C9A">
        <w:rPr>
          <w:rFonts w:eastAsia="Times New Roman" w:cs="Times New Roman"/>
        </w:rPr>
        <w:t>and esterified oxylipins</w:t>
      </w:r>
      <w:r w:rsidR="004D5FF3" w:rsidRPr="00291C9A">
        <w:rPr>
          <w:rFonts w:eastAsia="Times New Roman" w:cs="Times New Roman"/>
        </w:rPr>
        <w:t xml:space="preserve"> </w:t>
      </w:r>
      <w:r w:rsidR="004D5FF3" w:rsidRPr="00291C9A">
        <w:rPr>
          <w:rFonts w:eastAsia="Times New Roman" w:cs="Times New Roman"/>
        </w:rPr>
        <w:fldChar w:fldCharType="begin">
          <w:fldData xml:space="preserve">PEVuZE5vdGU+PENpdGU+PEF1dGhvcj5TY2hlYmI8L0F1dGhvcj48WWVhcj4yMDE0PC9ZZWFyPjxS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</w:fldData>
        </w:fldChar>
      </w:r>
      <w:r w:rsidR="00C85145">
        <w:rPr>
          <w:rFonts w:eastAsia="Times New Roman" w:cs="Times New Roman"/>
        </w:rPr>
        <w:instrText xml:space="preserve"> ADDIN EN.CITE </w:instrText>
      </w:r>
      <w:r w:rsidR="00C85145">
        <w:rPr>
          <w:rFonts w:eastAsia="Times New Roman" w:cs="Times New Roman"/>
        </w:rPr>
        <w:fldChar w:fldCharType="begin">
          <w:fldData xml:space="preserve">PEVuZE5vdGU+PENpdGU+PEF1dGhvcj5TY2hlYmI8L0F1dGhvcj48WWVhcj4yMDE0PC9ZZWFyPjxS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</w:fldData>
        </w:fldChar>
      </w:r>
      <w:r w:rsidR="00C85145">
        <w:rPr>
          <w:rFonts w:eastAsia="Times New Roman" w:cs="Times New Roman"/>
        </w:rPr>
        <w:instrText xml:space="preserve"> ADDIN EN.CITE.DATA </w:instrText>
      </w:r>
      <w:r w:rsidR="00C85145">
        <w:rPr>
          <w:rFonts w:eastAsia="Times New Roman" w:cs="Times New Roman"/>
        </w:rPr>
      </w:r>
      <w:r w:rsidR="00C85145">
        <w:rPr>
          <w:rFonts w:eastAsia="Times New Roman" w:cs="Times New Roman"/>
        </w:rPr>
        <w:fldChar w:fldCharType="end"/>
      </w:r>
      <w:r w:rsidR="004D5FF3" w:rsidRPr="00291C9A">
        <w:rPr>
          <w:rFonts w:eastAsia="Times New Roman" w:cs="Times New Roman"/>
        </w:rPr>
      </w:r>
      <w:r w:rsidR="004D5FF3" w:rsidRPr="00291C9A">
        <w:rPr>
          <w:rFonts w:eastAsia="Times New Roman" w:cs="Times New Roman"/>
        </w:rPr>
        <w:fldChar w:fldCharType="separate"/>
      </w:r>
      <w:r w:rsidR="00C85145">
        <w:rPr>
          <w:rFonts w:eastAsia="Times New Roman" w:cs="Times New Roman"/>
          <w:noProof/>
        </w:rPr>
        <w:t>(14, 77-79)</w:t>
      </w:r>
      <w:r w:rsidR="004D5FF3" w:rsidRPr="00291C9A">
        <w:rPr>
          <w:rFonts w:eastAsia="Times New Roman" w:cs="Times New Roman"/>
        </w:rPr>
        <w:fldChar w:fldCharType="end"/>
      </w:r>
      <w:r w:rsidR="00E97A76" w:rsidRPr="00291C9A">
        <w:rPr>
          <w:rFonts w:eastAsia="Times New Roman" w:cs="Times New Roman"/>
        </w:rPr>
        <w:t xml:space="preserve"> </w:t>
      </w:r>
      <w:r w:rsidRPr="00291C9A">
        <w:rPr>
          <w:rFonts w:eastAsia="Times New Roman" w:cs="Times New Roman"/>
        </w:rPr>
        <w:t>in plasma is dramatically changed by n3-PUFA supplementation. At baseline, the participants showed the same distribution of HETEs, HEPEs, and HDHAs over the lipid classes as the two other analyzed plasma pools (Supplemental Fig. S1</w:t>
      </w:r>
      <w:r w:rsidR="005C4A75" w:rsidRPr="00291C9A">
        <w:rPr>
          <w:rFonts w:eastAsia="Times New Roman" w:cs="Times New Roman"/>
        </w:rPr>
        <w:t>3</w:t>
      </w:r>
      <w:r w:rsidRPr="00291C9A">
        <w:rPr>
          <w:rFonts w:eastAsia="Times New Roman" w:cs="Times New Roman"/>
        </w:rPr>
        <w:t> – S15). Consistent with earlier studies</w:t>
      </w:r>
      <w:r w:rsidR="00D528AF" w:rsidRPr="00291C9A">
        <w:rPr>
          <w:rFonts w:eastAsia="Times New Roman" w:cs="Times New Roman"/>
        </w:rPr>
        <w:t xml:space="preserve"> </w:t>
      </w:r>
      <w:r w:rsidR="00D528AF" w:rsidRPr="00291C9A">
        <w:rPr>
          <w:rFonts w:eastAsia="Times New Roman" w:cs="Times New Roman"/>
        </w:rPr>
        <w:fldChar w:fldCharType="begin">
          <w:fldData xml:space="preserve">PEVuZE5vdGU+PENpdGU+PEF1dGhvcj5TY2h1Y2hhcmR0PC9BdXRob3I+PFllYXI+MjAxNzwvWWVh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</w:fldData>
        </w:fldChar>
      </w:r>
      <w:r w:rsidR="00C85145">
        <w:rPr>
          <w:rFonts w:eastAsia="Times New Roman" w:cs="Times New Roman"/>
        </w:rPr>
        <w:instrText xml:space="preserve"> ADDIN EN.CITE </w:instrText>
      </w:r>
      <w:r w:rsidR="00C85145">
        <w:rPr>
          <w:rFonts w:eastAsia="Times New Roman" w:cs="Times New Roman"/>
        </w:rPr>
        <w:fldChar w:fldCharType="begin">
          <w:fldData xml:space="preserve">PEVuZE5vdGU+PENpdGU+PEF1dGhvcj5TY2h1Y2hhcmR0PC9BdXRob3I+PFllYXI+MjAxNzwvWWVh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</w:fldData>
        </w:fldChar>
      </w:r>
      <w:r w:rsidR="00C85145">
        <w:rPr>
          <w:rFonts w:eastAsia="Times New Roman" w:cs="Times New Roman"/>
        </w:rPr>
        <w:instrText xml:space="preserve"> ADDIN EN.CITE.DATA </w:instrText>
      </w:r>
      <w:r w:rsidR="00C85145">
        <w:rPr>
          <w:rFonts w:eastAsia="Times New Roman" w:cs="Times New Roman"/>
        </w:rPr>
      </w:r>
      <w:r w:rsidR="00C85145">
        <w:rPr>
          <w:rFonts w:eastAsia="Times New Roman" w:cs="Times New Roman"/>
        </w:rPr>
        <w:fldChar w:fldCharType="end"/>
      </w:r>
      <w:r w:rsidR="00D528AF" w:rsidRPr="00291C9A">
        <w:rPr>
          <w:rFonts w:eastAsia="Times New Roman" w:cs="Times New Roman"/>
        </w:rPr>
      </w:r>
      <w:r w:rsidR="00D528AF" w:rsidRPr="00291C9A">
        <w:rPr>
          <w:rFonts w:eastAsia="Times New Roman" w:cs="Times New Roman"/>
        </w:rPr>
        <w:fldChar w:fldCharType="separate"/>
      </w:r>
      <w:r w:rsidR="00C85145">
        <w:rPr>
          <w:rFonts w:eastAsia="Times New Roman" w:cs="Times New Roman"/>
          <w:noProof/>
        </w:rPr>
        <w:t>(75, 76)</w:t>
      </w:r>
      <w:r w:rsidR="00D528AF" w:rsidRPr="00291C9A">
        <w:rPr>
          <w:rFonts w:eastAsia="Times New Roman" w:cs="Times New Roman"/>
        </w:rPr>
        <w:fldChar w:fldCharType="end"/>
      </w:r>
      <w:r w:rsidR="00C51920" w:rsidRPr="00291C9A">
        <w:rPr>
          <w:rFonts w:eastAsia="Times New Roman" w:cs="Times New Roman"/>
        </w:rPr>
        <w:t xml:space="preserve">, </w:t>
      </w:r>
      <w:r w:rsidRPr="00291C9A">
        <w:rPr>
          <w:rFonts w:eastAsia="Times New Roman" w:cs="Times New Roman"/>
        </w:rPr>
        <w:t xml:space="preserve">n3-PUFA supplementation hardly changed the concentration of </w:t>
      </w:r>
      <w:r w:rsidR="007F7D99">
        <w:rPr>
          <w:rFonts w:eastAsia="Times New Roman" w:cs="Times New Roman"/>
        </w:rPr>
        <w:t>HETEs</w:t>
      </w:r>
      <w:r w:rsidRPr="00291C9A">
        <w:rPr>
          <w:rFonts w:eastAsia="Times New Roman" w:cs="Times New Roman"/>
        </w:rPr>
        <w:t xml:space="preserve"> while oxylipins derived from </w:t>
      </w:r>
      <w:r w:rsidR="007F7D99">
        <w:rPr>
          <w:rFonts w:eastAsia="Times New Roman" w:cs="Times New Roman"/>
        </w:rPr>
        <w:t>HEPEs</w:t>
      </w:r>
      <w:r w:rsidRPr="00291C9A">
        <w:rPr>
          <w:rFonts w:eastAsia="Times New Roman" w:cs="Times New Roman"/>
        </w:rPr>
        <w:t xml:space="preserve"> and </w:t>
      </w:r>
      <w:r w:rsidR="007F7D99">
        <w:rPr>
          <w:rFonts w:eastAsia="Times New Roman" w:cs="Times New Roman"/>
        </w:rPr>
        <w:t>HDHAs</w:t>
      </w:r>
      <w:r w:rsidRPr="00291C9A">
        <w:rPr>
          <w:rFonts w:eastAsia="Times New Roman" w:cs="Times New Roman"/>
        </w:rPr>
        <w:t xml:space="preserve"> increased dramatically (Fig. 4). EPA showed a greater relative increase due to its lower baseline level</w:t>
      </w:r>
      <w:r w:rsidR="00B75FF0" w:rsidRPr="00291C9A">
        <w:rPr>
          <w:rFonts w:eastAsia="Times New Roman" w:cs="Times New Roman"/>
        </w:rPr>
        <w:t xml:space="preserve"> </w:t>
      </w:r>
      <w:r w:rsidR="008A5409" w:rsidRPr="00291C9A">
        <w:rPr>
          <w:rFonts w:eastAsia="Times New Roman" w:cs="Times New Roman"/>
        </w:rPr>
        <w:fldChar w:fldCharType="begin">
          <w:fldData xml:space="preserve">PEVuZE5vdGU+PENpdGU+PEF1dGhvcj5LZWVuYW48L0F1dGhvcj48WWVhcj4yMDEyPC9ZZWFyPjxS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</w:fldData>
        </w:fldChar>
      </w:r>
      <w:r w:rsidR="00C85145">
        <w:rPr>
          <w:rFonts w:eastAsia="Times New Roman" w:cs="Times New Roman"/>
        </w:rPr>
        <w:instrText xml:space="preserve"> ADDIN EN.CITE </w:instrText>
      </w:r>
      <w:r w:rsidR="00C85145">
        <w:rPr>
          <w:rFonts w:eastAsia="Times New Roman" w:cs="Times New Roman"/>
        </w:rPr>
        <w:fldChar w:fldCharType="begin">
          <w:fldData xml:space="preserve">PEVuZE5vdGU+PENpdGU+PEF1dGhvcj5LZWVuYW48L0F1dGhvcj48WWVhcj4yMDEyPC9ZZWFyPjxS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</w:fldData>
        </w:fldChar>
      </w:r>
      <w:r w:rsidR="00C85145">
        <w:rPr>
          <w:rFonts w:eastAsia="Times New Roman" w:cs="Times New Roman"/>
        </w:rPr>
        <w:instrText xml:space="preserve"> ADDIN EN.CITE.DATA </w:instrText>
      </w:r>
      <w:r w:rsidR="00C85145">
        <w:rPr>
          <w:rFonts w:eastAsia="Times New Roman" w:cs="Times New Roman"/>
        </w:rPr>
      </w:r>
      <w:r w:rsidR="00C85145">
        <w:rPr>
          <w:rFonts w:eastAsia="Times New Roman" w:cs="Times New Roman"/>
        </w:rPr>
        <w:fldChar w:fldCharType="end"/>
      </w:r>
      <w:r w:rsidR="008A5409" w:rsidRPr="00291C9A">
        <w:rPr>
          <w:rFonts w:eastAsia="Times New Roman" w:cs="Times New Roman"/>
        </w:rPr>
      </w:r>
      <w:r w:rsidR="008A5409" w:rsidRPr="00291C9A">
        <w:rPr>
          <w:rFonts w:eastAsia="Times New Roman" w:cs="Times New Roman"/>
        </w:rPr>
        <w:fldChar w:fldCharType="separate"/>
      </w:r>
      <w:r w:rsidR="00C85145">
        <w:rPr>
          <w:rFonts w:eastAsia="Times New Roman" w:cs="Times New Roman"/>
          <w:noProof/>
        </w:rPr>
        <w:t>(77, 79)</w:t>
      </w:r>
      <w:r w:rsidR="008A5409" w:rsidRPr="00291C9A">
        <w:rPr>
          <w:rFonts w:eastAsia="Times New Roman" w:cs="Times New Roman"/>
        </w:rPr>
        <w:fldChar w:fldCharType="end"/>
      </w:r>
      <w:r w:rsidR="0073664C" w:rsidRPr="00291C9A">
        <w:rPr>
          <w:rFonts w:eastAsia="Times New Roman" w:cs="Times New Roman"/>
        </w:rPr>
        <w:t xml:space="preserve"> (Supplementation Fig. S1</w:t>
      </w:r>
      <w:r w:rsidR="000722DC" w:rsidRPr="00291C9A">
        <w:rPr>
          <w:rFonts w:eastAsia="Times New Roman" w:cs="Times New Roman"/>
        </w:rPr>
        <w:t>6</w:t>
      </w:r>
      <w:r w:rsidR="0073664C" w:rsidRPr="00291C9A">
        <w:rPr>
          <w:rFonts w:eastAsia="Times New Roman" w:cs="Times New Roman"/>
        </w:rPr>
        <w:t>)</w:t>
      </w:r>
      <w:r w:rsidR="00102A96" w:rsidRPr="00291C9A">
        <w:rPr>
          <w:rFonts w:eastAsia="Times New Roman" w:cs="Times New Roman"/>
        </w:rPr>
        <w:t>.</w:t>
      </w:r>
      <w:r w:rsidR="005E4ABC" w:rsidRPr="00291C9A">
        <w:rPr>
          <w:rFonts w:eastAsia="Times New Roman" w:cs="Times New Roman"/>
        </w:rPr>
        <w:t xml:space="preserve"> </w:t>
      </w:r>
      <w:r w:rsidR="008C10BD" w:rsidRPr="00291C9A">
        <w:rPr>
          <w:rFonts w:eastAsia="Times New Roman"/>
        </w:rPr>
        <w:t>This increase in plasma concentrations of n3-PUFA-derived oxylipins by supplementation can be explained</w:t>
      </w:r>
      <w:r w:rsidR="008C10BD" w:rsidRPr="00117A88">
        <w:rPr>
          <w:rFonts w:eastAsia="Times New Roman"/>
        </w:rPr>
        <w:t xml:space="preserve"> </w:t>
      </w:r>
      <w:r w:rsidR="008C10BD">
        <w:rPr>
          <w:rFonts w:eastAsia="Times New Roman"/>
        </w:rPr>
        <w:t xml:space="preserve">in </w:t>
      </w:r>
      <w:r w:rsidR="008C10BD" w:rsidRPr="00117A88">
        <w:rPr>
          <w:rFonts w:eastAsia="Times New Roman"/>
        </w:rPr>
        <w:t>different</w:t>
      </w:r>
      <w:r w:rsidR="008C10BD">
        <w:rPr>
          <w:rFonts w:eastAsia="Times New Roman"/>
        </w:rPr>
        <w:t xml:space="preserve"> ways</w:t>
      </w:r>
      <w:r w:rsidR="007F7D99">
        <w:rPr>
          <w:rFonts w:eastAsia="Times New Roman"/>
        </w:rPr>
        <w:t>.</w:t>
      </w:r>
      <w:r w:rsidR="008C10BD" w:rsidRPr="00117A88">
        <w:rPr>
          <w:rFonts w:eastAsia="Times New Roman"/>
        </w:rPr>
        <w:t xml:space="preserve"> First, the oxylipins</w:t>
      </w:r>
      <w:r w:rsidR="008C10BD">
        <w:rPr>
          <w:rFonts w:eastAsia="Times New Roman"/>
        </w:rPr>
        <w:t xml:space="preserve"> are present</w:t>
      </w:r>
      <w:r w:rsidR="008C10BD" w:rsidRPr="00117A88">
        <w:rPr>
          <w:rFonts w:eastAsia="Times New Roman"/>
        </w:rPr>
        <w:t xml:space="preserve"> in the </w:t>
      </w:r>
      <w:r w:rsidR="008C10BD">
        <w:rPr>
          <w:rFonts w:eastAsia="Times New Roman"/>
        </w:rPr>
        <w:t>(</w:t>
      </w:r>
      <w:r w:rsidR="008C10BD" w:rsidRPr="00117A88">
        <w:rPr>
          <w:rFonts w:eastAsia="Times New Roman"/>
        </w:rPr>
        <w:t>fish oil</w:t>
      </w:r>
      <w:r w:rsidR="008C10BD">
        <w:rPr>
          <w:rFonts w:eastAsia="Times New Roman"/>
        </w:rPr>
        <w:t>) n3-PUFA</w:t>
      </w:r>
      <w:r w:rsidR="008C10BD" w:rsidRPr="00117A88">
        <w:rPr>
          <w:rFonts w:eastAsia="Times New Roman"/>
        </w:rPr>
        <w:t xml:space="preserve"> supplements</w:t>
      </w:r>
      <w:r w:rsidR="008C10BD" w:rsidRPr="00102A96">
        <w:rPr>
          <w:rFonts w:eastAsia="Times New Roman"/>
        </w:rPr>
        <w:t xml:space="preserve"> </w:t>
      </w:r>
      <w:r w:rsidR="008C10BD" w:rsidRPr="00117A88">
        <w:rPr>
          <w:rFonts w:eastAsia="Times New Roman"/>
        </w:rPr>
        <w:t xml:space="preserve">due </w:t>
      </w:r>
      <w:r w:rsidR="008C10BD">
        <w:rPr>
          <w:rFonts w:eastAsia="Times New Roman"/>
        </w:rPr>
        <w:t xml:space="preserve">to </w:t>
      </w:r>
      <w:r w:rsidR="008C10BD" w:rsidRPr="00117A88">
        <w:rPr>
          <w:rFonts w:eastAsia="Times New Roman"/>
        </w:rPr>
        <w:t>autoxidation</w:t>
      </w:r>
      <w:r w:rsidR="00102A96" w:rsidRPr="0044346C">
        <w:rPr>
          <w:rFonts w:eastAsia="Times New Roman"/>
        </w:rPr>
        <w:t xml:space="preserve"> </w:t>
      </w:r>
      <w:r w:rsidR="00102A96" w:rsidRPr="0044346C">
        <w:rPr>
          <w:rFonts w:eastAsia="Times New Roman"/>
        </w:rPr>
        <w:fldChar w:fldCharType="begin"/>
      </w:r>
      <w:r w:rsidR="00C85145">
        <w:rPr>
          <w:rFonts w:eastAsia="Times New Roman"/>
        </w:rPr>
        <w:instrText xml:space="preserve"> ADDIN EN.CITE &lt;EndNote&gt;&lt;Cite&gt;&lt;Author&gt;Koch&lt;/Author&gt;&lt;Year&gt;2022&lt;/Year&gt;&lt;RecNum&gt;48&lt;/RecNum&gt;&lt;DisplayText&gt;(80)&lt;/DisplayText&gt;&lt;record&gt;&lt;rec-number&gt;48&lt;/rec-number&gt;&lt;foreign-keys&gt;&lt;key app="EN" db-id="d095td20k590ewesasxp02pxfvveafrxxpa9" timestamp="1722281137"&gt;48&lt;/key&gt;&lt;/foreign-keys&gt;&lt;ref-type name="Journal Article"&gt;17&lt;/ref-type&gt;&lt;contributors&gt;&lt;authors&gt;&lt;author&gt;Koch, Elisabeth&lt;/author&gt;&lt;author&gt;Kampschulte, Nadja&lt;/author&gt;&lt;author&gt;Schebb, Nils Helge&lt;/author&gt;&lt;/authors&gt;&lt;/contributors&gt;&lt;auth-address&gt;Chair of Food Chemistry, Faculty of Mathematics and Natural Sciences, University of Wuppertal, Gaussstrasse 20, 42119 Wuppertal, Germany. Chair of Food Chemistry, Faculty of Mathematics and Natural Sciences, University of Wuppertal, Gaussstrasse 20, 42119 Wuppertal, Germany. Chair of Food Chemistry, Faculty of Mathematics and Natural Sciences, University of Wuppertal, Gaussstrasse 20, 42119 Wuppertal, Germany. S1 - 10 M4 - Citavi&lt;/auth-address&gt;&lt;titles&gt;&lt;title&gt;Comprehensive Analysis of Fatty Acid and Oxylipin Patterns in n3-PUFA Supplements&lt;/title&gt;&lt;secondary-title&gt;Journal of agricultural and food chemistry&lt;/secondary-title&gt;&lt;/titles&gt;&lt;periodical&gt;&lt;full-title&gt;Journal of agricultural and food chemistry&lt;/full-title&gt;&lt;/periodical&gt;&lt;pages&gt;3979-3988&lt;/pages&gt;&lt;volume&gt;70&lt;/volume&gt;&lt;number&gt;13&lt;/number&gt;&lt;keywords&gt;&lt;keyword&gt;Dietary Supplements/analysis&lt;/keyword&gt;&lt;keyword&gt;Docosahexaenoic Acids&lt;/keyword&gt;&lt;keyword&gt;Eicosapentaenoic acid&lt;/keyword&gt;&lt;keyword&gt;Fatty Acids, Omega-3&lt;/keyword&gt;&lt;keyword&gt;Fatty Acids/analysis&lt;/keyword&gt;&lt;keyword&gt;fish oil&lt;/keyword&gt;&lt;keyword&gt;Fish Oils&lt;/keyword&gt;&lt;keyword&gt;krill oil&lt;/keyword&gt;&lt;keyword&gt;micro-algae oil&lt;/keyword&gt;&lt;keyword&gt;oxidation&lt;/keyword&gt;&lt;keyword&gt;Oxylipins&lt;/keyword&gt;&lt;keyword&gt;saponification&lt;/keyword&gt;&lt;/keywords&gt;&lt;dates&gt;&lt;year&gt;2022&lt;/year&gt;&lt;/dates&gt;&lt;urls&gt;&lt;/urls&gt;&lt;electronic-resource-num&gt;10.1021/acs.jafc.1c07743&lt;/electronic-resource-num&gt;&lt;language&gt;eng&lt;/language&gt;&lt;/record&gt;&lt;/Cite&gt;&lt;/EndNote&gt;</w:instrText>
      </w:r>
      <w:r w:rsidR="00102A96" w:rsidRPr="0044346C">
        <w:rPr>
          <w:rFonts w:eastAsia="Times New Roman"/>
        </w:rPr>
        <w:fldChar w:fldCharType="separate"/>
      </w:r>
      <w:r w:rsidR="00C85145">
        <w:rPr>
          <w:rFonts w:eastAsia="Times New Roman"/>
          <w:noProof/>
        </w:rPr>
        <w:t>(80)</w:t>
      </w:r>
      <w:r w:rsidR="00102A96" w:rsidRPr="0044346C">
        <w:rPr>
          <w:rFonts w:eastAsia="Times New Roman"/>
        </w:rPr>
        <w:fldChar w:fldCharType="end"/>
      </w:r>
      <w:r w:rsidR="002A62C3" w:rsidRPr="0044346C">
        <w:rPr>
          <w:rFonts w:eastAsia="Times New Roman"/>
        </w:rPr>
        <w:t xml:space="preserve">, </w:t>
      </w:r>
      <w:r w:rsidR="008C10BD" w:rsidRPr="00117A88">
        <w:rPr>
          <w:rFonts w:eastAsia="Times New Roman"/>
        </w:rPr>
        <w:t>which are then absorbed together with n3-PUFA</w:t>
      </w:r>
      <w:r w:rsidR="008C10BD">
        <w:rPr>
          <w:rFonts w:eastAsia="Times New Roman"/>
        </w:rPr>
        <w:t>s</w:t>
      </w:r>
      <w:r w:rsidR="008C10BD" w:rsidRPr="00117A88">
        <w:rPr>
          <w:rFonts w:eastAsia="Times New Roman"/>
        </w:rPr>
        <w:t xml:space="preserve"> and released in the bloodstream. Ostermann </w:t>
      </w:r>
      <w:r w:rsidR="008C10BD" w:rsidRPr="003F0639">
        <w:rPr>
          <w:rFonts w:eastAsia="Times New Roman"/>
          <w:i/>
          <w:iCs/>
        </w:rPr>
        <w:t>et al.</w:t>
      </w:r>
      <w:r w:rsidR="008C10BD" w:rsidRPr="00117A88">
        <w:rPr>
          <w:rFonts w:eastAsia="Times New Roman"/>
        </w:rPr>
        <w:t xml:space="preserve"> reported a </w:t>
      </w:r>
      <w:r w:rsidR="008C10BD">
        <w:rPr>
          <w:rFonts w:eastAsia="Times New Roman"/>
        </w:rPr>
        <w:t xml:space="preserve">perfect </w:t>
      </w:r>
      <w:r w:rsidR="008C10BD" w:rsidRPr="00117A88">
        <w:rPr>
          <w:rFonts w:eastAsia="Times New Roman"/>
        </w:rPr>
        <w:t>dose</w:t>
      </w:r>
      <w:r w:rsidR="008C10BD">
        <w:rPr>
          <w:rFonts w:eastAsia="Times New Roman"/>
        </w:rPr>
        <w:t>-</w:t>
      </w:r>
      <w:r w:rsidR="008C10BD" w:rsidRPr="00117A88">
        <w:rPr>
          <w:rFonts w:eastAsia="Times New Roman"/>
        </w:rPr>
        <w:t xml:space="preserve">dependent increase of </w:t>
      </w:r>
      <w:r w:rsidR="008C10BD">
        <w:rPr>
          <w:rFonts w:eastAsia="Times New Roman"/>
        </w:rPr>
        <w:t xml:space="preserve">n3-PUFA-derived non-esterified </w:t>
      </w:r>
      <w:r w:rsidR="008C10BD" w:rsidRPr="00117A88">
        <w:rPr>
          <w:rFonts w:eastAsia="Times New Roman"/>
        </w:rPr>
        <w:t>oxylipins following n3</w:t>
      </w:r>
      <w:r w:rsidR="008C10BD">
        <w:rPr>
          <w:rFonts w:eastAsia="Times New Roman"/>
        </w:rPr>
        <w:t>-</w:t>
      </w:r>
      <w:r w:rsidR="008C10BD" w:rsidRPr="00117A88">
        <w:rPr>
          <w:rFonts w:eastAsia="Times New Roman"/>
        </w:rPr>
        <w:t>PUFA supplementation in plasma</w:t>
      </w:r>
      <w:r w:rsidR="00BE52E4" w:rsidRPr="0044346C">
        <w:rPr>
          <w:rFonts w:eastAsia="Times New Roman"/>
        </w:rPr>
        <w:t xml:space="preserve"> </w:t>
      </w:r>
      <w:r w:rsidR="00BE52E4" w:rsidRPr="0044346C">
        <w:rPr>
          <w:rFonts w:eastAsia="Times New Roman"/>
        </w:rPr>
        <w:fldChar w:fldCharType="begin"/>
      </w:r>
      <w:r w:rsidR="00C85145">
        <w:rPr>
          <w:rFonts w:eastAsia="Times New Roman"/>
        </w:rPr>
        <w:instrText xml:space="preserve"> ADDIN EN.CITE &lt;EndNote&gt;&lt;Cite&gt;&lt;Author&gt;Annika&lt;/Author&gt;&lt;RecNum&gt;4&lt;/RecNum&gt;&lt;DisplayText&gt;(77)&lt;/DisplayText&gt;&lt;record&gt;&lt;rec-number&gt;4&lt;/rec-number&gt;&lt;foreign-keys&gt;&lt;key app="EN" db-id="d095td20k590ewesasxp02pxfvveafrxxpa9" timestamp="1722281137"&gt;4&lt;/key&gt;&lt;/foreign-keys&gt;&lt;ref-type name="Journal Article"&gt;17&lt;/ref-type&gt;&lt;contributors&gt;&lt;authors&gt;&lt;author&gt;Annika, I. Ostermann&lt;/author&gt;&lt;author&gt;Annette, L. West&lt;/author&gt;&lt;author&gt;Kirsten, Schoenfeld&lt;/author&gt;&lt;author&gt;Lucy, M. Browning&lt;/author&gt;&lt;author&gt;Celia, G. Walker&lt;/author&gt;&lt;author&gt;Susan, A. Jebb&lt;/author&gt;&lt;author&gt;Philip, C. Calder&lt;/author&gt;&lt;author&gt;Nils Helge, Schebb&lt;/author&gt;&lt;/authors&gt;&lt;/contributors&gt;&lt;titles&gt;&lt;title&gt;Plasma oxylipins respond in a linear dose-response manner with increased intake of EPA and DHA: results from a randomized controlled trial in healthy humans S1 - 13 M4 - Citavi&lt;/title&gt;&lt;/titles&gt;&lt;dates&gt;&lt;/dates&gt;&lt;urls&gt;&lt;/urls&gt;&lt;/record&gt;&lt;/Cite&gt;&lt;/EndNote&gt;</w:instrText>
      </w:r>
      <w:r w:rsidR="00BE52E4" w:rsidRPr="0044346C">
        <w:rPr>
          <w:rFonts w:eastAsia="Times New Roman"/>
        </w:rPr>
        <w:fldChar w:fldCharType="separate"/>
      </w:r>
      <w:r w:rsidR="00C85145">
        <w:rPr>
          <w:rFonts w:eastAsia="Times New Roman"/>
          <w:noProof/>
        </w:rPr>
        <w:t>(77)</w:t>
      </w:r>
      <w:r w:rsidR="00BE52E4" w:rsidRPr="0044346C">
        <w:rPr>
          <w:rFonts w:eastAsia="Times New Roman"/>
        </w:rPr>
        <w:fldChar w:fldCharType="end"/>
      </w:r>
      <w:r w:rsidR="002A62C3" w:rsidRPr="0044346C">
        <w:rPr>
          <w:rFonts w:eastAsia="Times New Roman"/>
        </w:rPr>
        <w:t xml:space="preserve">, </w:t>
      </w:r>
      <w:r w:rsidR="008C10BD" w:rsidRPr="00117A88">
        <w:rPr>
          <w:rFonts w:eastAsia="Times New Roman"/>
        </w:rPr>
        <w:t xml:space="preserve">which could be </w:t>
      </w:r>
      <w:r w:rsidR="008C10BD">
        <w:rPr>
          <w:rFonts w:eastAsia="Times New Roman"/>
        </w:rPr>
        <w:t xml:space="preserve">well </w:t>
      </w:r>
      <w:r w:rsidR="008C10BD" w:rsidRPr="00117A88">
        <w:rPr>
          <w:rFonts w:eastAsia="Times New Roman"/>
        </w:rPr>
        <w:t xml:space="preserve">explained by </w:t>
      </w:r>
      <w:r w:rsidR="008C10BD">
        <w:rPr>
          <w:rFonts w:eastAsia="Times New Roman"/>
        </w:rPr>
        <w:t>the</w:t>
      </w:r>
      <w:r w:rsidR="008C10BD" w:rsidRPr="00117A88">
        <w:rPr>
          <w:rFonts w:eastAsia="Times New Roman"/>
        </w:rPr>
        <w:t xml:space="preserve"> </w:t>
      </w:r>
      <w:r w:rsidR="008C10BD">
        <w:rPr>
          <w:rFonts w:eastAsia="Times New Roman"/>
        </w:rPr>
        <w:t>co-</w:t>
      </w:r>
      <w:r w:rsidR="008C10BD" w:rsidRPr="00117A88">
        <w:rPr>
          <w:rFonts w:eastAsia="Times New Roman"/>
        </w:rPr>
        <w:t xml:space="preserve">ingestion and absorption of </w:t>
      </w:r>
      <w:r w:rsidR="008C10BD">
        <w:rPr>
          <w:rFonts w:eastAsia="Times New Roman"/>
        </w:rPr>
        <w:t>HEPEs and HDHAs</w:t>
      </w:r>
      <w:r w:rsidR="008C10BD" w:rsidRPr="00117A88">
        <w:rPr>
          <w:rFonts w:eastAsia="Times New Roman"/>
        </w:rPr>
        <w:t xml:space="preserve"> with the</w:t>
      </w:r>
      <w:r w:rsidR="008C10BD">
        <w:rPr>
          <w:rFonts w:eastAsia="Times New Roman"/>
        </w:rPr>
        <w:t>ir</w:t>
      </w:r>
      <w:r w:rsidR="008C10BD" w:rsidRPr="00117A88">
        <w:rPr>
          <w:rFonts w:eastAsia="Times New Roman"/>
        </w:rPr>
        <w:t xml:space="preserve"> </w:t>
      </w:r>
      <w:r w:rsidR="008C10BD">
        <w:rPr>
          <w:rFonts w:eastAsia="Times New Roman"/>
        </w:rPr>
        <w:t xml:space="preserve">precursor </w:t>
      </w:r>
      <w:r w:rsidR="008C10BD" w:rsidRPr="00117A88">
        <w:rPr>
          <w:rFonts w:eastAsia="Times New Roman"/>
        </w:rPr>
        <w:t>PUFA</w:t>
      </w:r>
      <w:r w:rsidR="008C10BD">
        <w:rPr>
          <w:rFonts w:eastAsia="Times New Roman"/>
        </w:rPr>
        <w:t>s, EPA and DHA, respectively</w:t>
      </w:r>
      <w:r w:rsidR="008C10BD" w:rsidRPr="00117A88">
        <w:rPr>
          <w:rFonts w:eastAsia="Times New Roman"/>
        </w:rPr>
        <w:t>.</w:t>
      </w:r>
      <w:r w:rsidR="008C10BD">
        <w:rPr>
          <w:rFonts w:eastAsia="Times New Roman"/>
        </w:rPr>
        <w:t xml:space="preserve"> </w:t>
      </w:r>
      <w:r w:rsidR="008C10BD" w:rsidRPr="00117A88">
        <w:rPr>
          <w:rFonts w:eastAsia="Times New Roman"/>
        </w:rPr>
        <w:t>The second explanation is that the n3-PUFA are first</w:t>
      </w:r>
      <w:r w:rsidR="008C10BD">
        <w:rPr>
          <w:rFonts w:eastAsia="Times New Roman"/>
        </w:rPr>
        <w:t xml:space="preserve"> absorbed,</w:t>
      </w:r>
      <w:r w:rsidR="008C10BD" w:rsidRPr="00117A88">
        <w:rPr>
          <w:rFonts w:eastAsia="Times New Roman"/>
        </w:rPr>
        <w:t xml:space="preserve"> integrated </w:t>
      </w:r>
      <w:r w:rsidR="008C10BD">
        <w:rPr>
          <w:rFonts w:eastAsia="Times New Roman"/>
        </w:rPr>
        <w:t xml:space="preserve">into lipids, and </w:t>
      </w:r>
      <w:r w:rsidR="008C10BD" w:rsidRPr="00117A88">
        <w:rPr>
          <w:rFonts w:eastAsia="Times New Roman"/>
        </w:rPr>
        <w:t>the oxylipins are then formed by autoxidation or enzymatically</w:t>
      </w:r>
      <w:r w:rsidR="008C10BD">
        <w:rPr>
          <w:rFonts w:eastAsia="Times New Roman"/>
        </w:rPr>
        <w:t>,</w:t>
      </w:r>
      <w:r w:rsidR="008C10BD" w:rsidRPr="00117A88">
        <w:rPr>
          <w:rFonts w:eastAsia="Times New Roman"/>
        </w:rPr>
        <w:t xml:space="preserve"> </w:t>
      </w:r>
      <w:r w:rsidR="008C10BD">
        <w:rPr>
          <w:rFonts w:eastAsia="Times New Roman"/>
        </w:rPr>
        <w:t xml:space="preserve">e.g., </w:t>
      </w:r>
      <w:r w:rsidR="008C10BD" w:rsidRPr="00117A88">
        <w:rPr>
          <w:rFonts w:eastAsia="Times New Roman"/>
        </w:rPr>
        <w:t>by LOX</w:t>
      </w:r>
      <w:r w:rsidR="00594693" w:rsidRPr="0044346C">
        <w:rPr>
          <w:rFonts w:eastAsia="Times New Roman"/>
        </w:rPr>
        <w:t xml:space="preserve"> </w:t>
      </w:r>
      <w:r w:rsidR="004A509A" w:rsidRPr="0044346C">
        <w:rPr>
          <w:rFonts w:eastAsia="Times New Roman"/>
        </w:rPr>
        <w:fldChar w:fldCharType="begin"/>
      </w:r>
      <w:r w:rsidR="00637D55">
        <w:rPr>
          <w:rFonts w:eastAsia="Times New Roman"/>
        </w:rPr>
        <w:instrText xml:space="preserve"> ADDIN EN.CITE &lt;EndNote&gt;&lt;Cite&gt;&lt;Author&gt;Brash&lt;/Author&gt;&lt;Year&gt;1999&lt;/Year&gt;&lt;RecNum&gt;261&lt;/RecNum&gt;&lt;DisplayText&gt;(6)&lt;/DisplayText&gt;&lt;record&gt;&lt;rec-number&gt;261&lt;/rec-number&gt;&lt;foreign-keys&gt;&lt;key app="EN" db-id="d095td20k590ewesasxp02pxfvveafrxxpa9" timestamp="1752836199"&gt;261&lt;/key&gt;&lt;/foreign-keys&gt;&lt;ref-type name="Journal Article"&gt;17&lt;/ref-type&gt;&lt;contributors&gt;&lt;authors&gt;&lt;author&gt;Brash, A. R.&lt;/author&gt;&lt;/authors&gt;&lt;/contributors&gt;&lt;auth-address&gt;Division of Clinical Pharmacology, Vanderbilt University School of Medicine, Nashville, Tennessee 37232-6602, USA. alan.brash@mcmail.vanderbilt.edu&lt;/auth-address&gt;&lt;titles&gt;&lt;title&gt;Lipoxygenases: occurrence, functions, catalysis, and acquisition of substrate&lt;/title&gt;&lt;secondary-title&gt;J Biol Chem&lt;/secondary-title&gt;&lt;/titles&gt;&lt;periodical&gt;&lt;full-title&gt;J Biol Chem&lt;/full-title&gt;&lt;/periodical&gt;&lt;pages&gt;23679-82&lt;/pages&gt;&lt;volume&gt;274&lt;/volume&gt;&lt;number&gt;34&lt;/number&gt;&lt;keywords&gt;&lt;keyword&gt;Animals&lt;/keyword&gt;&lt;keyword&gt;Catalysis&lt;/keyword&gt;&lt;keyword&gt;Humans&lt;/keyword&gt;&lt;keyword&gt;Lipoxygenase/chemistry/*physiology&lt;/keyword&gt;&lt;keyword&gt;Membrane Lipids/metabolism&lt;/keyword&gt;&lt;/keywords&gt;&lt;dates&gt;&lt;year&gt;1999&lt;/year&gt;&lt;pub-dates&gt;&lt;date&gt;Aug 20&lt;/date&gt;&lt;/pub-dates&gt;&lt;/dates&gt;&lt;isbn&gt;0021-9258 (Print)&amp;#xD;0021-9258 (Linking)&lt;/isbn&gt;&lt;accession-num&gt;10446122&lt;/accession-num&gt;&lt;urls&gt;&lt;related-urls&gt;&lt;url&gt;https://www.ncbi.nlm.nih.gov/pubmed/10446122&lt;/url&gt;&lt;/related-urls&gt;&lt;/urls&gt;&lt;electronic-resource-num&gt;10.1074/jbc.274.34.23679&lt;/electronic-resource-num&gt;&lt;remote-database-name&gt;Medline&lt;/remote-database-name&gt;&lt;remote-database-provider&gt;NLM&lt;/remote-database-provider&gt;&lt;/record&gt;&lt;/Cite&gt;&lt;/EndNote&gt;</w:instrText>
      </w:r>
      <w:r w:rsidR="004A509A" w:rsidRPr="0044346C">
        <w:rPr>
          <w:rFonts w:eastAsia="Times New Roman"/>
        </w:rPr>
        <w:fldChar w:fldCharType="separate"/>
      </w:r>
      <w:r w:rsidR="00637D55">
        <w:rPr>
          <w:rFonts w:eastAsia="Times New Roman"/>
          <w:noProof/>
        </w:rPr>
        <w:t>(6)</w:t>
      </w:r>
      <w:r w:rsidR="004A509A" w:rsidRPr="0044346C">
        <w:rPr>
          <w:rFonts w:eastAsia="Times New Roman"/>
        </w:rPr>
        <w:fldChar w:fldCharType="end"/>
      </w:r>
      <w:r w:rsidR="00DE08B5" w:rsidRPr="0044346C">
        <w:rPr>
          <w:rFonts w:eastAsia="Times New Roman"/>
        </w:rPr>
        <w:t>.</w:t>
      </w:r>
      <w:r w:rsidR="005A0574" w:rsidRPr="0044346C">
        <w:rPr>
          <w:rFonts w:eastAsia="Times New Roman"/>
        </w:rPr>
        <w:t xml:space="preserve"> </w:t>
      </w:r>
      <w:r w:rsidR="008C10BD">
        <w:rPr>
          <w:rFonts w:eastAsia="Times New Roman"/>
        </w:rPr>
        <w:t>Oxidation of PUFAs can occur with or without release by lipase and re-esterification by Lands’ cycle enzymes</w:t>
      </w:r>
      <w:r w:rsidR="00361511" w:rsidRPr="0044346C">
        <w:rPr>
          <w:rFonts w:eastAsia="Times New Roman"/>
        </w:rPr>
        <w:t xml:space="preserve"> </w:t>
      </w:r>
      <w:r w:rsidR="00361511" w:rsidRPr="0044346C">
        <w:rPr>
          <w:rFonts w:eastAsia="Times New Roman"/>
        </w:rPr>
        <w:fldChar w:fldCharType="begin"/>
      </w:r>
      <w:r w:rsidR="00C85145">
        <w:rPr>
          <w:rFonts w:eastAsia="Times New Roman"/>
        </w:rPr>
        <w:instrText xml:space="preserve"> ADDIN EN.CITE &lt;EndNote&gt;&lt;Cite&gt;&lt;Author&gt;O&amp;apos;Donnell&lt;/Author&gt;&lt;Year&gt;2022&lt;/Year&gt;&lt;RecNum&gt;162&lt;/RecNum&gt;&lt;DisplayText&gt;(81)&lt;/DisplayText&gt;&lt;record&gt;&lt;rec-number&gt;162&lt;/rec-number&gt;&lt;foreign-keys&gt;&lt;key app="EN" db-id="d095td20k590ewesasxp02pxfvveafrxxpa9" timestamp="1724593542"&gt;162&lt;/key&gt;&lt;/foreign-keys&gt;&lt;ref-type name="Journal Article"&gt;17&lt;/ref-type&gt;&lt;contributors&gt;&lt;authors&gt;&lt;author&gt;O&amp;apos;Donnell, V. B.&lt;/author&gt;&lt;/authors&gt;&lt;/contributors&gt;&lt;auth-address&gt;Systems Immunity Research Institute, School of Medicine, Cardiff University, Cardiff CF14 4SN, U.K.&lt;/auth-address&gt;&lt;titles&gt;&lt;title&gt;New appreciation for an old pathway: the Lands Cycle moves into new arenas in health and disease&lt;/title&gt;&lt;secondary-title&gt;Biochem Soc Trans&lt;/secondary-title&gt;&lt;/titles&gt;&lt;periodical&gt;&lt;full-title&gt;Biochem Soc Trans&lt;/full-title&gt;&lt;/periodical&gt;&lt;pages&gt;1-11&lt;/pages&gt;&lt;volume&gt;50&lt;/volume&gt;&lt;number&gt;1&lt;/number&gt;&lt;keywords&gt;&lt;keyword&gt;*1-Acylglycerophosphocholine O-Acyltransferase/genetics/metabolism&lt;/keyword&gt;&lt;keyword&gt;Animals&lt;/keyword&gt;&lt;keyword&gt;Humans&lt;/keyword&gt;&lt;keyword&gt;Inflammation&lt;/keyword&gt;&lt;keyword&gt;Lipid Metabolism&lt;/keyword&gt;&lt;keyword&gt;Mammals/metabolism&lt;/keyword&gt;&lt;keyword&gt;*Phospholipids/metabolism&lt;/keyword&gt;&lt;keyword&gt;lipids&lt;/keyword&gt;&lt;keyword&gt;membranes&lt;/keyword&gt;&lt;keyword&gt;phospholipids&lt;/keyword&gt;&lt;/keywords&gt;&lt;dates&gt;&lt;year&gt;2022&lt;/year&gt;&lt;pub-dates&gt;&lt;date&gt;Feb 28&lt;/date&gt;&lt;/pub-dates&gt;&lt;/dates&gt;&lt;isbn&gt;1470-8752 (Electronic)&amp;#xD;0300-5127 (Print)&amp;#xD;0300-5127 (Linking)&lt;/isbn&gt;&lt;accession-num&gt;35225335&lt;/accession-num&gt;&lt;urls&gt;&lt;related-urls&gt;&lt;url&gt;https://www.ncbi.nlm.nih.gov/pubmed/35225335&lt;/url&gt;&lt;/related-urls&gt;&lt;/urls&gt;&lt;custom1&gt;The author declares that there are no competing interests associated with this manuscript.&lt;/custom1&gt;&lt;custom2&gt;PMC9022965&lt;/custom2&gt;&lt;electronic-resource-num&gt;10.1042/BST20210579&lt;/electronic-resource-num&gt;&lt;remote-database-name&gt;Medline&lt;/remote-database-name&gt;&lt;remote-database-provider&gt;NLM&lt;/remote-database-provider&gt;&lt;/record&gt;&lt;/Cite&gt;&lt;/EndNote&gt;</w:instrText>
      </w:r>
      <w:r w:rsidR="00361511" w:rsidRPr="0044346C">
        <w:rPr>
          <w:rFonts w:eastAsia="Times New Roman"/>
        </w:rPr>
        <w:fldChar w:fldCharType="separate"/>
      </w:r>
      <w:r w:rsidR="00C85145">
        <w:rPr>
          <w:rFonts w:eastAsia="Times New Roman"/>
          <w:noProof/>
        </w:rPr>
        <w:t>(81)</w:t>
      </w:r>
      <w:r w:rsidR="00361511" w:rsidRPr="0044346C">
        <w:rPr>
          <w:rFonts w:eastAsia="Times New Roman"/>
        </w:rPr>
        <w:fldChar w:fldCharType="end"/>
      </w:r>
      <w:r w:rsidR="005A0574" w:rsidRPr="0044346C">
        <w:rPr>
          <w:rFonts w:eastAsia="Times New Roman"/>
        </w:rPr>
        <w:t xml:space="preserve">. </w:t>
      </w:r>
      <w:r w:rsidR="008C10BD">
        <w:rPr>
          <w:rFonts w:eastAsia="Times New Roman"/>
        </w:rPr>
        <w:t xml:space="preserve">Because </w:t>
      </w:r>
      <w:r w:rsidR="008C10BD" w:rsidRPr="00117A88">
        <w:rPr>
          <w:rFonts w:eastAsia="Times New Roman"/>
        </w:rPr>
        <w:t>LOX products such as 15</w:t>
      </w:r>
      <w:r w:rsidR="008C10BD">
        <w:rPr>
          <w:rFonts w:eastAsia="Times New Roman"/>
        </w:rPr>
        <w:noBreakHyphen/>
      </w:r>
      <w:r w:rsidR="008C10BD" w:rsidRPr="00117A88">
        <w:rPr>
          <w:rFonts w:eastAsia="Times New Roman"/>
        </w:rPr>
        <w:t>HEPE or 17-HDHA are similarly elevated as autoxidatively formed 11-HEPE and 13-HDHA,</w:t>
      </w:r>
      <w:r w:rsidR="008C10BD">
        <w:rPr>
          <w:rFonts w:eastAsia="Times New Roman"/>
        </w:rPr>
        <w:t xml:space="preserve"> enzymatic </w:t>
      </w:r>
      <w:r w:rsidR="008C10BD">
        <w:rPr>
          <w:rFonts w:eastAsia="Times New Roman"/>
        </w:rPr>
        <w:lastRenderedPageBreak/>
        <w:t>formation</w:t>
      </w:r>
      <w:r w:rsidR="008C10BD" w:rsidRPr="00117A88">
        <w:rPr>
          <w:rFonts w:eastAsia="Times New Roman"/>
        </w:rPr>
        <w:t xml:space="preserve"> </w:t>
      </w:r>
      <w:r w:rsidR="008C10BD">
        <w:rPr>
          <w:rFonts w:eastAsia="Times New Roman"/>
        </w:rPr>
        <w:t>may</w:t>
      </w:r>
      <w:r w:rsidR="008C10BD" w:rsidRPr="00117A88">
        <w:rPr>
          <w:rFonts w:eastAsia="Times New Roman"/>
        </w:rPr>
        <w:t xml:space="preserve"> </w:t>
      </w:r>
      <w:r w:rsidR="008C10BD">
        <w:rPr>
          <w:rFonts w:eastAsia="Times New Roman"/>
        </w:rPr>
        <w:t>not be the</w:t>
      </w:r>
      <w:r w:rsidR="008C10BD" w:rsidRPr="002526B3">
        <w:rPr>
          <w:rFonts w:eastAsia="Times New Roman"/>
        </w:rPr>
        <w:t xml:space="preserve"> </w:t>
      </w:r>
      <w:r w:rsidR="008C10BD" w:rsidRPr="00117A88">
        <w:rPr>
          <w:rFonts w:eastAsia="Times New Roman"/>
        </w:rPr>
        <w:t>dominating</w:t>
      </w:r>
      <w:r w:rsidR="008C10BD">
        <w:rPr>
          <w:rFonts w:eastAsia="Times New Roman"/>
        </w:rPr>
        <w:t xml:space="preserve"> factor</w:t>
      </w:r>
      <w:r w:rsidR="008C10BD" w:rsidRPr="009A7B02">
        <w:rPr>
          <w:rFonts w:eastAsia="Times New Roman"/>
        </w:rPr>
        <w:t>.</w:t>
      </w:r>
      <w:r w:rsidR="008C10BD">
        <w:rPr>
          <w:rFonts w:eastAsia="Times New Roman"/>
        </w:rPr>
        <w:t xml:space="preserve"> </w:t>
      </w:r>
      <w:r w:rsidR="00843F37">
        <w:rPr>
          <w:rFonts w:eastAsia="Times New Roman"/>
        </w:rPr>
        <w:t>Consistently, t</w:t>
      </w:r>
      <w:r w:rsidR="00AD4142">
        <w:rPr>
          <w:rFonts w:eastAsia="Times New Roman"/>
        </w:rPr>
        <w:t xml:space="preserve">he supplementation did not change the </w:t>
      </w:r>
      <w:r w:rsidR="00FF7115">
        <w:rPr>
          <w:rFonts w:eastAsia="Times New Roman"/>
        </w:rPr>
        <w:t>ratio of</w:t>
      </w:r>
      <w:r w:rsidR="00E04173">
        <w:rPr>
          <w:rFonts w:eastAsia="Times New Roman"/>
        </w:rPr>
        <w:t xml:space="preserve"> </w:t>
      </w:r>
      <w:r w:rsidR="00703936">
        <w:rPr>
          <w:rFonts w:eastAsia="Times New Roman"/>
        </w:rPr>
        <w:t>hydroxy-PUFA to the precursor PUFA</w:t>
      </w:r>
      <w:r w:rsidR="00AD4142">
        <w:rPr>
          <w:rFonts w:eastAsia="Times New Roman"/>
        </w:rPr>
        <w:t xml:space="preserve"> (Supplemental Fig. S18).</w:t>
      </w:r>
    </w:p>
    <w:p w14:paraId="709BB84C" w14:textId="52FB0C72" w:rsidR="008C10BD" w:rsidRDefault="008C10BD" w:rsidP="00D14C0E">
      <w:pPr>
        <w:spacing w:after="0" w:line="480" w:lineRule="auto"/>
        <w:ind w:firstLine="720"/>
        <w:jc w:val="both"/>
        <w:rPr>
          <w:rFonts w:eastAsia="Times New Roman" w:cs="Times New Roman"/>
        </w:rPr>
      </w:pPr>
      <w:r w:rsidRPr="00117A88">
        <w:rPr>
          <w:rFonts w:eastAsia="Times New Roman" w:cs="Times New Roman"/>
        </w:rPr>
        <w:t xml:space="preserve">Although supplementation increased the concentration of </w:t>
      </w:r>
      <w:r>
        <w:rPr>
          <w:rFonts w:eastAsia="Times New Roman" w:cs="Times New Roman"/>
        </w:rPr>
        <w:t>HEPEs and HDHAs</w:t>
      </w:r>
      <w:r w:rsidRPr="00117A88">
        <w:rPr>
          <w:rFonts w:eastAsia="Times New Roman" w:cs="Times New Roman"/>
        </w:rPr>
        <w:t xml:space="preserve"> in all lipid classes, the highest elevation was</w:t>
      </w:r>
      <w:r>
        <w:rPr>
          <w:rFonts w:eastAsia="Times New Roman" w:cs="Times New Roman"/>
        </w:rPr>
        <w:t xml:space="preserve"> surprisingly</w:t>
      </w:r>
      <w:r w:rsidRPr="00117A88">
        <w:rPr>
          <w:rFonts w:eastAsia="Times New Roman" w:cs="Times New Roman"/>
        </w:rPr>
        <w:t xml:space="preserve"> found in nL</w:t>
      </w:r>
      <w:r>
        <w:rPr>
          <w:rFonts w:eastAsia="Times New Roman" w:cs="Times New Roman"/>
        </w:rPr>
        <w:t>s</w:t>
      </w:r>
      <w:r w:rsidRPr="00117A88">
        <w:rPr>
          <w:rFonts w:eastAsia="Times New Roman" w:cs="Times New Roman"/>
        </w:rPr>
        <w:t>.</w:t>
      </w:r>
      <w:r>
        <w:rPr>
          <w:rFonts w:eastAsia="Times New Roman" w:cs="Times New Roman"/>
        </w:rPr>
        <w:t xml:space="preserve"> This distinct increase supports a direct absorption of oxylipins alongside the n3-PUFAs, similarly as discussed for LA and ALA.</w:t>
      </w:r>
      <w:r w:rsidRPr="00117A88">
        <w:rPr>
          <w:rFonts w:eastAsia="Times New Roman" w:cs="Times New Roman"/>
        </w:rPr>
        <w:t xml:space="preserve"> The biological roles of esterified oxylipins in plasma remain poorly understood. </w:t>
      </w:r>
      <w:r>
        <w:rPr>
          <w:rFonts w:eastAsia="Times New Roman" w:cs="Times New Roman"/>
        </w:rPr>
        <w:t>Shearer and Newman</w:t>
      </w:r>
      <w:r w:rsidRPr="00117A88">
        <w:rPr>
          <w:rFonts w:eastAsia="Times New Roman" w:cs="Times New Roman"/>
        </w:rPr>
        <w:t xml:space="preserve"> suggest that esterification serves as a mechanism to regulate the biological activity of oxylipins</w:t>
      </w:r>
      <w:r w:rsidR="00AD4B20" w:rsidRPr="0044346C">
        <w:rPr>
          <w:rFonts w:eastAsia="Times New Roman" w:cs="Times New Roman"/>
        </w:rPr>
        <w:t xml:space="preserve"> </w:t>
      </w:r>
      <w:r w:rsidR="00AD4B20" w:rsidRPr="0044346C">
        <w:rPr>
          <w:rFonts w:eastAsia="Times New Roman" w:cs="Times New Roman"/>
        </w:rPr>
        <w:fldChar w:fldCharType="begin"/>
      </w:r>
      <w:r w:rsidR="00C85145">
        <w:rPr>
          <w:rFonts w:eastAsia="Times New Roman" w:cs="Times New Roman"/>
        </w:rPr>
        <w:instrText xml:space="preserve"> ADDIN EN.CITE &lt;EndNote&gt;&lt;Cite&gt;&lt;Author&gt;Shearer&lt;/Author&gt;&lt;Year&gt;2009&lt;/Year&gt;&lt;RecNum&gt;292&lt;/RecNum&gt;&lt;DisplayText&gt;(82)&lt;/DisplayText&gt;&lt;record&gt;&lt;rec-number&gt;292&lt;/rec-number&gt;&lt;foreign-keys&gt;&lt;key app="EN" db-id="d095td20k590ewesasxp02pxfvveafrxxpa9" timestamp="1753711176"&gt;292&lt;/key&gt;&lt;/foreign-keys&gt;&lt;ref-type name="Journal Article"&gt;17&lt;/ref-type&gt;&lt;contributors&gt;&lt;authors&gt;&lt;author&gt;Shearer, G. C.&lt;/author&gt;&lt;author&gt;Newman, J. W.&lt;/author&gt;&lt;/authors&gt;&lt;/contributors&gt;&lt;auth-address&gt;Cardiovascular Health Research Center, Sanford Research/University of South Dakota, Suite 700, Sioux Falls, SD 57105, USA. greg.shearer@usd.edu&lt;/auth-address&gt;&lt;titles&gt;&lt;title&gt;Impact of circulating esterified eicosanoids and other oxylipins on endothelial function&lt;/title&gt;&lt;secondary-title&gt;Curr Atheroscler Rep&lt;/secondary-title&gt;&lt;/titles&gt;&lt;periodical&gt;&lt;full-title&gt;Curr Atheroscler Rep&lt;/full-title&gt;&lt;/periodical&gt;&lt;pages&gt;403-10&lt;/pages&gt;&lt;volume&gt;11&lt;/volume&gt;&lt;number&gt;6&lt;/number&gt;&lt;keywords&gt;&lt;keyword&gt;Atherosclerosis/*metabolism&lt;/keyword&gt;&lt;keyword&gt;Eicosanoids/metabolism/*physiology&lt;/keyword&gt;&lt;keyword&gt;Endothelium, Vascular/*physiopathology&lt;/keyword&gt;&lt;keyword&gt;Humans&lt;/keyword&gt;&lt;keyword&gt;Inflammation/*metabolism&lt;/keyword&gt;&lt;keyword&gt;Oxylipins/*metabolism&lt;/keyword&gt;&lt;/keywords&gt;&lt;dates&gt;&lt;year&gt;2009&lt;/year&gt;&lt;pub-dates&gt;&lt;date&gt;Nov&lt;/date&gt;&lt;/pub-dates&gt;&lt;/dates&gt;&lt;isbn&gt;1534-6242 (Electronic)&amp;#xD;1523-3804 (Linking)&lt;/isbn&gt;&lt;accession-num&gt;19852880&lt;/accession-num&gt;&lt;urls&gt;&lt;related-urls&gt;&lt;url&gt;https://www.ncbi.nlm.nih.gov/pubmed/19852880&lt;/url&gt;&lt;/related-urls&gt;&lt;/urls&gt;&lt;electronic-resource-num&gt;10.1007/s11883-009-0061-3&lt;/electronic-resource-num&gt;&lt;remote-database-name&gt;Medline&lt;/remote-database-name&gt;&lt;remote-database-provider&gt;NLM&lt;/remote-database-provider&gt;&lt;/record&gt;&lt;/Cite&gt;&lt;/EndNote&gt;</w:instrText>
      </w:r>
      <w:r w:rsidR="00AD4B20" w:rsidRPr="0044346C">
        <w:rPr>
          <w:rFonts w:eastAsia="Times New Roman" w:cs="Times New Roman"/>
        </w:rPr>
        <w:fldChar w:fldCharType="separate"/>
      </w:r>
      <w:r w:rsidR="00C85145">
        <w:rPr>
          <w:rFonts w:eastAsia="Times New Roman" w:cs="Times New Roman"/>
          <w:noProof/>
        </w:rPr>
        <w:t>(82)</w:t>
      </w:r>
      <w:r w:rsidR="00AD4B20" w:rsidRPr="0044346C">
        <w:rPr>
          <w:rFonts w:eastAsia="Times New Roman" w:cs="Times New Roman"/>
        </w:rPr>
        <w:fldChar w:fldCharType="end"/>
      </w:r>
      <w:r w:rsidR="00BD3CB3" w:rsidRPr="0044346C">
        <w:rPr>
          <w:rFonts w:eastAsia="Times New Roman" w:cs="Times New Roman"/>
        </w:rPr>
        <w:t xml:space="preserve">. </w:t>
      </w:r>
      <w:r>
        <w:rPr>
          <w:rFonts w:eastAsia="Times New Roman" w:cs="Times New Roman"/>
        </w:rPr>
        <w:t>Based on that, th</w:t>
      </w:r>
      <w:r w:rsidRPr="00117A88">
        <w:rPr>
          <w:rFonts w:eastAsia="Times New Roman" w:cs="Times New Roman"/>
        </w:rPr>
        <w:t>e elevated intake</w:t>
      </w:r>
      <w:r>
        <w:rPr>
          <w:rFonts w:eastAsia="Times New Roman" w:cs="Times New Roman"/>
        </w:rPr>
        <w:t>/formation</w:t>
      </w:r>
      <w:r w:rsidRPr="00117A88">
        <w:rPr>
          <w:rFonts w:eastAsia="Times New Roman" w:cs="Times New Roman"/>
        </w:rPr>
        <w:t xml:space="preserve"> of PUFA</w:t>
      </w:r>
      <w:r>
        <w:rPr>
          <w:rFonts w:eastAsia="Times New Roman" w:cs="Times New Roman"/>
        </w:rPr>
        <w:t>s and</w:t>
      </w:r>
      <w:r w:rsidRPr="00117A88">
        <w:rPr>
          <w:rFonts w:eastAsia="Times New Roman" w:cs="Times New Roman"/>
        </w:rPr>
        <w:t xml:space="preserve"> oxylipins following supplementation </w:t>
      </w:r>
      <w:r>
        <w:rPr>
          <w:rFonts w:eastAsia="Times New Roman" w:cs="Times New Roman"/>
        </w:rPr>
        <w:t>could thus</w:t>
      </w:r>
      <w:r w:rsidRPr="00117A88">
        <w:rPr>
          <w:rFonts w:eastAsia="Times New Roman" w:cs="Times New Roman"/>
        </w:rPr>
        <w:t xml:space="preserve"> </w:t>
      </w:r>
      <w:r>
        <w:rPr>
          <w:rFonts w:eastAsia="Times New Roman" w:cs="Times New Roman"/>
        </w:rPr>
        <w:t xml:space="preserve">result in an </w:t>
      </w:r>
      <w:r w:rsidRPr="00117A88">
        <w:rPr>
          <w:rFonts w:eastAsia="Times New Roman" w:cs="Times New Roman"/>
        </w:rPr>
        <w:t>increase</w:t>
      </w:r>
      <w:r>
        <w:rPr>
          <w:rFonts w:eastAsia="Times New Roman" w:cs="Times New Roman"/>
        </w:rPr>
        <w:t>d</w:t>
      </w:r>
      <w:r w:rsidRPr="00117A88">
        <w:rPr>
          <w:rFonts w:eastAsia="Times New Roman" w:cs="Times New Roman"/>
        </w:rPr>
        <w:t xml:space="preserve"> esterification into nL</w:t>
      </w:r>
      <w:r>
        <w:rPr>
          <w:rFonts w:eastAsia="Times New Roman" w:cs="Times New Roman"/>
        </w:rPr>
        <w:t>s</w:t>
      </w:r>
      <w:r w:rsidRPr="00117A88">
        <w:rPr>
          <w:rFonts w:eastAsia="Times New Roman" w:cs="Times New Roman"/>
        </w:rPr>
        <w:t xml:space="preserve"> </w:t>
      </w:r>
      <w:r>
        <w:rPr>
          <w:rFonts w:eastAsia="Times New Roman" w:cs="Times New Roman"/>
        </w:rPr>
        <w:t xml:space="preserve">to </w:t>
      </w:r>
      <w:r w:rsidRPr="00117A88">
        <w:rPr>
          <w:rFonts w:eastAsia="Times New Roman" w:cs="Times New Roman"/>
        </w:rPr>
        <w:t>control the bioactivity</w:t>
      </w:r>
      <w:r>
        <w:rPr>
          <w:rFonts w:eastAsia="Times New Roman" w:cs="Times New Roman"/>
        </w:rPr>
        <w:t xml:space="preserve"> of the oxylipins </w:t>
      </w:r>
      <w:r w:rsidRPr="00117A88">
        <w:rPr>
          <w:rFonts w:eastAsia="Times New Roman" w:cs="Times New Roman"/>
        </w:rPr>
        <w:t xml:space="preserve">functioning as </w:t>
      </w:r>
      <w:r>
        <w:rPr>
          <w:rFonts w:eastAsia="Times New Roman" w:cs="Times New Roman"/>
        </w:rPr>
        <w:t xml:space="preserve">a </w:t>
      </w:r>
      <w:r w:rsidRPr="00117A88">
        <w:rPr>
          <w:rFonts w:eastAsia="Times New Roman" w:cs="Times New Roman"/>
        </w:rPr>
        <w:t>reservoir</w:t>
      </w:r>
      <w:r>
        <w:rPr>
          <w:rFonts w:eastAsia="Times New Roman" w:cs="Times New Roman"/>
        </w:rPr>
        <w:t xml:space="preserve">. The </w:t>
      </w:r>
      <w:r w:rsidRPr="00117A88">
        <w:rPr>
          <w:rFonts w:eastAsia="Times New Roman" w:cs="Times New Roman"/>
        </w:rPr>
        <w:t xml:space="preserve">esterified oxylipins can be released from lipoproteins such as VLDL by lipoprotein lipases </w:t>
      </w:r>
      <w:r>
        <w:rPr>
          <w:rFonts w:eastAsia="Times New Roman" w:cs="Times New Roman"/>
        </w:rPr>
        <w:t>and then may a</w:t>
      </w:r>
      <w:r w:rsidRPr="00117A88">
        <w:rPr>
          <w:rFonts w:eastAsia="Times New Roman" w:cs="Times New Roman"/>
        </w:rPr>
        <w:t>ct on endothelia</w:t>
      </w:r>
      <w:r>
        <w:rPr>
          <w:rFonts w:eastAsia="Times New Roman" w:cs="Times New Roman"/>
        </w:rPr>
        <w:t>l</w:t>
      </w:r>
      <w:r w:rsidRPr="00117A88">
        <w:rPr>
          <w:rFonts w:eastAsia="Times New Roman" w:cs="Times New Roman"/>
        </w:rPr>
        <w:t xml:space="preserve"> cells</w:t>
      </w:r>
      <w:r w:rsidR="00387E40" w:rsidRPr="0044346C">
        <w:rPr>
          <w:rFonts w:eastAsia="Times New Roman" w:cs="Times New Roman"/>
        </w:rPr>
        <w:t xml:space="preserve"> </w:t>
      </w:r>
      <w:r w:rsidR="00387E40" w:rsidRPr="0044346C">
        <w:rPr>
          <w:rFonts w:eastAsia="Times New Roman" w:cs="Times New Roman"/>
        </w:rPr>
        <w:fldChar w:fldCharType="begin">
          <w:fldData xml:space="preserve">PEVuZE5vdGU+PENpdGU+PEF1dGhvcj5kZSBNYXJjbyBDYXN0cm88L0F1dGhvcj48WWVhcj4yMDIz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</w:fldData>
        </w:fldChar>
      </w:r>
      <w:r w:rsidR="00C85145">
        <w:rPr>
          <w:rFonts w:eastAsia="Times New Roman" w:cs="Times New Roman"/>
        </w:rPr>
        <w:instrText xml:space="preserve"> ADDIN EN.CITE </w:instrText>
      </w:r>
      <w:r w:rsidR="00C85145">
        <w:rPr>
          <w:rFonts w:eastAsia="Times New Roman" w:cs="Times New Roman"/>
        </w:rPr>
        <w:fldChar w:fldCharType="begin">
          <w:fldData xml:space="preserve">PEVuZE5vdGU+PENpdGU+PEF1dGhvcj5kZSBNYXJjbyBDYXN0cm88L0F1dGhvcj48WWVhcj4yMDIz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</w:fldData>
        </w:fldChar>
      </w:r>
      <w:r w:rsidR="00C85145">
        <w:rPr>
          <w:rFonts w:eastAsia="Times New Roman" w:cs="Times New Roman"/>
        </w:rPr>
        <w:instrText xml:space="preserve"> ADDIN EN.CITE.DATA </w:instrText>
      </w:r>
      <w:r w:rsidR="00C85145">
        <w:rPr>
          <w:rFonts w:eastAsia="Times New Roman" w:cs="Times New Roman"/>
        </w:rPr>
      </w:r>
      <w:r w:rsidR="00C85145">
        <w:rPr>
          <w:rFonts w:eastAsia="Times New Roman" w:cs="Times New Roman"/>
        </w:rPr>
        <w:fldChar w:fldCharType="end"/>
      </w:r>
      <w:r w:rsidR="00387E40" w:rsidRPr="0044346C">
        <w:rPr>
          <w:rFonts w:eastAsia="Times New Roman" w:cs="Times New Roman"/>
        </w:rPr>
      </w:r>
      <w:r w:rsidR="00387E40" w:rsidRPr="0044346C">
        <w:rPr>
          <w:rFonts w:eastAsia="Times New Roman" w:cs="Times New Roman"/>
        </w:rPr>
        <w:fldChar w:fldCharType="separate"/>
      </w:r>
      <w:r w:rsidR="00C85145">
        <w:rPr>
          <w:rFonts w:eastAsia="Times New Roman" w:cs="Times New Roman"/>
          <w:noProof/>
        </w:rPr>
        <w:t>(72, 82, 83)</w:t>
      </w:r>
      <w:r w:rsidR="00387E40" w:rsidRPr="0044346C">
        <w:rPr>
          <w:rFonts w:eastAsia="Times New Roman" w:cs="Times New Roman"/>
        </w:rPr>
        <w:fldChar w:fldCharType="end"/>
      </w:r>
      <w:r w:rsidR="00BD3CB3" w:rsidRPr="0044346C">
        <w:rPr>
          <w:rFonts w:eastAsia="Times New Roman" w:cs="Times New Roman"/>
        </w:rPr>
        <w:t>.</w:t>
      </w:r>
      <w:r w:rsidR="004F0948" w:rsidRPr="0044346C">
        <w:rPr>
          <w:rFonts w:eastAsia="Times New Roman" w:cs="Times New Roman"/>
        </w:rPr>
        <w:t xml:space="preserve"> </w:t>
      </w:r>
      <w:r>
        <w:rPr>
          <w:rFonts w:eastAsia="Times New Roman" w:cs="Times New Roman"/>
        </w:rPr>
        <w:t>Our data shows that even after 12 months supplementation, the DHA-derived hydroxy-PUFAs occur in plasma more in nLs compared to baseline, suggesting a direct effect of the diet on the plasma oxylipins. Many studies aim to correlate plasma oxylipin levels with health status, ideally serving as biomarkers for diseases</w:t>
      </w:r>
      <w:r w:rsidR="00677DA7" w:rsidRPr="0044346C">
        <w:rPr>
          <w:rFonts w:eastAsia="Times New Roman" w:cs="Times New Roman"/>
        </w:rPr>
        <w:t xml:space="preserve"> </w:t>
      </w:r>
      <w:r w:rsidR="00677DA7" w:rsidRPr="0044346C">
        <w:rPr>
          <w:rFonts w:eastAsia="Times New Roman" w:cs="Times New Roman"/>
        </w:rPr>
        <w:fldChar w:fldCharType="begin">
          <w:fldData xml:space="preserve">PEVuZE5vdGU+PENpdGU+PEF1dGhvcj5LYXJ1PC9BdXRob3I+PFllYXI+MjAyMjwvWWVhcj48UmVj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=
</w:fldData>
        </w:fldChar>
      </w:r>
      <w:r w:rsidR="00C85145">
        <w:rPr>
          <w:rFonts w:eastAsia="Times New Roman" w:cs="Times New Roman"/>
        </w:rPr>
        <w:instrText xml:space="preserve"> ADDIN EN.CITE </w:instrText>
      </w:r>
      <w:r w:rsidR="00C85145">
        <w:rPr>
          <w:rFonts w:eastAsia="Times New Roman" w:cs="Times New Roman"/>
        </w:rPr>
        <w:fldChar w:fldCharType="begin">
          <w:fldData xml:space="preserve">PEVuZE5vdGU+PENpdGU+PEF1dGhvcj5LYXJ1PC9BdXRob3I+PFllYXI+MjAyMjwvWWVhcj48UmVj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=
</w:fldData>
        </w:fldChar>
      </w:r>
      <w:r w:rsidR="00C85145">
        <w:rPr>
          <w:rFonts w:eastAsia="Times New Roman" w:cs="Times New Roman"/>
        </w:rPr>
        <w:instrText xml:space="preserve"> ADDIN EN.CITE.DATA </w:instrText>
      </w:r>
      <w:r w:rsidR="00C85145">
        <w:rPr>
          <w:rFonts w:eastAsia="Times New Roman" w:cs="Times New Roman"/>
        </w:rPr>
      </w:r>
      <w:r w:rsidR="00C85145">
        <w:rPr>
          <w:rFonts w:eastAsia="Times New Roman" w:cs="Times New Roman"/>
        </w:rPr>
        <w:fldChar w:fldCharType="end"/>
      </w:r>
      <w:r w:rsidR="00677DA7" w:rsidRPr="0044346C">
        <w:rPr>
          <w:rFonts w:eastAsia="Times New Roman" w:cs="Times New Roman"/>
        </w:rPr>
      </w:r>
      <w:r w:rsidR="00677DA7" w:rsidRPr="0044346C">
        <w:rPr>
          <w:rFonts w:eastAsia="Times New Roman" w:cs="Times New Roman"/>
        </w:rPr>
        <w:fldChar w:fldCharType="separate"/>
      </w:r>
      <w:r w:rsidR="00C85145">
        <w:rPr>
          <w:rFonts w:eastAsia="Times New Roman" w:cs="Times New Roman"/>
          <w:noProof/>
        </w:rPr>
        <w:t>(84-86)</w:t>
      </w:r>
      <w:r w:rsidR="00677DA7" w:rsidRPr="0044346C">
        <w:rPr>
          <w:rFonts w:eastAsia="Times New Roman" w:cs="Times New Roman"/>
        </w:rPr>
        <w:fldChar w:fldCharType="end"/>
      </w:r>
      <w:r w:rsidR="00565475" w:rsidRPr="0044346C">
        <w:rPr>
          <w:rFonts w:eastAsia="Times New Roman" w:cs="Times New Roman"/>
        </w:rPr>
        <w:t xml:space="preserve">. </w:t>
      </w:r>
      <w:r>
        <w:rPr>
          <w:rFonts w:eastAsia="Times New Roman" w:cs="Times New Roman"/>
        </w:rPr>
        <w:t>The high variability in plasma oxylipins observed in these studies may be explained by direct effects from the diet, which warrant further investigation.</w:t>
      </w:r>
    </w:p>
    <w:p w14:paraId="4B49113C" w14:textId="20FA2A0E" w:rsidR="007E2A8B" w:rsidRPr="0044346C" w:rsidRDefault="007E2A8B" w:rsidP="008C10BD">
      <w:pPr>
        <w:tabs>
          <w:tab w:val="left" w:pos="7650"/>
        </w:tabs>
        <w:spacing w:after="100" w:afterAutospacing="1" w:line="480" w:lineRule="auto"/>
        <w:jc w:val="both"/>
        <w:rPr>
          <w:b/>
          <w:bCs/>
        </w:rPr>
      </w:pPr>
      <w:r w:rsidRPr="0044346C">
        <w:rPr>
          <w:b/>
          <w:bCs/>
        </w:rPr>
        <w:t>Conclusion</w:t>
      </w:r>
    </w:p>
    <w:p w14:paraId="637681B4" w14:textId="6F5AD369" w:rsidR="008C10BD" w:rsidRPr="00117A88" w:rsidRDefault="008C10BD" w:rsidP="008C10BD">
      <w:pPr>
        <w:spacing w:line="480" w:lineRule="auto"/>
        <w:ind w:firstLine="720"/>
        <w:jc w:val="both"/>
      </w:pPr>
      <w:r w:rsidRPr="00117A88">
        <w:t xml:space="preserve">This study provides novel insights into the lipid class-specific occurrence </w:t>
      </w:r>
      <w:r>
        <w:t xml:space="preserve">of </w:t>
      </w:r>
      <w:r w:rsidRPr="00117A88">
        <w:t xml:space="preserve">oxylipins in human plasma. A new HILIC-based fractionation method enabled the efficient separation of </w:t>
      </w:r>
      <w:r w:rsidR="00602264">
        <w:t xml:space="preserve">lipids into </w:t>
      </w:r>
      <w:r w:rsidRPr="00117A88">
        <w:t>nL</w:t>
      </w:r>
      <w:r>
        <w:t>s</w:t>
      </w:r>
      <w:r w:rsidRPr="00117A88">
        <w:t xml:space="preserve"> and </w:t>
      </w:r>
      <w:r>
        <w:t xml:space="preserve">four </w:t>
      </w:r>
      <w:r w:rsidRPr="00117A88">
        <w:t xml:space="preserve">PL </w:t>
      </w:r>
      <w:r w:rsidR="00602264">
        <w:t>fractions</w:t>
      </w:r>
      <w:r w:rsidRPr="00117A88">
        <w:t xml:space="preserve"> using a single</w:t>
      </w:r>
      <w:r>
        <w:t xml:space="preserve"> SPE</w:t>
      </w:r>
      <w:r w:rsidRPr="00117A88">
        <w:t xml:space="preserve"> cartridge</w:t>
      </w:r>
      <w:r>
        <w:t>. This approach allows the</w:t>
      </w:r>
      <w:r w:rsidRPr="00117A88">
        <w:t xml:space="preserve"> quantification of </w:t>
      </w:r>
      <w:r>
        <w:t xml:space="preserve">a large number of </w:t>
      </w:r>
      <w:r w:rsidRPr="00117A88">
        <w:t xml:space="preserve">esterified oxylipins </w:t>
      </w:r>
      <w:r>
        <w:t>in lipid fractions and can readily be integrated with existing oxylipin analysis workflows</w:t>
      </w:r>
      <w:r w:rsidRPr="00117A88">
        <w:t xml:space="preserve">. The data </w:t>
      </w:r>
      <w:r w:rsidRPr="00EA5E98">
        <w:t xml:space="preserve">demonstrate in </w:t>
      </w:r>
      <w:r w:rsidRPr="00EA5E98">
        <w:rPr>
          <w:rFonts w:eastAsia="Times New Roman" w:cs="Times New Roman"/>
        </w:rPr>
        <w:t>two independent pools of human plasma</w:t>
      </w:r>
      <w:r w:rsidRPr="00EA5E98">
        <w:t xml:space="preserve"> that esterification patterns of oxylipins in plasma are largely determined by their precursor PUFAs. </w:t>
      </w:r>
      <w:r w:rsidRPr="00EA5E98">
        <w:rPr>
          <w:rFonts w:eastAsia="Times New Roman" w:cs="Times New Roman"/>
        </w:rPr>
        <w:t>Oxylipins derived from LA</w:t>
      </w:r>
      <w:r>
        <w:rPr>
          <w:rFonts w:eastAsia="Times New Roman" w:cs="Times New Roman"/>
        </w:rPr>
        <w:t xml:space="preserve"> and</w:t>
      </w:r>
      <w:r w:rsidRPr="00EA5E98">
        <w:rPr>
          <w:rFonts w:eastAsia="Times New Roman" w:cs="Times New Roman"/>
        </w:rPr>
        <w:t xml:space="preserve"> ALA</w:t>
      </w:r>
      <w:r>
        <w:rPr>
          <w:rFonts w:eastAsia="Times New Roman" w:cs="Times New Roman"/>
        </w:rPr>
        <w:t xml:space="preserve"> </w:t>
      </w:r>
      <w:r w:rsidRPr="00EA5E98">
        <w:rPr>
          <w:rFonts w:eastAsia="Times New Roman" w:cs="Times New Roman"/>
        </w:rPr>
        <w:t>are largely bound to nL</w:t>
      </w:r>
      <w:r>
        <w:rPr>
          <w:rFonts w:eastAsia="Times New Roman" w:cs="Times New Roman"/>
        </w:rPr>
        <w:t>s</w:t>
      </w:r>
      <w:r w:rsidRPr="00EA5E98">
        <w:rPr>
          <w:rFonts w:eastAsia="Times New Roman" w:cs="Times New Roman"/>
        </w:rPr>
        <w:t xml:space="preserve">, presumably reflecting the circulation of oxylipins which have been ingested with the diet alongside their precursor PUFAs. In contrast, oxylipins derived from </w:t>
      </w:r>
      <w:r>
        <w:rPr>
          <w:rFonts w:eastAsia="Times New Roman" w:cs="Times New Roman"/>
        </w:rPr>
        <w:t xml:space="preserve">the </w:t>
      </w:r>
      <w:r w:rsidRPr="00EA5E98">
        <w:rPr>
          <w:rFonts w:eastAsia="Times New Roman" w:cs="Times New Roman"/>
        </w:rPr>
        <w:t>long-chain PUFAs ARA,</w:t>
      </w:r>
      <w:r w:rsidR="00602264">
        <w:rPr>
          <w:rFonts w:eastAsia="Times New Roman" w:cs="Times New Roman"/>
        </w:rPr>
        <w:t xml:space="preserve"> EPA and</w:t>
      </w:r>
      <w:r w:rsidRPr="00EA5E98">
        <w:rPr>
          <w:rFonts w:eastAsia="Times New Roman" w:cs="Times New Roman"/>
        </w:rPr>
        <w:t xml:space="preserve"> DHA circulate in plasma primarily esterified in PL</w:t>
      </w:r>
      <w:r>
        <w:rPr>
          <w:rFonts w:eastAsia="Times New Roman" w:cs="Times New Roman"/>
        </w:rPr>
        <w:t>s</w:t>
      </w:r>
      <w:r w:rsidRPr="00EA5E98">
        <w:rPr>
          <w:rFonts w:eastAsia="Times New Roman" w:cs="Times New Roman"/>
        </w:rPr>
        <w:t>, presumably reflecting their release from cellular membranes</w:t>
      </w:r>
      <w:r>
        <w:rPr>
          <w:rFonts w:eastAsia="Times New Roman" w:cs="Times New Roman"/>
        </w:rPr>
        <w:t>, e.g. as lipoproteins or vesic</w:t>
      </w:r>
      <w:r w:rsidR="00602264">
        <w:rPr>
          <w:rFonts w:eastAsia="Times New Roman" w:cs="Times New Roman"/>
        </w:rPr>
        <w:t>l</w:t>
      </w:r>
      <w:r>
        <w:rPr>
          <w:rFonts w:eastAsia="Times New Roman" w:cs="Times New Roman"/>
        </w:rPr>
        <w:t>es</w:t>
      </w:r>
      <w:r w:rsidRPr="00EA5E98">
        <w:rPr>
          <w:rFonts w:eastAsia="Times New Roman" w:cs="Times New Roman"/>
        </w:rPr>
        <w:t xml:space="preserve">. Moreover, the </w:t>
      </w:r>
      <w:r w:rsidRPr="00EA5E98">
        <w:rPr>
          <w:rFonts w:eastAsia="Times New Roman" w:cs="Times New Roman"/>
        </w:rPr>
        <w:lastRenderedPageBreak/>
        <w:t xml:space="preserve">preferred esterification of </w:t>
      </w:r>
      <w:r w:rsidRPr="00C25B3E">
        <w:rPr>
          <w:rFonts w:eastAsia="Times New Roman" w:cs="Times New Roman"/>
        </w:rPr>
        <w:t>ARA</w:t>
      </w:r>
      <w:r>
        <w:rPr>
          <w:rFonts w:eastAsia="Times New Roman" w:cs="Times New Roman"/>
        </w:rPr>
        <w:t xml:space="preserve">, </w:t>
      </w:r>
      <w:r w:rsidRPr="00C25B3E">
        <w:rPr>
          <w:rFonts w:eastAsia="Times New Roman" w:cs="Times New Roman"/>
        </w:rPr>
        <w:t>its oxylipins</w:t>
      </w:r>
      <w:r>
        <w:rPr>
          <w:rFonts w:eastAsia="Times New Roman" w:cs="Times New Roman"/>
        </w:rPr>
        <w:t xml:space="preserve"> and 15-HEPE</w:t>
      </w:r>
      <w:r w:rsidRPr="00C25B3E">
        <w:rPr>
          <w:rFonts w:eastAsia="Times New Roman" w:cs="Times New Roman"/>
        </w:rPr>
        <w:t xml:space="preserve"> to PI and of DHA and its oxylipins to PE in human cells is reflected in plasma lipids.</w:t>
      </w:r>
      <w:r w:rsidRPr="00C25B3E">
        <w:t xml:space="preserve"> </w:t>
      </w:r>
      <w:r w:rsidRPr="00117A88">
        <w:t xml:space="preserve">Notably, </w:t>
      </w:r>
      <w:r>
        <w:t xml:space="preserve">n3-PUFA </w:t>
      </w:r>
      <w:r w:rsidRPr="00117A88">
        <w:t xml:space="preserve">supplementation </w:t>
      </w:r>
      <w:r>
        <w:t>resulted in</w:t>
      </w:r>
      <w:r w:rsidRPr="00117A88">
        <w:t xml:space="preserve"> an overall increase of </w:t>
      </w:r>
      <w:r>
        <w:t>HEPEs and HDHAs</w:t>
      </w:r>
      <w:r w:rsidRPr="00117A88">
        <w:t xml:space="preserve"> </w:t>
      </w:r>
      <w:r>
        <w:t>combined</w:t>
      </w:r>
      <w:r w:rsidRPr="00117A88">
        <w:t xml:space="preserve"> </w:t>
      </w:r>
      <w:r>
        <w:t>with</w:t>
      </w:r>
      <w:r w:rsidRPr="00117A88">
        <w:t xml:space="preserve"> a </w:t>
      </w:r>
      <w:r>
        <w:t xml:space="preserve">significant </w:t>
      </w:r>
      <w:r w:rsidRPr="00117A88">
        <w:t xml:space="preserve">redistribution </w:t>
      </w:r>
      <w:r>
        <w:t xml:space="preserve">of HDHAs </w:t>
      </w:r>
      <w:r w:rsidRPr="00117A88">
        <w:t>toward binding in nL</w:t>
      </w:r>
      <w:r>
        <w:t>s. This raises new questions regarding the direct effect of diet on the occurrence of esterified oxylipins in human plasma.</w:t>
      </w:r>
    </w:p>
    <w:p w14:paraId="249F3EA5" w14:textId="16810DCE" w:rsidR="001C723A" w:rsidRPr="0044346C" w:rsidRDefault="001C723A" w:rsidP="00977A11">
      <w:pPr>
        <w:rPr>
          <w:b/>
          <w:bCs/>
        </w:rPr>
      </w:pPr>
      <w:r w:rsidRPr="0044346C">
        <w:rPr>
          <w:b/>
          <w:bCs/>
        </w:rPr>
        <w:t>Declarations</w:t>
      </w:r>
    </w:p>
    <w:p w14:paraId="101A7C2C" w14:textId="25C12C67" w:rsidR="001C723A" w:rsidRDefault="001C723A" w:rsidP="0042778B">
      <w:pPr>
        <w:spacing w:line="480" w:lineRule="auto"/>
        <w:ind w:firstLine="720"/>
        <w:jc w:val="both"/>
      </w:pPr>
      <w:r w:rsidRPr="0044346C">
        <w:t xml:space="preserve">Blood </w:t>
      </w:r>
      <w:r w:rsidR="00DC08A3" w:rsidRPr="0044346C">
        <w:t xml:space="preserve">for the n3-PUFA supplementation study </w:t>
      </w:r>
      <w:r w:rsidRPr="0044346C">
        <w:t xml:space="preserve">was collected from healthy human subjects in accordance with the guidelines of </w:t>
      </w:r>
      <w:r w:rsidR="00AE3EB4" w:rsidRPr="0044346C">
        <w:t xml:space="preserve">the </w:t>
      </w:r>
      <w:r w:rsidRPr="0044346C">
        <w:t>Declaration</w:t>
      </w:r>
      <w:r w:rsidR="00F57C06" w:rsidRPr="0044346C">
        <w:t xml:space="preserve"> of Helsinki and approved by the ethics committee of the University of Wuppertal</w:t>
      </w:r>
      <w:r w:rsidR="00A40DAE" w:rsidRPr="0044346C">
        <w:t>. The n3-PUFA supplementation study was approved by the Suffolk Local Research Ethics Committee.</w:t>
      </w:r>
    </w:p>
    <w:p w14:paraId="6B9F2FF9" w14:textId="77777777" w:rsidR="00D14C0E" w:rsidRPr="008D23CF" w:rsidRDefault="00D14C0E" w:rsidP="00D14C0E">
      <w:pPr>
        <w:spacing w:line="480" w:lineRule="auto"/>
        <w:jc w:val="both"/>
      </w:pPr>
      <w:r w:rsidRPr="008D23CF">
        <w:rPr>
          <w:b/>
        </w:rPr>
        <w:t xml:space="preserve">Data availability: </w:t>
      </w:r>
      <w:r w:rsidRPr="008D23CF">
        <w:t>All data are contained within t</w:t>
      </w:r>
      <w:bookmarkStart w:id="5" w:name="_GoBack"/>
      <w:bookmarkEnd w:id="5"/>
      <w:r w:rsidRPr="008D23CF">
        <w:t>he article or supplementary material.</w:t>
      </w:r>
    </w:p>
    <w:p w14:paraId="5DBA21C4" w14:textId="77777777" w:rsidR="00D14C0E" w:rsidRPr="008D23CF" w:rsidRDefault="00D14C0E" w:rsidP="00D14C0E">
      <w:pPr>
        <w:spacing w:line="480" w:lineRule="auto"/>
        <w:jc w:val="both"/>
        <w:rPr>
          <w:b/>
        </w:rPr>
      </w:pPr>
      <w:bookmarkStart w:id="6" w:name="_Hlk176800764"/>
      <w:r w:rsidRPr="008D23CF">
        <w:rPr>
          <w:b/>
        </w:rPr>
        <w:t xml:space="preserve">Supplemental Data </w:t>
      </w:r>
      <w:bookmarkEnd w:id="6"/>
    </w:p>
    <w:p w14:paraId="03EC8F1A" w14:textId="62EA3690" w:rsidR="00D14C0E" w:rsidRPr="0044346C" w:rsidRDefault="00D14C0E" w:rsidP="00D14C0E">
      <w:pPr>
        <w:spacing w:line="480" w:lineRule="auto"/>
        <w:jc w:val="both"/>
      </w:pPr>
      <w:r w:rsidRPr="008D23CF">
        <w:t xml:space="preserve">This article contains Supplemental </w:t>
      </w:r>
      <w:r>
        <w:t>d</w:t>
      </w:r>
      <w:r w:rsidRPr="008D23CF">
        <w:t>ata</w:t>
      </w:r>
      <w:r>
        <w:t xml:space="preserve"> </w:t>
      </w:r>
      <w:r>
        <w:fldChar w:fldCharType="begin">
          <w:fldData xml:space="preserve">PEVuZE5vdGU+PENpdGU+PEF1dGhvcj5Ccm93bmluZzwvQXV0aG9yPjxZZWFyPjIwMTI8L1llYXI+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</w:fldData>
        </w:fldChar>
      </w:r>
      <w:r w:rsidR="00C85145">
        <w:instrText xml:space="preserve"> ADDIN EN.CITE </w:instrText>
      </w:r>
      <w:r w:rsidR="00C85145">
        <w:fldChar w:fldCharType="begin">
          <w:fldData xml:space="preserve">PEVuZE5vdGU+PENpdGU+PEF1dGhvcj5Ccm93bmluZzwvQXV0aG9yPjxZZWFyPjIwMTI8L1llYXI+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</w:fldData>
        </w:fldChar>
      </w:r>
      <w:r w:rsidR="00C85145">
        <w:instrText xml:space="preserve"> ADDIN EN.CITE.DATA </w:instrText>
      </w:r>
      <w:r w:rsidR="00C85145">
        <w:fldChar w:fldCharType="end"/>
      </w:r>
      <w:r>
        <w:fldChar w:fldCharType="separate"/>
      </w:r>
      <w:r w:rsidR="00C85145">
        <w:rPr>
          <w:noProof/>
        </w:rPr>
        <w:t>(13, 30, 32, 33, 38, 49, 87-</w:t>
      </w:r>
      <w:r w:rsidR="0015452D">
        <w:rPr>
          <w:noProof/>
        </w:rPr>
        <w:t>90</w:t>
      </w:r>
      <w:r w:rsidR="00C85145">
        <w:rPr>
          <w:noProof/>
        </w:rPr>
        <w:t>)</w:t>
      </w:r>
      <w:r>
        <w:fldChar w:fldCharType="end"/>
      </w:r>
    </w:p>
    <w:p w14:paraId="23D3BFE8" w14:textId="77777777" w:rsidR="007E2A8B" w:rsidRPr="0044346C" w:rsidRDefault="007E2A8B" w:rsidP="00977A11">
      <w:pPr>
        <w:rPr>
          <w:b/>
          <w:bCs/>
        </w:rPr>
      </w:pPr>
      <w:r w:rsidRPr="0044346C">
        <w:rPr>
          <w:b/>
          <w:bCs/>
        </w:rPr>
        <w:t>Conflicts of interest</w:t>
      </w:r>
    </w:p>
    <w:p w14:paraId="67FB16D6" w14:textId="77777777" w:rsidR="00637D55" w:rsidRPr="00736347" w:rsidRDefault="00637D55" w:rsidP="00637D55">
      <w:pPr>
        <w:autoSpaceDE w:val="0"/>
        <w:autoSpaceDN w:val="0"/>
        <w:adjustRightInd w:val="0"/>
        <w:spacing w:after="0" w:line="480" w:lineRule="auto"/>
        <w:rPr>
          <w:rFonts w:cs="Times New Roman"/>
          <w:szCs w:val="18"/>
        </w:rPr>
      </w:pPr>
      <w:r w:rsidRPr="00736347">
        <w:rPr>
          <w:rFonts w:cs="Times New Roman"/>
          <w:szCs w:val="18"/>
        </w:rPr>
        <w:t>The authors declare that they have no conflicts of interest</w:t>
      </w:r>
      <w:r>
        <w:rPr>
          <w:rFonts w:cs="Times New Roman"/>
          <w:szCs w:val="18"/>
        </w:rPr>
        <w:t xml:space="preserve"> </w:t>
      </w:r>
      <w:r w:rsidRPr="00736347">
        <w:rPr>
          <w:rFonts w:cs="Times New Roman"/>
          <w:szCs w:val="18"/>
        </w:rPr>
        <w:t>with the contents of this article.</w:t>
      </w:r>
    </w:p>
    <w:p w14:paraId="6449E0D0" w14:textId="77777777" w:rsidR="00A72607" w:rsidRDefault="00A72607">
      <w:pPr>
        <w:rPr>
          <w:b/>
          <w:bCs/>
        </w:rPr>
      </w:pPr>
    </w:p>
    <w:p w14:paraId="7F3B279D" w14:textId="77777777" w:rsidR="00A72607" w:rsidRDefault="00A72607">
      <w:pPr>
        <w:rPr>
          <w:b/>
          <w:bCs/>
        </w:rPr>
      </w:pPr>
    </w:p>
    <w:p w14:paraId="7668DA46" w14:textId="77777777" w:rsidR="00A72607" w:rsidRDefault="00A72607">
      <w:pPr>
        <w:rPr>
          <w:b/>
          <w:bCs/>
        </w:rPr>
      </w:pPr>
    </w:p>
    <w:p w14:paraId="07D2B753" w14:textId="77777777" w:rsidR="00A72607" w:rsidRDefault="00A72607">
      <w:pPr>
        <w:rPr>
          <w:b/>
          <w:bCs/>
        </w:rPr>
      </w:pPr>
    </w:p>
    <w:p w14:paraId="588CA942" w14:textId="77777777" w:rsidR="00A72607" w:rsidRDefault="00A72607">
      <w:pPr>
        <w:rPr>
          <w:b/>
          <w:bCs/>
        </w:rPr>
      </w:pPr>
    </w:p>
    <w:p w14:paraId="5E8EF610" w14:textId="77777777" w:rsidR="00A72607" w:rsidRDefault="00A72607">
      <w:pPr>
        <w:rPr>
          <w:b/>
          <w:bCs/>
        </w:rPr>
      </w:pPr>
    </w:p>
    <w:p w14:paraId="372E15DA" w14:textId="77777777" w:rsidR="00A72607" w:rsidRDefault="00A72607">
      <w:pPr>
        <w:rPr>
          <w:b/>
          <w:bCs/>
        </w:rPr>
      </w:pPr>
    </w:p>
    <w:p w14:paraId="51FE8F81" w14:textId="77777777" w:rsidR="00A72607" w:rsidRDefault="00A72607">
      <w:pPr>
        <w:rPr>
          <w:b/>
          <w:bCs/>
        </w:rPr>
      </w:pPr>
    </w:p>
    <w:p w14:paraId="0E8DF809" w14:textId="77777777" w:rsidR="00A72607" w:rsidRDefault="00A72607">
      <w:pPr>
        <w:rPr>
          <w:b/>
          <w:bCs/>
        </w:rPr>
      </w:pPr>
    </w:p>
    <w:p w14:paraId="626EBF0F" w14:textId="77777777" w:rsidR="00A72607" w:rsidRDefault="00A72607">
      <w:pPr>
        <w:rPr>
          <w:b/>
          <w:bCs/>
        </w:rPr>
      </w:pPr>
    </w:p>
    <w:p w14:paraId="65BBBDFA" w14:textId="77777777" w:rsidR="00A72607" w:rsidRDefault="00A72607">
      <w:pPr>
        <w:rPr>
          <w:b/>
          <w:bCs/>
        </w:rPr>
      </w:pPr>
    </w:p>
    <w:p w14:paraId="09D72469" w14:textId="77777777" w:rsidR="00A72607" w:rsidRDefault="00A72607">
      <w:pPr>
        <w:rPr>
          <w:b/>
          <w:bCs/>
        </w:rPr>
      </w:pPr>
    </w:p>
    <w:p w14:paraId="5BF0CE04" w14:textId="77777777" w:rsidR="00602264" w:rsidRDefault="00602264">
      <w:pPr>
        <w:rPr>
          <w:b/>
          <w:bCs/>
        </w:rPr>
      </w:pPr>
    </w:p>
    <w:p w14:paraId="7E6A09BB" w14:textId="77777777" w:rsidR="007E2A8B" w:rsidRPr="0044346C" w:rsidRDefault="007E2A8B" w:rsidP="00C25B3E">
      <w:pPr>
        <w:pStyle w:val="berschrift2"/>
        <w:spacing w:line="480" w:lineRule="auto"/>
        <w:rPr>
          <w:rFonts w:cs="Times New Roman"/>
          <w:sz w:val="22"/>
          <w:szCs w:val="22"/>
        </w:rPr>
      </w:pPr>
      <w:r w:rsidRPr="0044346C">
        <w:rPr>
          <w:rFonts w:cs="Times New Roman"/>
          <w:sz w:val="22"/>
          <w:szCs w:val="22"/>
        </w:rPr>
        <w:lastRenderedPageBreak/>
        <w:t>References</w:t>
      </w:r>
    </w:p>
    <w:p w14:paraId="199328EA" w14:textId="77777777" w:rsidR="00C85145" w:rsidRPr="00E563B6" w:rsidRDefault="007E2A8B" w:rsidP="00E563B6">
      <w:pPr>
        <w:pStyle w:val="EndNoteBibliography"/>
        <w:spacing w:after="0" w:line="480" w:lineRule="auto"/>
        <w:rPr>
          <w:rFonts w:ascii="Times New Roman" w:hAnsi="Times New Roman" w:cs="Times New Roman"/>
        </w:rPr>
      </w:pPr>
      <w:r w:rsidRPr="00E563B6">
        <w:rPr>
          <w:rFonts w:ascii="Times New Roman" w:hAnsi="Times New Roman" w:cs="Times New Roman"/>
          <w:noProof w:val="0"/>
        </w:rPr>
        <w:fldChar w:fldCharType="begin"/>
      </w:r>
      <w:r w:rsidRPr="00E563B6">
        <w:rPr>
          <w:rFonts w:ascii="Times New Roman" w:hAnsi="Times New Roman" w:cs="Times New Roman"/>
          <w:noProof w:val="0"/>
        </w:rPr>
        <w:instrText xml:space="preserve"> ADDIN EN.REFLIST </w:instrText>
      </w:r>
      <w:r w:rsidRPr="00E563B6">
        <w:rPr>
          <w:rFonts w:ascii="Times New Roman" w:hAnsi="Times New Roman" w:cs="Times New Roman"/>
          <w:noProof w:val="0"/>
        </w:rPr>
        <w:fldChar w:fldCharType="separate"/>
      </w:r>
      <w:r w:rsidR="00C85145" w:rsidRPr="00E563B6">
        <w:rPr>
          <w:rFonts w:ascii="Times New Roman" w:hAnsi="Times New Roman" w:cs="Times New Roman"/>
        </w:rPr>
        <w:t>1.</w:t>
      </w:r>
      <w:r w:rsidR="00C85145" w:rsidRPr="00E563B6">
        <w:rPr>
          <w:rFonts w:ascii="Times New Roman" w:hAnsi="Times New Roman" w:cs="Times New Roman"/>
        </w:rPr>
        <w:tab/>
        <w:t>Mosblech A, Feussner I, Heilmann I. Oxylipins: structurally diverse metabolites from fatty acid oxidation. Plant Physiol Biochem. 2009;47(6):511-7.</w:t>
      </w:r>
    </w:p>
    <w:p w14:paraId="18F1AD2E"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2.</w:t>
      </w:r>
      <w:r w:rsidRPr="00E563B6">
        <w:rPr>
          <w:rFonts w:ascii="Times New Roman" w:hAnsi="Times New Roman" w:cs="Times New Roman"/>
        </w:rPr>
        <w:tab/>
        <w:t>Buczynski MW, Dumlao DS, Dennis EA. Thematic Review Series: Proteomics. An integrated omics analysis of eicosanoid biology. J Lipid Res. 2009;50(6):1015-38.</w:t>
      </w:r>
    </w:p>
    <w:p w14:paraId="7080E17E"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3.</w:t>
      </w:r>
      <w:r w:rsidRPr="00E563B6">
        <w:rPr>
          <w:rFonts w:ascii="Times New Roman" w:hAnsi="Times New Roman" w:cs="Times New Roman"/>
        </w:rPr>
        <w:tab/>
        <w:t>Gabbs M, Leng S, Devassy JG, Monirujjaman M, Aukema HM. Advances in Our Understanding of Oxylipins Derived from Dietary PUFAs. Advances in Nutrition. 2015;6(5):513-40.</w:t>
      </w:r>
    </w:p>
    <w:p w14:paraId="515CD753"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4.</w:t>
      </w:r>
      <w:r w:rsidRPr="00E563B6">
        <w:rPr>
          <w:rFonts w:ascii="Times New Roman" w:hAnsi="Times New Roman" w:cs="Times New Roman"/>
        </w:rPr>
        <w:tab/>
        <w:t>Meirer K, Steinhilber D, Proschak E. Inhibitors of the arachidonic acid cascade: interfering with multiple pathways. Basic Clin Pharmacol Toxicol. 2014;114(1):83-91.</w:t>
      </w:r>
    </w:p>
    <w:p w14:paraId="54A54964"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5.</w:t>
      </w:r>
      <w:r w:rsidRPr="00E563B6">
        <w:rPr>
          <w:rFonts w:ascii="Times New Roman" w:hAnsi="Times New Roman" w:cs="Times New Roman"/>
        </w:rPr>
        <w:tab/>
        <w:t>Homann J, Lehmann C, Kahnt AS, Steinhilber D, Parnham MJ, Geisslinger G, et al. Chiral chromatography-tandem mass spectrometry applied to the determination of pro-resolving lipid mediators. J Chromatogr A. 2014;1360:150-63.</w:t>
      </w:r>
    </w:p>
    <w:p w14:paraId="0BA1DB26"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6.</w:t>
      </w:r>
      <w:r w:rsidRPr="00E563B6">
        <w:rPr>
          <w:rFonts w:ascii="Times New Roman" w:hAnsi="Times New Roman" w:cs="Times New Roman"/>
        </w:rPr>
        <w:tab/>
        <w:t>Brash AR. Lipoxygenases: occurrence, functions, catalysis, and acquisition of substrate. J Biol Chem. 1999;274(34):23679-82.</w:t>
      </w:r>
    </w:p>
    <w:p w14:paraId="5730A0DA" w14:textId="77777777" w:rsidR="00C85145" w:rsidRPr="00A52860" w:rsidRDefault="00C85145" w:rsidP="00E563B6">
      <w:pPr>
        <w:pStyle w:val="EndNoteBibliography"/>
        <w:spacing w:after="0" w:line="480" w:lineRule="auto"/>
        <w:rPr>
          <w:rFonts w:ascii="Times New Roman" w:hAnsi="Times New Roman" w:cs="Times New Roman"/>
          <w:lang w:val="de-DE"/>
        </w:rPr>
      </w:pPr>
      <w:r w:rsidRPr="00E563B6">
        <w:rPr>
          <w:rFonts w:ascii="Times New Roman" w:hAnsi="Times New Roman" w:cs="Times New Roman"/>
        </w:rPr>
        <w:t>7.</w:t>
      </w:r>
      <w:r w:rsidRPr="00E563B6">
        <w:rPr>
          <w:rFonts w:ascii="Times New Roman" w:hAnsi="Times New Roman" w:cs="Times New Roman"/>
        </w:rPr>
        <w:tab/>
        <w:t xml:space="preserve">Imig JD. Epoxyeicosatrienoic Acids and 20-Hydroxyeicosatetraenoic Acid on Endothelial and Vascular Function. </w:t>
      </w:r>
      <w:r w:rsidRPr="00A52860">
        <w:rPr>
          <w:rFonts w:ascii="Times New Roman" w:hAnsi="Times New Roman" w:cs="Times New Roman"/>
          <w:lang w:val="de-DE"/>
        </w:rPr>
        <w:t>Adv Pharmacol. 2016;77:105-41.</w:t>
      </w:r>
    </w:p>
    <w:p w14:paraId="3150D62B" w14:textId="77777777" w:rsidR="00C85145" w:rsidRPr="00E563B6" w:rsidRDefault="00C85145" w:rsidP="00E563B6">
      <w:pPr>
        <w:pStyle w:val="EndNoteBibliography"/>
        <w:spacing w:after="0" w:line="480" w:lineRule="auto"/>
        <w:rPr>
          <w:rFonts w:ascii="Times New Roman" w:hAnsi="Times New Roman" w:cs="Times New Roman"/>
        </w:rPr>
      </w:pPr>
      <w:r w:rsidRPr="00A52860">
        <w:rPr>
          <w:rFonts w:ascii="Times New Roman" w:hAnsi="Times New Roman" w:cs="Times New Roman"/>
          <w:lang w:val="de-DE"/>
        </w:rPr>
        <w:t>8.</w:t>
      </w:r>
      <w:r w:rsidRPr="00A52860">
        <w:rPr>
          <w:rFonts w:ascii="Times New Roman" w:hAnsi="Times New Roman" w:cs="Times New Roman"/>
          <w:lang w:val="de-DE"/>
        </w:rPr>
        <w:tab/>
        <w:t xml:space="preserve">Kutzner L, Esselun C, Franke N, Schoenfeld K, Eckert GP, Schebb NH. </w:t>
      </w:r>
      <w:r w:rsidRPr="00E563B6">
        <w:rPr>
          <w:rFonts w:ascii="Times New Roman" w:hAnsi="Times New Roman" w:cs="Times New Roman"/>
        </w:rPr>
        <w:t>Effect of dietary EPA and DHA on murine blood and liver fatty acid profile and liver oxylipin pattern depending on high and low dietary n6-PUFA. Food &amp; function. 2020;11(10):9177-91.</w:t>
      </w:r>
    </w:p>
    <w:p w14:paraId="12CD2677" w14:textId="77777777" w:rsidR="00C85145" w:rsidRPr="00A52860" w:rsidRDefault="00C85145" w:rsidP="00E563B6">
      <w:pPr>
        <w:pStyle w:val="EndNoteBibliography"/>
        <w:spacing w:after="0" w:line="480" w:lineRule="auto"/>
        <w:rPr>
          <w:rFonts w:ascii="Times New Roman" w:hAnsi="Times New Roman" w:cs="Times New Roman"/>
          <w:lang w:val="de-DE"/>
        </w:rPr>
      </w:pPr>
      <w:r w:rsidRPr="00E563B6">
        <w:rPr>
          <w:rFonts w:ascii="Times New Roman" w:hAnsi="Times New Roman" w:cs="Times New Roman"/>
        </w:rPr>
        <w:t>9.</w:t>
      </w:r>
      <w:r w:rsidRPr="00E563B6">
        <w:rPr>
          <w:rFonts w:ascii="Times New Roman" w:hAnsi="Times New Roman" w:cs="Times New Roman"/>
        </w:rPr>
        <w:tab/>
        <w:t xml:space="preserve">Gollasch B, Wu G, Dogan I, Rothe M, Gollasch M, Luft FC. Effects of hemodialysis on plasma oxylipins. </w:t>
      </w:r>
      <w:r w:rsidRPr="00A52860">
        <w:rPr>
          <w:rFonts w:ascii="Times New Roman" w:hAnsi="Times New Roman" w:cs="Times New Roman"/>
          <w:lang w:val="de-DE"/>
        </w:rPr>
        <w:t>Physiol Rep. 2020;8(12):e14447.</w:t>
      </w:r>
    </w:p>
    <w:p w14:paraId="0B5C6AA5" w14:textId="77777777" w:rsidR="00C85145" w:rsidRPr="00E563B6" w:rsidRDefault="00C85145" w:rsidP="00E563B6">
      <w:pPr>
        <w:pStyle w:val="EndNoteBibliography"/>
        <w:spacing w:after="0" w:line="480" w:lineRule="auto"/>
        <w:rPr>
          <w:rFonts w:ascii="Times New Roman" w:hAnsi="Times New Roman" w:cs="Times New Roman"/>
        </w:rPr>
      </w:pPr>
      <w:r w:rsidRPr="00A52860">
        <w:rPr>
          <w:rFonts w:ascii="Times New Roman" w:hAnsi="Times New Roman" w:cs="Times New Roman"/>
          <w:lang w:val="de-DE"/>
        </w:rPr>
        <w:t>10.</w:t>
      </w:r>
      <w:r w:rsidRPr="00A52860">
        <w:rPr>
          <w:rFonts w:ascii="Times New Roman" w:hAnsi="Times New Roman" w:cs="Times New Roman"/>
          <w:lang w:val="de-DE"/>
        </w:rPr>
        <w:tab/>
        <w:t xml:space="preserve">Rund KM, Nolte F, Doricic J, Greite R, Schott S, Lichtinghagen R, et al. </w:t>
      </w:r>
      <w:r w:rsidRPr="00E563B6">
        <w:rPr>
          <w:rFonts w:ascii="Times New Roman" w:hAnsi="Times New Roman" w:cs="Times New Roman"/>
        </w:rPr>
        <w:t>Clinical blood sampling for oxylipin analysis - effect of storage and pneumatic tube transport of blood on free and total oxylipin profile in human plasma and serum. Analyst. 2020;145(6):2378-88.</w:t>
      </w:r>
    </w:p>
    <w:p w14:paraId="3FD78303" w14:textId="77777777" w:rsidR="00C85145" w:rsidRPr="00A52860" w:rsidRDefault="00C85145" w:rsidP="00E563B6">
      <w:pPr>
        <w:pStyle w:val="EndNoteBibliography"/>
        <w:spacing w:after="0" w:line="480" w:lineRule="auto"/>
        <w:rPr>
          <w:rFonts w:ascii="Times New Roman" w:hAnsi="Times New Roman" w:cs="Times New Roman"/>
          <w:lang w:val="de-DE"/>
        </w:rPr>
      </w:pPr>
      <w:r w:rsidRPr="00E563B6">
        <w:rPr>
          <w:rFonts w:ascii="Times New Roman" w:hAnsi="Times New Roman" w:cs="Times New Roman"/>
        </w:rPr>
        <w:t>11.</w:t>
      </w:r>
      <w:r w:rsidRPr="00E563B6">
        <w:rPr>
          <w:rFonts w:ascii="Times New Roman" w:hAnsi="Times New Roman" w:cs="Times New Roman"/>
        </w:rPr>
        <w:tab/>
        <w:t xml:space="preserve">Morgan AH, Hammond VJ, Morgan L, Thomas CP, Tallman KA, Garcia-Diaz YR, et al. Quantitative assays for esterified oxylipins generated by immune cells. Nat Protoc. </w:t>
      </w:r>
      <w:r w:rsidRPr="00A52860">
        <w:rPr>
          <w:rFonts w:ascii="Times New Roman" w:hAnsi="Times New Roman" w:cs="Times New Roman"/>
          <w:lang w:val="de-DE"/>
        </w:rPr>
        <w:t>2010;5(12):1919-31.</w:t>
      </w:r>
    </w:p>
    <w:p w14:paraId="65E32ACC" w14:textId="77777777" w:rsidR="00C85145" w:rsidRPr="00E563B6" w:rsidRDefault="00C85145" w:rsidP="00E563B6">
      <w:pPr>
        <w:pStyle w:val="EndNoteBibliography"/>
        <w:spacing w:after="0" w:line="480" w:lineRule="auto"/>
        <w:rPr>
          <w:rFonts w:ascii="Times New Roman" w:hAnsi="Times New Roman" w:cs="Times New Roman"/>
        </w:rPr>
      </w:pPr>
      <w:r w:rsidRPr="00A52860">
        <w:rPr>
          <w:rFonts w:ascii="Times New Roman" w:hAnsi="Times New Roman" w:cs="Times New Roman"/>
          <w:lang w:val="de-DE"/>
        </w:rPr>
        <w:lastRenderedPageBreak/>
        <w:t>12.</w:t>
      </w:r>
      <w:r w:rsidRPr="00A52860">
        <w:rPr>
          <w:rFonts w:ascii="Times New Roman" w:hAnsi="Times New Roman" w:cs="Times New Roman"/>
          <w:lang w:val="de-DE"/>
        </w:rPr>
        <w:tab/>
        <w:t xml:space="preserve">Rund KM, Peng S, Greite R, Claaßen C, Nolte F, Oger C, et al. </w:t>
      </w:r>
      <w:r w:rsidRPr="00E563B6">
        <w:rPr>
          <w:rFonts w:ascii="Times New Roman" w:hAnsi="Times New Roman" w:cs="Times New Roman"/>
        </w:rPr>
        <w:t>Dietary omega-3 PUFA improved tubular function after ischemia induced acute kidney injury in mice but did not attenuate impairment of renal function. Prostaglandins &amp; Other Lipid Mediators. 2020;146:106386.</w:t>
      </w:r>
    </w:p>
    <w:p w14:paraId="45AAB4F3"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13.</w:t>
      </w:r>
      <w:r w:rsidRPr="00E563B6">
        <w:rPr>
          <w:rFonts w:ascii="Times New Roman" w:hAnsi="Times New Roman" w:cs="Times New Roman"/>
        </w:rPr>
        <w:tab/>
        <w:t>Carpanedo L, Rund KM, Wende LM, Kampschulte N, Schebb NH. LC-HRMS analysis of phospholipids bearing oxylipins. Analytica Chimica Acta. 2024;1326.</w:t>
      </w:r>
    </w:p>
    <w:p w14:paraId="593C2B7C"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14.</w:t>
      </w:r>
      <w:r w:rsidRPr="00E563B6">
        <w:rPr>
          <w:rFonts w:ascii="Times New Roman" w:hAnsi="Times New Roman" w:cs="Times New Roman"/>
        </w:rPr>
        <w:tab/>
        <w:t>Schebb NH, Ostermann AI, Yang J, Hammock BD, Hahn A, Schuchardt JP. Comparison of the effects of long-chain omega-3 fatty acid supplementation on plasma levels of free and esterified oxylipins. Prostaglandins Other Lipid Mediat. 2014;113-115:21-9.</w:t>
      </w:r>
    </w:p>
    <w:p w14:paraId="31EA63A1"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15.</w:t>
      </w:r>
      <w:r w:rsidRPr="00E563B6">
        <w:rPr>
          <w:rFonts w:ascii="Times New Roman" w:hAnsi="Times New Roman" w:cs="Times New Roman"/>
        </w:rPr>
        <w:tab/>
        <w:t>Annevelink CE, Walker RE, Shearer GC. Esterified Oxylipins: Do They Matter? Metabolites. 2022;12(11).</w:t>
      </w:r>
    </w:p>
    <w:p w14:paraId="42F443C1"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16.</w:t>
      </w:r>
      <w:r w:rsidRPr="00E563B6">
        <w:rPr>
          <w:rFonts w:ascii="Times New Roman" w:hAnsi="Times New Roman" w:cs="Times New Roman"/>
        </w:rPr>
        <w:tab/>
        <w:t>Criscuolo A, Nepachalovich P, Garcia-Del Rio DF, Lange M, Ni Z, Baroni M, et al. Analytical and computational workflow for in-depth analysis of oxidized complex lipids in blood plasma. Nat Commun. 2022;13(1):6547.</w:t>
      </w:r>
    </w:p>
    <w:p w14:paraId="4A34BF17"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17.</w:t>
      </w:r>
      <w:r w:rsidRPr="00E563B6">
        <w:rPr>
          <w:rFonts w:ascii="Times New Roman" w:hAnsi="Times New Roman" w:cs="Times New Roman"/>
        </w:rPr>
        <w:tab/>
        <w:t>Hammad LA, Wu G, Saleh MM, Klouckova I, Dobrolecki LE, Hickey RJ, et al. Elevated levels of hydroxylated phosphocholine lipids in the blood serum of breast cancer patients. Rapid Commun Mass Spectrom. 2009;23(6):863-76.</w:t>
      </w:r>
    </w:p>
    <w:p w14:paraId="27FB4D4A" w14:textId="77777777" w:rsidR="00C85145" w:rsidRPr="00A52860" w:rsidRDefault="00C85145" w:rsidP="00E563B6">
      <w:pPr>
        <w:pStyle w:val="EndNoteBibliography"/>
        <w:spacing w:after="0" w:line="480" w:lineRule="auto"/>
        <w:rPr>
          <w:rFonts w:ascii="Times New Roman" w:hAnsi="Times New Roman" w:cs="Times New Roman"/>
          <w:lang w:val="de-DE"/>
        </w:rPr>
      </w:pPr>
      <w:r w:rsidRPr="00E563B6">
        <w:rPr>
          <w:rFonts w:ascii="Times New Roman" w:hAnsi="Times New Roman" w:cs="Times New Roman"/>
        </w:rPr>
        <w:t>18.</w:t>
      </w:r>
      <w:r w:rsidRPr="00E563B6">
        <w:rPr>
          <w:rFonts w:ascii="Times New Roman" w:hAnsi="Times New Roman" w:cs="Times New Roman"/>
        </w:rPr>
        <w:tab/>
        <w:t xml:space="preserve">Morgan AH, Dioszeghy V, Maskrey BH, Thomas CP, Clark SR, Mathie SA, et al. Phosphatidylethanolamine-esterified eicosanoids in the mouse: tissue localization and inflammation-dependent formation in Th-2 disease. </w:t>
      </w:r>
      <w:r w:rsidRPr="00A52860">
        <w:rPr>
          <w:rFonts w:ascii="Times New Roman" w:hAnsi="Times New Roman" w:cs="Times New Roman"/>
          <w:lang w:val="de-DE"/>
        </w:rPr>
        <w:t>J Biol Chem. 2009;284(32):21185-91.</w:t>
      </w:r>
    </w:p>
    <w:p w14:paraId="758BEFEC" w14:textId="77777777" w:rsidR="00C85145" w:rsidRPr="00E563B6" w:rsidRDefault="00C85145" w:rsidP="00E563B6">
      <w:pPr>
        <w:pStyle w:val="EndNoteBibliography"/>
        <w:spacing w:after="0" w:line="480" w:lineRule="auto"/>
        <w:rPr>
          <w:rFonts w:ascii="Times New Roman" w:hAnsi="Times New Roman" w:cs="Times New Roman"/>
        </w:rPr>
      </w:pPr>
      <w:r w:rsidRPr="00A52860">
        <w:rPr>
          <w:rFonts w:ascii="Times New Roman" w:hAnsi="Times New Roman" w:cs="Times New Roman"/>
          <w:lang w:val="de-DE"/>
        </w:rPr>
        <w:t>19.</w:t>
      </w:r>
      <w:r w:rsidRPr="00A52860">
        <w:rPr>
          <w:rFonts w:ascii="Times New Roman" w:hAnsi="Times New Roman" w:cs="Times New Roman"/>
          <w:lang w:val="de-DE"/>
        </w:rPr>
        <w:tab/>
        <w:t xml:space="preserve">Carpanedo L, Wende LM, Goebel B, Hafner AK, Chromik MA, Kampschulte N, et al. </w:t>
      </w:r>
      <w:r w:rsidRPr="00E563B6">
        <w:rPr>
          <w:rFonts w:ascii="Times New Roman" w:hAnsi="Times New Roman" w:cs="Times New Roman"/>
        </w:rPr>
        <w:t>Substrate-dependent incorporation of 15-lipoxygenase products in glycerophospholipids: 15-HETE and 15-HEPE in PI, 17-HDHA in plasmalogen PE, and 13-HODE in PC. J Lipid Res. 2025:100841.</w:t>
      </w:r>
    </w:p>
    <w:p w14:paraId="26A256C2"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20.</w:t>
      </w:r>
      <w:r w:rsidRPr="00E563B6">
        <w:rPr>
          <w:rFonts w:ascii="Times New Roman" w:hAnsi="Times New Roman" w:cs="Times New Roman"/>
        </w:rPr>
        <w:tab/>
        <w:t>Maskrey BH, Bermudez-Fajardo A, Morgan AH, Stewart-Jones E, Dioszeghy V, Taylor GW, et al. Activated platelets and monocytes generate four hydroxyphosphatidylethanolamines via lipoxygenase. J Biol Chem. 2007;282(28):20151-63.</w:t>
      </w:r>
    </w:p>
    <w:p w14:paraId="32D5E9AD"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21.</w:t>
      </w:r>
      <w:r w:rsidRPr="00E563B6">
        <w:rPr>
          <w:rFonts w:ascii="Times New Roman" w:hAnsi="Times New Roman" w:cs="Times New Roman"/>
        </w:rPr>
        <w:tab/>
        <w:t>Aoyagi R, Ikeda K, Isobe Y, Arita M. Comprehensive analyses of oxidized phospholipids using a measured MS/MS spectra library. J Lipid Res. 2017;58(11):2229-37.</w:t>
      </w:r>
    </w:p>
    <w:p w14:paraId="2C4EBC1C" w14:textId="77777777" w:rsidR="00C85145" w:rsidRPr="00A52860" w:rsidRDefault="00C85145" w:rsidP="00E563B6">
      <w:pPr>
        <w:pStyle w:val="EndNoteBibliography"/>
        <w:spacing w:after="0" w:line="480" w:lineRule="auto"/>
        <w:rPr>
          <w:rFonts w:ascii="Times New Roman" w:hAnsi="Times New Roman" w:cs="Times New Roman"/>
          <w:lang w:val="de-DE"/>
        </w:rPr>
      </w:pPr>
      <w:r w:rsidRPr="00E563B6">
        <w:rPr>
          <w:rFonts w:ascii="Times New Roman" w:hAnsi="Times New Roman" w:cs="Times New Roman"/>
        </w:rPr>
        <w:lastRenderedPageBreak/>
        <w:t>22.</w:t>
      </w:r>
      <w:r w:rsidRPr="00E563B6">
        <w:rPr>
          <w:rFonts w:ascii="Times New Roman" w:hAnsi="Times New Roman" w:cs="Times New Roman"/>
        </w:rPr>
        <w:tab/>
        <w:t xml:space="preserve">Quehenberger O, Dahlberg-Wright S, Jiang J, Armando AM, Dennis EA. Quantitative determination of esterified eicosanoids and related oxygenated metabolites after base hydrolysis. </w:t>
      </w:r>
      <w:r w:rsidRPr="00A52860">
        <w:rPr>
          <w:rFonts w:ascii="Times New Roman" w:hAnsi="Times New Roman" w:cs="Times New Roman"/>
          <w:lang w:val="de-DE"/>
        </w:rPr>
        <w:t>J Lipid Res. 2018;59(12):2436-45.</w:t>
      </w:r>
    </w:p>
    <w:p w14:paraId="22D2E8BC" w14:textId="77777777" w:rsidR="00C85145" w:rsidRPr="00E563B6" w:rsidRDefault="00C85145" w:rsidP="00E563B6">
      <w:pPr>
        <w:pStyle w:val="EndNoteBibliography"/>
        <w:spacing w:after="0" w:line="480" w:lineRule="auto"/>
        <w:rPr>
          <w:rFonts w:ascii="Times New Roman" w:hAnsi="Times New Roman" w:cs="Times New Roman"/>
        </w:rPr>
      </w:pPr>
      <w:r w:rsidRPr="00A52860">
        <w:rPr>
          <w:rFonts w:ascii="Times New Roman" w:hAnsi="Times New Roman" w:cs="Times New Roman"/>
          <w:lang w:val="de-DE"/>
        </w:rPr>
        <w:t>23.</w:t>
      </w:r>
      <w:r w:rsidRPr="00A52860">
        <w:rPr>
          <w:rFonts w:ascii="Times New Roman" w:hAnsi="Times New Roman" w:cs="Times New Roman"/>
          <w:lang w:val="de-DE"/>
        </w:rPr>
        <w:tab/>
        <w:t xml:space="preserve">Ostermann AI, Koch E, Rund KM, Kutzner L, Mainka M, Schebb NH. </w:t>
      </w:r>
      <w:r w:rsidRPr="00E563B6">
        <w:rPr>
          <w:rFonts w:ascii="Times New Roman" w:hAnsi="Times New Roman" w:cs="Times New Roman"/>
        </w:rPr>
        <w:t>Targeting esterified oxylipins by LC-MS - Effect of sample preparation on oxylipin pattern. Prostaglandins Other Lipid Mediat. 2020;146:106384.</w:t>
      </w:r>
    </w:p>
    <w:p w14:paraId="304A54B1"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24.</w:t>
      </w:r>
      <w:r w:rsidRPr="00E563B6">
        <w:rPr>
          <w:rFonts w:ascii="Times New Roman" w:hAnsi="Times New Roman" w:cs="Times New Roman"/>
        </w:rPr>
        <w:tab/>
        <w:t>Mainka M, Dalle C, Pétéra M, Dalloux-Chioccioli J, Kampschulte N, Ostermann AI, et al. Harmonized procedures lead to comparable quantification of total oxylipins across laboratories. Journal of lipid research. 2020;61(11):1424-36.</w:t>
      </w:r>
    </w:p>
    <w:p w14:paraId="48DDA8CC" w14:textId="77777777" w:rsidR="00C85145" w:rsidRPr="00A52860" w:rsidRDefault="00C85145" w:rsidP="00E563B6">
      <w:pPr>
        <w:pStyle w:val="EndNoteBibliography"/>
        <w:spacing w:after="0" w:line="480" w:lineRule="auto"/>
        <w:rPr>
          <w:rFonts w:ascii="Times New Roman" w:hAnsi="Times New Roman" w:cs="Times New Roman"/>
          <w:lang w:val="de-DE"/>
        </w:rPr>
      </w:pPr>
      <w:r w:rsidRPr="00E563B6">
        <w:rPr>
          <w:rFonts w:ascii="Times New Roman" w:hAnsi="Times New Roman" w:cs="Times New Roman"/>
        </w:rPr>
        <w:t>25.</w:t>
      </w:r>
      <w:r w:rsidRPr="00E563B6">
        <w:rPr>
          <w:rFonts w:ascii="Times New Roman" w:hAnsi="Times New Roman" w:cs="Times New Roman"/>
        </w:rPr>
        <w:tab/>
        <w:t xml:space="preserve">Fauland A, Trotzmuller M, Eberl A, Afiuni-Zadeh S, Kofeler H, Guo X, et al. An improved SPE method for fractionation and identification of phospholipids. </w:t>
      </w:r>
      <w:r w:rsidRPr="00A52860">
        <w:rPr>
          <w:rFonts w:ascii="Times New Roman" w:hAnsi="Times New Roman" w:cs="Times New Roman"/>
          <w:lang w:val="de-DE"/>
        </w:rPr>
        <w:t>J Sep Sci. 2013;36(4):744-51.</w:t>
      </w:r>
    </w:p>
    <w:p w14:paraId="67330720" w14:textId="77777777" w:rsidR="00C85145" w:rsidRPr="00E563B6" w:rsidRDefault="00C85145" w:rsidP="00E563B6">
      <w:pPr>
        <w:pStyle w:val="EndNoteBibliography"/>
        <w:spacing w:after="0" w:line="480" w:lineRule="auto"/>
        <w:rPr>
          <w:rFonts w:ascii="Times New Roman" w:hAnsi="Times New Roman" w:cs="Times New Roman"/>
        </w:rPr>
      </w:pPr>
      <w:r w:rsidRPr="00A52860">
        <w:rPr>
          <w:rFonts w:ascii="Times New Roman" w:hAnsi="Times New Roman" w:cs="Times New Roman"/>
          <w:lang w:val="de-DE"/>
        </w:rPr>
        <w:t>26.</w:t>
      </w:r>
      <w:r w:rsidRPr="00A52860">
        <w:rPr>
          <w:rFonts w:ascii="Times New Roman" w:hAnsi="Times New Roman" w:cs="Times New Roman"/>
          <w:lang w:val="de-DE"/>
        </w:rPr>
        <w:tab/>
        <w:t xml:space="preserve">Kaluzny MA, Duncan LA, Merritt MV, Epps DE. </w:t>
      </w:r>
      <w:r w:rsidRPr="00E563B6">
        <w:rPr>
          <w:rFonts w:ascii="Times New Roman" w:hAnsi="Times New Roman" w:cs="Times New Roman"/>
        </w:rPr>
        <w:t>Rapid separation of lipid classes in high yield and purity using bonded phase columns. J Lipid Res. 1985;26(1):135-40.</w:t>
      </w:r>
    </w:p>
    <w:p w14:paraId="00AD7871" w14:textId="77777777" w:rsidR="00C85145" w:rsidRPr="00A52860" w:rsidRDefault="00C85145" w:rsidP="00E563B6">
      <w:pPr>
        <w:pStyle w:val="EndNoteBibliography"/>
        <w:spacing w:after="0" w:line="480" w:lineRule="auto"/>
        <w:rPr>
          <w:rFonts w:ascii="Times New Roman" w:hAnsi="Times New Roman" w:cs="Times New Roman"/>
          <w:lang w:val="de-DE"/>
        </w:rPr>
      </w:pPr>
      <w:r w:rsidRPr="00E563B6">
        <w:rPr>
          <w:rFonts w:ascii="Times New Roman" w:hAnsi="Times New Roman" w:cs="Times New Roman"/>
        </w:rPr>
        <w:t>27.</w:t>
      </w:r>
      <w:r w:rsidRPr="00E563B6">
        <w:rPr>
          <w:rFonts w:ascii="Times New Roman" w:hAnsi="Times New Roman" w:cs="Times New Roman"/>
        </w:rPr>
        <w:tab/>
        <w:t xml:space="preserve">Pinkart HC, Devereux R, Chapman PJ. Rapid separation of microbial lipids using solid phase extraction columns. </w:t>
      </w:r>
      <w:r w:rsidRPr="00A52860">
        <w:rPr>
          <w:rFonts w:ascii="Times New Roman" w:hAnsi="Times New Roman" w:cs="Times New Roman"/>
          <w:lang w:val="de-DE"/>
        </w:rPr>
        <w:t>J Microbiol Meth. 1998;34(1):9-15.</w:t>
      </w:r>
    </w:p>
    <w:p w14:paraId="2C872394" w14:textId="77777777" w:rsidR="00C85145" w:rsidRPr="00E563B6" w:rsidRDefault="00C85145" w:rsidP="00E563B6">
      <w:pPr>
        <w:pStyle w:val="EndNoteBibliography"/>
        <w:spacing w:after="0" w:line="480" w:lineRule="auto"/>
        <w:rPr>
          <w:rFonts w:ascii="Times New Roman" w:hAnsi="Times New Roman" w:cs="Times New Roman"/>
        </w:rPr>
      </w:pPr>
      <w:r w:rsidRPr="00A52860">
        <w:rPr>
          <w:rFonts w:ascii="Times New Roman" w:hAnsi="Times New Roman" w:cs="Times New Roman"/>
          <w:lang w:val="de-DE"/>
        </w:rPr>
        <w:t>28.</w:t>
      </w:r>
      <w:r w:rsidRPr="00A52860">
        <w:rPr>
          <w:rFonts w:ascii="Times New Roman" w:hAnsi="Times New Roman" w:cs="Times New Roman"/>
          <w:lang w:val="de-DE"/>
        </w:rPr>
        <w:tab/>
        <w:t xml:space="preserve">Scholz L, Wende LM, Chromik MA, Kampschulte N, Schebb NH. </w:t>
      </w:r>
      <w:r w:rsidRPr="00E563B6">
        <w:rPr>
          <w:rFonts w:ascii="Times New Roman" w:hAnsi="Times New Roman" w:cs="Times New Roman"/>
        </w:rPr>
        <w:t>Oxidative stress leads to the formation of esterified erythro- and threo-dihydroxy-fatty acids in HepG2 cells. Redox Biol. 2025;82:103589.</w:t>
      </w:r>
    </w:p>
    <w:p w14:paraId="42EA6E19" w14:textId="77777777" w:rsidR="00C85145" w:rsidRPr="00A52860" w:rsidRDefault="00C85145" w:rsidP="00E563B6">
      <w:pPr>
        <w:pStyle w:val="EndNoteBibliography"/>
        <w:spacing w:after="0" w:line="480" w:lineRule="auto"/>
        <w:rPr>
          <w:rFonts w:ascii="Times New Roman" w:hAnsi="Times New Roman" w:cs="Times New Roman"/>
          <w:lang w:val="de-DE"/>
        </w:rPr>
      </w:pPr>
      <w:r w:rsidRPr="00E563B6">
        <w:rPr>
          <w:rFonts w:ascii="Times New Roman" w:hAnsi="Times New Roman" w:cs="Times New Roman"/>
        </w:rPr>
        <w:t>29.</w:t>
      </w:r>
      <w:r w:rsidRPr="00E563B6">
        <w:rPr>
          <w:rFonts w:ascii="Times New Roman" w:hAnsi="Times New Roman" w:cs="Times New Roman"/>
        </w:rPr>
        <w:tab/>
        <w:t xml:space="preserve">Watanabe S, Souza FDC, Kusumoto I, Shen Q, Nitin N, Lein PJ, et al. Intraperitoneally injected d11-11(12)-epoxyeicosatrienoic acid is rapidly incorporated and esterified within rat plasma and peripheral tissues but not the brain. </w:t>
      </w:r>
      <w:r w:rsidRPr="00A52860">
        <w:rPr>
          <w:rFonts w:ascii="Times New Roman" w:hAnsi="Times New Roman" w:cs="Times New Roman"/>
          <w:lang w:val="de-DE"/>
        </w:rPr>
        <w:t>Prostaglandins Leukot Essent Fatty Acids. 2024;202:102622.</w:t>
      </w:r>
    </w:p>
    <w:p w14:paraId="3D58D1AA" w14:textId="77777777" w:rsidR="00C85145" w:rsidRPr="00A52860" w:rsidRDefault="00C85145" w:rsidP="00E563B6">
      <w:pPr>
        <w:pStyle w:val="EndNoteBibliography"/>
        <w:spacing w:after="0" w:line="480" w:lineRule="auto"/>
        <w:rPr>
          <w:rFonts w:ascii="Times New Roman" w:hAnsi="Times New Roman" w:cs="Times New Roman"/>
          <w:lang w:val="de-DE"/>
        </w:rPr>
      </w:pPr>
      <w:r w:rsidRPr="00A52860">
        <w:rPr>
          <w:rFonts w:ascii="Times New Roman" w:hAnsi="Times New Roman" w:cs="Times New Roman"/>
          <w:lang w:val="de-DE"/>
        </w:rPr>
        <w:t>30.</w:t>
      </w:r>
      <w:r w:rsidRPr="00A52860">
        <w:rPr>
          <w:rFonts w:ascii="Times New Roman" w:hAnsi="Times New Roman" w:cs="Times New Roman"/>
          <w:lang w:val="de-DE"/>
        </w:rPr>
        <w:tab/>
        <w:t xml:space="preserve">Rund KM, Carpanedo L, Lauterbach R, Wermund T, West AL, Wende LM, et al. </w:t>
      </w:r>
      <w:r w:rsidRPr="00E563B6">
        <w:rPr>
          <w:rFonts w:ascii="Times New Roman" w:hAnsi="Times New Roman" w:cs="Times New Roman"/>
        </w:rPr>
        <w:t xml:space="preserve">LC-ESI-HRMS - lipidomics of phospholipids : Characterization of extraction, chromatography and detection parameters. </w:t>
      </w:r>
      <w:r w:rsidRPr="00A52860">
        <w:rPr>
          <w:rFonts w:ascii="Times New Roman" w:hAnsi="Times New Roman" w:cs="Times New Roman"/>
          <w:lang w:val="de-DE"/>
        </w:rPr>
        <w:t>Anal Bioanal Chem. 2024;416(4):925-44.</w:t>
      </w:r>
    </w:p>
    <w:p w14:paraId="60C9C475" w14:textId="77777777" w:rsidR="00C85145" w:rsidRPr="00A52860" w:rsidRDefault="00C85145" w:rsidP="00E563B6">
      <w:pPr>
        <w:pStyle w:val="EndNoteBibliography"/>
        <w:spacing w:after="0" w:line="480" w:lineRule="auto"/>
        <w:rPr>
          <w:rFonts w:ascii="Times New Roman" w:hAnsi="Times New Roman" w:cs="Times New Roman"/>
          <w:lang w:val="de-DE"/>
        </w:rPr>
      </w:pPr>
      <w:r w:rsidRPr="00A52860">
        <w:rPr>
          <w:rFonts w:ascii="Times New Roman" w:hAnsi="Times New Roman" w:cs="Times New Roman"/>
          <w:lang w:val="de-DE"/>
        </w:rPr>
        <w:t>31.</w:t>
      </w:r>
      <w:r w:rsidRPr="00A52860">
        <w:rPr>
          <w:rFonts w:ascii="Times New Roman" w:hAnsi="Times New Roman" w:cs="Times New Roman"/>
          <w:lang w:val="de-DE"/>
        </w:rPr>
        <w:tab/>
        <w:t xml:space="preserve">Hartung NM, Mainka M, Pfaff R, Kuhn M, Biernacki S, Zinnert L, et al. </w:t>
      </w:r>
      <w:r w:rsidRPr="00E563B6">
        <w:rPr>
          <w:rFonts w:ascii="Times New Roman" w:hAnsi="Times New Roman" w:cs="Times New Roman"/>
        </w:rPr>
        <w:t xml:space="preserve">Development of a quantitative proteomics approach for cyclooxygenases and lipoxygenases in parallel to quantitative oxylipin analysis allowing the comprehensive investigation of the arachidonic acid cascade. </w:t>
      </w:r>
      <w:r w:rsidRPr="00A52860">
        <w:rPr>
          <w:rFonts w:ascii="Times New Roman" w:hAnsi="Times New Roman" w:cs="Times New Roman"/>
          <w:lang w:val="de-DE"/>
        </w:rPr>
        <w:t>Anal Bioanal Chem. 2023;415(5):913-33.</w:t>
      </w:r>
    </w:p>
    <w:p w14:paraId="10462732" w14:textId="77777777" w:rsidR="00C85145" w:rsidRPr="00A52860" w:rsidRDefault="00C85145" w:rsidP="00E563B6">
      <w:pPr>
        <w:pStyle w:val="EndNoteBibliography"/>
        <w:spacing w:after="0" w:line="480" w:lineRule="auto"/>
        <w:rPr>
          <w:rFonts w:ascii="Times New Roman" w:hAnsi="Times New Roman" w:cs="Times New Roman"/>
          <w:lang w:val="de-DE"/>
        </w:rPr>
      </w:pPr>
      <w:r w:rsidRPr="00A52860">
        <w:rPr>
          <w:rFonts w:ascii="Times New Roman" w:hAnsi="Times New Roman" w:cs="Times New Roman"/>
          <w:lang w:val="de-DE"/>
        </w:rPr>
        <w:lastRenderedPageBreak/>
        <w:t>32.</w:t>
      </w:r>
      <w:r w:rsidRPr="00A52860">
        <w:rPr>
          <w:rFonts w:ascii="Times New Roman" w:hAnsi="Times New Roman" w:cs="Times New Roman"/>
          <w:lang w:val="de-DE"/>
        </w:rPr>
        <w:tab/>
        <w:t xml:space="preserve">Kutzner L, Rund KM, Ostermann AI, Hartung NM, Galano J-M, Balas L, et al. </w:t>
      </w:r>
      <w:r w:rsidRPr="00E563B6">
        <w:rPr>
          <w:rFonts w:ascii="Times New Roman" w:hAnsi="Times New Roman" w:cs="Times New Roman"/>
        </w:rPr>
        <w:t xml:space="preserve">Development of an Optimized LC-MS Method for the Detection of Specialized Pro-Resolving Mediators in Biological Samples. </w:t>
      </w:r>
      <w:r w:rsidRPr="00A52860">
        <w:rPr>
          <w:rFonts w:ascii="Times New Roman" w:hAnsi="Times New Roman" w:cs="Times New Roman"/>
          <w:lang w:val="de-DE"/>
        </w:rPr>
        <w:t>Frontiers in pharmacology. 2019;10:169.</w:t>
      </w:r>
    </w:p>
    <w:p w14:paraId="6B5F6CC5" w14:textId="77777777" w:rsidR="00C85145" w:rsidRPr="00A52860" w:rsidRDefault="00C85145" w:rsidP="00E563B6">
      <w:pPr>
        <w:pStyle w:val="EndNoteBibliography"/>
        <w:spacing w:after="0" w:line="480" w:lineRule="auto"/>
        <w:rPr>
          <w:rFonts w:ascii="Times New Roman" w:hAnsi="Times New Roman" w:cs="Times New Roman"/>
          <w:lang w:val="de-DE"/>
        </w:rPr>
      </w:pPr>
      <w:r w:rsidRPr="00A52860">
        <w:rPr>
          <w:rFonts w:ascii="Times New Roman" w:hAnsi="Times New Roman" w:cs="Times New Roman"/>
          <w:lang w:val="de-DE"/>
        </w:rPr>
        <w:t>33.</w:t>
      </w:r>
      <w:r w:rsidRPr="00A52860">
        <w:rPr>
          <w:rFonts w:ascii="Times New Roman" w:hAnsi="Times New Roman" w:cs="Times New Roman"/>
          <w:lang w:val="de-DE"/>
        </w:rPr>
        <w:tab/>
        <w:t xml:space="preserve">Koch E, Mainka M, Dalle C, Ostermann AI, Rund KM, Kutzner L, et al. </w:t>
      </w:r>
      <w:r w:rsidRPr="00E563B6">
        <w:rPr>
          <w:rFonts w:ascii="Times New Roman" w:hAnsi="Times New Roman" w:cs="Times New Roman"/>
        </w:rPr>
        <w:t xml:space="preserve">Stability of oxylipins during plasma generation and long-term storage. </w:t>
      </w:r>
      <w:r w:rsidRPr="00A52860">
        <w:rPr>
          <w:rFonts w:ascii="Times New Roman" w:hAnsi="Times New Roman" w:cs="Times New Roman"/>
          <w:lang w:val="de-DE"/>
        </w:rPr>
        <w:t>Talanta. 2020;217:121074.</w:t>
      </w:r>
    </w:p>
    <w:p w14:paraId="0ADC6F90" w14:textId="77777777" w:rsidR="00C85145" w:rsidRPr="00A52860" w:rsidRDefault="00C85145" w:rsidP="00E563B6">
      <w:pPr>
        <w:pStyle w:val="EndNoteBibliography"/>
        <w:spacing w:after="0" w:line="480" w:lineRule="auto"/>
        <w:rPr>
          <w:rFonts w:ascii="Times New Roman" w:hAnsi="Times New Roman" w:cs="Times New Roman"/>
          <w:lang w:val="de-DE"/>
        </w:rPr>
      </w:pPr>
      <w:r w:rsidRPr="00A52860">
        <w:rPr>
          <w:rFonts w:ascii="Times New Roman" w:hAnsi="Times New Roman" w:cs="Times New Roman"/>
          <w:lang w:val="de-DE"/>
        </w:rPr>
        <w:t>34.</w:t>
      </w:r>
      <w:r w:rsidRPr="00A52860">
        <w:rPr>
          <w:rFonts w:ascii="Times New Roman" w:hAnsi="Times New Roman" w:cs="Times New Roman"/>
          <w:lang w:val="de-DE"/>
        </w:rPr>
        <w:tab/>
        <w:t xml:space="preserve">Rund KM, Ostermann AI, Kutzner L, Galano JM, Oger C, Vigor C, et al. </w:t>
      </w:r>
      <w:r w:rsidRPr="00E563B6">
        <w:rPr>
          <w:rFonts w:ascii="Times New Roman" w:hAnsi="Times New Roman" w:cs="Times New Roman"/>
        </w:rPr>
        <w:t xml:space="preserve">Development of an LC-ESI(-)-MS/MS method for the simultaneous quantification of 35 isoprostanes and isofurans derived from the major n3- and n6-PUFAs. </w:t>
      </w:r>
      <w:r w:rsidRPr="00A52860">
        <w:rPr>
          <w:rFonts w:ascii="Times New Roman" w:hAnsi="Times New Roman" w:cs="Times New Roman"/>
          <w:lang w:val="de-DE"/>
        </w:rPr>
        <w:t>Anal Chim Acta. 2018;1037:63-74.</w:t>
      </w:r>
    </w:p>
    <w:p w14:paraId="0DD43082" w14:textId="77777777" w:rsidR="00C85145" w:rsidRPr="00E563B6" w:rsidRDefault="00C85145" w:rsidP="00E563B6">
      <w:pPr>
        <w:pStyle w:val="EndNoteBibliography"/>
        <w:spacing w:after="0" w:line="480" w:lineRule="auto"/>
        <w:rPr>
          <w:rFonts w:ascii="Times New Roman" w:hAnsi="Times New Roman" w:cs="Times New Roman"/>
        </w:rPr>
      </w:pPr>
      <w:r w:rsidRPr="00A52860">
        <w:rPr>
          <w:rFonts w:ascii="Times New Roman" w:hAnsi="Times New Roman" w:cs="Times New Roman"/>
          <w:lang w:val="de-DE"/>
        </w:rPr>
        <w:t>35.</w:t>
      </w:r>
      <w:r w:rsidRPr="00A52860">
        <w:rPr>
          <w:rFonts w:ascii="Times New Roman" w:hAnsi="Times New Roman" w:cs="Times New Roman"/>
          <w:lang w:val="de-DE"/>
        </w:rPr>
        <w:tab/>
        <w:t xml:space="preserve">Koch E, Wiebel M, Hopmann C, Kampschulte N, Schebb NH. </w:t>
      </w:r>
      <w:r w:rsidRPr="00E563B6">
        <w:rPr>
          <w:rFonts w:ascii="Times New Roman" w:hAnsi="Times New Roman" w:cs="Times New Roman"/>
        </w:rPr>
        <w:t>Rapid quantification of fatty acids in plant oils and biological samples by LC-MS. Analytical and bioanalytical chemistry. 2021;413(21):5439-51.</w:t>
      </w:r>
    </w:p>
    <w:p w14:paraId="10739452"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36.</w:t>
      </w:r>
      <w:r w:rsidRPr="00E563B6">
        <w:rPr>
          <w:rFonts w:ascii="Times New Roman" w:hAnsi="Times New Roman" w:cs="Times New Roman"/>
        </w:rPr>
        <w:tab/>
        <w:t>Schebb NH, Kampschulte N, Hagn G, Plitzko K, Meckelmann SW, Ghosh S, et al. Technical recommendations for analyzing oxylipins by liquid chromatography-mass spectrometry. Sci Signal. 2025;18(887):eadw1245.</w:t>
      </w:r>
    </w:p>
    <w:p w14:paraId="2A3F42C4"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37.</w:t>
      </w:r>
      <w:r w:rsidRPr="00E563B6">
        <w:rPr>
          <w:rFonts w:ascii="Times New Roman" w:hAnsi="Times New Roman" w:cs="Times New Roman"/>
        </w:rPr>
        <w:tab/>
        <w:t>Kopczynski D, Ejsing CS, McDonald JG, Bamba T, Baker ES, Bertrand-Michel J, et al. The lipidomics reporting checklist a framework for transparency of lipidomic experiments and repurposing resource data. J Lipid Res. 2024;65(9):100621.</w:t>
      </w:r>
    </w:p>
    <w:p w14:paraId="107573F4"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38.</w:t>
      </w:r>
      <w:r w:rsidRPr="00E563B6">
        <w:rPr>
          <w:rFonts w:ascii="Times New Roman" w:hAnsi="Times New Roman" w:cs="Times New Roman"/>
        </w:rPr>
        <w:tab/>
        <w:t>Browning LM, Walker CG, Mander AP, West AL, Madden J, Gambell JM, et al. Incorporation of eicosapentaenoic and docosahexaenoic acids into lipid pools when given as supplements providing doses equivalent to typical intakes of oily fish. Am J Clin Nutr. 2012;96(4):748-58.</w:t>
      </w:r>
    </w:p>
    <w:p w14:paraId="3EBF6672"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39.</w:t>
      </w:r>
      <w:r w:rsidRPr="00E563B6">
        <w:rPr>
          <w:rFonts w:ascii="Times New Roman" w:hAnsi="Times New Roman" w:cs="Times New Roman"/>
        </w:rPr>
        <w:tab/>
        <w:t>Gallego SF, Hermansson M, Liebisch G, Hodson L, Ejsing CS. Total Fatty Acid Analysis of Human Blood Samples in One Minute by High-Resolution Mass Spectrometry. Biomolecules. 2018;9(1).</w:t>
      </w:r>
    </w:p>
    <w:p w14:paraId="6BAFFB87"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40.</w:t>
      </w:r>
      <w:r w:rsidRPr="00E563B6">
        <w:rPr>
          <w:rFonts w:ascii="Times New Roman" w:hAnsi="Times New Roman" w:cs="Times New Roman"/>
        </w:rPr>
        <w:tab/>
        <w:t>Serafim V, Tiugan DA, Andreescu N, Mihailescu A, Paul C, Velea I, et al. Development and Validation of a LC(-)MS/MS-Based Assay for Quantification of Free and Total Omega 3 and 6 Fatty Acids from Human Plasma. Molecules. 2019;24(2).</w:t>
      </w:r>
    </w:p>
    <w:p w14:paraId="515E266A"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lastRenderedPageBreak/>
        <w:t>41.</w:t>
      </w:r>
      <w:r w:rsidRPr="00E563B6">
        <w:rPr>
          <w:rFonts w:ascii="Times New Roman" w:hAnsi="Times New Roman" w:cs="Times New Roman"/>
        </w:rPr>
        <w:tab/>
        <w:t>Moran-Garrido M, Camunas-Alberca SM, Sáiz J, Gradillas A, Taha AY, Barbas C. Deeper insights into the stability of oxylipins in human plasma across multiple freeze-thaw cycles and storage conditions. J Pharmaceut Biomed. 2025;255.</w:t>
      </w:r>
    </w:p>
    <w:p w14:paraId="146BE419"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42.</w:t>
      </w:r>
      <w:r w:rsidRPr="00E563B6">
        <w:rPr>
          <w:rFonts w:ascii="Times New Roman" w:hAnsi="Times New Roman" w:cs="Times New Roman"/>
        </w:rPr>
        <w:tab/>
        <w:t>Shearer GC, Newman JW. Lipoprotein lipase releases esterified oxylipins from very low-density lipoproteins. Prostaglandins Leukot Essent Fatty Acids. 2008;79(6):215-22.</w:t>
      </w:r>
    </w:p>
    <w:p w14:paraId="64F2A6B7"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43.</w:t>
      </w:r>
      <w:r w:rsidRPr="00E563B6">
        <w:rPr>
          <w:rFonts w:ascii="Times New Roman" w:hAnsi="Times New Roman" w:cs="Times New Roman"/>
        </w:rPr>
        <w:tab/>
        <w:t>Willenberg I, Ostermann AI, Schebb NH. Targeted metabolomics of the arachidonic acid cascade: current state and challenges of LC–MS analysis of oxylipins. Analytical and Bioanalytical Chemistry. 2015;407(10):2675-83.</w:t>
      </w:r>
    </w:p>
    <w:p w14:paraId="3644A789"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44.</w:t>
      </w:r>
      <w:r w:rsidRPr="00E563B6">
        <w:rPr>
          <w:rFonts w:ascii="Times New Roman" w:hAnsi="Times New Roman" w:cs="Times New Roman"/>
        </w:rPr>
        <w:tab/>
        <w:t>Sweeley CC. Purification and Partial Characterization of Sphingomyelin from Human Plasma. J Lipid Res. 1963;4:402-6.</w:t>
      </w:r>
    </w:p>
    <w:p w14:paraId="688806E8"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45.</w:t>
      </w:r>
      <w:r w:rsidRPr="00E563B6">
        <w:rPr>
          <w:rFonts w:ascii="Times New Roman" w:hAnsi="Times New Roman" w:cs="Times New Roman"/>
        </w:rPr>
        <w:tab/>
        <w:t>Quehenberger O, Armando AM, Brown AH, Milne SB, Myers DS, Merrill AH, et al. Lipidomics reveals a remarkable diversity of lipids in human plasma. J Lipid Res. 2010;51(11):3299-305.</w:t>
      </w:r>
    </w:p>
    <w:p w14:paraId="38609957" w14:textId="77777777" w:rsidR="00C85145" w:rsidRPr="00A52860" w:rsidRDefault="00C85145" w:rsidP="00E563B6">
      <w:pPr>
        <w:pStyle w:val="EndNoteBibliography"/>
        <w:spacing w:after="0" w:line="480" w:lineRule="auto"/>
        <w:rPr>
          <w:rFonts w:ascii="Times New Roman" w:hAnsi="Times New Roman" w:cs="Times New Roman"/>
          <w:lang w:val="de-DE"/>
        </w:rPr>
      </w:pPr>
      <w:r w:rsidRPr="00E563B6">
        <w:rPr>
          <w:rFonts w:ascii="Times New Roman" w:hAnsi="Times New Roman" w:cs="Times New Roman"/>
        </w:rPr>
        <w:t>46.</w:t>
      </w:r>
      <w:r w:rsidRPr="00E563B6">
        <w:rPr>
          <w:rFonts w:ascii="Times New Roman" w:hAnsi="Times New Roman" w:cs="Times New Roman"/>
        </w:rPr>
        <w:tab/>
        <w:t xml:space="preserve">Ostermann AI, West AL, Schoenfeld K, Browning LM, Walker CG, Jebb SA, et al. Plasma oxylipins respond in a linear dose-response manner with increased intake of EPA and DHA: results from a randomized controlled trial in healthy humans. </w:t>
      </w:r>
      <w:r w:rsidRPr="00A52860">
        <w:rPr>
          <w:rFonts w:ascii="Times New Roman" w:hAnsi="Times New Roman" w:cs="Times New Roman"/>
          <w:lang w:val="de-DE"/>
        </w:rPr>
        <w:t>Am J Clin Nutr. 2019;109(5):1251-63.</w:t>
      </w:r>
    </w:p>
    <w:p w14:paraId="1B598509" w14:textId="77777777" w:rsidR="00C85145" w:rsidRPr="00E563B6" w:rsidRDefault="00C85145" w:rsidP="00E563B6">
      <w:pPr>
        <w:pStyle w:val="EndNoteBibliography"/>
        <w:spacing w:after="0" w:line="480" w:lineRule="auto"/>
        <w:rPr>
          <w:rFonts w:ascii="Times New Roman" w:hAnsi="Times New Roman" w:cs="Times New Roman"/>
        </w:rPr>
      </w:pPr>
      <w:r w:rsidRPr="00A52860">
        <w:rPr>
          <w:rFonts w:ascii="Times New Roman" w:hAnsi="Times New Roman" w:cs="Times New Roman"/>
          <w:lang w:val="de-DE"/>
        </w:rPr>
        <w:t>47.</w:t>
      </w:r>
      <w:r w:rsidRPr="00A52860">
        <w:rPr>
          <w:rFonts w:ascii="Times New Roman" w:hAnsi="Times New Roman" w:cs="Times New Roman"/>
          <w:lang w:val="de-DE"/>
        </w:rPr>
        <w:tab/>
        <w:t xml:space="preserve">Schuchardt JP, Ostermann AI, Stork L, Kutzner L, Kohrs H, Greupner T, et al. </w:t>
      </w:r>
      <w:r w:rsidRPr="00E563B6">
        <w:rPr>
          <w:rFonts w:ascii="Times New Roman" w:hAnsi="Times New Roman" w:cs="Times New Roman"/>
        </w:rPr>
        <w:t>Effects of docosahexaenoic acid supplementation on PUFA levels in red blood cells and plasma. Prostaglandins, leukotrienes, and essential fatty acids. 2016;115:12-23.</w:t>
      </w:r>
    </w:p>
    <w:p w14:paraId="0EF72BF5" w14:textId="77777777" w:rsidR="00C85145" w:rsidRPr="00A52860" w:rsidRDefault="00C85145" w:rsidP="00E563B6">
      <w:pPr>
        <w:pStyle w:val="EndNoteBibliography"/>
        <w:spacing w:after="0" w:line="480" w:lineRule="auto"/>
        <w:rPr>
          <w:rFonts w:ascii="Times New Roman" w:hAnsi="Times New Roman" w:cs="Times New Roman"/>
          <w:lang w:val="de-DE"/>
        </w:rPr>
      </w:pPr>
      <w:r w:rsidRPr="00E563B6">
        <w:rPr>
          <w:rFonts w:ascii="Times New Roman" w:hAnsi="Times New Roman" w:cs="Times New Roman"/>
        </w:rPr>
        <w:t>48.</w:t>
      </w:r>
      <w:r w:rsidRPr="00E563B6">
        <w:rPr>
          <w:rFonts w:ascii="Times New Roman" w:hAnsi="Times New Roman" w:cs="Times New Roman"/>
        </w:rPr>
        <w:tab/>
        <w:t xml:space="preserve">Schwalbe-Herrmann M, Willmann J, Leibfritz D. Separation of phospholipid classes by hydrophilic interaction chromatography detected by electrospray ionization mass spectrometry. </w:t>
      </w:r>
      <w:r w:rsidRPr="00A52860">
        <w:rPr>
          <w:rFonts w:ascii="Times New Roman" w:hAnsi="Times New Roman" w:cs="Times New Roman"/>
          <w:lang w:val="de-DE"/>
        </w:rPr>
        <w:t>J Chromatogr A. 2010;1217(32):5179-83.</w:t>
      </w:r>
    </w:p>
    <w:p w14:paraId="68A5EDF5" w14:textId="77777777" w:rsidR="00C85145" w:rsidRPr="00E563B6" w:rsidRDefault="00C85145" w:rsidP="00E563B6">
      <w:pPr>
        <w:pStyle w:val="EndNoteBibliography"/>
        <w:spacing w:after="0" w:line="480" w:lineRule="auto"/>
        <w:rPr>
          <w:rFonts w:ascii="Times New Roman" w:hAnsi="Times New Roman" w:cs="Times New Roman"/>
        </w:rPr>
      </w:pPr>
      <w:r w:rsidRPr="00A52860">
        <w:rPr>
          <w:rFonts w:ascii="Times New Roman" w:hAnsi="Times New Roman" w:cs="Times New Roman"/>
          <w:lang w:val="de-DE"/>
        </w:rPr>
        <w:t>49.</w:t>
      </w:r>
      <w:r w:rsidRPr="00A52860">
        <w:rPr>
          <w:rFonts w:ascii="Times New Roman" w:hAnsi="Times New Roman" w:cs="Times New Roman"/>
          <w:lang w:val="de-DE"/>
        </w:rPr>
        <w:tab/>
        <w:t xml:space="preserve">Liebisch G, Vizcaino JA, Kofeler H, Trotzmuller M, Griffiths WJ, Schmitz G, et al. </w:t>
      </w:r>
      <w:r w:rsidRPr="00E563B6">
        <w:rPr>
          <w:rFonts w:ascii="Times New Roman" w:hAnsi="Times New Roman" w:cs="Times New Roman"/>
        </w:rPr>
        <w:t>Shorthand notation for lipid structures derived from mass spectrometry. J Lipid Res. 2013;54(6):1523-30.</w:t>
      </w:r>
    </w:p>
    <w:p w14:paraId="57BCD363"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50.</w:t>
      </w:r>
      <w:r w:rsidRPr="00E563B6">
        <w:rPr>
          <w:rFonts w:ascii="Times New Roman" w:hAnsi="Times New Roman" w:cs="Times New Roman"/>
        </w:rPr>
        <w:tab/>
        <w:t>Firl N, Kienberger H, Hauser T, Rychlik M. Determination of the fatty acid profile of neutral lipids, free fatty acids and phospholipids in human plasma. 2013;51(4):799-810.</w:t>
      </w:r>
    </w:p>
    <w:p w14:paraId="1FB6735B"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lastRenderedPageBreak/>
        <w:t>51.</w:t>
      </w:r>
      <w:r w:rsidRPr="00E563B6">
        <w:rPr>
          <w:rFonts w:ascii="Times New Roman" w:hAnsi="Times New Roman" w:cs="Times New Roman"/>
        </w:rPr>
        <w:tab/>
        <w:t>Burdge GC, Wright P, Jones AE, Wootton SA. A method for separation of phosphatidylcholine, triacylglycerol, non-esterified fatty acids and cholesterol esters from plasma by solid-phase extraction. Br J Nutr. 2000;84(5):781-7.</w:t>
      </w:r>
    </w:p>
    <w:p w14:paraId="5F720D7D"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52.</w:t>
      </w:r>
      <w:r w:rsidRPr="00E563B6">
        <w:rPr>
          <w:rFonts w:ascii="Times New Roman" w:hAnsi="Times New Roman" w:cs="Times New Roman"/>
        </w:rPr>
        <w:tab/>
        <w:t>Agren JJ, Julkunen A, Penttila I. Rapid separation of serum lipids for fatty acid analysis by a single aminopropyl column. J Lipid Res. 1992;33(12):1871-6.</w:t>
      </w:r>
    </w:p>
    <w:p w14:paraId="1E72F750"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53.</w:t>
      </w:r>
      <w:r w:rsidRPr="00E563B6">
        <w:rPr>
          <w:rFonts w:ascii="Times New Roman" w:hAnsi="Times New Roman" w:cs="Times New Roman"/>
        </w:rPr>
        <w:tab/>
        <w:t>Otoki Y, Metherel AH, Pedersen T, Yang J, Hammock BD, Bazinet RP, et al. Acute Hypercapnia/Ischemia Alters the Esterification of Arachidonic Acid and Docosahexaenoic Acid Epoxide Metabolites in Rat Brain Neutral Lipids. Lipids. 2020;55(1):7-22.</w:t>
      </w:r>
    </w:p>
    <w:p w14:paraId="60B09604"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54.</w:t>
      </w:r>
      <w:r w:rsidRPr="00E563B6">
        <w:rPr>
          <w:rFonts w:ascii="Times New Roman" w:hAnsi="Times New Roman" w:cs="Times New Roman"/>
        </w:rPr>
        <w:tab/>
        <w:t>Mercola J, D'Adamo CR. Linoleic Acid: A Narrative Review of the Effects of Increased Intake in the Standard American Diet and Associations with Chronic Disease. Nutrients. 2023;15(14).</w:t>
      </w:r>
    </w:p>
    <w:p w14:paraId="22AFAD91"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55.</w:t>
      </w:r>
      <w:r w:rsidRPr="00E563B6">
        <w:rPr>
          <w:rFonts w:ascii="Times New Roman" w:hAnsi="Times New Roman" w:cs="Times New Roman"/>
        </w:rPr>
        <w:tab/>
        <w:t>Baker EJ, Miles EA, Burdge GC, Yaqoob P, Calder PC. Metabolism and functional effects of plant-derived omega-3 fatty acids in humans. Progress in Lipid Research. 2016;64:30-56.</w:t>
      </w:r>
    </w:p>
    <w:p w14:paraId="2A3945C7"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56.</w:t>
      </w:r>
      <w:r w:rsidRPr="00E563B6">
        <w:rPr>
          <w:rFonts w:ascii="Times New Roman" w:hAnsi="Times New Roman" w:cs="Times New Roman"/>
        </w:rPr>
        <w:tab/>
        <w:t>Kawashima H. Intake of arachidonic acid-containing lipids in adult humans: dietary surveys and clinical trials. Lipids in Health and Disease. 2019;18.</w:t>
      </w:r>
    </w:p>
    <w:p w14:paraId="28EF5B01"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57.</w:t>
      </w:r>
      <w:r w:rsidRPr="00E563B6">
        <w:rPr>
          <w:rFonts w:ascii="Times New Roman" w:hAnsi="Times New Roman" w:cs="Times New Roman"/>
        </w:rPr>
        <w:tab/>
        <w:t>Forsyth S, Gautier S, Salem N. Global Estimates of Dietary Intake of Docosahexaenoic Acid and Arachidonic Acid in Developing and Developed Countries. Ann Nutr Metab. 2016;68(4):258-67.</w:t>
      </w:r>
    </w:p>
    <w:p w14:paraId="1C106DE2"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58.</w:t>
      </w:r>
      <w:r w:rsidRPr="00E563B6">
        <w:rPr>
          <w:rFonts w:ascii="Times New Roman" w:hAnsi="Times New Roman" w:cs="Times New Roman"/>
        </w:rPr>
        <w:tab/>
        <w:t>Koch E, Löwen A, Schebb NH. Do meals contain a relevant amount of oxylipins? LC-MS-based analysis of oxidized fatty acids in food. Food Chemistry. 2024;438:137941.</w:t>
      </w:r>
    </w:p>
    <w:p w14:paraId="4FD5D022"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59.</w:t>
      </w:r>
      <w:r w:rsidRPr="00E563B6">
        <w:rPr>
          <w:rFonts w:ascii="Times New Roman" w:hAnsi="Times New Roman" w:cs="Times New Roman"/>
        </w:rPr>
        <w:tab/>
        <w:t>Koch E, Lowen A, Nikolay S, Willenberg I, Schebb NH. Trans-Hydroxy, Trans-Epoxy, and Erythro-dihydroxy Fatty Acids Increase during Deep-Frying. J Agric Food Chem. 2023;71(19):7508-13.</w:t>
      </w:r>
    </w:p>
    <w:p w14:paraId="64448BEA"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60.</w:t>
      </w:r>
      <w:r w:rsidRPr="00E563B6">
        <w:rPr>
          <w:rFonts w:ascii="Times New Roman" w:hAnsi="Times New Roman" w:cs="Times New Roman"/>
        </w:rPr>
        <w:tab/>
        <w:t>Kato S, Shimizu N, Hanzawa Y, Otoki Y, Ito J, Kimura F, et al. Determination of triacylglycerol oxidation mechanisms in canola oil using liquid chromatography–tandem mass spectrometry. npj Science of Food. 2018;2(1):1.</w:t>
      </w:r>
    </w:p>
    <w:p w14:paraId="12BEF805"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61.</w:t>
      </w:r>
      <w:r w:rsidRPr="00E563B6">
        <w:rPr>
          <w:rFonts w:ascii="Times New Roman" w:hAnsi="Times New Roman" w:cs="Times New Roman"/>
        </w:rPr>
        <w:tab/>
        <w:t>Puca AA, Andrew P, Novelli V, Anselmi CV, Somalvico F, Cirillo NA, et al. Fatty Acid Profile of Erythrocyte Membranes As Possible Biomarker of Longevity. Rejuvenation Research. 2007;11(1):63-72.</w:t>
      </w:r>
    </w:p>
    <w:p w14:paraId="2EB32447"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lastRenderedPageBreak/>
        <w:t>62.</w:t>
      </w:r>
      <w:r w:rsidRPr="00E563B6">
        <w:rPr>
          <w:rFonts w:ascii="Times New Roman" w:hAnsi="Times New Roman" w:cs="Times New Roman"/>
        </w:rPr>
        <w:tab/>
        <w:t>Raphael W, Sordillo LM. Dietary polyunsaturated fatty acids and inflammation: the role of phospholipid biosynthesis. Int J Mol Sci. 2013;14(10):21167-88.</w:t>
      </w:r>
    </w:p>
    <w:p w14:paraId="35CD18BF"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63.</w:t>
      </w:r>
      <w:r w:rsidRPr="00E563B6">
        <w:rPr>
          <w:rFonts w:ascii="Times New Roman" w:hAnsi="Times New Roman" w:cs="Times New Roman"/>
        </w:rPr>
        <w:tab/>
        <w:t>Calder PC. Omega-3 polyunsaturated fatty acids and inflammatory processes: nutrition or pharmacology? Br J Clin Pharmacol. 2013;75(3):645-62.</w:t>
      </w:r>
    </w:p>
    <w:p w14:paraId="6E3040CC"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64.</w:t>
      </w:r>
      <w:r w:rsidRPr="00E563B6">
        <w:rPr>
          <w:rFonts w:ascii="Times New Roman" w:hAnsi="Times New Roman" w:cs="Times New Roman"/>
        </w:rPr>
        <w:tab/>
        <w:t>Rise P, Eligini S, Ghezzi S, Colli S, Galli C. Fatty acid composition of plasma, blood cells and whole blood: relevance for the assessment of the fatty acid status in humans. Prostaglandins Leukot Essent Fatty Acids. 2007;76(6):363-9.</w:t>
      </w:r>
    </w:p>
    <w:p w14:paraId="7C3A7171"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65.</w:t>
      </w:r>
      <w:r w:rsidRPr="00E563B6">
        <w:rPr>
          <w:rFonts w:ascii="Times New Roman" w:hAnsi="Times New Roman" w:cs="Times New Roman"/>
        </w:rPr>
        <w:tab/>
        <w:t>Haeffner EW, Strosznajder JB. Metabolism of [14C]arachidonic acid-labeled lipids in quiescent and OAG-stimulated ascites tumor cells. Int J Biochem. 1992;24(9):1481-5.</w:t>
      </w:r>
    </w:p>
    <w:p w14:paraId="668C06AA"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66.</w:t>
      </w:r>
      <w:r w:rsidRPr="00E563B6">
        <w:rPr>
          <w:rFonts w:ascii="Times New Roman" w:hAnsi="Times New Roman" w:cs="Times New Roman"/>
        </w:rPr>
        <w:tab/>
        <w:t>Tomita-Yamaguchi M, Babich JF, Baker RC, Santoro TJ. Incorporation, distribution, and turnover of arachidonic acid within membrane phospholipids of B220+ T cells from autoimmune-prone MRL-lpr/lpr mice. J Exp Med. 1990;171(3):787-800.</w:t>
      </w:r>
    </w:p>
    <w:p w14:paraId="52915201"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67.</w:t>
      </w:r>
      <w:r w:rsidRPr="00E563B6">
        <w:rPr>
          <w:rFonts w:ascii="Times New Roman" w:hAnsi="Times New Roman" w:cs="Times New Roman"/>
        </w:rPr>
        <w:tab/>
        <w:t>Epand RM. Features of the Phosphatidylinositol Cycle and its Role in Signal Transduction. J Membr Biol. 2017;250(4):353-66.</w:t>
      </w:r>
    </w:p>
    <w:p w14:paraId="77B3C196"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68.</w:t>
      </w:r>
      <w:r w:rsidRPr="00E563B6">
        <w:rPr>
          <w:rFonts w:ascii="Times New Roman" w:hAnsi="Times New Roman" w:cs="Times New Roman"/>
        </w:rPr>
        <w:tab/>
        <w:t>Girton RA, Spector AA, Gordon JA. 15-HETE: Selective incorporation into inositol phospholipids of MDCK cells. Kidney International. 1994;45(4):972-80.</w:t>
      </w:r>
    </w:p>
    <w:p w14:paraId="6A4DCA46"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69.</w:t>
      </w:r>
      <w:r w:rsidRPr="00E563B6">
        <w:rPr>
          <w:rFonts w:ascii="Times New Roman" w:hAnsi="Times New Roman" w:cs="Times New Roman"/>
        </w:rPr>
        <w:tab/>
        <w:t>Alpert SE, Walenga RW. Human Tracheal Epithelial-Cells Selectively Incorporate 15-Hydroxyeicosatetraenoic Acid into Phosphatidylinositol. Am J Resp Cell Mol. 1993;8(3):273-81.</w:t>
      </w:r>
    </w:p>
    <w:p w14:paraId="0AC08FAF"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70.</w:t>
      </w:r>
      <w:r w:rsidRPr="00E563B6">
        <w:rPr>
          <w:rFonts w:ascii="Times New Roman" w:hAnsi="Times New Roman" w:cs="Times New Roman"/>
        </w:rPr>
        <w:tab/>
        <w:t>Ramasamy I. Recent advances in physiological lipoprotein metabolism. Clin Chem Lab Med. 2014;52(12):1695-727.</w:t>
      </w:r>
    </w:p>
    <w:p w14:paraId="0B242466"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71.</w:t>
      </w:r>
      <w:r w:rsidRPr="00E563B6">
        <w:rPr>
          <w:rFonts w:ascii="Times New Roman" w:hAnsi="Times New Roman" w:cs="Times New Roman"/>
        </w:rPr>
        <w:tab/>
        <w:t>Stillwell W, Jenski LJ, Crump FT, Ehringer W. Effect of docosahexaenoic acid on mouse mitochondrial membrane properties. Lipids. 1997;32(5):497-506.</w:t>
      </w:r>
    </w:p>
    <w:p w14:paraId="63E4744F"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72.</w:t>
      </w:r>
      <w:r w:rsidRPr="00E563B6">
        <w:rPr>
          <w:rFonts w:ascii="Times New Roman" w:hAnsi="Times New Roman" w:cs="Times New Roman"/>
        </w:rPr>
        <w:tab/>
        <w:t>de Marco Castro E, Kampschulte N, Murphy CH, Schebb NH, Roche HM. Oxylipin status, before and after LC n-3 PUFA supplementation, has little relationship with skeletal muscle biology in older adults at risk of sarcopenia. Prostaglandins, Leukotrienes and Essential Fatty Acids. 2023;189:102531.</w:t>
      </w:r>
    </w:p>
    <w:p w14:paraId="258A9179" w14:textId="77777777" w:rsidR="00C85145" w:rsidRPr="00A52860" w:rsidRDefault="00C85145" w:rsidP="00E563B6">
      <w:pPr>
        <w:pStyle w:val="EndNoteBibliography"/>
        <w:spacing w:after="0" w:line="480" w:lineRule="auto"/>
        <w:rPr>
          <w:rFonts w:ascii="Times New Roman" w:hAnsi="Times New Roman" w:cs="Times New Roman"/>
          <w:lang w:val="de-DE"/>
        </w:rPr>
      </w:pPr>
      <w:r w:rsidRPr="00E563B6">
        <w:rPr>
          <w:rFonts w:ascii="Times New Roman" w:hAnsi="Times New Roman" w:cs="Times New Roman"/>
        </w:rPr>
        <w:lastRenderedPageBreak/>
        <w:t>73.</w:t>
      </w:r>
      <w:r w:rsidRPr="00E563B6">
        <w:rPr>
          <w:rFonts w:ascii="Times New Roman" w:hAnsi="Times New Roman" w:cs="Times New Roman"/>
        </w:rPr>
        <w:tab/>
        <w:t xml:space="preserve">Saleh RNM, West AL, Ostermann AI, Schebb NH, Calder PC, Minihane AM. APOE Genotype Modifies the Plasma Oxylipin Response to Omega-3 Polyunsaturated Fatty Acid Supplementation in Healthy Individuals. </w:t>
      </w:r>
      <w:r w:rsidRPr="00A52860">
        <w:rPr>
          <w:rFonts w:ascii="Times New Roman" w:hAnsi="Times New Roman" w:cs="Times New Roman"/>
          <w:lang w:val="de-DE"/>
        </w:rPr>
        <w:t>Frontiers in nutrition. 2021;8:723813.</w:t>
      </w:r>
    </w:p>
    <w:p w14:paraId="3AD7872B" w14:textId="77777777" w:rsidR="00C85145" w:rsidRPr="00A52860" w:rsidRDefault="00C85145" w:rsidP="00E563B6">
      <w:pPr>
        <w:pStyle w:val="EndNoteBibliography"/>
        <w:spacing w:after="0" w:line="480" w:lineRule="auto"/>
        <w:rPr>
          <w:rFonts w:ascii="Times New Roman" w:hAnsi="Times New Roman" w:cs="Times New Roman"/>
          <w:lang w:val="de-DE"/>
        </w:rPr>
      </w:pPr>
      <w:r w:rsidRPr="00A52860">
        <w:rPr>
          <w:rFonts w:ascii="Times New Roman" w:hAnsi="Times New Roman" w:cs="Times New Roman"/>
          <w:lang w:val="de-DE"/>
        </w:rPr>
        <w:t>74.</w:t>
      </w:r>
      <w:r w:rsidRPr="00A52860">
        <w:rPr>
          <w:rFonts w:ascii="Times New Roman" w:hAnsi="Times New Roman" w:cs="Times New Roman"/>
          <w:lang w:val="de-DE"/>
        </w:rPr>
        <w:tab/>
        <w:t xml:space="preserve">Schmocker C, Zhang IW, Kiesler S, Kassner U, Ostermann AI, Steinhagen-Thiessen E, et al. </w:t>
      </w:r>
      <w:r w:rsidRPr="00E563B6">
        <w:rPr>
          <w:rFonts w:ascii="Times New Roman" w:hAnsi="Times New Roman" w:cs="Times New Roman"/>
        </w:rPr>
        <w:t xml:space="preserve">Effect of Omega-3 Fatty Acid Supplementation on Oxylipins in a Routine Clinical Setting. </w:t>
      </w:r>
      <w:r w:rsidRPr="00A52860">
        <w:rPr>
          <w:rFonts w:ascii="Times New Roman" w:hAnsi="Times New Roman" w:cs="Times New Roman"/>
          <w:lang w:val="de-DE"/>
        </w:rPr>
        <w:t>Int J Mol Sci. 2018;19(1).</w:t>
      </w:r>
    </w:p>
    <w:p w14:paraId="6996672D" w14:textId="77777777" w:rsidR="00C85145" w:rsidRPr="00E563B6" w:rsidRDefault="00C85145" w:rsidP="00E563B6">
      <w:pPr>
        <w:pStyle w:val="EndNoteBibliography"/>
        <w:spacing w:after="0" w:line="480" w:lineRule="auto"/>
        <w:rPr>
          <w:rFonts w:ascii="Times New Roman" w:hAnsi="Times New Roman" w:cs="Times New Roman"/>
        </w:rPr>
      </w:pPr>
      <w:r w:rsidRPr="00A52860">
        <w:rPr>
          <w:rFonts w:ascii="Times New Roman" w:hAnsi="Times New Roman" w:cs="Times New Roman"/>
          <w:lang w:val="de-DE"/>
        </w:rPr>
        <w:t>75.</w:t>
      </w:r>
      <w:r w:rsidRPr="00A52860">
        <w:rPr>
          <w:rFonts w:ascii="Times New Roman" w:hAnsi="Times New Roman" w:cs="Times New Roman"/>
          <w:lang w:val="de-DE"/>
        </w:rPr>
        <w:tab/>
        <w:t xml:space="preserve">Schuchardt JP, Ostermann AI, Stork L, Fritzsch S, Kohrs H, Greupner T, et al. </w:t>
      </w:r>
      <w:r w:rsidRPr="00E563B6">
        <w:rPr>
          <w:rFonts w:ascii="Times New Roman" w:hAnsi="Times New Roman" w:cs="Times New Roman"/>
        </w:rPr>
        <w:t>Effect of DHA supplementation on oxylipin levels in plasma and immune cell stimulated blood. Prostaglandins, leukotrienes, and essential fatty acids. 2017;121:76-87.</w:t>
      </w:r>
    </w:p>
    <w:p w14:paraId="23A2183F"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76.</w:t>
      </w:r>
      <w:r w:rsidRPr="00E563B6">
        <w:rPr>
          <w:rFonts w:ascii="Times New Roman" w:hAnsi="Times New Roman" w:cs="Times New Roman"/>
        </w:rPr>
        <w:tab/>
        <w:t>Schuchardt JP, Schmidt S, Kressel G, Willenberg I, Hammock BD, Hahn A, et al. Modulation of blood oxylipin levels by long-chain omega-3 fatty acid supplementation in hyper- and normolipidemic men. Prostaglandins, leukotrienes, and essential fatty acids. 2014;90(2-3):27-37.</w:t>
      </w:r>
    </w:p>
    <w:p w14:paraId="52499339"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77.</w:t>
      </w:r>
      <w:r w:rsidRPr="00E563B6">
        <w:rPr>
          <w:rFonts w:ascii="Times New Roman" w:hAnsi="Times New Roman" w:cs="Times New Roman"/>
        </w:rPr>
        <w:tab/>
        <w:t>Annika IO, Annette LW, Kirsten S, Lucy MB, Celia GW, Susan AJ, et al. Plasma oxylipins respond in a linear dose-response manner with increased intake of EPA and DHA: results from a randomized controlled trial in healthy humans S1 - 13 M4 - Citavi.</w:t>
      </w:r>
    </w:p>
    <w:p w14:paraId="7C443662"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78.</w:t>
      </w:r>
      <w:r w:rsidRPr="00E563B6">
        <w:rPr>
          <w:rFonts w:ascii="Times New Roman" w:hAnsi="Times New Roman" w:cs="Times New Roman"/>
        </w:rPr>
        <w:tab/>
        <w:t>Shearer GC, Harris WS, Pedersen TL, Newman JW. Detection of omega-3 oxylipins in human plasma and response to treatment with omega-3 acid ethyl esters. J Lipid Res. 2010;51(8):2074-81.</w:t>
      </w:r>
    </w:p>
    <w:p w14:paraId="3AEA42B6"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79.</w:t>
      </w:r>
      <w:r w:rsidRPr="00E563B6">
        <w:rPr>
          <w:rFonts w:ascii="Times New Roman" w:hAnsi="Times New Roman" w:cs="Times New Roman"/>
        </w:rPr>
        <w:tab/>
        <w:t>Keenan AH, Pedersen TL, Fillaus K, Larson MK, Shearer GC, Newman JW. Basal omega-3 fatty acid status affects fatty acid and oxylipin responses to high-dose n3-HUFA in healthy volunteers. J Lipid Res. 2012;53(8):1662-9.</w:t>
      </w:r>
    </w:p>
    <w:p w14:paraId="3233B104"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80.</w:t>
      </w:r>
      <w:r w:rsidRPr="00E563B6">
        <w:rPr>
          <w:rFonts w:ascii="Times New Roman" w:hAnsi="Times New Roman" w:cs="Times New Roman"/>
        </w:rPr>
        <w:tab/>
        <w:t>Koch E, Kampschulte N, Schebb NH. Comprehensive Analysis of Fatty Acid and Oxylipin Patterns in n3-PUFA Supplements. Journal of agricultural and food chemistry. 2022;70(13):3979-88.</w:t>
      </w:r>
    </w:p>
    <w:p w14:paraId="0E3F123A"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81.</w:t>
      </w:r>
      <w:r w:rsidRPr="00E563B6">
        <w:rPr>
          <w:rFonts w:ascii="Times New Roman" w:hAnsi="Times New Roman" w:cs="Times New Roman"/>
        </w:rPr>
        <w:tab/>
        <w:t>O'Donnell VB. New appreciation for an old pathway: the Lands Cycle moves into new arenas in health and disease. Biochem Soc Trans. 2022;50(1):1-11.</w:t>
      </w:r>
    </w:p>
    <w:p w14:paraId="62E3CD31"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82.</w:t>
      </w:r>
      <w:r w:rsidRPr="00E563B6">
        <w:rPr>
          <w:rFonts w:ascii="Times New Roman" w:hAnsi="Times New Roman" w:cs="Times New Roman"/>
        </w:rPr>
        <w:tab/>
        <w:t>Shearer GC, Newman JW. Impact of circulating esterified eicosanoids and other oxylipins on endothelial function. Curr Atheroscler Rep. 2009;11(6):403-10.</w:t>
      </w:r>
    </w:p>
    <w:p w14:paraId="0E41B08E"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lastRenderedPageBreak/>
        <w:t>83.</w:t>
      </w:r>
      <w:r w:rsidRPr="00E563B6">
        <w:rPr>
          <w:rFonts w:ascii="Times New Roman" w:hAnsi="Times New Roman" w:cs="Times New Roman"/>
        </w:rPr>
        <w:tab/>
        <w:t>Wang L, Gill R, Pedersen TL, Higgins LJ, Newman JW, Rutledge JC. Triglyceride-rich lipoprotein lipolysis releases neutral and oxidized FFAs that induce endothelial cell inflammation. Journal of Lipid Research. 2009;50(2):204-13.</w:t>
      </w:r>
    </w:p>
    <w:p w14:paraId="6BE96FEB"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84.</w:t>
      </w:r>
      <w:r w:rsidRPr="00E563B6">
        <w:rPr>
          <w:rFonts w:ascii="Times New Roman" w:hAnsi="Times New Roman" w:cs="Times New Roman"/>
        </w:rPr>
        <w:tab/>
        <w:t>Karu N, Kindt A, Lamont L, van Gammeren AJ, Ermens AAM, Harms AC, et al. Plasma Oxylipins and Their Precursors Are Strongly Associated with COVID-19 Severity and with Immune Response Markers. Metabolites. 2022;12(7).</w:t>
      </w:r>
    </w:p>
    <w:p w14:paraId="5D1DCE09"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85.</w:t>
      </w:r>
      <w:r w:rsidRPr="00E563B6">
        <w:rPr>
          <w:rFonts w:ascii="Times New Roman" w:hAnsi="Times New Roman" w:cs="Times New Roman"/>
        </w:rPr>
        <w:tab/>
        <w:t>Chaves AB, Diniz LS, Santos RS, Lima RS, Oreliana H, Pinto IFD, et al. Plasma oxylipin profiling by high resolution mass spectrometry reveal signatures of inflammation and hypermetabolism in amyotrophic lateral sclerosis. Free Radical Bio Med. 2023;208:285-98.</w:t>
      </w:r>
    </w:p>
    <w:p w14:paraId="0FE95553"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86.</w:t>
      </w:r>
      <w:r w:rsidRPr="00E563B6">
        <w:rPr>
          <w:rFonts w:ascii="Times New Roman" w:hAnsi="Times New Roman" w:cs="Times New Roman"/>
        </w:rPr>
        <w:tab/>
        <w:t>Dalle C, Tournayre J, Mainka M, Basiak-Rasała A, Pétéra M, Lefèvre-Arbogast S, et al. The Plasma Oxylipin Signature Provides a Deep Phenotyping of Metabolic Syndrome Complementary to the Clinical Criteria. International journal of molecular sciences. 2022;23(19).</w:t>
      </w:r>
    </w:p>
    <w:p w14:paraId="559D2A82"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87.</w:t>
      </w:r>
      <w:r w:rsidRPr="00E563B6">
        <w:rPr>
          <w:rFonts w:ascii="Times New Roman" w:hAnsi="Times New Roman" w:cs="Times New Roman"/>
        </w:rPr>
        <w:tab/>
        <w:t>Rund KM, Ostermann AI, Kutzner L, Galano J-M, Oger C, Vigor C, et al. Development of an LC-ESI(-)-MS/MS method for the simultaneous quantification of 35 isoprostanes and isofurans derived from the major n3- and n6-PUFAs. Analytica chimica acta. 2018;1037:63-74.</w:t>
      </w:r>
    </w:p>
    <w:p w14:paraId="5869DDA2" w14:textId="77777777" w:rsidR="00C85145" w:rsidRPr="00E563B6" w:rsidRDefault="00C85145" w:rsidP="00E563B6">
      <w:pPr>
        <w:pStyle w:val="EndNoteBibliography"/>
        <w:spacing w:after="0" w:line="480" w:lineRule="auto"/>
        <w:rPr>
          <w:rFonts w:ascii="Times New Roman" w:hAnsi="Times New Roman" w:cs="Times New Roman"/>
        </w:rPr>
      </w:pPr>
      <w:r w:rsidRPr="00E563B6">
        <w:rPr>
          <w:rFonts w:ascii="Times New Roman" w:hAnsi="Times New Roman" w:cs="Times New Roman"/>
        </w:rPr>
        <w:t>88.</w:t>
      </w:r>
      <w:r w:rsidRPr="00E563B6">
        <w:rPr>
          <w:rFonts w:ascii="Times New Roman" w:hAnsi="Times New Roman" w:cs="Times New Roman"/>
        </w:rPr>
        <w:tab/>
        <w:t>Tsugawa H, Cajka T, Kind T, Ma Y, Higgins B, Ikeda K, et al. MS-DIAL: data-independent MS/MS deconvolution for comprehensive metabolome analysis. Nat Methods. 2015;12(6):523-6.</w:t>
      </w:r>
    </w:p>
    <w:p w14:paraId="4EAC5A00" w14:textId="77777777" w:rsidR="00C85145" w:rsidRPr="00E563B6" w:rsidRDefault="00C85145" w:rsidP="00E563B6">
      <w:pPr>
        <w:pStyle w:val="EndNoteBibliography"/>
        <w:spacing w:line="480" w:lineRule="auto"/>
        <w:rPr>
          <w:rFonts w:ascii="Times New Roman" w:hAnsi="Times New Roman" w:cs="Times New Roman"/>
        </w:rPr>
      </w:pPr>
      <w:r w:rsidRPr="00E563B6">
        <w:rPr>
          <w:rFonts w:ascii="Times New Roman" w:hAnsi="Times New Roman" w:cs="Times New Roman"/>
        </w:rPr>
        <w:t>89.</w:t>
      </w:r>
      <w:r w:rsidRPr="00E563B6">
        <w:rPr>
          <w:rFonts w:ascii="Times New Roman" w:hAnsi="Times New Roman" w:cs="Times New Roman"/>
        </w:rPr>
        <w:tab/>
        <w:t>Pi J, Wu X, Feng Y. Fragmentation patterns of five types of phospholipids by ultra-high-performance liquid chromatography electrospray ionization quadrupole time-of-flight tandem mass spectrometry. Analytical Methods. 2016;8(6):1319-32.</w:t>
      </w:r>
    </w:p>
    <w:p w14:paraId="75E0F0BE" w14:textId="1ACEA691" w:rsidR="0015452D" w:rsidRPr="0015452D" w:rsidRDefault="007E2A8B" w:rsidP="0015452D">
      <w:pPr>
        <w:spacing w:line="480" w:lineRule="auto"/>
        <w:rPr>
          <w:rFonts w:cs="Times New Roman"/>
        </w:rPr>
      </w:pPr>
      <w:r w:rsidRPr="00E563B6">
        <w:rPr>
          <w:rFonts w:cs="Times New Roman"/>
        </w:rPr>
        <w:fldChar w:fldCharType="end"/>
      </w:r>
      <w:r w:rsidR="0015452D">
        <w:rPr>
          <w:rFonts w:cs="Times New Roman"/>
        </w:rPr>
        <w:t xml:space="preserve">90. </w:t>
      </w:r>
      <w:r w:rsidR="0015452D" w:rsidRPr="0015452D">
        <w:rPr>
          <w:rFonts w:cs="Times New Roman"/>
        </w:rPr>
        <w:t xml:space="preserve">Rund  KM, Schebb  NH.  Quantitative  Analysis of Eicosanoids and Other Oxylipins. In: </w:t>
      </w:r>
    </w:p>
    <w:p w14:paraId="4730440B" w14:textId="4458225D" w:rsidR="00637D55" w:rsidRDefault="0015452D" w:rsidP="0015452D">
      <w:pPr>
        <w:spacing w:line="480" w:lineRule="auto"/>
        <w:rPr>
          <w:rFonts w:cs="Times New Roman"/>
        </w:rPr>
      </w:pPr>
      <w:r w:rsidRPr="0015452D">
        <w:rPr>
          <w:rFonts w:cs="Times New Roman"/>
        </w:rPr>
        <w:t>Ivanisevic J, Giera M, editors. A Practical Guide to Metabolomics Applications in Health and Disease: From Samples to Insights into Metabolism. Cham: Springer International Publishing; 2023. p. 343-69</w:t>
      </w:r>
    </w:p>
    <w:p w14:paraId="6F90EC3A" w14:textId="77777777" w:rsidR="00602264" w:rsidRDefault="00602264" w:rsidP="00637D55">
      <w:pPr>
        <w:spacing w:line="480" w:lineRule="auto"/>
        <w:rPr>
          <w:rFonts w:cs="Times New Roman"/>
        </w:rPr>
      </w:pPr>
    </w:p>
    <w:p w14:paraId="50C05C2A" w14:textId="77777777" w:rsidR="00602264" w:rsidRDefault="00602264" w:rsidP="00637D55">
      <w:pPr>
        <w:spacing w:line="480" w:lineRule="auto"/>
        <w:rPr>
          <w:rFonts w:cs="Times New Roman"/>
        </w:rPr>
      </w:pPr>
    </w:p>
    <w:p w14:paraId="597F8658" w14:textId="77777777" w:rsidR="00602264" w:rsidRDefault="00602264" w:rsidP="00637D55">
      <w:pPr>
        <w:spacing w:line="480" w:lineRule="auto"/>
        <w:rPr>
          <w:rFonts w:cs="Times New Roman"/>
        </w:rPr>
      </w:pPr>
    </w:p>
    <w:p w14:paraId="392A2DA9" w14:textId="77777777" w:rsidR="00602264" w:rsidRDefault="00602264" w:rsidP="00637D55">
      <w:pPr>
        <w:spacing w:line="480" w:lineRule="auto"/>
        <w:rPr>
          <w:rFonts w:cs="Times New Roman"/>
        </w:rPr>
      </w:pPr>
    </w:p>
    <w:p w14:paraId="3C0244EE" w14:textId="77777777" w:rsidR="00602264" w:rsidRDefault="00602264" w:rsidP="00637D55">
      <w:pPr>
        <w:spacing w:line="480" w:lineRule="auto"/>
        <w:rPr>
          <w:rFonts w:cs="Times New Roman"/>
        </w:rPr>
      </w:pPr>
    </w:p>
    <w:p w14:paraId="7718828F" w14:textId="357FA861" w:rsidR="00637D55" w:rsidRPr="0044346C" w:rsidRDefault="00637D55" w:rsidP="00637D55">
      <w:pPr>
        <w:rPr>
          <w:b/>
          <w:bCs/>
        </w:rPr>
      </w:pPr>
      <w:r w:rsidRPr="0044346C">
        <w:rPr>
          <w:b/>
          <w:bCs/>
        </w:rPr>
        <w:t>Table</w:t>
      </w:r>
      <w:r w:rsidR="00A72607">
        <w:rPr>
          <w:b/>
          <w:bCs/>
        </w:rPr>
        <w:t xml:space="preserve"> caption</w:t>
      </w:r>
    </w:p>
    <w:p w14:paraId="02559F3D" w14:textId="77777777" w:rsidR="00637D55" w:rsidRDefault="00637D55" w:rsidP="00637D55">
      <w:pPr>
        <w:spacing w:after="0" w:line="480" w:lineRule="auto"/>
        <w:jc w:val="both"/>
        <w:rPr>
          <w:rFonts w:eastAsia="+mn-ea" w:cs="Times New Roman"/>
          <w:color w:val="000000"/>
          <w:kern w:val="24"/>
          <w:lang w:eastAsia="de-DE"/>
        </w:rPr>
      </w:pPr>
      <w:r w:rsidRPr="0044346C">
        <w:rPr>
          <w:rFonts w:eastAsia="+mn-ea" w:cs="Times New Roman"/>
          <w:b/>
          <w:bCs/>
          <w:color w:val="000000"/>
          <w:kern w:val="24"/>
          <w:lang w:eastAsia="de-DE"/>
        </w:rPr>
        <w:t xml:space="preserve">Table 1. Separation efficiency of the lipid class fractionation by SPE </w:t>
      </w:r>
      <w:r w:rsidRPr="0044346C">
        <w:rPr>
          <w:rFonts w:eastAsia="+mn-ea" w:cs="Times New Roman"/>
          <w:b/>
          <w:bCs/>
          <w:color w:val="000000"/>
          <w:kern w:val="24"/>
          <w:lang w:eastAsia="de-DE"/>
        </w:rPr>
        <w:br/>
      </w:r>
      <w:r w:rsidRPr="00757ED9">
        <w:rPr>
          <w:rFonts w:eastAsia="+mn-ea" w:cs="Times New Roman"/>
          <w:color w:val="000000"/>
          <w:kern w:val="24"/>
          <w:lang w:eastAsia="de-DE"/>
        </w:rPr>
        <w:t xml:space="preserve">A mixture of isotopically labeled lipid standards (SPLASH) was spiked to plasma and separated into five fractions. </w:t>
      </w:r>
      <w:r>
        <w:rPr>
          <w:rFonts w:eastAsia="+mn-ea" w:cs="Times New Roman"/>
          <w:color w:val="000000"/>
          <w:kern w:val="24"/>
          <w:lang w:eastAsia="de-DE"/>
        </w:rPr>
        <w:t>Shown are the</w:t>
      </w:r>
      <w:r w:rsidRPr="00757ED9">
        <w:rPr>
          <w:rFonts w:eastAsia="+mn-ea" w:cs="Times New Roman"/>
          <w:color w:val="000000"/>
          <w:kern w:val="24"/>
          <w:lang w:eastAsia="de-DE"/>
        </w:rPr>
        <w:t xml:space="preserve"> </w:t>
      </w:r>
      <w:r>
        <w:rPr>
          <w:rFonts w:eastAsia="+mn-ea" w:cs="Times New Roman"/>
          <w:color w:val="000000"/>
          <w:kern w:val="24"/>
          <w:lang w:eastAsia="de-DE"/>
        </w:rPr>
        <w:t xml:space="preserve">relative </w:t>
      </w:r>
      <w:r w:rsidRPr="00757ED9">
        <w:rPr>
          <w:rFonts w:eastAsia="+mn-ea" w:cs="Times New Roman"/>
          <w:color w:val="000000"/>
          <w:kern w:val="24"/>
          <w:lang w:eastAsia="de-DE"/>
        </w:rPr>
        <w:t>recover</w:t>
      </w:r>
      <w:r>
        <w:rPr>
          <w:rFonts w:eastAsia="+mn-ea" w:cs="Times New Roman"/>
          <w:color w:val="000000"/>
          <w:kern w:val="24"/>
          <w:lang w:eastAsia="de-DE"/>
        </w:rPr>
        <w:t>ies</w:t>
      </w:r>
      <w:r w:rsidRPr="00757ED9">
        <w:rPr>
          <w:rFonts w:eastAsia="+mn-ea" w:cs="Times New Roman"/>
          <w:color w:val="000000"/>
          <w:kern w:val="24"/>
          <w:lang w:eastAsia="de-DE"/>
        </w:rPr>
        <w:t xml:space="preserve"> of each standard in each fraction</w:t>
      </w:r>
      <w:r>
        <w:rPr>
          <w:rFonts w:eastAsia="+mn-ea" w:cs="Times New Roman"/>
          <w:color w:val="000000"/>
          <w:kern w:val="24"/>
          <w:lang w:eastAsia="de-DE"/>
        </w:rPr>
        <w:t>,</w:t>
      </w:r>
      <w:r w:rsidRPr="00117A88">
        <w:rPr>
          <w:rFonts w:eastAsia="+mn-ea" w:cs="Times New Roman"/>
          <w:color w:val="000000"/>
          <w:kern w:val="24"/>
          <w:lang w:eastAsia="de-DE"/>
        </w:rPr>
        <w:t xml:space="preserve"> </w:t>
      </w:r>
      <w:r w:rsidRPr="00757ED9">
        <w:rPr>
          <w:rFonts w:eastAsia="+mn-ea" w:cs="Times New Roman"/>
          <w:color w:val="000000"/>
          <w:kern w:val="24"/>
          <w:lang w:eastAsia="de-DE"/>
        </w:rPr>
        <w:t>reflecting the efficiency of lipid class separation across the fractions.</w:t>
      </w:r>
      <w:r>
        <w:rPr>
          <w:rFonts w:eastAsia="+mn-ea" w:cs="Times New Roman"/>
          <w:color w:val="000000"/>
          <w:kern w:val="24"/>
          <w:lang w:eastAsia="de-DE"/>
        </w:rPr>
        <w:t xml:space="preserve"> </w:t>
      </w:r>
      <w:r w:rsidRPr="00117A88">
        <w:rPr>
          <w:rFonts w:eastAsia="+mn-ea" w:cs="Times New Roman"/>
          <w:color w:val="000000"/>
          <w:kern w:val="24"/>
          <w:lang w:eastAsia="de-DE"/>
        </w:rPr>
        <w:t>Analysis was carried out using untargeted RP-LC-ESI-HRMS in Full MS/ddMS</w:t>
      </w:r>
      <w:r w:rsidRPr="00117A88">
        <w:rPr>
          <w:rFonts w:eastAsia="+mn-ea" w:cs="Times New Roman"/>
          <w:color w:val="000000"/>
          <w:kern w:val="24"/>
          <w:vertAlign w:val="superscript"/>
          <w:lang w:eastAsia="de-DE"/>
        </w:rPr>
        <w:t>2</w:t>
      </w:r>
      <w:r w:rsidRPr="00117A88">
        <w:rPr>
          <w:rFonts w:eastAsia="+mn-ea" w:cs="Times New Roman"/>
          <w:color w:val="000000"/>
          <w:kern w:val="24"/>
          <w:lang w:eastAsia="de-DE"/>
        </w:rPr>
        <w:t xml:space="preserve"> </w:t>
      </w:r>
      <w:r>
        <w:rPr>
          <w:rFonts w:eastAsia="+mn-ea" w:cs="Times New Roman"/>
          <w:color w:val="000000"/>
          <w:kern w:val="24"/>
          <w:lang w:eastAsia="de-DE"/>
        </w:rPr>
        <w:t xml:space="preserve">TOP N </w:t>
      </w:r>
      <w:r w:rsidRPr="00117A88">
        <w:rPr>
          <w:rFonts w:eastAsia="+mn-ea" w:cs="Times New Roman"/>
          <w:color w:val="000000"/>
          <w:kern w:val="24"/>
          <w:lang w:eastAsia="de-DE"/>
        </w:rPr>
        <w:t>mode. Data is shown as mean ± SD (n</w:t>
      </w:r>
      <w:r>
        <w:rPr>
          <w:rFonts w:eastAsia="+mn-ea" w:cs="Times New Roman"/>
          <w:color w:val="000000"/>
          <w:kern w:val="24"/>
          <w:lang w:eastAsia="de-DE"/>
        </w:rPr>
        <w:t> </w:t>
      </w:r>
      <w:r w:rsidRPr="00117A88">
        <w:rPr>
          <w:rFonts w:eastAsia="+mn-ea" w:cs="Times New Roman"/>
          <w:color w:val="000000"/>
          <w:kern w:val="24"/>
          <w:lang w:eastAsia="de-DE"/>
        </w:rPr>
        <w:t>=</w:t>
      </w:r>
      <w:r>
        <w:rPr>
          <w:rFonts w:eastAsia="+mn-ea" w:cs="Times New Roman"/>
          <w:color w:val="000000"/>
          <w:kern w:val="24"/>
          <w:lang w:eastAsia="de-DE"/>
        </w:rPr>
        <w:t> </w:t>
      </w:r>
      <w:r w:rsidRPr="00117A88">
        <w:rPr>
          <w:rFonts w:eastAsia="+mn-ea" w:cs="Times New Roman"/>
          <w:color w:val="000000"/>
          <w:kern w:val="24"/>
          <w:lang w:eastAsia="de-DE"/>
        </w:rPr>
        <w:t>3).</w:t>
      </w:r>
    </w:p>
    <w:p w14:paraId="29CAA13B" w14:textId="77777777" w:rsidR="00637D55" w:rsidRPr="0044346C" w:rsidRDefault="00637D55" w:rsidP="00637D55">
      <w:pPr>
        <w:spacing w:after="0" w:line="480" w:lineRule="auto"/>
        <w:jc w:val="both"/>
        <w:rPr>
          <w:rFonts w:eastAsia="+mn-ea" w:cs="Times New Roman"/>
          <w:color w:val="000000"/>
          <w:kern w:val="24"/>
          <w:lang w:eastAsia="de-DE"/>
        </w:rPr>
      </w:pPr>
    </w:p>
    <w:p w14:paraId="57F3D49B" w14:textId="1280B59B" w:rsidR="00637D55" w:rsidRDefault="00637D55" w:rsidP="00637D55">
      <w:pPr>
        <w:rPr>
          <w:rFonts w:eastAsia="+mn-ea" w:cs="Times New Roman"/>
          <w:b/>
          <w:bCs/>
          <w:color w:val="000000"/>
          <w:kern w:val="24"/>
          <w:lang w:eastAsia="de-DE"/>
        </w:rPr>
      </w:pPr>
    </w:p>
    <w:p w14:paraId="05D590DF" w14:textId="77777777" w:rsidR="000C7598" w:rsidRDefault="000C7598" w:rsidP="00637D55">
      <w:pPr>
        <w:rPr>
          <w:rFonts w:eastAsia="+mn-ea" w:cs="Times New Roman"/>
          <w:b/>
          <w:bCs/>
          <w:color w:val="000000"/>
          <w:kern w:val="24"/>
          <w:lang w:eastAsia="de-DE"/>
        </w:rPr>
      </w:pPr>
    </w:p>
    <w:p w14:paraId="1274714F" w14:textId="77777777" w:rsidR="000C7598" w:rsidRDefault="000C7598" w:rsidP="00637D55">
      <w:pPr>
        <w:rPr>
          <w:rFonts w:eastAsia="+mn-ea" w:cs="Times New Roman"/>
          <w:b/>
          <w:bCs/>
          <w:color w:val="000000"/>
          <w:kern w:val="24"/>
          <w:lang w:eastAsia="de-DE"/>
        </w:rPr>
      </w:pPr>
    </w:p>
    <w:p w14:paraId="1185022E" w14:textId="77777777" w:rsidR="000C7598" w:rsidRDefault="000C7598" w:rsidP="00637D55">
      <w:pPr>
        <w:rPr>
          <w:rFonts w:eastAsia="+mn-ea" w:cs="Times New Roman"/>
          <w:b/>
          <w:bCs/>
          <w:color w:val="000000"/>
          <w:kern w:val="24"/>
          <w:lang w:eastAsia="de-DE"/>
        </w:rPr>
      </w:pPr>
    </w:p>
    <w:p w14:paraId="2D2DCB0F" w14:textId="77777777" w:rsidR="000C7598" w:rsidRDefault="000C7598" w:rsidP="00637D55">
      <w:pPr>
        <w:rPr>
          <w:rFonts w:eastAsia="+mn-ea" w:cs="Times New Roman"/>
          <w:b/>
          <w:bCs/>
          <w:color w:val="000000"/>
          <w:kern w:val="24"/>
          <w:lang w:eastAsia="de-DE"/>
        </w:rPr>
      </w:pPr>
    </w:p>
    <w:p w14:paraId="281513D7" w14:textId="77777777" w:rsidR="000C7598" w:rsidRDefault="000C7598" w:rsidP="00637D55">
      <w:pPr>
        <w:rPr>
          <w:rFonts w:eastAsia="+mn-ea" w:cs="Times New Roman"/>
          <w:b/>
          <w:bCs/>
          <w:color w:val="000000"/>
          <w:kern w:val="24"/>
          <w:lang w:eastAsia="de-DE"/>
        </w:rPr>
      </w:pPr>
    </w:p>
    <w:p w14:paraId="255165D5" w14:textId="77777777" w:rsidR="000C7598" w:rsidRDefault="000C7598" w:rsidP="00637D55">
      <w:pPr>
        <w:rPr>
          <w:rFonts w:eastAsia="+mn-ea" w:cs="Times New Roman"/>
          <w:b/>
          <w:bCs/>
          <w:color w:val="000000"/>
          <w:kern w:val="24"/>
          <w:lang w:eastAsia="de-DE"/>
        </w:rPr>
      </w:pPr>
    </w:p>
    <w:p w14:paraId="1FCC9F67" w14:textId="77777777" w:rsidR="000C7598" w:rsidRDefault="000C7598" w:rsidP="00637D55">
      <w:pPr>
        <w:rPr>
          <w:rFonts w:eastAsia="+mn-ea" w:cs="Times New Roman"/>
          <w:b/>
          <w:bCs/>
          <w:color w:val="000000"/>
          <w:kern w:val="24"/>
          <w:lang w:eastAsia="de-DE"/>
        </w:rPr>
      </w:pPr>
    </w:p>
    <w:p w14:paraId="25DB9B4E" w14:textId="77777777" w:rsidR="000C7598" w:rsidRDefault="000C7598" w:rsidP="00637D55">
      <w:pPr>
        <w:rPr>
          <w:rFonts w:eastAsia="+mn-ea" w:cs="Times New Roman"/>
          <w:b/>
          <w:bCs/>
          <w:color w:val="000000"/>
          <w:kern w:val="24"/>
          <w:lang w:eastAsia="de-DE"/>
        </w:rPr>
      </w:pPr>
    </w:p>
    <w:p w14:paraId="38BB6783" w14:textId="77777777" w:rsidR="000C7598" w:rsidRDefault="000C7598" w:rsidP="00637D55">
      <w:pPr>
        <w:rPr>
          <w:rFonts w:eastAsia="+mn-ea" w:cs="Times New Roman"/>
          <w:b/>
          <w:bCs/>
          <w:color w:val="000000"/>
          <w:kern w:val="24"/>
          <w:lang w:eastAsia="de-DE"/>
        </w:rPr>
      </w:pPr>
    </w:p>
    <w:p w14:paraId="3A108E4A" w14:textId="77777777" w:rsidR="000C7598" w:rsidRDefault="000C7598" w:rsidP="00637D55">
      <w:pPr>
        <w:rPr>
          <w:rFonts w:eastAsia="+mn-ea" w:cs="Times New Roman"/>
          <w:b/>
          <w:bCs/>
          <w:color w:val="000000"/>
          <w:kern w:val="24"/>
          <w:lang w:eastAsia="de-DE"/>
        </w:rPr>
      </w:pPr>
    </w:p>
    <w:p w14:paraId="7C7AF7FD" w14:textId="77777777" w:rsidR="000C7598" w:rsidRDefault="000C7598" w:rsidP="00637D55">
      <w:pPr>
        <w:rPr>
          <w:rFonts w:eastAsia="+mn-ea" w:cs="Times New Roman"/>
          <w:b/>
          <w:bCs/>
          <w:color w:val="000000"/>
          <w:kern w:val="24"/>
          <w:lang w:eastAsia="de-DE"/>
        </w:rPr>
      </w:pPr>
    </w:p>
    <w:p w14:paraId="76F48BE9" w14:textId="77777777" w:rsidR="000C7598" w:rsidRDefault="000C7598" w:rsidP="00637D55">
      <w:pPr>
        <w:rPr>
          <w:rFonts w:eastAsia="+mn-ea" w:cs="Times New Roman"/>
          <w:b/>
          <w:bCs/>
          <w:color w:val="000000"/>
          <w:kern w:val="24"/>
          <w:lang w:eastAsia="de-DE"/>
        </w:rPr>
      </w:pPr>
    </w:p>
    <w:p w14:paraId="01315694" w14:textId="77777777" w:rsidR="000C7598" w:rsidRDefault="000C7598" w:rsidP="00637D55">
      <w:pPr>
        <w:rPr>
          <w:rFonts w:eastAsia="+mn-ea" w:cs="Times New Roman"/>
          <w:b/>
          <w:bCs/>
          <w:color w:val="000000"/>
          <w:kern w:val="24"/>
          <w:lang w:eastAsia="de-DE"/>
        </w:rPr>
      </w:pPr>
    </w:p>
    <w:p w14:paraId="332297D3" w14:textId="77777777" w:rsidR="000C7598" w:rsidRDefault="000C7598" w:rsidP="00637D55">
      <w:pPr>
        <w:rPr>
          <w:rFonts w:eastAsia="+mn-ea" w:cs="Times New Roman"/>
          <w:b/>
          <w:bCs/>
          <w:color w:val="000000"/>
          <w:kern w:val="24"/>
          <w:lang w:eastAsia="de-DE"/>
        </w:rPr>
      </w:pPr>
    </w:p>
    <w:p w14:paraId="4AFE49AE" w14:textId="77777777" w:rsidR="00A72607" w:rsidRDefault="00A72607" w:rsidP="00637D55">
      <w:pPr>
        <w:rPr>
          <w:rFonts w:eastAsia="+mn-ea" w:cs="Times New Roman"/>
          <w:b/>
          <w:bCs/>
          <w:color w:val="000000"/>
          <w:kern w:val="24"/>
          <w:lang w:eastAsia="de-DE"/>
        </w:rPr>
      </w:pPr>
    </w:p>
    <w:p w14:paraId="799D4255" w14:textId="77777777" w:rsidR="00A72607" w:rsidRDefault="00A72607" w:rsidP="00637D55">
      <w:pPr>
        <w:rPr>
          <w:rFonts w:eastAsia="+mn-ea" w:cs="Times New Roman"/>
          <w:b/>
          <w:bCs/>
          <w:color w:val="000000"/>
          <w:kern w:val="24"/>
          <w:lang w:eastAsia="de-DE"/>
        </w:rPr>
      </w:pPr>
    </w:p>
    <w:p w14:paraId="7CACAFD7" w14:textId="77777777" w:rsidR="00A72607" w:rsidRDefault="00A72607" w:rsidP="00637D55">
      <w:pPr>
        <w:rPr>
          <w:rFonts w:eastAsia="+mn-ea" w:cs="Times New Roman"/>
          <w:b/>
          <w:bCs/>
          <w:color w:val="000000"/>
          <w:kern w:val="24"/>
          <w:lang w:eastAsia="de-DE"/>
        </w:rPr>
      </w:pPr>
    </w:p>
    <w:p w14:paraId="17CFDCD7" w14:textId="77777777" w:rsidR="00A72607" w:rsidRDefault="00A72607" w:rsidP="00637D55">
      <w:pPr>
        <w:rPr>
          <w:rFonts w:eastAsia="+mn-ea" w:cs="Times New Roman"/>
          <w:b/>
          <w:bCs/>
          <w:color w:val="000000"/>
          <w:kern w:val="24"/>
          <w:lang w:eastAsia="de-DE"/>
        </w:rPr>
      </w:pPr>
    </w:p>
    <w:p w14:paraId="52751646" w14:textId="77777777" w:rsidR="00A72607" w:rsidRDefault="00A72607" w:rsidP="00637D55">
      <w:pPr>
        <w:rPr>
          <w:rFonts w:eastAsia="+mn-ea" w:cs="Times New Roman"/>
          <w:b/>
          <w:bCs/>
          <w:color w:val="000000"/>
          <w:kern w:val="24"/>
          <w:lang w:eastAsia="de-DE"/>
        </w:rPr>
      </w:pPr>
    </w:p>
    <w:p w14:paraId="6F894FEA" w14:textId="77777777" w:rsidR="00A72607" w:rsidRDefault="00A72607" w:rsidP="00637D55">
      <w:pPr>
        <w:rPr>
          <w:rFonts w:eastAsia="+mn-ea" w:cs="Times New Roman"/>
          <w:b/>
          <w:bCs/>
          <w:color w:val="000000"/>
          <w:kern w:val="24"/>
          <w:lang w:eastAsia="de-DE"/>
        </w:rPr>
      </w:pPr>
    </w:p>
    <w:p w14:paraId="44F74C7D" w14:textId="77777777" w:rsidR="00A72607" w:rsidRDefault="00A72607" w:rsidP="00637D55">
      <w:pPr>
        <w:rPr>
          <w:rFonts w:eastAsia="+mn-ea" w:cs="Times New Roman"/>
          <w:b/>
          <w:bCs/>
          <w:color w:val="000000"/>
          <w:kern w:val="24"/>
          <w:lang w:eastAsia="de-DE"/>
        </w:rPr>
      </w:pPr>
    </w:p>
    <w:p w14:paraId="4D39FCFC" w14:textId="77777777" w:rsidR="00A72607" w:rsidRDefault="00A72607" w:rsidP="00637D55">
      <w:pPr>
        <w:rPr>
          <w:rFonts w:eastAsia="+mn-ea" w:cs="Times New Roman"/>
          <w:b/>
          <w:bCs/>
          <w:color w:val="000000"/>
          <w:kern w:val="24"/>
          <w:lang w:eastAsia="de-DE"/>
        </w:rPr>
      </w:pPr>
    </w:p>
    <w:p w14:paraId="33D95665" w14:textId="77777777" w:rsidR="00A72607" w:rsidRPr="0044346C" w:rsidRDefault="00A72607" w:rsidP="00637D55">
      <w:pPr>
        <w:rPr>
          <w:rFonts w:eastAsia="+mn-ea" w:cs="Times New Roman"/>
          <w:b/>
          <w:bCs/>
          <w:color w:val="000000"/>
          <w:kern w:val="24"/>
          <w:lang w:eastAsia="de-DE"/>
        </w:rPr>
      </w:pPr>
    </w:p>
    <w:p w14:paraId="40302AA8" w14:textId="77777777" w:rsidR="00637D55" w:rsidRPr="0044346C" w:rsidRDefault="00637D55" w:rsidP="00637D55">
      <w:pPr>
        <w:spacing w:after="0" w:line="480" w:lineRule="auto"/>
        <w:jc w:val="both"/>
        <w:rPr>
          <w:rFonts w:eastAsia="+mn-ea" w:cs="Times New Roman"/>
          <w:b/>
          <w:bCs/>
          <w:color w:val="000000"/>
          <w:kern w:val="24"/>
          <w:lang w:eastAsia="de-DE"/>
        </w:rPr>
      </w:pPr>
      <w:r w:rsidRPr="0044346C">
        <w:rPr>
          <w:rFonts w:eastAsia="+mn-ea" w:cs="Times New Roman"/>
          <w:b/>
          <w:bCs/>
          <w:color w:val="000000"/>
          <w:kern w:val="24"/>
          <w:lang w:eastAsia="de-DE"/>
        </w:rPr>
        <w:t>Figure Captions</w:t>
      </w:r>
    </w:p>
    <w:p w14:paraId="12E13B89" w14:textId="77777777" w:rsidR="00637D55" w:rsidRPr="0044346C" w:rsidRDefault="00637D55" w:rsidP="00637D55">
      <w:pPr>
        <w:spacing w:after="0" w:line="480" w:lineRule="auto"/>
        <w:jc w:val="both"/>
        <w:rPr>
          <w:rFonts w:eastAsia="+mn-ea" w:cs="Times New Roman"/>
          <w:b/>
          <w:bCs/>
          <w:kern w:val="24"/>
          <w:lang w:eastAsia="de-DE"/>
        </w:rPr>
      </w:pPr>
    </w:p>
    <w:p w14:paraId="65B5BBB4" w14:textId="2FBDE3E1" w:rsidR="00637D55" w:rsidRPr="00C87140" w:rsidRDefault="00637D55" w:rsidP="00637D55">
      <w:pPr>
        <w:spacing w:after="0" w:line="480" w:lineRule="auto"/>
        <w:jc w:val="both"/>
        <w:rPr>
          <w:rFonts w:eastAsia="+mn-ea" w:cs="Times New Roman"/>
          <w:bCs/>
          <w:kern w:val="24"/>
          <w:lang w:eastAsia="de-DE"/>
        </w:rPr>
      </w:pPr>
      <w:r w:rsidRPr="00C87140">
        <w:rPr>
          <w:rFonts w:eastAsia="+mn-ea" w:cs="Times New Roman"/>
          <w:b/>
          <w:bCs/>
          <w:kern w:val="24"/>
          <w:lang w:eastAsia="de-DE"/>
        </w:rPr>
        <w:t>Fig. 1. Distribution of esterified oxylipin</w:t>
      </w:r>
      <w:r w:rsidR="002560B5">
        <w:rPr>
          <w:rFonts w:eastAsia="+mn-ea" w:cs="Times New Roman"/>
          <w:b/>
          <w:bCs/>
          <w:kern w:val="24"/>
          <w:lang w:eastAsia="de-DE"/>
        </w:rPr>
        <w:t>s</w:t>
      </w:r>
      <w:r w:rsidRPr="00C87140">
        <w:rPr>
          <w:rFonts w:eastAsia="+mn-ea" w:cs="Times New Roman"/>
          <w:b/>
          <w:bCs/>
          <w:kern w:val="24"/>
          <w:lang w:eastAsia="de-DE"/>
        </w:rPr>
        <w:t xml:space="preserve"> across different lipid classes and species. </w:t>
      </w:r>
      <w:r w:rsidR="00D80B9C">
        <w:rPr>
          <w:rFonts w:eastAsia="+mn-ea" w:cs="Times New Roman"/>
          <w:b/>
          <w:bCs/>
          <w:kern w:val="24"/>
          <w:lang w:eastAsia="de-DE"/>
        </w:rPr>
        <w:br/>
      </w:r>
      <w:r w:rsidRPr="00C87140">
        <w:rPr>
          <w:rFonts w:eastAsia="+mn-ea" w:cs="Times New Roman"/>
          <w:bCs/>
          <w:kern w:val="24"/>
          <w:lang w:eastAsia="de-DE"/>
        </w:rPr>
        <w:t>This illustration highlights for 15-HETE and PL</w:t>
      </w:r>
      <w:r>
        <w:rPr>
          <w:rFonts w:eastAsia="+mn-ea" w:cs="Times New Roman"/>
          <w:bCs/>
          <w:kern w:val="24"/>
          <w:lang w:eastAsia="de-DE"/>
        </w:rPr>
        <w:t>s</w:t>
      </w:r>
      <w:r w:rsidRPr="00C87140">
        <w:rPr>
          <w:rFonts w:eastAsia="+mn-ea" w:cs="Times New Roman"/>
          <w:bCs/>
          <w:kern w:val="24"/>
          <w:lang w:eastAsia="de-DE"/>
        </w:rPr>
        <w:t xml:space="preserve"> the large number of different binding forms of esterified oxylipins.</w:t>
      </w:r>
    </w:p>
    <w:p w14:paraId="07EEC66E" w14:textId="77777777" w:rsidR="00637D55" w:rsidRPr="0044346C" w:rsidRDefault="00637D55" w:rsidP="00637D55">
      <w:pPr>
        <w:spacing w:after="0" w:line="480" w:lineRule="auto"/>
        <w:jc w:val="both"/>
        <w:rPr>
          <w:rFonts w:eastAsia="+mn-ea" w:cs="Times New Roman"/>
          <w:b/>
          <w:bCs/>
          <w:kern w:val="24"/>
          <w:lang w:eastAsia="de-DE"/>
        </w:rPr>
      </w:pPr>
    </w:p>
    <w:p w14:paraId="6E3F1BDC" w14:textId="1A3D5F02" w:rsidR="00637D55" w:rsidRDefault="00637D55" w:rsidP="00637D55">
      <w:pPr>
        <w:spacing w:after="0" w:line="480" w:lineRule="auto"/>
        <w:jc w:val="both"/>
        <w:rPr>
          <w:rFonts w:eastAsia="+mn-ea" w:cs="Times New Roman"/>
          <w:color w:val="000000"/>
          <w:kern w:val="24"/>
          <w:lang w:eastAsia="de-DE"/>
        </w:rPr>
      </w:pPr>
      <w:r w:rsidRPr="00C87140">
        <w:rPr>
          <w:rFonts w:eastAsia="+mn-ea" w:cs="Times New Roman"/>
          <w:b/>
          <w:bCs/>
          <w:kern w:val="24"/>
          <w:lang w:eastAsia="de-DE"/>
        </w:rPr>
        <w:t>Fig. 2. Scheme of the lipid class-specific analysis of esterified FA and oxylipins</w:t>
      </w:r>
      <w:r w:rsidRPr="00C87140">
        <w:rPr>
          <w:rFonts w:eastAsia="+mn-ea" w:cs="Times New Roman"/>
          <w:b/>
          <w:bCs/>
          <w:kern w:val="24"/>
          <w:lang w:eastAsia="de-DE"/>
        </w:rPr>
        <w:br/>
        <w:t xml:space="preserve">I) </w:t>
      </w:r>
      <w:r w:rsidRPr="00117A88">
        <w:rPr>
          <w:rFonts w:eastAsia="+mn-ea" w:cs="Times New Roman"/>
          <w:color w:val="000000"/>
          <w:kern w:val="24"/>
          <w:lang w:eastAsia="de-DE"/>
        </w:rPr>
        <w:t xml:space="preserve">Samples are homogenized, and proteins are precipitated. The supernatant is used for </w:t>
      </w:r>
      <w:r w:rsidRPr="00117A88">
        <w:rPr>
          <w:rFonts w:eastAsia="+mn-ea" w:cs="Times New Roman"/>
          <w:b/>
          <w:bCs/>
          <w:color w:val="000000"/>
          <w:kern w:val="24"/>
          <w:lang w:eastAsia="de-DE"/>
        </w:rPr>
        <w:t>(A)</w:t>
      </w:r>
      <w:r w:rsidRPr="00117A88">
        <w:rPr>
          <w:rFonts w:eastAsia="+mn-ea" w:cs="Times New Roman"/>
          <w:color w:val="000000"/>
          <w:kern w:val="24"/>
          <w:lang w:eastAsia="de-DE"/>
        </w:rPr>
        <w:t xml:space="preserve"> the direct analysis of non-esterified oxylipins, </w:t>
      </w:r>
      <w:r w:rsidRPr="00117A88">
        <w:rPr>
          <w:rFonts w:eastAsia="+mn-ea" w:cs="Times New Roman"/>
          <w:b/>
          <w:bCs/>
          <w:color w:val="000000"/>
          <w:kern w:val="24"/>
          <w:lang w:eastAsia="de-DE"/>
        </w:rPr>
        <w:t xml:space="preserve">(B) </w:t>
      </w:r>
      <w:r w:rsidRPr="00117A88">
        <w:rPr>
          <w:rFonts w:eastAsia="+mn-ea" w:cs="Times New Roman"/>
          <w:color w:val="000000"/>
          <w:kern w:val="24"/>
          <w:lang w:eastAsia="de-DE"/>
        </w:rPr>
        <w:t>total oxylipins</w:t>
      </w:r>
      <w:r w:rsidR="00D80B9C">
        <w:rPr>
          <w:rFonts w:eastAsia="+mn-ea" w:cs="Times New Roman"/>
          <w:color w:val="000000"/>
          <w:kern w:val="24"/>
          <w:lang w:eastAsia="de-DE"/>
        </w:rPr>
        <w:t>/FA</w:t>
      </w:r>
      <w:r w:rsidRPr="00117A88">
        <w:rPr>
          <w:rFonts w:eastAsia="+mn-ea" w:cs="Times New Roman"/>
          <w:color w:val="000000"/>
          <w:kern w:val="24"/>
          <w:lang w:eastAsia="de-DE"/>
        </w:rPr>
        <w:t xml:space="preserve"> after alkaline hydrolysis, and </w:t>
      </w:r>
      <w:r w:rsidRPr="00117A88">
        <w:rPr>
          <w:rFonts w:eastAsia="+mn-ea" w:cs="Times New Roman"/>
          <w:b/>
          <w:bCs/>
          <w:color w:val="000000"/>
          <w:kern w:val="24"/>
          <w:lang w:eastAsia="de-DE"/>
        </w:rPr>
        <w:t xml:space="preserve">(C) </w:t>
      </w:r>
      <w:r w:rsidRPr="00117A88">
        <w:rPr>
          <w:rFonts w:eastAsia="+mn-ea" w:cs="Times New Roman"/>
          <w:color w:val="000000"/>
          <w:kern w:val="24"/>
          <w:lang w:eastAsia="de-DE"/>
        </w:rPr>
        <w:t xml:space="preserve">total </w:t>
      </w:r>
      <w:r>
        <w:rPr>
          <w:rFonts w:eastAsia="+mn-ea" w:cs="Times New Roman"/>
          <w:color w:val="000000"/>
          <w:kern w:val="24"/>
          <w:lang w:eastAsia="de-DE"/>
        </w:rPr>
        <w:t>FA</w:t>
      </w:r>
      <w:r w:rsidRPr="00117A88">
        <w:rPr>
          <w:rFonts w:eastAsia="+mn-ea" w:cs="Times New Roman"/>
          <w:color w:val="000000"/>
          <w:kern w:val="24"/>
          <w:lang w:eastAsia="de-DE"/>
        </w:rPr>
        <w:t xml:space="preserve"> and oxylipin analysis following fractionation of lipid classes and alkaline hydrolysis. </w:t>
      </w:r>
      <w:r w:rsidRPr="00117A88">
        <w:rPr>
          <w:rFonts w:eastAsia="+mn-ea" w:cs="Times New Roman"/>
          <w:b/>
          <w:bCs/>
          <w:color w:val="000000"/>
          <w:kern w:val="24"/>
          <w:lang w:eastAsia="de-DE"/>
        </w:rPr>
        <w:t xml:space="preserve">II) </w:t>
      </w:r>
      <w:r w:rsidRPr="00117A88">
        <w:rPr>
          <w:rFonts w:eastAsia="+mn-ea" w:cs="Times New Roman"/>
          <w:color w:val="000000"/>
          <w:kern w:val="24"/>
          <w:lang w:eastAsia="de-DE"/>
        </w:rPr>
        <w:t xml:space="preserve">Lipid classes are fractionated by </w:t>
      </w:r>
      <w:r>
        <w:rPr>
          <w:rFonts w:eastAsia="+mn-ea" w:cs="Times New Roman"/>
          <w:color w:val="000000"/>
          <w:kern w:val="24"/>
          <w:lang w:eastAsia="de-DE"/>
        </w:rPr>
        <w:t xml:space="preserve">HILIC-based </w:t>
      </w:r>
      <w:r w:rsidRPr="00117A88">
        <w:rPr>
          <w:rFonts w:eastAsia="+mn-ea" w:cs="Times New Roman"/>
          <w:color w:val="000000"/>
          <w:kern w:val="24"/>
          <w:lang w:eastAsia="de-DE"/>
        </w:rPr>
        <w:t>SPE into</w:t>
      </w:r>
      <w:r>
        <w:rPr>
          <w:rFonts w:eastAsia="+mn-ea" w:cs="Times New Roman"/>
          <w:color w:val="000000"/>
          <w:kern w:val="24"/>
          <w:lang w:eastAsia="de-DE"/>
        </w:rPr>
        <w:t xml:space="preserve"> five</w:t>
      </w:r>
      <w:r w:rsidRPr="00117A88">
        <w:rPr>
          <w:rFonts w:eastAsia="+mn-ea" w:cs="Times New Roman"/>
          <w:color w:val="000000"/>
          <w:kern w:val="24"/>
          <w:lang w:eastAsia="de-DE"/>
        </w:rPr>
        <w:t xml:space="preserve"> fractions using a single column. </w:t>
      </w:r>
      <w:r w:rsidRPr="00117A88">
        <w:rPr>
          <w:rFonts w:eastAsia="+mn-ea" w:cs="Times New Roman"/>
          <w:b/>
          <w:bCs/>
          <w:color w:val="000000"/>
          <w:kern w:val="24"/>
          <w:lang w:eastAsia="de-DE"/>
        </w:rPr>
        <w:t>II)</w:t>
      </w:r>
      <w:r w:rsidRPr="00117A88">
        <w:rPr>
          <w:rFonts w:eastAsia="+mn-ea" w:cs="Times New Roman"/>
          <w:color w:val="000000"/>
          <w:kern w:val="24"/>
          <w:lang w:eastAsia="de-DE"/>
        </w:rPr>
        <w:t xml:space="preserve"> The recovery of the lipids (determined for SPLASH </w:t>
      </w:r>
      <w:r>
        <w:rPr>
          <w:rFonts w:eastAsia="+mn-ea" w:cs="Times New Roman"/>
          <w:color w:val="000000"/>
          <w:kern w:val="24"/>
          <w:lang w:eastAsia="de-DE"/>
        </w:rPr>
        <w:t>ISs</w:t>
      </w:r>
      <w:r w:rsidRPr="00117A88">
        <w:rPr>
          <w:rFonts w:eastAsia="+mn-ea" w:cs="Times New Roman"/>
          <w:color w:val="000000"/>
          <w:kern w:val="24"/>
          <w:lang w:eastAsia="de-DE"/>
        </w:rPr>
        <w:t>) in the fractions is indicated. *0.1% acetic acid; **20mM ammonium formate + 0.1% formic acid</w:t>
      </w:r>
      <w:r>
        <w:rPr>
          <w:rFonts w:eastAsia="+mn-ea" w:cs="Times New Roman"/>
          <w:color w:val="000000"/>
          <w:kern w:val="24"/>
          <w:lang w:eastAsia="de-DE"/>
        </w:rPr>
        <w:t>.</w:t>
      </w:r>
    </w:p>
    <w:p w14:paraId="061CC614" w14:textId="77777777" w:rsidR="00637D55" w:rsidRPr="0044346C" w:rsidRDefault="00637D55" w:rsidP="00637D55">
      <w:pPr>
        <w:spacing w:after="0" w:line="480" w:lineRule="auto"/>
        <w:jc w:val="both"/>
        <w:rPr>
          <w:rFonts w:eastAsia="+mn-ea" w:cs="Times New Roman"/>
          <w:color w:val="000000"/>
          <w:kern w:val="24"/>
          <w:lang w:eastAsia="de-DE"/>
        </w:rPr>
      </w:pPr>
    </w:p>
    <w:p w14:paraId="18E7AA2F" w14:textId="4CC2CA43" w:rsidR="00637D55" w:rsidRPr="00291C9A" w:rsidRDefault="00637D55" w:rsidP="00637D55">
      <w:pPr>
        <w:spacing w:after="0" w:line="480" w:lineRule="auto"/>
        <w:jc w:val="both"/>
        <w:rPr>
          <w:rFonts w:eastAsia="+mn-ea" w:cs="Times New Roman"/>
          <w:color w:val="000000"/>
          <w:kern w:val="24"/>
          <w:lang w:eastAsia="de-DE"/>
        </w:rPr>
      </w:pPr>
      <w:r w:rsidRPr="00117A88">
        <w:rPr>
          <w:rFonts w:eastAsia="+mn-ea" w:cs="Times New Roman"/>
          <w:b/>
          <w:bCs/>
          <w:color w:val="000000"/>
          <w:kern w:val="24"/>
          <w:lang w:eastAsia="de-DE"/>
        </w:rPr>
        <w:t xml:space="preserve">Fig. </w:t>
      </w:r>
      <w:r>
        <w:rPr>
          <w:rFonts w:eastAsia="+mn-ea" w:cs="Times New Roman"/>
          <w:b/>
          <w:bCs/>
          <w:color w:val="000000"/>
          <w:kern w:val="24"/>
          <w:lang w:eastAsia="de-DE"/>
        </w:rPr>
        <w:t>3</w:t>
      </w:r>
      <w:r w:rsidRPr="00117A88">
        <w:rPr>
          <w:rFonts w:eastAsia="+mn-ea" w:cs="Times New Roman"/>
          <w:b/>
          <w:bCs/>
          <w:color w:val="000000"/>
          <w:kern w:val="24"/>
          <w:lang w:eastAsia="de-DE"/>
        </w:rPr>
        <w:t>. LC</w:t>
      </w:r>
      <w:r>
        <w:rPr>
          <w:rFonts w:eastAsia="+mn-ea" w:cs="Times New Roman"/>
          <w:b/>
          <w:bCs/>
          <w:color w:val="000000"/>
          <w:kern w:val="24"/>
          <w:lang w:eastAsia="de-DE"/>
        </w:rPr>
        <w:t>-</w:t>
      </w:r>
      <w:r w:rsidRPr="00117A88">
        <w:rPr>
          <w:rFonts w:eastAsia="+mn-ea" w:cs="Times New Roman"/>
          <w:b/>
          <w:bCs/>
          <w:color w:val="000000"/>
          <w:kern w:val="24"/>
          <w:lang w:eastAsia="de-DE"/>
        </w:rPr>
        <w:t xml:space="preserve">HRMS </w:t>
      </w:r>
      <w:r>
        <w:rPr>
          <w:rFonts w:eastAsia="+mn-ea" w:cs="Times New Roman"/>
          <w:b/>
          <w:bCs/>
          <w:color w:val="000000"/>
          <w:kern w:val="24"/>
          <w:lang w:eastAsia="de-DE"/>
        </w:rPr>
        <w:t xml:space="preserve">lipidomics </w:t>
      </w:r>
      <w:r w:rsidRPr="00117A88">
        <w:rPr>
          <w:rFonts w:eastAsia="+mn-ea" w:cs="Times New Roman"/>
          <w:b/>
          <w:bCs/>
          <w:color w:val="000000"/>
          <w:kern w:val="24"/>
          <w:lang w:eastAsia="de-DE"/>
        </w:rPr>
        <w:t>analysis</w:t>
      </w:r>
      <w:r>
        <w:rPr>
          <w:rFonts w:eastAsia="+mn-ea" w:cs="Times New Roman"/>
          <w:b/>
          <w:bCs/>
          <w:color w:val="000000"/>
          <w:kern w:val="24"/>
          <w:lang w:eastAsia="de-DE"/>
        </w:rPr>
        <w:t xml:space="preserve"> </w:t>
      </w:r>
      <w:r w:rsidRPr="00117A88">
        <w:rPr>
          <w:rFonts w:eastAsia="+mn-ea" w:cs="Times New Roman"/>
          <w:b/>
          <w:bCs/>
          <w:color w:val="000000"/>
          <w:kern w:val="24"/>
          <w:lang w:eastAsia="de-DE"/>
        </w:rPr>
        <w:t>of plasma with and without SPE-fractionation</w:t>
      </w:r>
      <w:r w:rsidRPr="00117A88">
        <w:rPr>
          <w:rFonts w:eastAsia="+mn-ea" w:cs="Times New Roman"/>
          <w:b/>
          <w:bCs/>
          <w:color w:val="000000"/>
          <w:kern w:val="24"/>
          <w:lang w:eastAsia="de-DE"/>
        </w:rPr>
        <w:br/>
      </w:r>
      <w:r w:rsidRPr="00117A88">
        <w:rPr>
          <w:rFonts w:eastAsia="+mn-ea" w:cs="Times New Roman"/>
          <w:color w:val="000000"/>
          <w:kern w:val="24"/>
          <w:lang w:eastAsia="de-DE"/>
        </w:rPr>
        <w:t xml:space="preserve">Shown are cumulated </w:t>
      </w:r>
      <w:r w:rsidRPr="00291C9A">
        <w:rPr>
          <w:rFonts w:eastAsia="+mn-ea" w:cs="Times New Roman"/>
          <w:color w:val="000000"/>
          <w:kern w:val="24"/>
          <w:lang w:eastAsia="de-DE"/>
        </w:rPr>
        <w:t xml:space="preserve">XICs (sum of all detected species) of nLs and different PL classes in human plasma </w:t>
      </w:r>
      <w:r w:rsidRPr="00291C9A">
        <w:rPr>
          <w:rFonts w:eastAsia="+mn-ea" w:cs="Times New Roman"/>
          <w:b/>
          <w:bCs/>
          <w:color w:val="000000"/>
          <w:kern w:val="24"/>
          <w:lang w:eastAsia="de-DE"/>
        </w:rPr>
        <w:t>(A)</w:t>
      </w:r>
      <w:r w:rsidRPr="00291C9A">
        <w:rPr>
          <w:rFonts w:eastAsia="+mn-ea" w:cs="Times New Roman"/>
          <w:color w:val="000000"/>
          <w:kern w:val="24"/>
          <w:lang w:eastAsia="de-DE"/>
        </w:rPr>
        <w:t xml:space="preserve"> without or </w:t>
      </w:r>
      <w:r w:rsidRPr="00291C9A">
        <w:rPr>
          <w:rFonts w:eastAsia="+mn-ea" w:cs="Times New Roman"/>
          <w:b/>
          <w:bCs/>
          <w:color w:val="000000"/>
          <w:kern w:val="24"/>
          <w:lang w:eastAsia="de-DE"/>
        </w:rPr>
        <w:t xml:space="preserve">(B) </w:t>
      </w:r>
      <w:r w:rsidRPr="00291C9A">
        <w:rPr>
          <w:rFonts w:eastAsia="+mn-ea" w:cs="Times New Roman"/>
          <w:color w:val="000000"/>
          <w:kern w:val="24"/>
          <w:lang w:eastAsia="de-DE"/>
        </w:rPr>
        <w:t xml:space="preserve">with fractionation. XICs were defined based on validated lipid features (lipid class level) using MS-DIAL (Supplemental Table S3). </w:t>
      </w:r>
      <w:r w:rsidRPr="00291C9A">
        <w:rPr>
          <w:rFonts w:eastAsia="+mn-ea" w:cs="Times New Roman"/>
          <w:b/>
          <w:bCs/>
          <w:color w:val="000000"/>
          <w:kern w:val="24"/>
          <w:lang w:eastAsia="de-DE"/>
        </w:rPr>
        <w:t xml:space="preserve">(C) </w:t>
      </w:r>
      <w:r w:rsidRPr="00291C9A">
        <w:rPr>
          <w:rFonts w:eastAsia="+mn-ea" w:cs="Times New Roman"/>
          <w:color w:val="000000"/>
          <w:kern w:val="24"/>
          <w:lang w:eastAsia="de-DE"/>
        </w:rPr>
        <w:t>Comparison of the recovery of ISs in the fractions to the non-fractionated sample showed a reduction of ion suppression effects for PE, PG, and PI/PS. ISs were spiked in plasma samples before extraction. Analysis was carried out using untargeted RP-LC-ESI-HRMS in Full MS/ddMS</w:t>
      </w:r>
      <w:r w:rsidRPr="00291C9A">
        <w:rPr>
          <w:rFonts w:eastAsia="+mn-ea" w:cs="Times New Roman"/>
          <w:color w:val="000000"/>
          <w:kern w:val="24"/>
          <w:vertAlign w:val="superscript"/>
          <w:lang w:eastAsia="de-DE"/>
        </w:rPr>
        <w:t>2</w:t>
      </w:r>
      <w:r w:rsidRPr="00291C9A">
        <w:rPr>
          <w:rFonts w:eastAsia="+mn-ea" w:cs="Times New Roman"/>
          <w:color w:val="000000"/>
          <w:kern w:val="24"/>
          <w:lang w:eastAsia="de-DE"/>
        </w:rPr>
        <w:t xml:space="preserve"> TOP N mode.</w:t>
      </w:r>
      <w:r w:rsidR="00CA08A0">
        <w:rPr>
          <w:rFonts w:eastAsia="+mn-ea" w:cs="Times New Roman"/>
          <w:color w:val="000000"/>
          <w:kern w:val="24"/>
          <w:lang w:eastAsia="de-DE"/>
        </w:rPr>
        <w:t xml:space="preserve"> </w:t>
      </w:r>
      <w:r w:rsidR="00CA08A0" w:rsidRPr="00291C9A">
        <w:rPr>
          <w:rFonts w:eastAsia="+mn-ea" w:cs="Times New Roman"/>
          <w:color w:val="000000"/>
          <w:kern w:val="24"/>
          <w:lang w:eastAsia="de-DE"/>
        </w:rPr>
        <w:t>Shown are the</w:t>
      </w:r>
      <w:r w:rsidR="00843F37">
        <w:rPr>
          <w:rFonts w:eastAsia="+mn-ea" w:cs="Times New Roman"/>
          <w:color w:val="000000"/>
          <w:kern w:val="24"/>
          <w:lang w:eastAsia="de-DE"/>
        </w:rPr>
        <w:t xml:space="preserve"> rel. IS areas (</w:t>
      </w:r>
      <w:r w:rsidR="00CA08A0">
        <w:rPr>
          <w:rFonts w:eastAsia="+mn-ea" w:cs="Times New Roman"/>
          <w:color w:val="000000"/>
          <w:kern w:val="24"/>
          <w:lang w:eastAsia="de-DE"/>
        </w:rPr>
        <w:t>mean</w:t>
      </w:r>
      <w:r w:rsidR="00CA08A0" w:rsidRPr="00117A88">
        <w:rPr>
          <w:rFonts w:eastAsia="+mn-ea" w:cs="Times New Roman"/>
          <w:color w:val="000000"/>
          <w:kern w:val="24"/>
          <w:lang w:eastAsia="de-DE"/>
        </w:rPr>
        <w:t xml:space="preserve"> ± SD</w:t>
      </w:r>
      <w:r w:rsidR="00843F37">
        <w:rPr>
          <w:rFonts w:eastAsia="+mn-ea" w:cs="Times New Roman"/>
          <w:color w:val="000000"/>
          <w:kern w:val="24"/>
          <w:lang w:eastAsia="de-DE"/>
        </w:rPr>
        <w:t>)</w:t>
      </w:r>
      <w:r w:rsidR="00CA08A0" w:rsidRPr="00117A88">
        <w:rPr>
          <w:rFonts w:eastAsia="+mn-ea" w:cs="Times New Roman"/>
          <w:color w:val="000000"/>
          <w:kern w:val="24"/>
          <w:lang w:eastAsia="de-DE"/>
        </w:rPr>
        <w:t xml:space="preserve"> </w:t>
      </w:r>
      <w:r w:rsidR="00843F37">
        <w:rPr>
          <w:rFonts w:eastAsia="+mn-ea" w:cs="Times New Roman"/>
          <w:color w:val="000000"/>
          <w:kern w:val="24"/>
          <w:lang w:eastAsia="de-DE"/>
        </w:rPr>
        <w:t>of repeated</w:t>
      </w:r>
      <w:r w:rsidR="0089716A">
        <w:rPr>
          <w:rFonts w:eastAsia="+mn-ea" w:cs="Times New Roman"/>
          <w:color w:val="000000"/>
          <w:kern w:val="24"/>
          <w:lang w:eastAsia="de-DE"/>
        </w:rPr>
        <w:t xml:space="preserve"> extraction and</w:t>
      </w:r>
      <w:r w:rsidR="00843F37">
        <w:rPr>
          <w:rFonts w:eastAsia="+mn-ea" w:cs="Times New Roman"/>
          <w:color w:val="000000"/>
          <w:kern w:val="24"/>
          <w:lang w:eastAsia="de-DE"/>
        </w:rPr>
        <w:t xml:space="preserve"> analysis </w:t>
      </w:r>
      <w:r w:rsidR="00CA08A0" w:rsidRPr="00117A88">
        <w:rPr>
          <w:rFonts w:eastAsia="+mn-ea" w:cs="Times New Roman"/>
          <w:color w:val="000000"/>
          <w:kern w:val="24"/>
          <w:lang w:eastAsia="de-DE"/>
        </w:rPr>
        <w:t>(n = 3</w:t>
      </w:r>
      <w:r w:rsidR="00843F37">
        <w:rPr>
          <w:rFonts w:eastAsia="+mn-ea" w:cs="Times New Roman"/>
          <w:color w:val="000000"/>
          <w:kern w:val="24"/>
          <w:lang w:eastAsia="de-DE"/>
        </w:rPr>
        <w:t>) of a pool of human plasma</w:t>
      </w:r>
      <w:r w:rsidR="00E563B6">
        <w:rPr>
          <w:rFonts w:eastAsia="+mn-ea" w:cs="Times New Roman"/>
          <w:color w:val="000000"/>
          <w:kern w:val="24"/>
          <w:lang w:eastAsia="de-DE"/>
        </w:rPr>
        <w:t>.</w:t>
      </w:r>
    </w:p>
    <w:p w14:paraId="0A789A67" w14:textId="77777777" w:rsidR="00637D55" w:rsidRPr="00291C9A" w:rsidRDefault="00637D55" w:rsidP="00637D55">
      <w:pPr>
        <w:spacing w:after="0" w:line="480" w:lineRule="auto"/>
        <w:jc w:val="both"/>
        <w:rPr>
          <w:rFonts w:eastAsia="+mn-ea" w:cs="Times New Roman"/>
          <w:color w:val="000000"/>
          <w:kern w:val="24"/>
          <w:lang w:eastAsia="de-DE"/>
        </w:rPr>
      </w:pPr>
    </w:p>
    <w:p w14:paraId="3C8D73F6" w14:textId="15640333" w:rsidR="00843F37" w:rsidRPr="00291C9A" w:rsidRDefault="00637D55" w:rsidP="00843F37">
      <w:pPr>
        <w:spacing w:after="0" w:line="480" w:lineRule="auto"/>
        <w:jc w:val="both"/>
        <w:rPr>
          <w:rFonts w:eastAsia="+mn-ea" w:cs="Times New Roman"/>
          <w:color w:val="000000"/>
          <w:kern w:val="24"/>
          <w:lang w:eastAsia="de-DE"/>
        </w:rPr>
      </w:pPr>
      <w:r w:rsidRPr="00291C9A">
        <w:rPr>
          <w:rFonts w:eastAsia="+mn-ea" w:cs="Times New Roman"/>
          <w:b/>
          <w:bCs/>
          <w:color w:val="000000"/>
          <w:kern w:val="24"/>
          <w:lang w:eastAsia="de-DE"/>
        </w:rPr>
        <w:lastRenderedPageBreak/>
        <w:t>Fig. 4. Lipid class-specific concentrations of esterified PUFAs and oxylipins in human plasma</w:t>
      </w:r>
      <w:r w:rsidRPr="00291C9A">
        <w:rPr>
          <w:rFonts w:eastAsia="+mn-ea" w:cs="Times New Roman"/>
          <w:b/>
          <w:bCs/>
          <w:color w:val="000000"/>
          <w:kern w:val="24"/>
          <w:lang w:eastAsia="de-DE"/>
        </w:rPr>
        <w:br/>
      </w:r>
      <w:r w:rsidRPr="00291C9A">
        <w:rPr>
          <w:rFonts w:eastAsia="+mn-ea" w:cs="Times New Roman"/>
          <w:color w:val="000000"/>
          <w:kern w:val="24"/>
          <w:lang w:eastAsia="de-DE"/>
        </w:rPr>
        <w:t xml:space="preserve">Total FA and oxylipins in the five lipid fractions of human plasma (pool of 3 healthy subjects) were quantified by targeted RP-LC-ESI(-)-MS/MS following alkaline hydrolysis (Fig. 2C). A representative set of PUFAs and hydroxy-PUFAs from LA, ALA, ARA, EPA and DHA is shown in each fraction and compared to the results without fractionation (total and free FAs/oxylipins, Fig. 2A, B). The concentrations of all detected oxylipins can be found in Table S8. </w:t>
      </w:r>
      <w:r w:rsidR="00843F37" w:rsidRPr="00291C9A">
        <w:rPr>
          <w:rFonts w:eastAsia="+mn-ea" w:cs="Times New Roman"/>
          <w:color w:val="000000"/>
          <w:kern w:val="24"/>
          <w:lang w:eastAsia="de-DE"/>
        </w:rPr>
        <w:t>Shown are the</w:t>
      </w:r>
      <w:r w:rsidR="00843F37">
        <w:rPr>
          <w:rFonts w:eastAsia="+mn-ea" w:cs="Times New Roman"/>
          <w:color w:val="000000"/>
          <w:kern w:val="24"/>
          <w:lang w:eastAsia="de-DE"/>
        </w:rPr>
        <w:t xml:space="preserve"> concentrations (mean</w:t>
      </w:r>
      <w:r w:rsidR="00843F37" w:rsidRPr="00117A88">
        <w:rPr>
          <w:rFonts w:eastAsia="+mn-ea" w:cs="Times New Roman"/>
          <w:color w:val="000000"/>
          <w:kern w:val="24"/>
          <w:lang w:eastAsia="de-DE"/>
        </w:rPr>
        <w:t xml:space="preserve"> ± SD</w:t>
      </w:r>
      <w:r w:rsidR="00843F37">
        <w:rPr>
          <w:rFonts w:eastAsia="+mn-ea" w:cs="Times New Roman"/>
          <w:color w:val="000000"/>
          <w:kern w:val="24"/>
          <w:lang w:eastAsia="de-DE"/>
        </w:rPr>
        <w:t>)</w:t>
      </w:r>
      <w:r w:rsidR="00843F37" w:rsidRPr="00117A88">
        <w:rPr>
          <w:rFonts w:eastAsia="+mn-ea" w:cs="Times New Roman"/>
          <w:color w:val="000000"/>
          <w:kern w:val="24"/>
          <w:lang w:eastAsia="de-DE"/>
        </w:rPr>
        <w:t xml:space="preserve"> </w:t>
      </w:r>
      <w:r w:rsidR="00843F37">
        <w:rPr>
          <w:rFonts w:eastAsia="+mn-ea" w:cs="Times New Roman"/>
          <w:color w:val="000000"/>
          <w:kern w:val="24"/>
          <w:lang w:eastAsia="de-DE"/>
        </w:rPr>
        <w:t>of repeated</w:t>
      </w:r>
      <w:r w:rsidR="0089716A">
        <w:rPr>
          <w:rFonts w:eastAsia="+mn-ea" w:cs="Times New Roman"/>
          <w:color w:val="000000"/>
          <w:kern w:val="24"/>
          <w:lang w:eastAsia="de-DE"/>
        </w:rPr>
        <w:t xml:space="preserve"> extraction and</w:t>
      </w:r>
      <w:r w:rsidR="00843F37">
        <w:rPr>
          <w:rFonts w:eastAsia="+mn-ea" w:cs="Times New Roman"/>
          <w:color w:val="000000"/>
          <w:kern w:val="24"/>
          <w:lang w:eastAsia="de-DE"/>
        </w:rPr>
        <w:t xml:space="preserve"> analysis </w:t>
      </w:r>
      <w:r w:rsidR="00843F37" w:rsidRPr="00117A88">
        <w:rPr>
          <w:rFonts w:eastAsia="+mn-ea" w:cs="Times New Roman"/>
          <w:color w:val="000000"/>
          <w:kern w:val="24"/>
          <w:lang w:eastAsia="de-DE"/>
        </w:rPr>
        <w:t>(n = 3</w:t>
      </w:r>
      <w:r w:rsidR="00843F37">
        <w:rPr>
          <w:rFonts w:eastAsia="+mn-ea" w:cs="Times New Roman"/>
          <w:color w:val="000000"/>
          <w:kern w:val="24"/>
          <w:lang w:eastAsia="de-DE"/>
        </w:rPr>
        <w:t>) of a pool of human plasma.</w:t>
      </w:r>
    </w:p>
    <w:p w14:paraId="277C2F6D" w14:textId="77777777" w:rsidR="00D80B9C" w:rsidRDefault="00D80B9C" w:rsidP="00637D55">
      <w:pPr>
        <w:spacing w:after="0" w:line="480" w:lineRule="auto"/>
        <w:jc w:val="both"/>
        <w:rPr>
          <w:rFonts w:eastAsia="+mn-ea" w:cs="Times New Roman"/>
          <w:color w:val="000000"/>
          <w:kern w:val="24"/>
          <w:lang w:eastAsia="de-DE"/>
        </w:rPr>
      </w:pPr>
    </w:p>
    <w:p w14:paraId="4C7148DC" w14:textId="5EF9E3E7" w:rsidR="00637D55" w:rsidRPr="00117A88" w:rsidRDefault="00637D55" w:rsidP="00637D55">
      <w:pPr>
        <w:pStyle w:val="StandardWeb"/>
        <w:spacing w:line="480" w:lineRule="auto"/>
        <w:jc w:val="both"/>
        <w:rPr>
          <w:sz w:val="22"/>
          <w:szCs w:val="22"/>
        </w:rPr>
      </w:pPr>
      <w:r w:rsidRPr="00117A88">
        <w:rPr>
          <w:b/>
          <w:bCs/>
          <w:sz w:val="22"/>
          <w:szCs w:val="22"/>
        </w:rPr>
        <w:t xml:space="preserve">Fig. </w:t>
      </w:r>
      <w:r>
        <w:rPr>
          <w:b/>
          <w:bCs/>
          <w:sz w:val="22"/>
          <w:szCs w:val="22"/>
        </w:rPr>
        <w:t>5</w:t>
      </w:r>
      <w:r w:rsidRPr="00117A88">
        <w:rPr>
          <w:b/>
          <w:bCs/>
          <w:sz w:val="22"/>
          <w:szCs w:val="22"/>
        </w:rPr>
        <w:t>. Change in the concentration and distribution pattern of esterified hydroxy</w:t>
      </w:r>
      <w:r>
        <w:rPr>
          <w:b/>
          <w:bCs/>
          <w:sz w:val="22"/>
          <w:szCs w:val="22"/>
        </w:rPr>
        <w:t>-PUFAs</w:t>
      </w:r>
      <w:r w:rsidRPr="00117A88">
        <w:rPr>
          <w:b/>
          <w:bCs/>
          <w:sz w:val="22"/>
          <w:szCs w:val="22"/>
        </w:rPr>
        <w:t xml:space="preserve"> across lipid classes in human plasma following 12 months of n3-PUFA supplementation</w:t>
      </w:r>
      <w:r w:rsidRPr="00117A88">
        <w:rPr>
          <w:b/>
          <w:bCs/>
          <w:sz w:val="22"/>
          <w:szCs w:val="22"/>
        </w:rPr>
        <w:br/>
      </w:r>
      <w:r w:rsidRPr="00117A88">
        <w:rPr>
          <w:sz w:val="22"/>
          <w:szCs w:val="22"/>
        </w:rPr>
        <w:t>Total oxylipin</w:t>
      </w:r>
      <w:r w:rsidRPr="00291C9A">
        <w:rPr>
          <w:sz w:val="22"/>
          <w:szCs w:val="22"/>
        </w:rPr>
        <w:t xml:space="preserve">s were quantified in the lipid class fractions in plasma of human subjects at baseline and after 12 months of n3-PUFA supplementation (1.5 g EPA and 1.8 g DHA per portion; 4 portions per week). Shown is the concentration of total oxylipins and their relative distribution in the lipid classes of a representative set of hydroxy-PUFAs. The concentration of oxylipins in each lipid fraction can be found in </w:t>
      </w:r>
      <w:r w:rsidRPr="00291C9A">
        <w:t>Table S10</w:t>
      </w:r>
      <w:r w:rsidRPr="00291C9A">
        <w:rPr>
          <w:sz w:val="22"/>
          <w:szCs w:val="22"/>
        </w:rPr>
        <w:t>. Analysis was carri</w:t>
      </w:r>
      <w:r>
        <w:rPr>
          <w:sz w:val="22"/>
          <w:szCs w:val="22"/>
        </w:rPr>
        <w:t xml:space="preserve">ed out using targeted RP-LC-ESI(-)-MS/MS following alkaline hydrolysis. Shown are the mean values ± SE (n = 9). </w:t>
      </w:r>
    </w:p>
    <w:p w14:paraId="1431E58C" w14:textId="06B775D6" w:rsidR="00C25B3E" w:rsidRPr="00117A88" w:rsidRDefault="007E5DBC" w:rsidP="00C25B3E">
      <w:pPr>
        <w:spacing w:line="480" w:lineRule="auto"/>
        <w:rPr>
          <w:rFonts w:cs="Times New Roman"/>
        </w:rPr>
      </w:pPr>
      <w:r w:rsidRPr="0044346C">
        <w:rPr>
          <w:rFonts w:cs="Times New Roman"/>
        </w:rPr>
        <w:fldChar w:fldCharType="begin"/>
      </w:r>
      <w:r w:rsidRPr="0044346C">
        <w:rPr>
          <w:rFonts w:cs="Times New Roman"/>
        </w:rPr>
        <w:instrText xml:space="preserve"> ADDIN </w:instrText>
      </w:r>
      <w:r w:rsidRPr="0044346C">
        <w:rPr>
          <w:rFonts w:cs="Times New Roman"/>
        </w:rPr>
        <w:fldChar w:fldCharType="end"/>
      </w:r>
    </w:p>
    <w:sectPr w:rsidR="00C25B3E" w:rsidRPr="00117A88" w:rsidSect="00596227">
      <w:footerReference w:type="default" r:id="rId8"/>
      <w:pgSz w:w="11906" w:h="16838"/>
      <w:pgMar w:top="1440" w:right="1440" w:bottom="1440" w:left="1440" w:header="0"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C8311C6" w16cid:durableId="2C68359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BB4343" w14:textId="77777777" w:rsidR="00781402" w:rsidRPr="0044346C" w:rsidRDefault="00781402" w:rsidP="005922FD">
      <w:pPr>
        <w:spacing w:after="0" w:line="240" w:lineRule="auto"/>
      </w:pPr>
      <w:r w:rsidRPr="0044346C">
        <w:separator/>
      </w:r>
    </w:p>
  </w:endnote>
  <w:endnote w:type="continuationSeparator" w:id="0">
    <w:p w14:paraId="2E05E206" w14:textId="77777777" w:rsidR="00781402" w:rsidRPr="0044346C" w:rsidRDefault="00781402" w:rsidP="005922FD">
      <w:pPr>
        <w:spacing w:after="0" w:line="240" w:lineRule="auto"/>
      </w:pPr>
      <w:r w:rsidRPr="0044346C">
        <w:continuationSeparator/>
      </w:r>
    </w:p>
  </w:endnote>
  <w:endnote w:type="continuationNotice" w:id="1">
    <w:p w14:paraId="0D6478C6" w14:textId="77777777" w:rsidR="00781402" w:rsidRPr="0044346C" w:rsidRDefault="0078140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n-e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7278124"/>
      <w:docPartObj>
        <w:docPartGallery w:val="Page Numbers (Bottom of Page)"/>
        <w:docPartUnique/>
      </w:docPartObj>
    </w:sdtPr>
    <w:sdtEndPr>
      <w:rPr>
        <w:sz w:val="20"/>
        <w:szCs w:val="20"/>
      </w:rPr>
    </w:sdtEndPr>
    <w:sdtContent>
      <w:p w14:paraId="2ABC3405" w14:textId="2F42FA02" w:rsidR="00FB4DCF" w:rsidRPr="00765B26" w:rsidRDefault="00FB4DCF">
        <w:pPr>
          <w:pStyle w:val="Fuzeile"/>
          <w:jc w:val="right"/>
          <w:rPr>
            <w:sz w:val="20"/>
            <w:szCs w:val="20"/>
          </w:rPr>
        </w:pPr>
        <w:r w:rsidRPr="00765B26">
          <w:rPr>
            <w:sz w:val="20"/>
            <w:szCs w:val="20"/>
          </w:rPr>
          <w:t xml:space="preserve">Page </w:t>
        </w:r>
        <w:r w:rsidRPr="00765B26">
          <w:rPr>
            <w:sz w:val="20"/>
            <w:szCs w:val="20"/>
          </w:rPr>
          <w:fldChar w:fldCharType="begin"/>
        </w:r>
        <w:r w:rsidRPr="00765B26">
          <w:rPr>
            <w:sz w:val="20"/>
            <w:szCs w:val="20"/>
          </w:rPr>
          <w:instrText xml:space="preserve"> PAGE   \* MERGEFORMAT </w:instrText>
        </w:r>
        <w:r w:rsidRPr="00765B26">
          <w:rPr>
            <w:sz w:val="20"/>
            <w:szCs w:val="20"/>
          </w:rPr>
          <w:fldChar w:fldCharType="separate"/>
        </w:r>
        <w:r w:rsidR="0015452D">
          <w:rPr>
            <w:noProof/>
            <w:sz w:val="20"/>
            <w:szCs w:val="20"/>
          </w:rPr>
          <w:t>27</w:t>
        </w:r>
        <w:r w:rsidRPr="00765B26">
          <w:rPr>
            <w:sz w:val="20"/>
            <w:szCs w:val="20"/>
          </w:rPr>
          <w:fldChar w:fldCharType="end"/>
        </w:r>
        <w:r>
          <w:rPr>
            <w:sz w:val="20"/>
            <w:szCs w:val="20"/>
          </w:rPr>
          <w:t xml:space="preserve"> of </w:t>
        </w:r>
        <w:r>
          <w:rPr>
            <w:sz w:val="20"/>
            <w:szCs w:val="20"/>
          </w:rPr>
          <w:fldChar w:fldCharType="begin"/>
        </w:r>
        <w:r>
          <w:rPr>
            <w:sz w:val="20"/>
            <w:szCs w:val="20"/>
          </w:rPr>
          <w:instrText xml:space="preserve"> NUMPAGES   \* MERGEFORMAT </w:instrText>
        </w:r>
        <w:r>
          <w:rPr>
            <w:sz w:val="20"/>
            <w:szCs w:val="20"/>
          </w:rPr>
          <w:fldChar w:fldCharType="separate"/>
        </w:r>
        <w:r w:rsidR="0015452D">
          <w:rPr>
            <w:noProof/>
            <w:sz w:val="20"/>
            <w:szCs w:val="20"/>
          </w:rPr>
          <w:t>30</w:t>
        </w:r>
        <w:r>
          <w:rPr>
            <w:sz w:val="20"/>
            <w:szCs w:val="20"/>
          </w:rPr>
          <w:fldChar w:fldCharType="end"/>
        </w:r>
      </w:p>
    </w:sdtContent>
  </w:sdt>
  <w:p w14:paraId="112468C1" w14:textId="77777777" w:rsidR="00FB4DCF" w:rsidRPr="0044346C" w:rsidRDefault="00FB4DC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EA7DEC" w14:textId="77777777" w:rsidR="00781402" w:rsidRPr="0044346C" w:rsidRDefault="00781402" w:rsidP="005922FD">
      <w:pPr>
        <w:spacing w:after="0" w:line="240" w:lineRule="auto"/>
      </w:pPr>
      <w:r w:rsidRPr="0044346C">
        <w:separator/>
      </w:r>
    </w:p>
  </w:footnote>
  <w:footnote w:type="continuationSeparator" w:id="0">
    <w:p w14:paraId="4330BBDD" w14:textId="77777777" w:rsidR="00781402" w:rsidRPr="0044346C" w:rsidRDefault="00781402" w:rsidP="005922FD">
      <w:pPr>
        <w:spacing w:after="0" w:line="240" w:lineRule="auto"/>
      </w:pPr>
      <w:r w:rsidRPr="0044346C">
        <w:continuationSeparator/>
      </w:r>
    </w:p>
  </w:footnote>
  <w:footnote w:type="continuationNotice" w:id="1">
    <w:p w14:paraId="0D3CEFEE" w14:textId="77777777" w:rsidR="00781402" w:rsidRPr="0044346C" w:rsidRDefault="00781402">
      <w:pPr>
        <w:spacing w:after="0" w:line="240" w:lineRule="auto"/>
      </w:pPr>
    </w:p>
  </w:footnote>
  <w:footnote w:id="2">
    <w:p w14:paraId="0E3A198A" w14:textId="6CFB0D15" w:rsidR="00FB4DCF" w:rsidRPr="003427EA" w:rsidRDefault="00FB4DCF" w:rsidP="003427EA">
      <w:pPr>
        <w:spacing w:line="480" w:lineRule="auto"/>
        <w:jc w:val="both"/>
      </w:pPr>
      <w:r w:rsidRPr="000937DF">
        <w:rPr>
          <w:rFonts w:eastAsia="Times New Roman" w:cs="Times New Roman"/>
          <w:b/>
          <w:color w:val="000000"/>
          <w:lang w:eastAsia="de-DE"/>
        </w:rPr>
        <w:t>Abbreviations :</w:t>
      </w:r>
      <w:r w:rsidRPr="000937DF">
        <w:rPr>
          <w:rFonts w:eastAsia="Times New Roman" w:cs="Times New Roman"/>
          <w:color w:val="000000"/>
          <w:lang w:eastAsia="de-DE"/>
        </w:rPr>
        <w:t xml:space="preserve"> </w:t>
      </w:r>
      <w:r w:rsidRPr="00765B26">
        <w:t>ACN, acetonitrile; AGC, active gain control; ALA, α-linolenic acid (18:3(9Z,12Z,15Z)); ARA, arachidonic acid (20:4(5Z,8Z,11Z,14Z)); BHT, butylhydroxytoluene; Cer, ceramide; Chol Ester, cholesterol ester; COX, cyclooxygenase; CYP, cytochrome P450 monooxygenase; dd, data-dependent; DG, diacylglycerol; HDHA, hydroxydocosahexaenoic acid; HEPE, hydroxyeicosapentaenoic acid; HILIC, hydr</w:t>
      </w:r>
      <w:r>
        <w:rPr>
          <w:rStyle w:val="Funotenzeichen"/>
        </w:rPr>
        <w:footnoteRef/>
      </w:r>
      <w:r w:rsidRPr="00765B26">
        <w:t>ophilic interaction liquid chromatography; HRMS, high resolution mass spectrometry; IPA, isopropanol; IS, internal standard; LA, linoleic acid (18:2(9Z,12Z)); LC, liquid chromatography; LLOQ, lower limit of quantification; LOX, lipoxygenase; Lyso-PC, lyso-phosphatidylcholine; Lyso-PE, lyso-phosphatidylethanolamine; MeOH, methanol; MG, monoacylglycerol; NIST, US National Institute of Standards and Technology; nL, neutral lipid; NP, normal-phase; PC, phosphatidylcholine; PE, phosphatidylethanolamine; PE-O, ether phosphatidylethanolamine; PG, phosphatidylglycerol; PI, phosphatidylinositol; PL, phospholipid; PS, phosphatidylserine; RP, reversed-phase; SPE, solid-phase extraction; SPLASH, Single-vial Prepared Lipidomic Analytical Standard for Human plasma lipids; t-AUCB, trans-4-[4-(3-adamantan-1-yl-ureido)-cyclohexyloxy]-benzoic acid; XIC, extracted ion chromatogra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B37186"/>
    <w:multiLevelType w:val="hybridMultilevel"/>
    <w:tmpl w:val="FABA502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23A7219"/>
    <w:multiLevelType w:val="hybridMultilevel"/>
    <w:tmpl w:val="8BB4E540"/>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 w15:restartNumberingAfterBreak="0">
    <w:nsid w:val="132F337A"/>
    <w:multiLevelType w:val="hybridMultilevel"/>
    <w:tmpl w:val="8C1A5084"/>
    <w:lvl w:ilvl="0" w:tplc="A718AE76">
      <w:start w:val="250"/>
      <w:numFmt w:val="bullet"/>
      <w:lvlText w:val=""/>
      <w:lvlJc w:val="left"/>
      <w:pPr>
        <w:ind w:left="360" w:hanging="360"/>
      </w:pPr>
      <w:rPr>
        <w:rFonts w:ascii="Wingdings" w:eastAsiaTheme="minorHAnsi" w:hAnsi="Wingdings" w:cs="Times New Roman"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3" w15:restartNumberingAfterBreak="0">
    <w:nsid w:val="1774054E"/>
    <w:multiLevelType w:val="hybridMultilevel"/>
    <w:tmpl w:val="134A3C86"/>
    <w:lvl w:ilvl="0" w:tplc="31C244FE">
      <w:start w:val="1"/>
      <w:numFmt w:val="bullet"/>
      <w:lvlText w:val=""/>
      <w:lvlJc w:val="left"/>
      <w:pPr>
        <w:ind w:left="360" w:hanging="360"/>
      </w:pPr>
      <w:rPr>
        <w:rFonts w:ascii="Symbol" w:hAnsi="Symbol" w:hint="default"/>
        <w:color w:val="auto"/>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4" w15:restartNumberingAfterBreak="0">
    <w:nsid w:val="183C790A"/>
    <w:multiLevelType w:val="hybridMultilevel"/>
    <w:tmpl w:val="449C628A"/>
    <w:lvl w:ilvl="0" w:tplc="65AC12B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5967E6"/>
    <w:multiLevelType w:val="hybridMultilevel"/>
    <w:tmpl w:val="75222BA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1C257221"/>
    <w:multiLevelType w:val="hybridMultilevel"/>
    <w:tmpl w:val="3A1A4F6C"/>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7" w15:restartNumberingAfterBreak="0">
    <w:nsid w:val="22B6496E"/>
    <w:multiLevelType w:val="hybridMultilevel"/>
    <w:tmpl w:val="90D4984E"/>
    <w:lvl w:ilvl="0" w:tplc="3852F436">
      <w:start w:val="1"/>
      <w:numFmt w:val="decimal"/>
      <w:lvlText w:val="%1.1"/>
      <w:lvlJc w:val="left"/>
      <w:pPr>
        <w:ind w:left="36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28631483"/>
    <w:multiLevelType w:val="hybridMultilevel"/>
    <w:tmpl w:val="359C290C"/>
    <w:lvl w:ilvl="0" w:tplc="E1E0FC9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B2E41E4"/>
    <w:multiLevelType w:val="hybridMultilevel"/>
    <w:tmpl w:val="AE08ED7C"/>
    <w:lvl w:ilvl="0" w:tplc="4938487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D037680"/>
    <w:multiLevelType w:val="hybridMultilevel"/>
    <w:tmpl w:val="D1869CAE"/>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1" w15:restartNumberingAfterBreak="0">
    <w:nsid w:val="2E2A2FFD"/>
    <w:multiLevelType w:val="hybridMultilevel"/>
    <w:tmpl w:val="435C9D8C"/>
    <w:lvl w:ilvl="0" w:tplc="FA0E9F4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E3600D1"/>
    <w:multiLevelType w:val="hybridMultilevel"/>
    <w:tmpl w:val="E06044F2"/>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3" w15:restartNumberingAfterBreak="0">
    <w:nsid w:val="3B93482D"/>
    <w:multiLevelType w:val="hybridMultilevel"/>
    <w:tmpl w:val="3D5EB4AE"/>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4" w15:restartNumberingAfterBreak="0">
    <w:nsid w:val="3C3336E4"/>
    <w:multiLevelType w:val="hybridMultilevel"/>
    <w:tmpl w:val="EA7C5CA4"/>
    <w:lvl w:ilvl="0" w:tplc="9C24C032">
      <w:start w:val="1"/>
      <w:numFmt w:val="bullet"/>
      <w:lvlText w:val="•"/>
      <w:lvlJc w:val="left"/>
      <w:pPr>
        <w:tabs>
          <w:tab w:val="num" w:pos="360"/>
        </w:tabs>
        <w:ind w:left="360" w:hanging="360"/>
      </w:pPr>
      <w:rPr>
        <w:rFonts w:ascii="Arial" w:hAnsi="Arial" w:hint="default"/>
      </w:rPr>
    </w:lvl>
    <w:lvl w:ilvl="1" w:tplc="BE0EC162" w:tentative="1">
      <w:start w:val="1"/>
      <w:numFmt w:val="bullet"/>
      <w:lvlText w:val="•"/>
      <w:lvlJc w:val="left"/>
      <w:pPr>
        <w:tabs>
          <w:tab w:val="num" w:pos="1080"/>
        </w:tabs>
        <w:ind w:left="1080" w:hanging="360"/>
      </w:pPr>
      <w:rPr>
        <w:rFonts w:ascii="Arial" w:hAnsi="Arial" w:hint="default"/>
      </w:rPr>
    </w:lvl>
    <w:lvl w:ilvl="2" w:tplc="6E589628" w:tentative="1">
      <w:start w:val="1"/>
      <w:numFmt w:val="bullet"/>
      <w:lvlText w:val="•"/>
      <w:lvlJc w:val="left"/>
      <w:pPr>
        <w:tabs>
          <w:tab w:val="num" w:pos="1800"/>
        </w:tabs>
        <w:ind w:left="1800" w:hanging="360"/>
      </w:pPr>
      <w:rPr>
        <w:rFonts w:ascii="Arial" w:hAnsi="Arial" w:hint="default"/>
      </w:rPr>
    </w:lvl>
    <w:lvl w:ilvl="3" w:tplc="28FA7254" w:tentative="1">
      <w:start w:val="1"/>
      <w:numFmt w:val="bullet"/>
      <w:lvlText w:val="•"/>
      <w:lvlJc w:val="left"/>
      <w:pPr>
        <w:tabs>
          <w:tab w:val="num" w:pos="2520"/>
        </w:tabs>
        <w:ind w:left="2520" w:hanging="360"/>
      </w:pPr>
      <w:rPr>
        <w:rFonts w:ascii="Arial" w:hAnsi="Arial" w:hint="default"/>
      </w:rPr>
    </w:lvl>
    <w:lvl w:ilvl="4" w:tplc="64FC7D54" w:tentative="1">
      <w:start w:val="1"/>
      <w:numFmt w:val="bullet"/>
      <w:lvlText w:val="•"/>
      <w:lvlJc w:val="left"/>
      <w:pPr>
        <w:tabs>
          <w:tab w:val="num" w:pos="3240"/>
        </w:tabs>
        <w:ind w:left="3240" w:hanging="360"/>
      </w:pPr>
      <w:rPr>
        <w:rFonts w:ascii="Arial" w:hAnsi="Arial" w:hint="default"/>
      </w:rPr>
    </w:lvl>
    <w:lvl w:ilvl="5" w:tplc="9620BE6E" w:tentative="1">
      <w:start w:val="1"/>
      <w:numFmt w:val="bullet"/>
      <w:lvlText w:val="•"/>
      <w:lvlJc w:val="left"/>
      <w:pPr>
        <w:tabs>
          <w:tab w:val="num" w:pos="3960"/>
        </w:tabs>
        <w:ind w:left="3960" w:hanging="360"/>
      </w:pPr>
      <w:rPr>
        <w:rFonts w:ascii="Arial" w:hAnsi="Arial" w:hint="default"/>
      </w:rPr>
    </w:lvl>
    <w:lvl w:ilvl="6" w:tplc="1696D6B8" w:tentative="1">
      <w:start w:val="1"/>
      <w:numFmt w:val="bullet"/>
      <w:lvlText w:val="•"/>
      <w:lvlJc w:val="left"/>
      <w:pPr>
        <w:tabs>
          <w:tab w:val="num" w:pos="4680"/>
        </w:tabs>
        <w:ind w:left="4680" w:hanging="360"/>
      </w:pPr>
      <w:rPr>
        <w:rFonts w:ascii="Arial" w:hAnsi="Arial" w:hint="default"/>
      </w:rPr>
    </w:lvl>
    <w:lvl w:ilvl="7" w:tplc="CB70095C" w:tentative="1">
      <w:start w:val="1"/>
      <w:numFmt w:val="bullet"/>
      <w:lvlText w:val="•"/>
      <w:lvlJc w:val="left"/>
      <w:pPr>
        <w:tabs>
          <w:tab w:val="num" w:pos="5400"/>
        </w:tabs>
        <w:ind w:left="5400" w:hanging="360"/>
      </w:pPr>
      <w:rPr>
        <w:rFonts w:ascii="Arial" w:hAnsi="Arial" w:hint="default"/>
      </w:rPr>
    </w:lvl>
    <w:lvl w:ilvl="8" w:tplc="86AA9CF0" w:tentative="1">
      <w:start w:val="1"/>
      <w:numFmt w:val="bullet"/>
      <w:lvlText w:val="•"/>
      <w:lvlJc w:val="left"/>
      <w:pPr>
        <w:tabs>
          <w:tab w:val="num" w:pos="6120"/>
        </w:tabs>
        <w:ind w:left="6120" w:hanging="360"/>
      </w:pPr>
      <w:rPr>
        <w:rFonts w:ascii="Arial" w:hAnsi="Arial" w:hint="default"/>
      </w:rPr>
    </w:lvl>
  </w:abstractNum>
  <w:abstractNum w:abstractNumId="15" w15:restartNumberingAfterBreak="0">
    <w:nsid w:val="42AD29D9"/>
    <w:multiLevelType w:val="hybridMultilevel"/>
    <w:tmpl w:val="84565776"/>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6" w15:restartNumberingAfterBreak="0">
    <w:nsid w:val="42ED3660"/>
    <w:multiLevelType w:val="multilevel"/>
    <w:tmpl w:val="9FD656AE"/>
    <w:lvl w:ilvl="0">
      <w:start w:val="1"/>
      <w:numFmt w:val="decimal"/>
      <w:lvlText w:val="%1."/>
      <w:lvlJc w:val="left"/>
      <w:pPr>
        <w:ind w:left="360" w:hanging="36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47C060B2"/>
    <w:multiLevelType w:val="hybridMultilevel"/>
    <w:tmpl w:val="E39A1546"/>
    <w:lvl w:ilvl="0" w:tplc="6150962A">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8" w15:restartNumberingAfterBreak="0">
    <w:nsid w:val="49C24951"/>
    <w:multiLevelType w:val="hybridMultilevel"/>
    <w:tmpl w:val="DA547D9E"/>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9" w15:restartNumberingAfterBreak="0">
    <w:nsid w:val="4AFE3FA3"/>
    <w:multiLevelType w:val="hybridMultilevel"/>
    <w:tmpl w:val="1F6824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C91F9C"/>
    <w:multiLevelType w:val="hybridMultilevel"/>
    <w:tmpl w:val="AB0A24B4"/>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1" w15:restartNumberingAfterBreak="0">
    <w:nsid w:val="4E961C64"/>
    <w:multiLevelType w:val="hybridMultilevel"/>
    <w:tmpl w:val="C45A39F0"/>
    <w:lvl w:ilvl="0" w:tplc="B6906A20">
      <w:start w:val="1"/>
      <w:numFmt w:val="bullet"/>
      <w:lvlText w:val=""/>
      <w:lvlJc w:val="left"/>
      <w:pPr>
        <w:ind w:left="420" w:hanging="360"/>
      </w:pPr>
      <w:rPr>
        <w:rFonts w:ascii="Wingdings" w:eastAsiaTheme="minorHAnsi" w:hAnsi="Wingdings" w:cs="Arial" w:hint="default"/>
      </w:rPr>
    </w:lvl>
    <w:lvl w:ilvl="1" w:tplc="04070003" w:tentative="1">
      <w:start w:val="1"/>
      <w:numFmt w:val="bullet"/>
      <w:lvlText w:val="o"/>
      <w:lvlJc w:val="left"/>
      <w:pPr>
        <w:ind w:left="1140" w:hanging="360"/>
      </w:pPr>
      <w:rPr>
        <w:rFonts w:ascii="Courier New" w:hAnsi="Courier New" w:cs="Courier New" w:hint="default"/>
      </w:rPr>
    </w:lvl>
    <w:lvl w:ilvl="2" w:tplc="04070005" w:tentative="1">
      <w:start w:val="1"/>
      <w:numFmt w:val="bullet"/>
      <w:lvlText w:val=""/>
      <w:lvlJc w:val="left"/>
      <w:pPr>
        <w:ind w:left="1860" w:hanging="360"/>
      </w:pPr>
      <w:rPr>
        <w:rFonts w:ascii="Wingdings" w:hAnsi="Wingdings" w:hint="default"/>
      </w:rPr>
    </w:lvl>
    <w:lvl w:ilvl="3" w:tplc="04070001" w:tentative="1">
      <w:start w:val="1"/>
      <w:numFmt w:val="bullet"/>
      <w:lvlText w:val=""/>
      <w:lvlJc w:val="left"/>
      <w:pPr>
        <w:ind w:left="2580" w:hanging="360"/>
      </w:pPr>
      <w:rPr>
        <w:rFonts w:ascii="Symbol" w:hAnsi="Symbol" w:hint="default"/>
      </w:rPr>
    </w:lvl>
    <w:lvl w:ilvl="4" w:tplc="04070003" w:tentative="1">
      <w:start w:val="1"/>
      <w:numFmt w:val="bullet"/>
      <w:lvlText w:val="o"/>
      <w:lvlJc w:val="left"/>
      <w:pPr>
        <w:ind w:left="3300" w:hanging="360"/>
      </w:pPr>
      <w:rPr>
        <w:rFonts w:ascii="Courier New" w:hAnsi="Courier New" w:cs="Courier New" w:hint="default"/>
      </w:rPr>
    </w:lvl>
    <w:lvl w:ilvl="5" w:tplc="04070005" w:tentative="1">
      <w:start w:val="1"/>
      <w:numFmt w:val="bullet"/>
      <w:lvlText w:val=""/>
      <w:lvlJc w:val="left"/>
      <w:pPr>
        <w:ind w:left="4020" w:hanging="360"/>
      </w:pPr>
      <w:rPr>
        <w:rFonts w:ascii="Wingdings" w:hAnsi="Wingdings" w:hint="default"/>
      </w:rPr>
    </w:lvl>
    <w:lvl w:ilvl="6" w:tplc="04070001" w:tentative="1">
      <w:start w:val="1"/>
      <w:numFmt w:val="bullet"/>
      <w:lvlText w:val=""/>
      <w:lvlJc w:val="left"/>
      <w:pPr>
        <w:ind w:left="4740" w:hanging="360"/>
      </w:pPr>
      <w:rPr>
        <w:rFonts w:ascii="Symbol" w:hAnsi="Symbol" w:hint="default"/>
      </w:rPr>
    </w:lvl>
    <w:lvl w:ilvl="7" w:tplc="04070003" w:tentative="1">
      <w:start w:val="1"/>
      <w:numFmt w:val="bullet"/>
      <w:lvlText w:val="o"/>
      <w:lvlJc w:val="left"/>
      <w:pPr>
        <w:ind w:left="5460" w:hanging="360"/>
      </w:pPr>
      <w:rPr>
        <w:rFonts w:ascii="Courier New" w:hAnsi="Courier New" w:cs="Courier New" w:hint="default"/>
      </w:rPr>
    </w:lvl>
    <w:lvl w:ilvl="8" w:tplc="04070005" w:tentative="1">
      <w:start w:val="1"/>
      <w:numFmt w:val="bullet"/>
      <w:lvlText w:val=""/>
      <w:lvlJc w:val="left"/>
      <w:pPr>
        <w:ind w:left="6180" w:hanging="360"/>
      </w:pPr>
      <w:rPr>
        <w:rFonts w:ascii="Wingdings" w:hAnsi="Wingdings" w:hint="default"/>
      </w:rPr>
    </w:lvl>
  </w:abstractNum>
  <w:abstractNum w:abstractNumId="22" w15:restartNumberingAfterBreak="0">
    <w:nsid w:val="580751B4"/>
    <w:multiLevelType w:val="hybridMultilevel"/>
    <w:tmpl w:val="7482291C"/>
    <w:lvl w:ilvl="0" w:tplc="A718AE76">
      <w:start w:val="250"/>
      <w:numFmt w:val="bullet"/>
      <w:lvlText w:val=""/>
      <w:lvlJc w:val="left"/>
      <w:pPr>
        <w:ind w:left="720" w:hanging="360"/>
      </w:pPr>
      <w:rPr>
        <w:rFonts w:ascii="Wingdings" w:eastAsiaTheme="minorHAnsi" w:hAnsi="Wingdings"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3" w15:restartNumberingAfterBreak="0">
    <w:nsid w:val="5DA14078"/>
    <w:multiLevelType w:val="hybridMultilevel"/>
    <w:tmpl w:val="E8300B0A"/>
    <w:lvl w:ilvl="0" w:tplc="DD106920">
      <w:start w:val="1"/>
      <w:numFmt w:val="bullet"/>
      <w:lvlText w:val="•"/>
      <w:lvlJc w:val="left"/>
      <w:pPr>
        <w:tabs>
          <w:tab w:val="num" w:pos="720"/>
        </w:tabs>
        <w:ind w:left="720" w:hanging="360"/>
      </w:pPr>
      <w:rPr>
        <w:rFonts w:ascii="Arial" w:hAnsi="Arial" w:hint="default"/>
      </w:rPr>
    </w:lvl>
    <w:lvl w:ilvl="1" w:tplc="7756C03A" w:tentative="1">
      <w:start w:val="1"/>
      <w:numFmt w:val="bullet"/>
      <w:lvlText w:val="•"/>
      <w:lvlJc w:val="left"/>
      <w:pPr>
        <w:tabs>
          <w:tab w:val="num" w:pos="1440"/>
        </w:tabs>
        <w:ind w:left="1440" w:hanging="360"/>
      </w:pPr>
      <w:rPr>
        <w:rFonts w:ascii="Arial" w:hAnsi="Arial" w:hint="default"/>
      </w:rPr>
    </w:lvl>
    <w:lvl w:ilvl="2" w:tplc="E9A01FEA" w:tentative="1">
      <w:start w:val="1"/>
      <w:numFmt w:val="bullet"/>
      <w:lvlText w:val="•"/>
      <w:lvlJc w:val="left"/>
      <w:pPr>
        <w:tabs>
          <w:tab w:val="num" w:pos="2160"/>
        </w:tabs>
        <w:ind w:left="2160" w:hanging="360"/>
      </w:pPr>
      <w:rPr>
        <w:rFonts w:ascii="Arial" w:hAnsi="Arial" w:hint="default"/>
      </w:rPr>
    </w:lvl>
    <w:lvl w:ilvl="3" w:tplc="CC94F132" w:tentative="1">
      <w:start w:val="1"/>
      <w:numFmt w:val="bullet"/>
      <w:lvlText w:val="•"/>
      <w:lvlJc w:val="left"/>
      <w:pPr>
        <w:tabs>
          <w:tab w:val="num" w:pos="2880"/>
        </w:tabs>
        <w:ind w:left="2880" w:hanging="360"/>
      </w:pPr>
      <w:rPr>
        <w:rFonts w:ascii="Arial" w:hAnsi="Arial" w:hint="default"/>
      </w:rPr>
    </w:lvl>
    <w:lvl w:ilvl="4" w:tplc="A4A247C2" w:tentative="1">
      <w:start w:val="1"/>
      <w:numFmt w:val="bullet"/>
      <w:lvlText w:val="•"/>
      <w:lvlJc w:val="left"/>
      <w:pPr>
        <w:tabs>
          <w:tab w:val="num" w:pos="3600"/>
        </w:tabs>
        <w:ind w:left="3600" w:hanging="360"/>
      </w:pPr>
      <w:rPr>
        <w:rFonts w:ascii="Arial" w:hAnsi="Arial" w:hint="default"/>
      </w:rPr>
    </w:lvl>
    <w:lvl w:ilvl="5" w:tplc="6F50CE6E" w:tentative="1">
      <w:start w:val="1"/>
      <w:numFmt w:val="bullet"/>
      <w:lvlText w:val="•"/>
      <w:lvlJc w:val="left"/>
      <w:pPr>
        <w:tabs>
          <w:tab w:val="num" w:pos="4320"/>
        </w:tabs>
        <w:ind w:left="4320" w:hanging="360"/>
      </w:pPr>
      <w:rPr>
        <w:rFonts w:ascii="Arial" w:hAnsi="Arial" w:hint="default"/>
      </w:rPr>
    </w:lvl>
    <w:lvl w:ilvl="6" w:tplc="E60CE062" w:tentative="1">
      <w:start w:val="1"/>
      <w:numFmt w:val="bullet"/>
      <w:lvlText w:val="•"/>
      <w:lvlJc w:val="left"/>
      <w:pPr>
        <w:tabs>
          <w:tab w:val="num" w:pos="5040"/>
        </w:tabs>
        <w:ind w:left="5040" w:hanging="360"/>
      </w:pPr>
      <w:rPr>
        <w:rFonts w:ascii="Arial" w:hAnsi="Arial" w:hint="default"/>
      </w:rPr>
    </w:lvl>
    <w:lvl w:ilvl="7" w:tplc="C95C753E" w:tentative="1">
      <w:start w:val="1"/>
      <w:numFmt w:val="bullet"/>
      <w:lvlText w:val="•"/>
      <w:lvlJc w:val="left"/>
      <w:pPr>
        <w:tabs>
          <w:tab w:val="num" w:pos="5760"/>
        </w:tabs>
        <w:ind w:left="5760" w:hanging="360"/>
      </w:pPr>
      <w:rPr>
        <w:rFonts w:ascii="Arial" w:hAnsi="Arial" w:hint="default"/>
      </w:rPr>
    </w:lvl>
    <w:lvl w:ilvl="8" w:tplc="432A3692"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67240E9B"/>
    <w:multiLevelType w:val="hybridMultilevel"/>
    <w:tmpl w:val="01C6548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5" w15:restartNumberingAfterBreak="0">
    <w:nsid w:val="691A4E72"/>
    <w:multiLevelType w:val="hybridMultilevel"/>
    <w:tmpl w:val="8304D5A4"/>
    <w:lvl w:ilvl="0" w:tplc="3E524A4A">
      <w:start w:val="1"/>
      <w:numFmt w:val="bullet"/>
      <w:lvlText w:val=""/>
      <w:lvlJc w:val="left"/>
      <w:pPr>
        <w:tabs>
          <w:tab w:val="num" w:pos="360"/>
        </w:tabs>
        <w:ind w:left="360" w:hanging="360"/>
      </w:pPr>
      <w:rPr>
        <w:rFonts w:ascii="Wingdings" w:hAnsi="Wingdings" w:hint="default"/>
      </w:rPr>
    </w:lvl>
    <w:lvl w:ilvl="1" w:tplc="8F2066BA" w:tentative="1">
      <w:start w:val="1"/>
      <w:numFmt w:val="bullet"/>
      <w:lvlText w:val=""/>
      <w:lvlJc w:val="left"/>
      <w:pPr>
        <w:tabs>
          <w:tab w:val="num" w:pos="1080"/>
        </w:tabs>
        <w:ind w:left="1080" w:hanging="360"/>
      </w:pPr>
      <w:rPr>
        <w:rFonts w:ascii="Wingdings" w:hAnsi="Wingdings" w:hint="default"/>
      </w:rPr>
    </w:lvl>
    <w:lvl w:ilvl="2" w:tplc="7FBA6DDC" w:tentative="1">
      <w:start w:val="1"/>
      <w:numFmt w:val="bullet"/>
      <w:lvlText w:val=""/>
      <w:lvlJc w:val="left"/>
      <w:pPr>
        <w:tabs>
          <w:tab w:val="num" w:pos="1800"/>
        </w:tabs>
        <w:ind w:left="1800" w:hanging="360"/>
      </w:pPr>
      <w:rPr>
        <w:rFonts w:ascii="Wingdings" w:hAnsi="Wingdings" w:hint="default"/>
      </w:rPr>
    </w:lvl>
    <w:lvl w:ilvl="3" w:tplc="14C66C0C" w:tentative="1">
      <w:start w:val="1"/>
      <w:numFmt w:val="bullet"/>
      <w:lvlText w:val=""/>
      <w:lvlJc w:val="left"/>
      <w:pPr>
        <w:tabs>
          <w:tab w:val="num" w:pos="2520"/>
        </w:tabs>
        <w:ind w:left="2520" w:hanging="360"/>
      </w:pPr>
      <w:rPr>
        <w:rFonts w:ascii="Wingdings" w:hAnsi="Wingdings" w:hint="default"/>
      </w:rPr>
    </w:lvl>
    <w:lvl w:ilvl="4" w:tplc="72CEED6C" w:tentative="1">
      <w:start w:val="1"/>
      <w:numFmt w:val="bullet"/>
      <w:lvlText w:val=""/>
      <w:lvlJc w:val="left"/>
      <w:pPr>
        <w:tabs>
          <w:tab w:val="num" w:pos="3240"/>
        </w:tabs>
        <w:ind w:left="3240" w:hanging="360"/>
      </w:pPr>
      <w:rPr>
        <w:rFonts w:ascii="Wingdings" w:hAnsi="Wingdings" w:hint="default"/>
      </w:rPr>
    </w:lvl>
    <w:lvl w:ilvl="5" w:tplc="EE3E5246" w:tentative="1">
      <w:start w:val="1"/>
      <w:numFmt w:val="bullet"/>
      <w:lvlText w:val=""/>
      <w:lvlJc w:val="left"/>
      <w:pPr>
        <w:tabs>
          <w:tab w:val="num" w:pos="3960"/>
        </w:tabs>
        <w:ind w:left="3960" w:hanging="360"/>
      </w:pPr>
      <w:rPr>
        <w:rFonts w:ascii="Wingdings" w:hAnsi="Wingdings" w:hint="default"/>
      </w:rPr>
    </w:lvl>
    <w:lvl w:ilvl="6" w:tplc="AEF810EE" w:tentative="1">
      <w:start w:val="1"/>
      <w:numFmt w:val="bullet"/>
      <w:lvlText w:val=""/>
      <w:lvlJc w:val="left"/>
      <w:pPr>
        <w:tabs>
          <w:tab w:val="num" w:pos="4680"/>
        </w:tabs>
        <w:ind w:left="4680" w:hanging="360"/>
      </w:pPr>
      <w:rPr>
        <w:rFonts w:ascii="Wingdings" w:hAnsi="Wingdings" w:hint="default"/>
      </w:rPr>
    </w:lvl>
    <w:lvl w:ilvl="7" w:tplc="FD8A3650" w:tentative="1">
      <w:start w:val="1"/>
      <w:numFmt w:val="bullet"/>
      <w:lvlText w:val=""/>
      <w:lvlJc w:val="left"/>
      <w:pPr>
        <w:tabs>
          <w:tab w:val="num" w:pos="5400"/>
        </w:tabs>
        <w:ind w:left="5400" w:hanging="360"/>
      </w:pPr>
      <w:rPr>
        <w:rFonts w:ascii="Wingdings" w:hAnsi="Wingdings" w:hint="default"/>
      </w:rPr>
    </w:lvl>
    <w:lvl w:ilvl="8" w:tplc="1F32382C" w:tentative="1">
      <w:start w:val="1"/>
      <w:numFmt w:val="bullet"/>
      <w:lvlText w:val=""/>
      <w:lvlJc w:val="left"/>
      <w:pPr>
        <w:tabs>
          <w:tab w:val="num" w:pos="6120"/>
        </w:tabs>
        <w:ind w:left="6120" w:hanging="360"/>
      </w:pPr>
      <w:rPr>
        <w:rFonts w:ascii="Wingdings" w:hAnsi="Wingdings" w:hint="default"/>
      </w:rPr>
    </w:lvl>
  </w:abstractNum>
  <w:abstractNum w:abstractNumId="26" w15:restartNumberingAfterBreak="0">
    <w:nsid w:val="6A6453AC"/>
    <w:multiLevelType w:val="hybridMultilevel"/>
    <w:tmpl w:val="8772C396"/>
    <w:lvl w:ilvl="0" w:tplc="A718AE76">
      <w:start w:val="250"/>
      <w:numFmt w:val="bullet"/>
      <w:lvlText w:val=""/>
      <w:lvlJc w:val="left"/>
      <w:pPr>
        <w:ind w:left="720" w:hanging="360"/>
      </w:pPr>
      <w:rPr>
        <w:rFonts w:ascii="Wingdings" w:eastAsiaTheme="minorHAnsi" w:hAnsi="Wingdings"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7" w15:restartNumberingAfterBreak="0">
    <w:nsid w:val="6C426207"/>
    <w:multiLevelType w:val="hybridMultilevel"/>
    <w:tmpl w:val="EDEABFC4"/>
    <w:lvl w:ilvl="0" w:tplc="3E524A4A">
      <w:start w:val="1"/>
      <w:numFmt w:val="bullet"/>
      <w:lvlText w:val=""/>
      <w:lvlJc w:val="left"/>
      <w:pPr>
        <w:tabs>
          <w:tab w:val="num" w:pos="360"/>
        </w:tabs>
        <w:ind w:left="360" w:hanging="360"/>
      </w:pPr>
      <w:rPr>
        <w:rFonts w:ascii="Wingdings" w:hAnsi="Wingdings" w:hint="default"/>
      </w:rPr>
    </w:lvl>
    <w:lvl w:ilvl="1" w:tplc="6402FF3A" w:tentative="1">
      <w:start w:val="1"/>
      <w:numFmt w:val="bullet"/>
      <w:lvlText w:val="•"/>
      <w:lvlJc w:val="left"/>
      <w:pPr>
        <w:tabs>
          <w:tab w:val="num" w:pos="1080"/>
        </w:tabs>
        <w:ind w:left="1080" w:hanging="360"/>
      </w:pPr>
      <w:rPr>
        <w:rFonts w:ascii="Arial" w:hAnsi="Arial" w:hint="default"/>
      </w:rPr>
    </w:lvl>
    <w:lvl w:ilvl="2" w:tplc="17626C00" w:tentative="1">
      <w:start w:val="1"/>
      <w:numFmt w:val="bullet"/>
      <w:lvlText w:val="•"/>
      <w:lvlJc w:val="left"/>
      <w:pPr>
        <w:tabs>
          <w:tab w:val="num" w:pos="1800"/>
        </w:tabs>
        <w:ind w:left="1800" w:hanging="360"/>
      </w:pPr>
      <w:rPr>
        <w:rFonts w:ascii="Arial" w:hAnsi="Arial" w:hint="default"/>
      </w:rPr>
    </w:lvl>
    <w:lvl w:ilvl="3" w:tplc="CA34BC5A" w:tentative="1">
      <w:start w:val="1"/>
      <w:numFmt w:val="bullet"/>
      <w:lvlText w:val="•"/>
      <w:lvlJc w:val="left"/>
      <w:pPr>
        <w:tabs>
          <w:tab w:val="num" w:pos="2520"/>
        </w:tabs>
        <w:ind w:left="2520" w:hanging="360"/>
      </w:pPr>
      <w:rPr>
        <w:rFonts w:ascii="Arial" w:hAnsi="Arial" w:hint="default"/>
      </w:rPr>
    </w:lvl>
    <w:lvl w:ilvl="4" w:tplc="59347444" w:tentative="1">
      <w:start w:val="1"/>
      <w:numFmt w:val="bullet"/>
      <w:lvlText w:val="•"/>
      <w:lvlJc w:val="left"/>
      <w:pPr>
        <w:tabs>
          <w:tab w:val="num" w:pos="3240"/>
        </w:tabs>
        <w:ind w:left="3240" w:hanging="360"/>
      </w:pPr>
      <w:rPr>
        <w:rFonts w:ascii="Arial" w:hAnsi="Arial" w:hint="default"/>
      </w:rPr>
    </w:lvl>
    <w:lvl w:ilvl="5" w:tplc="DE5858EA" w:tentative="1">
      <w:start w:val="1"/>
      <w:numFmt w:val="bullet"/>
      <w:lvlText w:val="•"/>
      <w:lvlJc w:val="left"/>
      <w:pPr>
        <w:tabs>
          <w:tab w:val="num" w:pos="3960"/>
        </w:tabs>
        <w:ind w:left="3960" w:hanging="360"/>
      </w:pPr>
      <w:rPr>
        <w:rFonts w:ascii="Arial" w:hAnsi="Arial" w:hint="default"/>
      </w:rPr>
    </w:lvl>
    <w:lvl w:ilvl="6" w:tplc="8750A5A4" w:tentative="1">
      <w:start w:val="1"/>
      <w:numFmt w:val="bullet"/>
      <w:lvlText w:val="•"/>
      <w:lvlJc w:val="left"/>
      <w:pPr>
        <w:tabs>
          <w:tab w:val="num" w:pos="4680"/>
        </w:tabs>
        <w:ind w:left="4680" w:hanging="360"/>
      </w:pPr>
      <w:rPr>
        <w:rFonts w:ascii="Arial" w:hAnsi="Arial" w:hint="default"/>
      </w:rPr>
    </w:lvl>
    <w:lvl w:ilvl="7" w:tplc="2508166A" w:tentative="1">
      <w:start w:val="1"/>
      <w:numFmt w:val="bullet"/>
      <w:lvlText w:val="•"/>
      <w:lvlJc w:val="left"/>
      <w:pPr>
        <w:tabs>
          <w:tab w:val="num" w:pos="5400"/>
        </w:tabs>
        <w:ind w:left="5400" w:hanging="360"/>
      </w:pPr>
      <w:rPr>
        <w:rFonts w:ascii="Arial" w:hAnsi="Arial" w:hint="default"/>
      </w:rPr>
    </w:lvl>
    <w:lvl w:ilvl="8" w:tplc="526C7BC8" w:tentative="1">
      <w:start w:val="1"/>
      <w:numFmt w:val="bullet"/>
      <w:lvlText w:val="•"/>
      <w:lvlJc w:val="left"/>
      <w:pPr>
        <w:tabs>
          <w:tab w:val="num" w:pos="6120"/>
        </w:tabs>
        <w:ind w:left="6120" w:hanging="360"/>
      </w:pPr>
      <w:rPr>
        <w:rFonts w:ascii="Arial" w:hAnsi="Arial" w:hint="default"/>
      </w:rPr>
    </w:lvl>
  </w:abstractNum>
  <w:abstractNum w:abstractNumId="28" w15:restartNumberingAfterBreak="0">
    <w:nsid w:val="6E480C08"/>
    <w:multiLevelType w:val="hybridMultilevel"/>
    <w:tmpl w:val="73CCBDEA"/>
    <w:lvl w:ilvl="0" w:tplc="2000000F">
      <w:start w:val="1"/>
      <w:numFmt w:val="decimal"/>
      <w:lvlText w:val="%1."/>
      <w:lvlJc w:val="left"/>
      <w:pPr>
        <w:ind w:left="360" w:hanging="360"/>
      </w:p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29" w15:restartNumberingAfterBreak="0">
    <w:nsid w:val="7E025C7B"/>
    <w:multiLevelType w:val="hybridMultilevel"/>
    <w:tmpl w:val="313084B0"/>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30" w15:restartNumberingAfterBreak="0">
    <w:nsid w:val="7FA650C9"/>
    <w:multiLevelType w:val="hybridMultilevel"/>
    <w:tmpl w:val="F160929E"/>
    <w:lvl w:ilvl="0" w:tplc="45040CF6">
      <w:start w:val="1"/>
      <w:numFmt w:val="bullet"/>
      <w:lvlText w:val="•"/>
      <w:lvlJc w:val="left"/>
      <w:pPr>
        <w:tabs>
          <w:tab w:val="num" w:pos="360"/>
        </w:tabs>
        <w:ind w:left="360" w:hanging="360"/>
      </w:pPr>
      <w:rPr>
        <w:rFonts w:ascii="Arial" w:hAnsi="Arial" w:hint="default"/>
      </w:rPr>
    </w:lvl>
    <w:lvl w:ilvl="1" w:tplc="96EC7504" w:tentative="1">
      <w:start w:val="1"/>
      <w:numFmt w:val="bullet"/>
      <w:lvlText w:val="•"/>
      <w:lvlJc w:val="left"/>
      <w:pPr>
        <w:tabs>
          <w:tab w:val="num" w:pos="1080"/>
        </w:tabs>
        <w:ind w:left="1080" w:hanging="360"/>
      </w:pPr>
      <w:rPr>
        <w:rFonts w:ascii="Arial" w:hAnsi="Arial" w:hint="default"/>
      </w:rPr>
    </w:lvl>
    <w:lvl w:ilvl="2" w:tplc="B886A078" w:tentative="1">
      <w:start w:val="1"/>
      <w:numFmt w:val="bullet"/>
      <w:lvlText w:val="•"/>
      <w:lvlJc w:val="left"/>
      <w:pPr>
        <w:tabs>
          <w:tab w:val="num" w:pos="1800"/>
        </w:tabs>
        <w:ind w:left="1800" w:hanging="360"/>
      </w:pPr>
      <w:rPr>
        <w:rFonts w:ascii="Arial" w:hAnsi="Arial" w:hint="default"/>
      </w:rPr>
    </w:lvl>
    <w:lvl w:ilvl="3" w:tplc="B0CC1ADA" w:tentative="1">
      <w:start w:val="1"/>
      <w:numFmt w:val="bullet"/>
      <w:lvlText w:val="•"/>
      <w:lvlJc w:val="left"/>
      <w:pPr>
        <w:tabs>
          <w:tab w:val="num" w:pos="2520"/>
        </w:tabs>
        <w:ind w:left="2520" w:hanging="360"/>
      </w:pPr>
      <w:rPr>
        <w:rFonts w:ascii="Arial" w:hAnsi="Arial" w:hint="default"/>
      </w:rPr>
    </w:lvl>
    <w:lvl w:ilvl="4" w:tplc="818C36AA" w:tentative="1">
      <w:start w:val="1"/>
      <w:numFmt w:val="bullet"/>
      <w:lvlText w:val="•"/>
      <w:lvlJc w:val="left"/>
      <w:pPr>
        <w:tabs>
          <w:tab w:val="num" w:pos="3240"/>
        </w:tabs>
        <w:ind w:left="3240" w:hanging="360"/>
      </w:pPr>
      <w:rPr>
        <w:rFonts w:ascii="Arial" w:hAnsi="Arial" w:hint="default"/>
      </w:rPr>
    </w:lvl>
    <w:lvl w:ilvl="5" w:tplc="6540B9E2" w:tentative="1">
      <w:start w:val="1"/>
      <w:numFmt w:val="bullet"/>
      <w:lvlText w:val="•"/>
      <w:lvlJc w:val="left"/>
      <w:pPr>
        <w:tabs>
          <w:tab w:val="num" w:pos="3960"/>
        </w:tabs>
        <w:ind w:left="3960" w:hanging="360"/>
      </w:pPr>
      <w:rPr>
        <w:rFonts w:ascii="Arial" w:hAnsi="Arial" w:hint="default"/>
      </w:rPr>
    </w:lvl>
    <w:lvl w:ilvl="6" w:tplc="8DC2C3A6" w:tentative="1">
      <w:start w:val="1"/>
      <w:numFmt w:val="bullet"/>
      <w:lvlText w:val="•"/>
      <w:lvlJc w:val="left"/>
      <w:pPr>
        <w:tabs>
          <w:tab w:val="num" w:pos="4680"/>
        </w:tabs>
        <w:ind w:left="4680" w:hanging="360"/>
      </w:pPr>
      <w:rPr>
        <w:rFonts w:ascii="Arial" w:hAnsi="Arial" w:hint="default"/>
      </w:rPr>
    </w:lvl>
    <w:lvl w:ilvl="7" w:tplc="61D47B5A" w:tentative="1">
      <w:start w:val="1"/>
      <w:numFmt w:val="bullet"/>
      <w:lvlText w:val="•"/>
      <w:lvlJc w:val="left"/>
      <w:pPr>
        <w:tabs>
          <w:tab w:val="num" w:pos="5400"/>
        </w:tabs>
        <w:ind w:left="5400" w:hanging="360"/>
      </w:pPr>
      <w:rPr>
        <w:rFonts w:ascii="Arial" w:hAnsi="Arial" w:hint="default"/>
      </w:rPr>
    </w:lvl>
    <w:lvl w:ilvl="8" w:tplc="B3BCC7AA" w:tentative="1">
      <w:start w:val="1"/>
      <w:numFmt w:val="bullet"/>
      <w:lvlText w:val="•"/>
      <w:lvlJc w:val="left"/>
      <w:pPr>
        <w:tabs>
          <w:tab w:val="num" w:pos="6120"/>
        </w:tabs>
        <w:ind w:left="6120" w:hanging="360"/>
      </w:pPr>
      <w:rPr>
        <w:rFonts w:ascii="Arial" w:hAnsi="Arial" w:hint="default"/>
      </w:rPr>
    </w:lvl>
  </w:abstractNum>
  <w:abstractNum w:abstractNumId="31" w15:restartNumberingAfterBreak="0">
    <w:nsid w:val="7FF52AFF"/>
    <w:multiLevelType w:val="hybridMultilevel"/>
    <w:tmpl w:val="E464604C"/>
    <w:lvl w:ilvl="0" w:tplc="689A6B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7"/>
  </w:num>
  <w:num w:numId="3">
    <w:abstractNumId w:val="28"/>
  </w:num>
  <w:num w:numId="4">
    <w:abstractNumId w:val="5"/>
  </w:num>
  <w:num w:numId="5">
    <w:abstractNumId w:val="0"/>
  </w:num>
  <w:num w:numId="6">
    <w:abstractNumId w:val="27"/>
  </w:num>
  <w:num w:numId="7">
    <w:abstractNumId w:val="25"/>
  </w:num>
  <w:num w:numId="8">
    <w:abstractNumId w:val="23"/>
  </w:num>
  <w:num w:numId="9">
    <w:abstractNumId w:val="21"/>
  </w:num>
  <w:num w:numId="10">
    <w:abstractNumId w:val="11"/>
  </w:num>
  <w:num w:numId="11">
    <w:abstractNumId w:val="24"/>
  </w:num>
  <w:num w:numId="12">
    <w:abstractNumId w:val="30"/>
  </w:num>
  <w:num w:numId="13">
    <w:abstractNumId w:val="14"/>
  </w:num>
  <w:num w:numId="14">
    <w:abstractNumId w:val="22"/>
  </w:num>
  <w:num w:numId="15">
    <w:abstractNumId w:val="2"/>
  </w:num>
  <w:num w:numId="16">
    <w:abstractNumId w:val="26"/>
  </w:num>
  <w:num w:numId="17">
    <w:abstractNumId w:val="17"/>
  </w:num>
  <w:num w:numId="18">
    <w:abstractNumId w:val="18"/>
  </w:num>
  <w:num w:numId="19">
    <w:abstractNumId w:val="1"/>
  </w:num>
  <w:num w:numId="20">
    <w:abstractNumId w:val="20"/>
  </w:num>
  <w:num w:numId="21">
    <w:abstractNumId w:val="3"/>
  </w:num>
  <w:num w:numId="22">
    <w:abstractNumId w:val="15"/>
  </w:num>
  <w:num w:numId="23">
    <w:abstractNumId w:val="29"/>
  </w:num>
  <w:num w:numId="24">
    <w:abstractNumId w:val="13"/>
  </w:num>
  <w:num w:numId="25">
    <w:abstractNumId w:val="12"/>
  </w:num>
  <w:num w:numId="26">
    <w:abstractNumId w:val="6"/>
  </w:num>
  <w:num w:numId="27">
    <w:abstractNumId w:val="8"/>
  </w:num>
  <w:num w:numId="28">
    <w:abstractNumId w:val="10"/>
  </w:num>
  <w:num w:numId="29">
    <w:abstractNumId w:val="9"/>
  </w:num>
  <w:num w:numId="30">
    <w:abstractNumId w:val="19"/>
  </w:num>
  <w:num w:numId="31">
    <w:abstractNumId w:val="31"/>
  </w:num>
  <w:num w:numId="3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fr-FR" w:vendorID="64" w:dllVersion="6" w:nlCheck="1" w:checkStyle="0"/>
  <w:activeWritingStyle w:appName="MSWord" w:lang="en-US" w:vendorID="64" w:dllVersion="6" w:nlCheck="1" w:checkStyle="1"/>
  <w:activeWritingStyle w:appName="MSWord" w:lang="de-DE" w:vendorID="64" w:dllVersion="6" w:nlCheck="1" w:checkStyle="0"/>
  <w:activeWritingStyle w:appName="MSWord" w:lang="en-US" w:vendorID="64" w:dllVersion="4096" w:nlCheck="1" w:checkStyle="0"/>
  <w:activeWritingStyle w:appName="MSWord" w:lang="de-DE" w:vendorID="64" w:dllVersion="4096" w:nlCheck="1" w:checkStyle="0"/>
  <w:activeWritingStyle w:appName="MSWord" w:lang="fr-FR" w:vendorID="64" w:dllVersion="4096" w:nlCheck="1" w:checkStyle="0"/>
  <w:activeWritingStyle w:appName="MSWord" w:lang="en-US" w:vendorID="64" w:dllVersion="0" w:nlCheck="1" w:checkStyle="0"/>
  <w:activeWritingStyle w:appName="MSWord" w:lang="de-DE" w:vendorID="64" w:dllVersion="0" w:nlCheck="1" w:checkStyle="0"/>
  <w:activeWritingStyle w:appName="MSWord" w:lang="fr-FR" w:vendorID="64" w:dllVersion="0" w:nlCheck="1" w:checkStyle="0"/>
  <w:activeWritingStyle w:appName="MSWord" w:lang="en-GB" w:vendorID="64" w:dllVersion="0" w:nlCheck="1" w:checkStyle="0"/>
  <w:activeWritingStyle w:appName="MSWord" w:lang="en-GB" w:vendorID="64" w:dllVersion="6" w:nlCheck="1" w:checkStyle="1"/>
  <w:activeWritingStyle w:appName="MSWord" w:lang="en-GB" w:vendorID="64" w:dllVersion="4096" w:nlCheck="1" w:checkStyle="0"/>
  <w:activeWritingStyle w:appName="MSWord" w:lang="en-US" w:vendorID="64" w:dllVersion="131078" w:nlCheck="1" w:checkStyle="1"/>
  <w:activeWritingStyle w:appName="MSWord" w:lang="de-DE" w:vendorID="64" w:dllVersion="131078" w:nlCheck="1" w:checkStyle="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jAxtLQ0BGILEwMLcyUdpeDU4uLM/DyQArNaAO6MJW0sAAAA"/>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95td20k590ewesasxp02pxfvveafrxxpa9&quot;&gt;pl_frac_paper Copy&lt;record-ids&gt;&lt;item&gt;4&lt;/item&gt;&lt;item&gt;19&lt;/item&gt;&lt;item&gt;48&lt;/item&gt;&lt;item&gt;51&lt;/item&gt;&lt;item&gt;52&lt;/item&gt;&lt;item&gt;57&lt;/item&gt;&lt;item&gt;62&lt;/item&gt;&lt;item&gt;65&lt;/item&gt;&lt;item&gt;96&lt;/item&gt;&lt;item&gt;103&lt;/item&gt;&lt;item&gt;106&lt;/item&gt;&lt;item&gt;125&lt;/item&gt;&lt;item&gt;126&lt;/item&gt;&lt;item&gt;128&lt;/item&gt;&lt;item&gt;151&lt;/item&gt;&lt;item&gt;152&lt;/item&gt;&lt;item&gt;153&lt;/item&gt;&lt;item&gt;159&lt;/item&gt;&lt;item&gt;162&lt;/item&gt;&lt;item&gt;167&lt;/item&gt;&lt;item&gt;173&lt;/item&gt;&lt;item&gt;174&lt;/item&gt;&lt;item&gt;176&lt;/item&gt;&lt;item&gt;182&lt;/item&gt;&lt;item&gt;183&lt;/item&gt;&lt;item&gt;189&lt;/item&gt;&lt;item&gt;190&lt;/item&gt;&lt;item&gt;192&lt;/item&gt;&lt;item&gt;199&lt;/item&gt;&lt;item&gt;200&lt;/item&gt;&lt;item&gt;202&lt;/item&gt;&lt;item&gt;203&lt;/item&gt;&lt;item&gt;204&lt;/item&gt;&lt;item&gt;206&lt;/item&gt;&lt;item&gt;207&lt;/item&gt;&lt;item&gt;208&lt;/item&gt;&lt;item&gt;209&lt;/item&gt;&lt;item&gt;210&lt;/item&gt;&lt;item&gt;213&lt;/item&gt;&lt;item&gt;226&lt;/item&gt;&lt;item&gt;230&lt;/item&gt;&lt;item&gt;231&lt;/item&gt;&lt;item&gt;233&lt;/item&gt;&lt;item&gt;234&lt;/item&gt;&lt;item&gt;235&lt;/item&gt;&lt;item&gt;236&lt;/item&gt;&lt;item&gt;237&lt;/item&gt;&lt;item&gt;238&lt;/item&gt;&lt;item&gt;239&lt;/item&gt;&lt;item&gt;241&lt;/item&gt;&lt;item&gt;242&lt;/item&gt;&lt;item&gt;246&lt;/item&gt;&lt;item&gt;247&lt;/item&gt;&lt;item&gt;251&lt;/item&gt;&lt;item&gt;257&lt;/item&gt;&lt;item&gt;258&lt;/item&gt;&lt;item&gt;259&lt;/item&gt;&lt;item&gt;260&lt;/item&gt;&lt;item&gt;261&lt;/item&gt;&lt;item&gt;262&lt;/item&gt;&lt;item&gt;263&lt;/item&gt;&lt;item&gt;266&lt;/item&gt;&lt;item&gt;267&lt;/item&gt;&lt;item&gt;268&lt;/item&gt;&lt;item&gt;271&lt;/item&gt;&lt;item&gt;272&lt;/item&gt;&lt;item&gt;274&lt;/item&gt;&lt;item&gt;276&lt;/item&gt;&lt;item&gt;277&lt;/item&gt;&lt;item&gt;278&lt;/item&gt;&lt;item&gt;279&lt;/item&gt;&lt;item&gt;280&lt;/item&gt;&lt;item&gt;281&lt;/item&gt;&lt;item&gt;282&lt;/item&gt;&lt;item&gt;283&lt;/item&gt;&lt;item&gt;284&lt;/item&gt;&lt;item&gt;285&lt;/item&gt;&lt;item&gt;286&lt;/item&gt;&lt;item&gt;288&lt;/item&gt;&lt;item&gt;291&lt;/item&gt;&lt;item&gt;292&lt;/item&gt;&lt;item&gt;293&lt;/item&gt;&lt;item&gt;294&lt;/item&gt;&lt;item&gt;297&lt;/item&gt;&lt;item&gt;298&lt;/item&gt;&lt;item&gt;299&lt;/item&gt;&lt;item&gt;300&lt;/item&gt;&lt;item&gt;301&lt;/item&gt;&lt;item&gt;303&lt;/item&gt;&lt;item&gt;307&lt;/item&gt;&lt;item&gt;310&lt;/item&gt;&lt;item&gt;311&lt;/item&gt;&lt;/record-ids&gt;&lt;/item&gt;&lt;/Libraries&gt;"/>
  </w:docVars>
  <w:rsids>
    <w:rsidRoot w:val="003A2225"/>
    <w:rsid w:val="0000068B"/>
    <w:rsid w:val="00001063"/>
    <w:rsid w:val="000010D5"/>
    <w:rsid w:val="00001239"/>
    <w:rsid w:val="000015F4"/>
    <w:rsid w:val="00001810"/>
    <w:rsid w:val="00002203"/>
    <w:rsid w:val="000023DB"/>
    <w:rsid w:val="000024CF"/>
    <w:rsid w:val="00002BC2"/>
    <w:rsid w:val="00002CFF"/>
    <w:rsid w:val="00002FD0"/>
    <w:rsid w:val="00002FE4"/>
    <w:rsid w:val="00003165"/>
    <w:rsid w:val="00003252"/>
    <w:rsid w:val="0000373B"/>
    <w:rsid w:val="000055EE"/>
    <w:rsid w:val="00005BE5"/>
    <w:rsid w:val="00005E48"/>
    <w:rsid w:val="00006D14"/>
    <w:rsid w:val="00006FB7"/>
    <w:rsid w:val="00007291"/>
    <w:rsid w:val="000072E4"/>
    <w:rsid w:val="000075A0"/>
    <w:rsid w:val="00007AC7"/>
    <w:rsid w:val="00007B11"/>
    <w:rsid w:val="00010466"/>
    <w:rsid w:val="00010D69"/>
    <w:rsid w:val="00010F0F"/>
    <w:rsid w:val="00011C4E"/>
    <w:rsid w:val="00011F1F"/>
    <w:rsid w:val="00012CF6"/>
    <w:rsid w:val="000130A2"/>
    <w:rsid w:val="000135F4"/>
    <w:rsid w:val="000138CB"/>
    <w:rsid w:val="00013E52"/>
    <w:rsid w:val="00014AF7"/>
    <w:rsid w:val="00014BB3"/>
    <w:rsid w:val="00014CD5"/>
    <w:rsid w:val="0001517A"/>
    <w:rsid w:val="000156BE"/>
    <w:rsid w:val="000156CA"/>
    <w:rsid w:val="00015945"/>
    <w:rsid w:val="00015A4F"/>
    <w:rsid w:val="0001613E"/>
    <w:rsid w:val="00016162"/>
    <w:rsid w:val="000161C2"/>
    <w:rsid w:val="00016532"/>
    <w:rsid w:val="00016DA3"/>
    <w:rsid w:val="00017378"/>
    <w:rsid w:val="0001761E"/>
    <w:rsid w:val="0002003D"/>
    <w:rsid w:val="000203BE"/>
    <w:rsid w:val="0002055E"/>
    <w:rsid w:val="000216BA"/>
    <w:rsid w:val="00021ACA"/>
    <w:rsid w:val="00021CCD"/>
    <w:rsid w:val="00021E99"/>
    <w:rsid w:val="000226D1"/>
    <w:rsid w:val="00022BE5"/>
    <w:rsid w:val="000230E5"/>
    <w:rsid w:val="0002398C"/>
    <w:rsid w:val="00023D87"/>
    <w:rsid w:val="000253FC"/>
    <w:rsid w:val="000256A0"/>
    <w:rsid w:val="000257CF"/>
    <w:rsid w:val="000258B9"/>
    <w:rsid w:val="00027004"/>
    <w:rsid w:val="000273C4"/>
    <w:rsid w:val="00027F68"/>
    <w:rsid w:val="00030458"/>
    <w:rsid w:val="00030934"/>
    <w:rsid w:val="00030EAB"/>
    <w:rsid w:val="00030EE1"/>
    <w:rsid w:val="000310CB"/>
    <w:rsid w:val="000313C8"/>
    <w:rsid w:val="00031938"/>
    <w:rsid w:val="00033BCA"/>
    <w:rsid w:val="00033E26"/>
    <w:rsid w:val="000340EF"/>
    <w:rsid w:val="00034315"/>
    <w:rsid w:val="000346E1"/>
    <w:rsid w:val="00034779"/>
    <w:rsid w:val="000356BF"/>
    <w:rsid w:val="00036699"/>
    <w:rsid w:val="000369FA"/>
    <w:rsid w:val="00036BF9"/>
    <w:rsid w:val="0003719B"/>
    <w:rsid w:val="00037317"/>
    <w:rsid w:val="000373D8"/>
    <w:rsid w:val="00037620"/>
    <w:rsid w:val="000376A8"/>
    <w:rsid w:val="00037B98"/>
    <w:rsid w:val="00040082"/>
    <w:rsid w:val="000401C5"/>
    <w:rsid w:val="000406A8"/>
    <w:rsid w:val="000406C4"/>
    <w:rsid w:val="00041120"/>
    <w:rsid w:val="00041C1D"/>
    <w:rsid w:val="00042818"/>
    <w:rsid w:val="000434FD"/>
    <w:rsid w:val="000437DE"/>
    <w:rsid w:val="00044443"/>
    <w:rsid w:val="0004445D"/>
    <w:rsid w:val="00044592"/>
    <w:rsid w:val="00044D5A"/>
    <w:rsid w:val="000452CF"/>
    <w:rsid w:val="00045454"/>
    <w:rsid w:val="0004574A"/>
    <w:rsid w:val="000457AC"/>
    <w:rsid w:val="00045A43"/>
    <w:rsid w:val="00045E3D"/>
    <w:rsid w:val="00045F00"/>
    <w:rsid w:val="00046333"/>
    <w:rsid w:val="00046A83"/>
    <w:rsid w:val="00046EC2"/>
    <w:rsid w:val="000477B0"/>
    <w:rsid w:val="0005035B"/>
    <w:rsid w:val="0005041D"/>
    <w:rsid w:val="00050734"/>
    <w:rsid w:val="00050A8F"/>
    <w:rsid w:val="00050BCE"/>
    <w:rsid w:val="00051218"/>
    <w:rsid w:val="0005143B"/>
    <w:rsid w:val="00051A0A"/>
    <w:rsid w:val="00051D5B"/>
    <w:rsid w:val="00052322"/>
    <w:rsid w:val="0005261B"/>
    <w:rsid w:val="0005292F"/>
    <w:rsid w:val="00052ABE"/>
    <w:rsid w:val="000530E8"/>
    <w:rsid w:val="00053C8F"/>
    <w:rsid w:val="0005464A"/>
    <w:rsid w:val="00055A07"/>
    <w:rsid w:val="00055CC8"/>
    <w:rsid w:val="00056017"/>
    <w:rsid w:val="00056D43"/>
    <w:rsid w:val="000571BE"/>
    <w:rsid w:val="00057570"/>
    <w:rsid w:val="00057E9D"/>
    <w:rsid w:val="000606F6"/>
    <w:rsid w:val="00060797"/>
    <w:rsid w:val="000608E0"/>
    <w:rsid w:val="00060994"/>
    <w:rsid w:val="00061A10"/>
    <w:rsid w:val="000620B9"/>
    <w:rsid w:val="00062E55"/>
    <w:rsid w:val="00063032"/>
    <w:rsid w:val="0006313F"/>
    <w:rsid w:val="000632D3"/>
    <w:rsid w:val="00063518"/>
    <w:rsid w:val="0006392F"/>
    <w:rsid w:val="00063AA8"/>
    <w:rsid w:val="00063B0B"/>
    <w:rsid w:val="00063D79"/>
    <w:rsid w:val="00063F5D"/>
    <w:rsid w:val="00064733"/>
    <w:rsid w:val="00064C5B"/>
    <w:rsid w:val="00065465"/>
    <w:rsid w:val="00065E58"/>
    <w:rsid w:val="0006616A"/>
    <w:rsid w:val="00066291"/>
    <w:rsid w:val="000666A2"/>
    <w:rsid w:val="00066A59"/>
    <w:rsid w:val="00066E2A"/>
    <w:rsid w:val="000670DF"/>
    <w:rsid w:val="0006718A"/>
    <w:rsid w:val="00067253"/>
    <w:rsid w:val="00070035"/>
    <w:rsid w:val="0007037E"/>
    <w:rsid w:val="00070491"/>
    <w:rsid w:val="00070AB9"/>
    <w:rsid w:val="00070E9E"/>
    <w:rsid w:val="00071113"/>
    <w:rsid w:val="00071126"/>
    <w:rsid w:val="00071ADF"/>
    <w:rsid w:val="00071DB9"/>
    <w:rsid w:val="00071F78"/>
    <w:rsid w:val="00072168"/>
    <w:rsid w:val="000722DC"/>
    <w:rsid w:val="00072C3F"/>
    <w:rsid w:val="00072C92"/>
    <w:rsid w:val="000730F2"/>
    <w:rsid w:val="00073194"/>
    <w:rsid w:val="000733CD"/>
    <w:rsid w:val="000735E0"/>
    <w:rsid w:val="00074073"/>
    <w:rsid w:val="00074170"/>
    <w:rsid w:val="000742A5"/>
    <w:rsid w:val="0007471E"/>
    <w:rsid w:val="00074968"/>
    <w:rsid w:val="0007522C"/>
    <w:rsid w:val="0007525C"/>
    <w:rsid w:val="000756D6"/>
    <w:rsid w:val="000758FB"/>
    <w:rsid w:val="00075CB1"/>
    <w:rsid w:val="000761EE"/>
    <w:rsid w:val="000763E4"/>
    <w:rsid w:val="00076CD4"/>
    <w:rsid w:val="00077117"/>
    <w:rsid w:val="000773ED"/>
    <w:rsid w:val="0007764B"/>
    <w:rsid w:val="00077C69"/>
    <w:rsid w:val="00077D74"/>
    <w:rsid w:val="000800E5"/>
    <w:rsid w:val="000802CB"/>
    <w:rsid w:val="000806EC"/>
    <w:rsid w:val="00081674"/>
    <w:rsid w:val="000823E8"/>
    <w:rsid w:val="0008277A"/>
    <w:rsid w:val="00082D62"/>
    <w:rsid w:val="00082FBE"/>
    <w:rsid w:val="000836F5"/>
    <w:rsid w:val="000838E9"/>
    <w:rsid w:val="00083CA8"/>
    <w:rsid w:val="00083D2D"/>
    <w:rsid w:val="00083F51"/>
    <w:rsid w:val="00084005"/>
    <w:rsid w:val="000840EE"/>
    <w:rsid w:val="000843CF"/>
    <w:rsid w:val="0008467E"/>
    <w:rsid w:val="00084AD2"/>
    <w:rsid w:val="00084C0E"/>
    <w:rsid w:val="000851C0"/>
    <w:rsid w:val="000857B4"/>
    <w:rsid w:val="00085F0D"/>
    <w:rsid w:val="00086160"/>
    <w:rsid w:val="0008635C"/>
    <w:rsid w:val="00086470"/>
    <w:rsid w:val="00086D5C"/>
    <w:rsid w:val="00086F59"/>
    <w:rsid w:val="0008738C"/>
    <w:rsid w:val="000873C8"/>
    <w:rsid w:val="00087C79"/>
    <w:rsid w:val="00090665"/>
    <w:rsid w:val="000908E3"/>
    <w:rsid w:val="00090A74"/>
    <w:rsid w:val="00090DA1"/>
    <w:rsid w:val="000912A2"/>
    <w:rsid w:val="0009150F"/>
    <w:rsid w:val="00091538"/>
    <w:rsid w:val="0009295F"/>
    <w:rsid w:val="00092B23"/>
    <w:rsid w:val="00092B4C"/>
    <w:rsid w:val="00092FB8"/>
    <w:rsid w:val="0009347D"/>
    <w:rsid w:val="00093A8C"/>
    <w:rsid w:val="00093D30"/>
    <w:rsid w:val="00093DF9"/>
    <w:rsid w:val="00093EB9"/>
    <w:rsid w:val="00094076"/>
    <w:rsid w:val="0009438B"/>
    <w:rsid w:val="00094FD3"/>
    <w:rsid w:val="000951BE"/>
    <w:rsid w:val="0009538F"/>
    <w:rsid w:val="000954D2"/>
    <w:rsid w:val="00095716"/>
    <w:rsid w:val="0009580C"/>
    <w:rsid w:val="00096409"/>
    <w:rsid w:val="000977B1"/>
    <w:rsid w:val="00097F76"/>
    <w:rsid w:val="000A0154"/>
    <w:rsid w:val="000A03C6"/>
    <w:rsid w:val="000A0522"/>
    <w:rsid w:val="000A0A65"/>
    <w:rsid w:val="000A0F59"/>
    <w:rsid w:val="000A1840"/>
    <w:rsid w:val="000A19A8"/>
    <w:rsid w:val="000A23CE"/>
    <w:rsid w:val="000A2738"/>
    <w:rsid w:val="000A28E8"/>
    <w:rsid w:val="000A2C18"/>
    <w:rsid w:val="000A30F4"/>
    <w:rsid w:val="000A4390"/>
    <w:rsid w:val="000A43CD"/>
    <w:rsid w:val="000A4546"/>
    <w:rsid w:val="000A479B"/>
    <w:rsid w:val="000A47B8"/>
    <w:rsid w:val="000A49AD"/>
    <w:rsid w:val="000A4B2F"/>
    <w:rsid w:val="000A4EDB"/>
    <w:rsid w:val="000A536C"/>
    <w:rsid w:val="000A53EC"/>
    <w:rsid w:val="000A5AE5"/>
    <w:rsid w:val="000A6058"/>
    <w:rsid w:val="000A6E24"/>
    <w:rsid w:val="000A7698"/>
    <w:rsid w:val="000B0029"/>
    <w:rsid w:val="000B0873"/>
    <w:rsid w:val="000B0B1B"/>
    <w:rsid w:val="000B1222"/>
    <w:rsid w:val="000B1BFF"/>
    <w:rsid w:val="000B200F"/>
    <w:rsid w:val="000B20B8"/>
    <w:rsid w:val="000B25F8"/>
    <w:rsid w:val="000B2A44"/>
    <w:rsid w:val="000B2DBC"/>
    <w:rsid w:val="000B390A"/>
    <w:rsid w:val="000B404A"/>
    <w:rsid w:val="000B40B3"/>
    <w:rsid w:val="000B41C6"/>
    <w:rsid w:val="000B4318"/>
    <w:rsid w:val="000B440F"/>
    <w:rsid w:val="000B4772"/>
    <w:rsid w:val="000B4B07"/>
    <w:rsid w:val="000B4EE0"/>
    <w:rsid w:val="000B5033"/>
    <w:rsid w:val="000B56FB"/>
    <w:rsid w:val="000B68BA"/>
    <w:rsid w:val="000B6AC3"/>
    <w:rsid w:val="000B796A"/>
    <w:rsid w:val="000B7A5F"/>
    <w:rsid w:val="000B7D23"/>
    <w:rsid w:val="000C05BA"/>
    <w:rsid w:val="000C0838"/>
    <w:rsid w:val="000C0953"/>
    <w:rsid w:val="000C1042"/>
    <w:rsid w:val="000C135B"/>
    <w:rsid w:val="000C23FF"/>
    <w:rsid w:val="000C26EC"/>
    <w:rsid w:val="000C280B"/>
    <w:rsid w:val="000C2913"/>
    <w:rsid w:val="000C33D8"/>
    <w:rsid w:val="000C3719"/>
    <w:rsid w:val="000C3725"/>
    <w:rsid w:val="000C434C"/>
    <w:rsid w:val="000C43EF"/>
    <w:rsid w:val="000C45D4"/>
    <w:rsid w:val="000C4B64"/>
    <w:rsid w:val="000C53DD"/>
    <w:rsid w:val="000C62E4"/>
    <w:rsid w:val="000C65E5"/>
    <w:rsid w:val="000C7018"/>
    <w:rsid w:val="000C72B5"/>
    <w:rsid w:val="000C73FE"/>
    <w:rsid w:val="000C7598"/>
    <w:rsid w:val="000C7990"/>
    <w:rsid w:val="000C7F5E"/>
    <w:rsid w:val="000D02D6"/>
    <w:rsid w:val="000D0644"/>
    <w:rsid w:val="000D08C5"/>
    <w:rsid w:val="000D0D09"/>
    <w:rsid w:val="000D12A7"/>
    <w:rsid w:val="000D15B9"/>
    <w:rsid w:val="000D220E"/>
    <w:rsid w:val="000D2342"/>
    <w:rsid w:val="000D2B35"/>
    <w:rsid w:val="000D2F66"/>
    <w:rsid w:val="000D3193"/>
    <w:rsid w:val="000D3C72"/>
    <w:rsid w:val="000D3D0F"/>
    <w:rsid w:val="000D3D7D"/>
    <w:rsid w:val="000D482D"/>
    <w:rsid w:val="000D4A64"/>
    <w:rsid w:val="000D5024"/>
    <w:rsid w:val="000D5745"/>
    <w:rsid w:val="000D58DB"/>
    <w:rsid w:val="000D5D1C"/>
    <w:rsid w:val="000D5E46"/>
    <w:rsid w:val="000D6105"/>
    <w:rsid w:val="000D6188"/>
    <w:rsid w:val="000D6EE7"/>
    <w:rsid w:val="000D7BB9"/>
    <w:rsid w:val="000E029B"/>
    <w:rsid w:val="000E03BB"/>
    <w:rsid w:val="000E03DE"/>
    <w:rsid w:val="000E068B"/>
    <w:rsid w:val="000E08B9"/>
    <w:rsid w:val="000E0B53"/>
    <w:rsid w:val="000E0BD4"/>
    <w:rsid w:val="000E1412"/>
    <w:rsid w:val="000E19F5"/>
    <w:rsid w:val="000E23AC"/>
    <w:rsid w:val="000E2602"/>
    <w:rsid w:val="000E33B3"/>
    <w:rsid w:val="000E356B"/>
    <w:rsid w:val="000E36C8"/>
    <w:rsid w:val="000E36F3"/>
    <w:rsid w:val="000E4638"/>
    <w:rsid w:val="000E4CD3"/>
    <w:rsid w:val="000E4E24"/>
    <w:rsid w:val="000E51FB"/>
    <w:rsid w:val="000E51FE"/>
    <w:rsid w:val="000E54FA"/>
    <w:rsid w:val="000E59DF"/>
    <w:rsid w:val="000E5B45"/>
    <w:rsid w:val="000E5FC1"/>
    <w:rsid w:val="000E609E"/>
    <w:rsid w:val="000E60F4"/>
    <w:rsid w:val="000E6914"/>
    <w:rsid w:val="000E77C1"/>
    <w:rsid w:val="000E7821"/>
    <w:rsid w:val="000F074D"/>
    <w:rsid w:val="000F079C"/>
    <w:rsid w:val="000F0F0D"/>
    <w:rsid w:val="000F0FF3"/>
    <w:rsid w:val="000F1660"/>
    <w:rsid w:val="000F199C"/>
    <w:rsid w:val="000F1CA6"/>
    <w:rsid w:val="000F1E83"/>
    <w:rsid w:val="000F226C"/>
    <w:rsid w:val="000F2407"/>
    <w:rsid w:val="000F27D2"/>
    <w:rsid w:val="000F2903"/>
    <w:rsid w:val="000F2943"/>
    <w:rsid w:val="000F2A96"/>
    <w:rsid w:val="000F3308"/>
    <w:rsid w:val="000F3D89"/>
    <w:rsid w:val="000F3EC9"/>
    <w:rsid w:val="000F4D9F"/>
    <w:rsid w:val="000F4DAA"/>
    <w:rsid w:val="000F4F74"/>
    <w:rsid w:val="000F55F9"/>
    <w:rsid w:val="000F6ABF"/>
    <w:rsid w:val="000F7B30"/>
    <w:rsid w:val="00100071"/>
    <w:rsid w:val="001007BB"/>
    <w:rsid w:val="00100A85"/>
    <w:rsid w:val="00100C34"/>
    <w:rsid w:val="001015B7"/>
    <w:rsid w:val="00101643"/>
    <w:rsid w:val="001017BE"/>
    <w:rsid w:val="001018AA"/>
    <w:rsid w:val="0010190C"/>
    <w:rsid w:val="00101E3F"/>
    <w:rsid w:val="00102089"/>
    <w:rsid w:val="00102A96"/>
    <w:rsid w:val="00102F1C"/>
    <w:rsid w:val="00103271"/>
    <w:rsid w:val="001033EB"/>
    <w:rsid w:val="001038F5"/>
    <w:rsid w:val="00104340"/>
    <w:rsid w:val="0010468D"/>
    <w:rsid w:val="00104AE6"/>
    <w:rsid w:val="00105382"/>
    <w:rsid w:val="00105735"/>
    <w:rsid w:val="00105D93"/>
    <w:rsid w:val="0010604F"/>
    <w:rsid w:val="00106076"/>
    <w:rsid w:val="001060EF"/>
    <w:rsid w:val="001060FA"/>
    <w:rsid w:val="00106890"/>
    <w:rsid w:val="0010692B"/>
    <w:rsid w:val="00106D84"/>
    <w:rsid w:val="00106DA7"/>
    <w:rsid w:val="00106FE8"/>
    <w:rsid w:val="0010762C"/>
    <w:rsid w:val="001076EB"/>
    <w:rsid w:val="001077EB"/>
    <w:rsid w:val="00107AED"/>
    <w:rsid w:val="0011089B"/>
    <w:rsid w:val="00110EAD"/>
    <w:rsid w:val="00111340"/>
    <w:rsid w:val="00111361"/>
    <w:rsid w:val="00111A36"/>
    <w:rsid w:val="00111C0E"/>
    <w:rsid w:val="00111E97"/>
    <w:rsid w:val="00111F9D"/>
    <w:rsid w:val="0011202F"/>
    <w:rsid w:val="00112815"/>
    <w:rsid w:val="00113D11"/>
    <w:rsid w:val="001149D5"/>
    <w:rsid w:val="00114D3F"/>
    <w:rsid w:val="00115258"/>
    <w:rsid w:val="001152EE"/>
    <w:rsid w:val="00115466"/>
    <w:rsid w:val="00115CD2"/>
    <w:rsid w:val="001163DD"/>
    <w:rsid w:val="0011720B"/>
    <w:rsid w:val="0011742A"/>
    <w:rsid w:val="00117496"/>
    <w:rsid w:val="00117757"/>
    <w:rsid w:val="00117A88"/>
    <w:rsid w:val="00117C9C"/>
    <w:rsid w:val="00117FB2"/>
    <w:rsid w:val="00120900"/>
    <w:rsid w:val="00120F4A"/>
    <w:rsid w:val="001218F7"/>
    <w:rsid w:val="00121DA4"/>
    <w:rsid w:val="0012232F"/>
    <w:rsid w:val="00122398"/>
    <w:rsid w:val="00122EEC"/>
    <w:rsid w:val="00122F16"/>
    <w:rsid w:val="00123066"/>
    <w:rsid w:val="001239F7"/>
    <w:rsid w:val="00123A43"/>
    <w:rsid w:val="001241E2"/>
    <w:rsid w:val="001241F4"/>
    <w:rsid w:val="00124361"/>
    <w:rsid w:val="001246F2"/>
    <w:rsid w:val="001255CF"/>
    <w:rsid w:val="001266C2"/>
    <w:rsid w:val="001273BF"/>
    <w:rsid w:val="00127743"/>
    <w:rsid w:val="001301DA"/>
    <w:rsid w:val="001304A8"/>
    <w:rsid w:val="001305B4"/>
    <w:rsid w:val="00130A15"/>
    <w:rsid w:val="001310BB"/>
    <w:rsid w:val="00131104"/>
    <w:rsid w:val="00131325"/>
    <w:rsid w:val="00131616"/>
    <w:rsid w:val="00131801"/>
    <w:rsid w:val="00131A80"/>
    <w:rsid w:val="00131E19"/>
    <w:rsid w:val="001321B8"/>
    <w:rsid w:val="001327BD"/>
    <w:rsid w:val="00132AE4"/>
    <w:rsid w:val="00132E4F"/>
    <w:rsid w:val="00133BF8"/>
    <w:rsid w:val="00133EE1"/>
    <w:rsid w:val="00133F40"/>
    <w:rsid w:val="00134AD7"/>
    <w:rsid w:val="00134B95"/>
    <w:rsid w:val="00135BF7"/>
    <w:rsid w:val="001363D6"/>
    <w:rsid w:val="0013739B"/>
    <w:rsid w:val="001373DA"/>
    <w:rsid w:val="001376EC"/>
    <w:rsid w:val="00137ADA"/>
    <w:rsid w:val="00137AE2"/>
    <w:rsid w:val="00137C29"/>
    <w:rsid w:val="00137F77"/>
    <w:rsid w:val="00137FB6"/>
    <w:rsid w:val="0014026E"/>
    <w:rsid w:val="00140767"/>
    <w:rsid w:val="00140DD4"/>
    <w:rsid w:val="00141699"/>
    <w:rsid w:val="00142909"/>
    <w:rsid w:val="00142E2F"/>
    <w:rsid w:val="001433C8"/>
    <w:rsid w:val="00143599"/>
    <w:rsid w:val="00144377"/>
    <w:rsid w:val="001443DC"/>
    <w:rsid w:val="001447BE"/>
    <w:rsid w:val="00144F85"/>
    <w:rsid w:val="00145CA8"/>
    <w:rsid w:val="00145D28"/>
    <w:rsid w:val="00145EF9"/>
    <w:rsid w:val="00145F69"/>
    <w:rsid w:val="00146327"/>
    <w:rsid w:val="00146710"/>
    <w:rsid w:val="00146895"/>
    <w:rsid w:val="00146AA1"/>
    <w:rsid w:val="00146DB7"/>
    <w:rsid w:val="00146FA7"/>
    <w:rsid w:val="00146FE3"/>
    <w:rsid w:val="00147408"/>
    <w:rsid w:val="001474CB"/>
    <w:rsid w:val="0015025A"/>
    <w:rsid w:val="00151246"/>
    <w:rsid w:val="001514FB"/>
    <w:rsid w:val="00151AF7"/>
    <w:rsid w:val="00151F33"/>
    <w:rsid w:val="00152AB1"/>
    <w:rsid w:val="00152CAE"/>
    <w:rsid w:val="00153232"/>
    <w:rsid w:val="00153D9F"/>
    <w:rsid w:val="00154246"/>
    <w:rsid w:val="0015440F"/>
    <w:rsid w:val="0015452D"/>
    <w:rsid w:val="0015477B"/>
    <w:rsid w:val="00154EDA"/>
    <w:rsid w:val="00155DA4"/>
    <w:rsid w:val="00156C9A"/>
    <w:rsid w:val="00156E29"/>
    <w:rsid w:val="00156F1C"/>
    <w:rsid w:val="0015727A"/>
    <w:rsid w:val="00157469"/>
    <w:rsid w:val="00157B93"/>
    <w:rsid w:val="00157CC5"/>
    <w:rsid w:val="00157F72"/>
    <w:rsid w:val="001608C9"/>
    <w:rsid w:val="0016135C"/>
    <w:rsid w:val="00161814"/>
    <w:rsid w:val="001622B3"/>
    <w:rsid w:val="00162DA5"/>
    <w:rsid w:val="00162F66"/>
    <w:rsid w:val="001639F6"/>
    <w:rsid w:val="00163CAD"/>
    <w:rsid w:val="00164357"/>
    <w:rsid w:val="00164395"/>
    <w:rsid w:val="00164A0E"/>
    <w:rsid w:val="001650FF"/>
    <w:rsid w:val="001653C5"/>
    <w:rsid w:val="001658C8"/>
    <w:rsid w:val="00165BEF"/>
    <w:rsid w:val="00165D5E"/>
    <w:rsid w:val="00166028"/>
    <w:rsid w:val="0016676F"/>
    <w:rsid w:val="001667AF"/>
    <w:rsid w:val="001673AF"/>
    <w:rsid w:val="001674EA"/>
    <w:rsid w:val="00167702"/>
    <w:rsid w:val="00167BC1"/>
    <w:rsid w:val="00170D7C"/>
    <w:rsid w:val="00170F08"/>
    <w:rsid w:val="00170F4F"/>
    <w:rsid w:val="001710F9"/>
    <w:rsid w:val="001711CC"/>
    <w:rsid w:val="001713E0"/>
    <w:rsid w:val="0017163B"/>
    <w:rsid w:val="00172050"/>
    <w:rsid w:val="001720BE"/>
    <w:rsid w:val="00172136"/>
    <w:rsid w:val="00173105"/>
    <w:rsid w:val="0017338C"/>
    <w:rsid w:val="00173581"/>
    <w:rsid w:val="0017368F"/>
    <w:rsid w:val="00173FDB"/>
    <w:rsid w:val="00174191"/>
    <w:rsid w:val="00174BEB"/>
    <w:rsid w:val="00176093"/>
    <w:rsid w:val="0017648B"/>
    <w:rsid w:val="001779CF"/>
    <w:rsid w:val="00177CEC"/>
    <w:rsid w:val="00180174"/>
    <w:rsid w:val="001801B8"/>
    <w:rsid w:val="001804CA"/>
    <w:rsid w:val="0018060C"/>
    <w:rsid w:val="0018064F"/>
    <w:rsid w:val="00181BA8"/>
    <w:rsid w:val="00181BCD"/>
    <w:rsid w:val="0018215E"/>
    <w:rsid w:val="0018432A"/>
    <w:rsid w:val="00184678"/>
    <w:rsid w:val="00184D1B"/>
    <w:rsid w:val="00184E5E"/>
    <w:rsid w:val="00185BED"/>
    <w:rsid w:val="001864D5"/>
    <w:rsid w:val="00186AC7"/>
    <w:rsid w:val="00186B13"/>
    <w:rsid w:val="00187044"/>
    <w:rsid w:val="001875DD"/>
    <w:rsid w:val="001876D6"/>
    <w:rsid w:val="00187F31"/>
    <w:rsid w:val="00187F7F"/>
    <w:rsid w:val="001904E2"/>
    <w:rsid w:val="00190547"/>
    <w:rsid w:val="00191B5C"/>
    <w:rsid w:val="00191D3A"/>
    <w:rsid w:val="00192197"/>
    <w:rsid w:val="001922C7"/>
    <w:rsid w:val="00192670"/>
    <w:rsid w:val="0019270F"/>
    <w:rsid w:val="0019306B"/>
    <w:rsid w:val="001931B2"/>
    <w:rsid w:val="001932A0"/>
    <w:rsid w:val="0019332F"/>
    <w:rsid w:val="0019370E"/>
    <w:rsid w:val="001939DE"/>
    <w:rsid w:val="00193AF4"/>
    <w:rsid w:val="00193DE9"/>
    <w:rsid w:val="001941A4"/>
    <w:rsid w:val="00195554"/>
    <w:rsid w:val="00195D63"/>
    <w:rsid w:val="001962B4"/>
    <w:rsid w:val="00196DBD"/>
    <w:rsid w:val="001977CB"/>
    <w:rsid w:val="001979FC"/>
    <w:rsid w:val="00197CB6"/>
    <w:rsid w:val="001A10E7"/>
    <w:rsid w:val="001A1805"/>
    <w:rsid w:val="001A2140"/>
    <w:rsid w:val="001A2606"/>
    <w:rsid w:val="001A277D"/>
    <w:rsid w:val="001A28C9"/>
    <w:rsid w:val="001A2BC8"/>
    <w:rsid w:val="001A3117"/>
    <w:rsid w:val="001A356A"/>
    <w:rsid w:val="001A3619"/>
    <w:rsid w:val="001A3667"/>
    <w:rsid w:val="001A3A45"/>
    <w:rsid w:val="001A3FE0"/>
    <w:rsid w:val="001A40C4"/>
    <w:rsid w:val="001A4D1C"/>
    <w:rsid w:val="001A51FE"/>
    <w:rsid w:val="001A52BB"/>
    <w:rsid w:val="001A5631"/>
    <w:rsid w:val="001A5633"/>
    <w:rsid w:val="001A57A0"/>
    <w:rsid w:val="001A6171"/>
    <w:rsid w:val="001A6339"/>
    <w:rsid w:val="001A69AD"/>
    <w:rsid w:val="001A7C2F"/>
    <w:rsid w:val="001A7DF8"/>
    <w:rsid w:val="001B071F"/>
    <w:rsid w:val="001B0B03"/>
    <w:rsid w:val="001B0BCE"/>
    <w:rsid w:val="001B0D74"/>
    <w:rsid w:val="001B1280"/>
    <w:rsid w:val="001B1C53"/>
    <w:rsid w:val="001B1FFB"/>
    <w:rsid w:val="001B2625"/>
    <w:rsid w:val="001B3F89"/>
    <w:rsid w:val="001B41F4"/>
    <w:rsid w:val="001B4738"/>
    <w:rsid w:val="001B4CA8"/>
    <w:rsid w:val="001B4FEC"/>
    <w:rsid w:val="001B50D6"/>
    <w:rsid w:val="001B525F"/>
    <w:rsid w:val="001B5380"/>
    <w:rsid w:val="001B5C64"/>
    <w:rsid w:val="001B5C9C"/>
    <w:rsid w:val="001B5EA4"/>
    <w:rsid w:val="001B63BF"/>
    <w:rsid w:val="001B640F"/>
    <w:rsid w:val="001B67D5"/>
    <w:rsid w:val="001C030D"/>
    <w:rsid w:val="001C2073"/>
    <w:rsid w:val="001C26CA"/>
    <w:rsid w:val="001C29F3"/>
    <w:rsid w:val="001C2FBF"/>
    <w:rsid w:val="001C3464"/>
    <w:rsid w:val="001C3C43"/>
    <w:rsid w:val="001C4433"/>
    <w:rsid w:val="001C44EA"/>
    <w:rsid w:val="001C4E29"/>
    <w:rsid w:val="001C5134"/>
    <w:rsid w:val="001C54D4"/>
    <w:rsid w:val="001C5BF2"/>
    <w:rsid w:val="001C5CF4"/>
    <w:rsid w:val="001C5D11"/>
    <w:rsid w:val="001C6117"/>
    <w:rsid w:val="001C63B5"/>
    <w:rsid w:val="001C723A"/>
    <w:rsid w:val="001C7468"/>
    <w:rsid w:val="001C776A"/>
    <w:rsid w:val="001D0113"/>
    <w:rsid w:val="001D04AB"/>
    <w:rsid w:val="001D0720"/>
    <w:rsid w:val="001D084C"/>
    <w:rsid w:val="001D093A"/>
    <w:rsid w:val="001D0C70"/>
    <w:rsid w:val="001D0E2F"/>
    <w:rsid w:val="001D0FF8"/>
    <w:rsid w:val="001D170D"/>
    <w:rsid w:val="001D1947"/>
    <w:rsid w:val="001D2060"/>
    <w:rsid w:val="001D2602"/>
    <w:rsid w:val="001D2659"/>
    <w:rsid w:val="001D32ED"/>
    <w:rsid w:val="001D332D"/>
    <w:rsid w:val="001D358A"/>
    <w:rsid w:val="001D41DA"/>
    <w:rsid w:val="001D4707"/>
    <w:rsid w:val="001D4936"/>
    <w:rsid w:val="001D4C29"/>
    <w:rsid w:val="001D5213"/>
    <w:rsid w:val="001D53DD"/>
    <w:rsid w:val="001D5F72"/>
    <w:rsid w:val="001D6C27"/>
    <w:rsid w:val="001D73FB"/>
    <w:rsid w:val="001E036B"/>
    <w:rsid w:val="001E142E"/>
    <w:rsid w:val="001E1A49"/>
    <w:rsid w:val="001E1C65"/>
    <w:rsid w:val="001E2BB9"/>
    <w:rsid w:val="001E2BD9"/>
    <w:rsid w:val="001E3054"/>
    <w:rsid w:val="001E391F"/>
    <w:rsid w:val="001E403E"/>
    <w:rsid w:val="001E46D9"/>
    <w:rsid w:val="001E4932"/>
    <w:rsid w:val="001E4D1F"/>
    <w:rsid w:val="001E50D6"/>
    <w:rsid w:val="001E63D7"/>
    <w:rsid w:val="001E671E"/>
    <w:rsid w:val="001E6867"/>
    <w:rsid w:val="001E6D15"/>
    <w:rsid w:val="001E6E93"/>
    <w:rsid w:val="001F014F"/>
    <w:rsid w:val="001F0A99"/>
    <w:rsid w:val="001F0EF4"/>
    <w:rsid w:val="001F10BF"/>
    <w:rsid w:val="001F14D8"/>
    <w:rsid w:val="001F18D1"/>
    <w:rsid w:val="001F1CE2"/>
    <w:rsid w:val="001F1EA1"/>
    <w:rsid w:val="001F20FE"/>
    <w:rsid w:val="001F2599"/>
    <w:rsid w:val="001F265A"/>
    <w:rsid w:val="001F2E1B"/>
    <w:rsid w:val="001F427B"/>
    <w:rsid w:val="001F42F9"/>
    <w:rsid w:val="001F4738"/>
    <w:rsid w:val="001F5308"/>
    <w:rsid w:val="001F537D"/>
    <w:rsid w:val="001F53F2"/>
    <w:rsid w:val="001F56A1"/>
    <w:rsid w:val="001F5A07"/>
    <w:rsid w:val="001F5CDB"/>
    <w:rsid w:val="001F5E11"/>
    <w:rsid w:val="001F6828"/>
    <w:rsid w:val="001F6F59"/>
    <w:rsid w:val="001F6F63"/>
    <w:rsid w:val="001F7A42"/>
    <w:rsid w:val="0020096D"/>
    <w:rsid w:val="00201563"/>
    <w:rsid w:val="00201C53"/>
    <w:rsid w:val="00201F1D"/>
    <w:rsid w:val="0020209B"/>
    <w:rsid w:val="00202174"/>
    <w:rsid w:val="00202549"/>
    <w:rsid w:val="00202694"/>
    <w:rsid w:val="00202DD0"/>
    <w:rsid w:val="002031E1"/>
    <w:rsid w:val="002031ED"/>
    <w:rsid w:val="002035EC"/>
    <w:rsid w:val="00203867"/>
    <w:rsid w:val="00203952"/>
    <w:rsid w:val="00203EF9"/>
    <w:rsid w:val="00204020"/>
    <w:rsid w:val="002041BE"/>
    <w:rsid w:val="0020438D"/>
    <w:rsid w:val="002047F3"/>
    <w:rsid w:val="002051AF"/>
    <w:rsid w:val="00205254"/>
    <w:rsid w:val="00205362"/>
    <w:rsid w:val="00205868"/>
    <w:rsid w:val="0020661E"/>
    <w:rsid w:val="002067C8"/>
    <w:rsid w:val="00206983"/>
    <w:rsid w:val="00206992"/>
    <w:rsid w:val="00207958"/>
    <w:rsid w:val="00207AFE"/>
    <w:rsid w:val="00207CF0"/>
    <w:rsid w:val="0021060E"/>
    <w:rsid w:val="002106C2"/>
    <w:rsid w:val="00210758"/>
    <w:rsid w:val="00210AC0"/>
    <w:rsid w:val="00210C09"/>
    <w:rsid w:val="00211AB0"/>
    <w:rsid w:val="00211E1C"/>
    <w:rsid w:val="00212111"/>
    <w:rsid w:val="0021223D"/>
    <w:rsid w:val="00213089"/>
    <w:rsid w:val="00213DC2"/>
    <w:rsid w:val="00213E95"/>
    <w:rsid w:val="002141BA"/>
    <w:rsid w:val="00214248"/>
    <w:rsid w:val="0021435E"/>
    <w:rsid w:val="002144F3"/>
    <w:rsid w:val="0021484B"/>
    <w:rsid w:val="00215D3E"/>
    <w:rsid w:val="002161F3"/>
    <w:rsid w:val="00216686"/>
    <w:rsid w:val="0021701B"/>
    <w:rsid w:val="002172D3"/>
    <w:rsid w:val="00217828"/>
    <w:rsid w:val="00217C10"/>
    <w:rsid w:val="00220250"/>
    <w:rsid w:val="00220504"/>
    <w:rsid w:val="00220C49"/>
    <w:rsid w:val="00221259"/>
    <w:rsid w:val="002212F4"/>
    <w:rsid w:val="00221370"/>
    <w:rsid w:val="00221B3A"/>
    <w:rsid w:val="00222C0E"/>
    <w:rsid w:val="0022333A"/>
    <w:rsid w:val="002233FA"/>
    <w:rsid w:val="00223749"/>
    <w:rsid w:val="00223898"/>
    <w:rsid w:val="00223AC5"/>
    <w:rsid w:val="00223D01"/>
    <w:rsid w:val="00223FA7"/>
    <w:rsid w:val="002241D3"/>
    <w:rsid w:val="00224567"/>
    <w:rsid w:val="002245F5"/>
    <w:rsid w:val="00224A1C"/>
    <w:rsid w:val="00225193"/>
    <w:rsid w:val="0022587F"/>
    <w:rsid w:val="00225C1E"/>
    <w:rsid w:val="00225E76"/>
    <w:rsid w:val="002264FB"/>
    <w:rsid w:val="0022699D"/>
    <w:rsid w:val="00227E6D"/>
    <w:rsid w:val="0023067C"/>
    <w:rsid w:val="002306B5"/>
    <w:rsid w:val="002309D7"/>
    <w:rsid w:val="00230CA2"/>
    <w:rsid w:val="00231AF0"/>
    <w:rsid w:val="00231DAC"/>
    <w:rsid w:val="0023200B"/>
    <w:rsid w:val="00232406"/>
    <w:rsid w:val="002324F4"/>
    <w:rsid w:val="002325A1"/>
    <w:rsid w:val="0023325C"/>
    <w:rsid w:val="00233550"/>
    <w:rsid w:val="0023356D"/>
    <w:rsid w:val="002343A2"/>
    <w:rsid w:val="0023482C"/>
    <w:rsid w:val="002348DE"/>
    <w:rsid w:val="00234A43"/>
    <w:rsid w:val="00234B47"/>
    <w:rsid w:val="00234BF9"/>
    <w:rsid w:val="0023518B"/>
    <w:rsid w:val="0023556B"/>
    <w:rsid w:val="00235905"/>
    <w:rsid w:val="002360DA"/>
    <w:rsid w:val="00236199"/>
    <w:rsid w:val="0023733B"/>
    <w:rsid w:val="00237930"/>
    <w:rsid w:val="00237AC6"/>
    <w:rsid w:val="00240279"/>
    <w:rsid w:val="00241BB8"/>
    <w:rsid w:val="002422FB"/>
    <w:rsid w:val="00242510"/>
    <w:rsid w:val="00242C4D"/>
    <w:rsid w:val="00242DEC"/>
    <w:rsid w:val="00242F97"/>
    <w:rsid w:val="002431A0"/>
    <w:rsid w:val="00243C63"/>
    <w:rsid w:val="002443A2"/>
    <w:rsid w:val="00244A21"/>
    <w:rsid w:val="00244A53"/>
    <w:rsid w:val="00245ACD"/>
    <w:rsid w:val="00245CEF"/>
    <w:rsid w:val="00246D9A"/>
    <w:rsid w:val="00246F3C"/>
    <w:rsid w:val="00246F61"/>
    <w:rsid w:val="002473A0"/>
    <w:rsid w:val="0024772C"/>
    <w:rsid w:val="00247DF0"/>
    <w:rsid w:val="00247EEB"/>
    <w:rsid w:val="00250C5D"/>
    <w:rsid w:val="00251AB1"/>
    <w:rsid w:val="002526B3"/>
    <w:rsid w:val="00253837"/>
    <w:rsid w:val="00253B96"/>
    <w:rsid w:val="002540F8"/>
    <w:rsid w:val="00254C01"/>
    <w:rsid w:val="00254CF7"/>
    <w:rsid w:val="00255489"/>
    <w:rsid w:val="002554EC"/>
    <w:rsid w:val="002555BC"/>
    <w:rsid w:val="00255B01"/>
    <w:rsid w:val="00255E5E"/>
    <w:rsid w:val="002560B5"/>
    <w:rsid w:val="0025624F"/>
    <w:rsid w:val="002562CE"/>
    <w:rsid w:val="00257232"/>
    <w:rsid w:val="00257C43"/>
    <w:rsid w:val="00260425"/>
    <w:rsid w:val="00260AA6"/>
    <w:rsid w:val="00260B08"/>
    <w:rsid w:val="00260F67"/>
    <w:rsid w:val="002619D1"/>
    <w:rsid w:val="00261D0D"/>
    <w:rsid w:val="0026242F"/>
    <w:rsid w:val="002627D3"/>
    <w:rsid w:val="00262C31"/>
    <w:rsid w:val="0026326F"/>
    <w:rsid w:val="00263ED7"/>
    <w:rsid w:val="002641AE"/>
    <w:rsid w:val="00264468"/>
    <w:rsid w:val="002647B2"/>
    <w:rsid w:val="00264A11"/>
    <w:rsid w:val="00264A82"/>
    <w:rsid w:val="00264B4A"/>
    <w:rsid w:val="002654ED"/>
    <w:rsid w:val="00265691"/>
    <w:rsid w:val="002657F0"/>
    <w:rsid w:val="00266D97"/>
    <w:rsid w:val="00266E1B"/>
    <w:rsid w:val="00267165"/>
    <w:rsid w:val="0026730A"/>
    <w:rsid w:val="0026741E"/>
    <w:rsid w:val="0026743C"/>
    <w:rsid w:val="0026796F"/>
    <w:rsid w:val="00270115"/>
    <w:rsid w:val="002707DC"/>
    <w:rsid w:val="00270BDE"/>
    <w:rsid w:val="00270C74"/>
    <w:rsid w:val="00271317"/>
    <w:rsid w:val="002717FD"/>
    <w:rsid w:val="002727D7"/>
    <w:rsid w:val="00272986"/>
    <w:rsid w:val="00273BEB"/>
    <w:rsid w:val="00273C64"/>
    <w:rsid w:val="002741E2"/>
    <w:rsid w:val="00274CD5"/>
    <w:rsid w:val="00274F2A"/>
    <w:rsid w:val="00275241"/>
    <w:rsid w:val="0027542D"/>
    <w:rsid w:val="00275D23"/>
    <w:rsid w:val="00275F14"/>
    <w:rsid w:val="0027611D"/>
    <w:rsid w:val="00276426"/>
    <w:rsid w:val="00276C72"/>
    <w:rsid w:val="00277D82"/>
    <w:rsid w:val="00277E74"/>
    <w:rsid w:val="00280217"/>
    <w:rsid w:val="00280699"/>
    <w:rsid w:val="00281839"/>
    <w:rsid w:val="00281A5C"/>
    <w:rsid w:val="00282D93"/>
    <w:rsid w:val="00282F9B"/>
    <w:rsid w:val="00283057"/>
    <w:rsid w:val="002836F1"/>
    <w:rsid w:val="0028396A"/>
    <w:rsid w:val="0028425F"/>
    <w:rsid w:val="00284B00"/>
    <w:rsid w:val="00285C1D"/>
    <w:rsid w:val="002866BD"/>
    <w:rsid w:val="00286DB9"/>
    <w:rsid w:val="00287B54"/>
    <w:rsid w:val="00290731"/>
    <w:rsid w:val="00291404"/>
    <w:rsid w:val="0029179E"/>
    <w:rsid w:val="00291C9A"/>
    <w:rsid w:val="00292466"/>
    <w:rsid w:val="00292B68"/>
    <w:rsid w:val="002934AA"/>
    <w:rsid w:val="00293FB6"/>
    <w:rsid w:val="00294266"/>
    <w:rsid w:val="00294D44"/>
    <w:rsid w:val="00294D53"/>
    <w:rsid w:val="00294ED4"/>
    <w:rsid w:val="002953F7"/>
    <w:rsid w:val="00295B5A"/>
    <w:rsid w:val="00295B6C"/>
    <w:rsid w:val="00297004"/>
    <w:rsid w:val="00297123"/>
    <w:rsid w:val="00297A24"/>
    <w:rsid w:val="00297AF6"/>
    <w:rsid w:val="002A02BD"/>
    <w:rsid w:val="002A05D1"/>
    <w:rsid w:val="002A0619"/>
    <w:rsid w:val="002A10A4"/>
    <w:rsid w:val="002A10E9"/>
    <w:rsid w:val="002A14BC"/>
    <w:rsid w:val="002A1ABB"/>
    <w:rsid w:val="002A1D7E"/>
    <w:rsid w:val="002A2620"/>
    <w:rsid w:val="002A27D1"/>
    <w:rsid w:val="002A355D"/>
    <w:rsid w:val="002A3CB2"/>
    <w:rsid w:val="002A455E"/>
    <w:rsid w:val="002A4B24"/>
    <w:rsid w:val="002A4D72"/>
    <w:rsid w:val="002A4FF4"/>
    <w:rsid w:val="002A5262"/>
    <w:rsid w:val="002A5312"/>
    <w:rsid w:val="002A539B"/>
    <w:rsid w:val="002A56A9"/>
    <w:rsid w:val="002A5851"/>
    <w:rsid w:val="002A58AE"/>
    <w:rsid w:val="002A5A6C"/>
    <w:rsid w:val="002A62C3"/>
    <w:rsid w:val="002A6392"/>
    <w:rsid w:val="002A6603"/>
    <w:rsid w:val="002A6DF7"/>
    <w:rsid w:val="002A718C"/>
    <w:rsid w:val="002A7B4A"/>
    <w:rsid w:val="002B052E"/>
    <w:rsid w:val="002B0F0F"/>
    <w:rsid w:val="002B15BB"/>
    <w:rsid w:val="002B16B0"/>
    <w:rsid w:val="002B21C3"/>
    <w:rsid w:val="002B2260"/>
    <w:rsid w:val="002B25A1"/>
    <w:rsid w:val="002B2EA1"/>
    <w:rsid w:val="002B3551"/>
    <w:rsid w:val="002B35E5"/>
    <w:rsid w:val="002B3BD3"/>
    <w:rsid w:val="002B4319"/>
    <w:rsid w:val="002B4822"/>
    <w:rsid w:val="002B4F10"/>
    <w:rsid w:val="002B5996"/>
    <w:rsid w:val="002B5A35"/>
    <w:rsid w:val="002B5A82"/>
    <w:rsid w:val="002B603B"/>
    <w:rsid w:val="002B62D2"/>
    <w:rsid w:val="002B636E"/>
    <w:rsid w:val="002B6510"/>
    <w:rsid w:val="002B6825"/>
    <w:rsid w:val="002B691C"/>
    <w:rsid w:val="002B6E75"/>
    <w:rsid w:val="002B7363"/>
    <w:rsid w:val="002B755E"/>
    <w:rsid w:val="002B779B"/>
    <w:rsid w:val="002B7CB8"/>
    <w:rsid w:val="002C0079"/>
    <w:rsid w:val="002C052C"/>
    <w:rsid w:val="002C0AE2"/>
    <w:rsid w:val="002C0BCB"/>
    <w:rsid w:val="002C0C86"/>
    <w:rsid w:val="002C0D2E"/>
    <w:rsid w:val="002C0FC1"/>
    <w:rsid w:val="002C102C"/>
    <w:rsid w:val="002C15DE"/>
    <w:rsid w:val="002C16DF"/>
    <w:rsid w:val="002C203D"/>
    <w:rsid w:val="002C25B0"/>
    <w:rsid w:val="002C317E"/>
    <w:rsid w:val="002C3905"/>
    <w:rsid w:val="002C4AE7"/>
    <w:rsid w:val="002C5AFC"/>
    <w:rsid w:val="002C5B4A"/>
    <w:rsid w:val="002C6D28"/>
    <w:rsid w:val="002C70B3"/>
    <w:rsid w:val="002C70E1"/>
    <w:rsid w:val="002C772F"/>
    <w:rsid w:val="002C7E91"/>
    <w:rsid w:val="002C7F4C"/>
    <w:rsid w:val="002D010C"/>
    <w:rsid w:val="002D0904"/>
    <w:rsid w:val="002D1580"/>
    <w:rsid w:val="002D22D2"/>
    <w:rsid w:val="002D29FF"/>
    <w:rsid w:val="002D4043"/>
    <w:rsid w:val="002D47C3"/>
    <w:rsid w:val="002D4E5B"/>
    <w:rsid w:val="002D53BB"/>
    <w:rsid w:val="002D56A6"/>
    <w:rsid w:val="002D58BB"/>
    <w:rsid w:val="002D5D21"/>
    <w:rsid w:val="002D672F"/>
    <w:rsid w:val="002D69AE"/>
    <w:rsid w:val="002D6D49"/>
    <w:rsid w:val="002D7107"/>
    <w:rsid w:val="002D73F9"/>
    <w:rsid w:val="002D77F0"/>
    <w:rsid w:val="002D7D23"/>
    <w:rsid w:val="002E0F98"/>
    <w:rsid w:val="002E10BC"/>
    <w:rsid w:val="002E156E"/>
    <w:rsid w:val="002E198C"/>
    <w:rsid w:val="002E1B12"/>
    <w:rsid w:val="002E20CB"/>
    <w:rsid w:val="002E2750"/>
    <w:rsid w:val="002E2A61"/>
    <w:rsid w:val="002E2CED"/>
    <w:rsid w:val="002E3246"/>
    <w:rsid w:val="002E383B"/>
    <w:rsid w:val="002E3AB9"/>
    <w:rsid w:val="002E3F08"/>
    <w:rsid w:val="002E4468"/>
    <w:rsid w:val="002E482E"/>
    <w:rsid w:val="002E485B"/>
    <w:rsid w:val="002E4C65"/>
    <w:rsid w:val="002E4D02"/>
    <w:rsid w:val="002E4D6A"/>
    <w:rsid w:val="002E4E61"/>
    <w:rsid w:val="002E5481"/>
    <w:rsid w:val="002E54E5"/>
    <w:rsid w:val="002E5C89"/>
    <w:rsid w:val="002E6155"/>
    <w:rsid w:val="002E65B9"/>
    <w:rsid w:val="002E6799"/>
    <w:rsid w:val="002E6C6B"/>
    <w:rsid w:val="002E6E87"/>
    <w:rsid w:val="002E6F03"/>
    <w:rsid w:val="002E752B"/>
    <w:rsid w:val="002E7F4F"/>
    <w:rsid w:val="002F0251"/>
    <w:rsid w:val="002F04E2"/>
    <w:rsid w:val="002F0618"/>
    <w:rsid w:val="002F1BB0"/>
    <w:rsid w:val="002F1C89"/>
    <w:rsid w:val="002F2A10"/>
    <w:rsid w:val="002F2DFB"/>
    <w:rsid w:val="002F32E1"/>
    <w:rsid w:val="002F3A76"/>
    <w:rsid w:val="002F3AFC"/>
    <w:rsid w:val="002F4278"/>
    <w:rsid w:val="002F4751"/>
    <w:rsid w:val="002F4A6C"/>
    <w:rsid w:val="002F4F8E"/>
    <w:rsid w:val="002F5468"/>
    <w:rsid w:val="002F5532"/>
    <w:rsid w:val="002F5C21"/>
    <w:rsid w:val="002F5DE0"/>
    <w:rsid w:val="002F61AB"/>
    <w:rsid w:val="002F628C"/>
    <w:rsid w:val="002F67E3"/>
    <w:rsid w:val="002F6872"/>
    <w:rsid w:val="002F6DCC"/>
    <w:rsid w:val="002F6F8C"/>
    <w:rsid w:val="002F71D2"/>
    <w:rsid w:val="002F7355"/>
    <w:rsid w:val="0030060D"/>
    <w:rsid w:val="00300F83"/>
    <w:rsid w:val="0030130C"/>
    <w:rsid w:val="00301549"/>
    <w:rsid w:val="00301628"/>
    <w:rsid w:val="003019DB"/>
    <w:rsid w:val="00301CC7"/>
    <w:rsid w:val="00302165"/>
    <w:rsid w:val="0030276A"/>
    <w:rsid w:val="00302C55"/>
    <w:rsid w:val="00303215"/>
    <w:rsid w:val="00303515"/>
    <w:rsid w:val="00303884"/>
    <w:rsid w:val="0030445E"/>
    <w:rsid w:val="00304EDD"/>
    <w:rsid w:val="00305352"/>
    <w:rsid w:val="00305562"/>
    <w:rsid w:val="00305E02"/>
    <w:rsid w:val="00306055"/>
    <w:rsid w:val="003065C0"/>
    <w:rsid w:val="00306F73"/>
    <w:rsid w:val="00307498"/>
    <w:rsid w:val="003074DF"/>
    <w:rsid w:val="00307533"/>
    <w:rsid w:val="00307788"/>
    <w:rsid w:val="0030793A"/>
    <w:rsid w:val="0031011B"/>
    <w:rsid w:val="00310294"/>
    <w:rsid w:val="00310581"/>
    <w:rsid w:val="00310A77"/>
    <w:rsid w:val="00310D5D"/>
    <w:rsid w:val="00312221"/>
    <w:rsid w:val="003123A2"/>
    <w:rsid w:val="003123CA"/>
    <w:rsid w:val="00312613"/>
    <w:rsid w:val="00312FEE"/>
    <w:rsid w:val="003138E9"/>
    <w:rsid w:val="00313913"/>
    <w:rsid w:val="00313E30"/>
    <w:rsid w:val="0031422C"/>
    <w:rsid w:val="003145F6"/>
    <w:rsid w:val="00314701"/>
    <w:rsid w:val="003148DB"/>
    <w:rsid w:val="003148F7"/>
    <w:rsid w:val="00315607"/>
    <w:rsid w:val="0031570F"/>
    <w:rsid w:val="003163C0"/>
    <w:rsid w:val="00316B02"/>
    <w:rsid w:val="00316BA2"/>
    <w:rsid w:val="00316D24"/>
    <w:rsid w:val="00316E52"/>
    <w:rsid w:val="0031717A"/>
    <w:rsid w:val="003176F0"/>
    <w:rsid w:val="003201FA"/>
    <w:rsid w:val="003205F8"/>
    <w:rsid w:val="0032067E"/>
    <w:rsid w:val="00322993"/>
    <w:rsid w:val="00322C1F"/>
    <w:rsid w:val="00323C31"/>
    <w:rsid w:val="0032442D"/>
    <w:rsid w:val="00324539"/>
    <w:rsid w:val="00324D8E"/>
    <w:rsid w:val="00325AE1"/>
    <w:rsid w:val="00325AE9"/>
    <w:rsid w:val="00326996"/>
    <w:rsid w:val="00326B94"/>
    <w:rsid w:val="00326D5B"/>
    <w:rsid w:val="00326E30"/>
    <w:rsid w:val="0032737D"/>
    <w:rsid w:val="0032780A"/>
    <w:rsid w:val="003300FD"/>
    <w:rsid w:val="0033061F"/>
    <w:rsid w:val="0033077B"/>
    <w:rsid w:val="00330C50"/>
    <w:rsid w:val="00331CDE"/>
    <w:rsid w:val="00331EBE"/>
    <w:rsid w:val="003325A7"/>
    <w:rsid w:val="00332F3B"/>
    <w:rsid w:val="0033303B"/>
    <w:rsid w:val="00333445"/>
    <w:rsid w:val="00333FA7"/>
    <w:rsid w:val="00334002"/>
    <w:rsid w:val="00334544"/>
    <w:rsid w:val="00334804"/>
    <w:rsid w:val="00334979"/>
    <w:rsid w:val="00335122"/>
    <w:rsid w:val="00335CFF"/>
    <w:rsid w:val="00335F4A"/>
    <w:rsid w:val="0033604B"/>
    <w:rsid w:val="003369DC"/>
    <w:rsid w:val="00336F41"/>
    <w:rsid w:val="0033700F"/>
    <w:rsid w:val="00337136"/>
    <w:rsid w:val="0033729F"/>
    <w:rsid w:val="0033761B"/>
    <w:rsid w:val="00337FB2"/>
    <w:rsid w:val="00340628"/>
    <w:rsid w:val="003409DF"/>
    <w:rsid w:val="00340CE0"/>
    <w:rsid w:val="0034113D"/>
    <w:rsid w:val="003419DC"/>
    <w:rsid w:val="00341C70"/>
    <w:rsid w:val="003423CB"/>
    <w:rsid w:val="003427EA"/>
    <w:rsid w:val="00342EF3"/>
    <w:rsid w:val="003435EC"/>
    <w:rsid w:val="003436BA"/>
    <w:rsid w:val="00343C7F"/>
    <w:rsid w:val="00344008"/>
    <w:rsid w:val="00344277"/>
    <w:rsid w:val="00344369"/>
    <w:rsid w:val="0034548A"/>
    <w:rsid w:val="003454C3"/>
    <w:rsid w:val="0034552B"/>
    <w:rsid w:val="00345C84"/>
    <w:rsid w:val="00345DA1"/>
    <w:rsid w:val="00345E0F"/>
    <w:rsid w:val="00346367"/>
    <w:rsid w:val="003463A9"/>
    <w:rsid w:val="003465EF"/>
    <w:rsid w:val="003467C5"/>
    <w:rsid w:val="00346BA1"/>
    <w:rsid w:val="00346E13"/>
    <w:rsid w:val="0034734F"/>
    <w:rsid w:val="00347504"/>
    <w:rsid w:val="003476C7"/>
    <w:rsid w:val="00347F91"/>
    <w:rsid w:val="003501ED"/>
    <w:rsid w:val="00350976"/>
    <w:rsid w:val="00350DEE"/>
    <w:rsid w:val="003516D8"/>
    <w:rsid w:val="0035198D"/>
    <w:rsid w:val="00351A26"/>
    <w:rsid w:val="00351ABA"/>
    <w:rsid w:val="00351DCA"/>
    <w:rsid w:val="00352039"/>
    <w:rsid w:val="00352119"/>
    <w:rsid w:val="003535EE"/>
    <w:rsid w:val="00353800"/>
    <w:rsid w:val="00353816"/>
    <w:rsid w:val="00353999"/>
    <w:rsid w:val="00353A8D"/>
    <w:rsid w:val="00353B12"/>
    <w:rsid w:val="00354820"/>
    <w:rsid w:val="00354969"/>
    <w:rsid w:val="00354DB8"/>
    <w:rsid w:val="003551E2"/>
    <w:rsid w:val="003556A8"/>
    <w:rsid w:val="00355790"/>
    <w:rsid w:val="00356850"/>
    <w:rsid w:val="0035696F"/>
    <w:rsid w:val="00356B45"/>
    <w:rsid w:val="0035749F"/>
    <w:rsid w:val="00357532"/>
    <w:rsid w:val="00357619"/>
    <w:rsid w:val="00357A73"/>
    <w:rsid w:val="00357DEF"/>
    <w:rsid w:val="0036029F"/>
    <w:rsid w:val="00360310"/>
    <w:rsid w:val="003603FA"/>
    <w:rsid w:val="003607DA"/>
    <w:rsid w:val="00360AFD"/>
    <w:rsid w:val="003610E4"/>
    <w:rsid w:val="00361128"/>
    <w:rsid w:val="00361511"/>
    <w:rsid w:val="003617AB"/>
    <w:rsid w:val="00361812"/>
    <w:rsid w:val="00361B41"/>
    <w:rsid w:val="00361D44"/>
    <w:rsid w:val="00362019"/>
    <w:rsid w:val="00362340"/>
    <w:rsid w:val="003623C3"/>
    <w:rsid w:val="0036272C"/>
    <w:rsid w:val="00363017"/>
    <w:rsid w:val="003631D3"/>
    <w:rsid w:val="00364271"/>
    <w:rsid w:val="00365D23"/>
    <w:rsid w:val="00367228"/>
    <w:rsid w:val="00367332"/>
    <w:rsid w:val="00367536"/>
    <w:rsid w:val="0036764D"/>
    <w:rsid w:val="0036769B"/>
    <w:rsid w:val="003678FE"/>
    <w:rsid w:val="00367CA0"/>
    <w:rsid w:val="00367F31"/>
    <w:rsid w:val="00370634"/>
    <w:rsid w:val="00370672"/>
    <w:rsid w:val="003707F5"/>
    <w:rsid w:val="00370D47"/>
    <w:rsid w:val="00371469"/>
    <w:rsid w:val="0037178C"/>
    <w:rsid w:val="00372342"/>
    <w:rsid w:val="0037266C"/>
    <w:rsid w:val="003729A1"/>
    <w:rsid w:val="003729AD"/>
    <w:rsid w:val="00373662"/>
    <w:rsid w:val="003739A8"/>
    <w:rsid w:val="00373DA7"/>
    <w:rsid w:val="0037455F"/>
    <w:rsid w:val="0037484E"/>
    <w:rsid w:val="00375810"/>
    <w:rsid w:val="00375A70"/>
    <w:rsid w:val="00376DCE"/>
    <w:rsid w:val="0037708E"/>
    <w:rsid w:val="003770E1"/>
    <w:rsid w:val="0037739E"/>
    <w:rsid w:val="00377BE9"/>
    <w:rsid w:val="00377F66"/>
    <w:rsid w:val="00380B98"/>
    <w:rsid w:val="00380E71"/>
    <w:rsid w:val="0038104D"/>
    <w:rsid w:val="00381149"/>
    <w:rsid w:val="00381FD6"/>
    <w:rsid w:val="00382A83"/>
    <w:rsid w:val="00382B2E"/>
    <w:rsid w:val="00382C7D"/>
    <w:rsid w:val="003838BC"/>
    <w:rsid w:val="00383E95"/>
    <w:rsid w:val="003844F0"/>
    <w:rsid w:val="00384E1F"/>
    <w:rsid w:val="003852F5"/>
    <w:rsid w:val="00385583"/>
    <w:rsid w:val="00385C00"/>
    <w:rsid w:val="00385E06"/>
    <w:rsid w:val="00386647"/>
    <w:rsid w:val="00387174"/>
    <w:rsid w:val="00387385"/>
    <w:rsid w:val="00387BEB"/>
    <w:rsid w:val="00387E40"/>
    <w:rsid w:val="003900FD"/>
    <w:rsid w:val="003904F3"/>
    <w:rsid w:val="00391160"/>
    <w:rsid w:val="00391257"/>
    <w:rsid w:val="003916B0"/>
    <w:rsid w:val="0039201A"/>
    <w:rsid w:val="0039203F"/>
    <w:rsid w:val="00392434"/>
    <w:rsid w:val="003938BD"/>
    <w:rsid w:val="00393B09"/>
    <w:rsid w:val="00393D3C"/>
    <w:rsid w:val="003942F1"/>
    <w:rsid w:val="00394EDE"/>
    <w:rsid w:val="00395CB3"/>
    <w:rsid w:val="00395DDD"/>
    <w:rsid w:val="0039622C"/>
    <w:rsid w:val="003965A5"/>
    <w:rsid w:val="003966BB"/>
    <w:rsid w:val="003970AA"/>
    <w:rsid w:val="0039777B"/>
    <w:rsid w:val="00397A01"/>
    <w:rsid w:val="00397CAA"/>
    <w:rsid w:val="003A001E"/>
    <w:rsid w:val="003A034A"/>
    <w:rsid w:val="003A2225"/>
    <w:rsid w:val="003A2607"/>
    <w:rsid w:val="003A26FA"/>
    <w:rsid w:val="003A2BA9"/>
    <w:rsid w:val="003A2D43"/>
    <w:rsid w:val="003A37A9"/>
    <w:rsid w:val="003A3AC5"/>
    <w:rsid w:val="003A489F"/>
    <w:rsid w:val="003A48A5"/>
    <w:rsid w:val="003A4E9B"/>
    <w:rsid w:val="003A5815"/>
    <w:rsid w:val="003A5E45"/>
    <w:rsid w:val="003A5FE7"/>
    <w:rsid w:val="003A669F"/>
    <w:rsid w:val="003A6A57"/>
    <w:rsid w:val="003A76BF"/>
    <w:rsid w:val="003A7A27"/>
    <w:rsid w:val="003A7A69"/>
    <w:rsid w:val="003A7CAC"/>
    <w:rsid w:val="003A7E78"/>
    <w:rsid w:val="003B0300"/>
    <w:rsid w:val="003B0424"/>
    <w:rsid w:val="003B103A"/>
    <w:rsid w:val="003B199E"/>
    <w:rsid w:val="003B1D50"/>
    <w:rsid w:val="003B2493"/>
    <w:rsid w:val="003B2600"/>
    <w:rsid w:val="003B3307"/>
    <w:rsid w:val="003B435F"/>
    <w:rsid w:val="003B483C"/>
    <w:rsid w:val="003B5199"/>
    <w:rsid w:val="003B51D6"/>
    <w:rsid w:val="003B57A6"/>
    <w:rsid w:val="003B5E31"/>
    <w:rsid w:val="003B63C6"/>
    <w:rsid w:val="003B643E"/>
    <w:rsid w:val="003B6B9F"/>
    <w:rsid w:val="003B6D1A"/>
    <w:rsid w:val="003B6D99"/>
    <w:rsid w:val="003B7282"/>
    <w:rsid w:val="003B746B"/>
    <w:rsid w:val="003B7EFF"/>
    <w:rsid w:val="003C034F"/>
    <w:rsid w:val="003C0979"/>
    <w:rsid w:val="003C09B9"/>
    <w:rsid w:val="003C0CF1"/>
    <w:rsid w:val="003C0DB9"/>
    <w:rsid w:val="003C0F01"/>
    <w:rsid w:val="003C0F2A"/>
    <w:rsid w:val="003C139A"/>
    <w:rsid w:val="003C147E"/>
    <w:rsid w:val="003C157F"/>
    <w:rsid w:val="003C18B0"/>
    <w:rsid w:val="003C1CA1"/>
    <w:rsid w:val="003C2011"/>
    <w:rsid w:val="003C24AB"/>
    <w:rsid w:val="003C29E9"/>
    <w:rsid w:val="003C2F2B"/>
    <w:rsid w:val="003C303B"/>
    <w:rsid w:val="003C31A9"/>
    <w:rsid w:val="003C37F0"/>
    <w:rsid w:val="003C38E0"/>
    <w:rsid w:val="003C422D"/>
    <w:rsid w:val="003C43EC"/>
    <w:rsid w:val="003C45A5"/>
    <w:rsid w:val="003C51E1"/>
    <w:rsid w:val="003C5218"/>
    <w:rsid w:val="003C5465"/>
    <w:rsid w:val="003C5746"/>
    <w:rsid w:val="003C5CAA"/>
    <w:rsid w:val="003C5FCA"/>
    <w:rsid w:val="003C62DD"/>
    <w:rsid w:val="003C631C"/>
    <w:rsid w:val="003C638F"/>
    <w:rsid w:val="003C6648"/>
    <w:rsid w:val="003C6848"/>
    <w:rsid w:val="003C6BB3"/>
    <w:rsid w:val="003C6F39"/>
    <w:rsid w:val="003C6F83"/>
    <w:rsid w:val="003C71D8"/>
    <w:rsid w:val="003C7612"/>
    <w:rsid w:val="003C77D8"/>
    <w:rsid w:val="003C7B6D"/>
    <w:rsid w:val="003C7E34"/>
    <w:rsid w:val="003C7EBA"/>
    <w:rsid w:val="003C7F91"/>
    <w:rsid w:val="003D00E9"/>
    <w:rsid w:val="003D0339"/>
    <w:rsid w:val="003D04F5"/>
    <w:rsid w:val="003D09F3"/>
    <w:rsid w:val="003D0C58"/>
    <w:rsid w:val="003D130C"/>
    <w:rsid w:val="003D1A34"/>
    <w:rsid w:val="003D1F89"/>
    <w:rsid w:val="003D20B7"/>
    <w:rsid w:val="003D2139"/>
    <w:rsid w:val="003D282A"/>
    <w:rsid w:val="003D28C0"/>
    <w:rsid w:val="003D2F38"/>
    <w:rsid w:val="003D2FFB"/>
    <w:rsid w:val="003D316E"/>
    <w:rsid w:val="003D319F"/>
    <w:rsid w:val="003D3329"/>
    <w:rsid w:val="003D3587"/>
    <w:rsid w:val="003D3F1A"/>
    <w:rsid w:val="003D45F4"/>
    <w:rsid w:val="003D4712"/>
    <w:rsid w:val="003D4807"/>
    <w:rsid w:val="003D4995"/>
    <w:rsid w:val="003D4CAC"/>
    <w:rsid w:val="003D4DA2"/>
    <w:rsid w:val="003D5061"/>
    <w:rsid w:val="003D5348"/>
    <w:rsid w:val="003D5DFD"/>
    <w:rsid w:val="003D60AD"/>
    <w:rsid w:val="003D6102"/>
    <w:rsid w:val="003D67D7"/>
    <w:rsid w:val="003D6EF0"/>
    <w:rsid w:val="003D70C2"/>
    <w:rsid w:val="003D78A3"/>
    <w:rsid w:val="003D7E88"/>
    <w:rsid w:val="003E0288"/>
    <w:rsid w:val="003E035E"/>
    <w:rsid w:val="003E0377"/>
    <w:rsid w:val="003E162C"/>
    <w:rsid w:val="003E1914"/>
    <w:rsid w:val="003E2106"/>
    <w:rsid w:val="003E27B7"/>
    <w:rsid w:val="003E2BAB"/>
    <w:rsid w:val="003E2BEF"/>
    <w:rsid w:val="003E2EC0"/>
    <w:rsid w:val="003E357E"/>
    <w:rsid w:val="003E35A9"/>
    <w:rsid w:val="003E35FE"/>
    <w:rsid w:val="003E3748"/>
    <w:rsid w:val="003E37C8"/>
    <w:rsid w:val="003E3CCB"/>
    <w:rsid w:val="003E3CEE"/>
    <w:rsid w:val="003E4B28"/>
    <w:rsid w:val="003E4DCB"/>
    <w:rsid w:val="003E5009"/>
    <w:rsid w:val="003E505B"/>
    <w:rsid w:val="003E5084"/>
    <w:rsid w:val="003E5323"/>
    <w:rsid w:val="003E5BD5"/>
    <w:rsid w:val="003E6423"/>
    <w:rsid w:val="003E6528"/>
    <w:rsid w:val="003E66BD"/>
    <w:rsid w:val="003E694E"/>
    <w:rsid w:val="003E6C0F"/>
    <w:rsid w:val="003E6C2C"/>
    <w:rsid w:val="003E6CAA"/>
    <w:rsid w:val="003E6CC6"/>
    <w:rsid w:val="003E755F"/>
    <w:rsid w:val="003E7675"/>
    <w:rsid w:val="003E7FA8"/>
    <w:rsid w:val="003F0639"/>
    <w:rsid w:val="003F0652"/>
    <w:rsid w:val="003F06B4"/>
    <w:rsid w:val="003F0B56"/>
    <w:rsid w:val="003F148F"/>
    <w:rsid w:val="003F1623"/>
    <w:rsid w:val="003F1BC7"/>
    <w:rsid w:val="003F21D3"/>
    <w:rsid w:val="003F2BBC"/>
    <w:rsid w:val="003F2C8A"/>
    <w:rsid w:val="003F2FE5"/>
    <w:rsid w:val="003F331B"/>
    <w:rsid w:val="003F3827"/>
    <w:rsid w:val="003F39BB"/>
    <w:rsid w:val="003F404F"/>
    <w:rsid w:val="003F52F8"/>
    <w:rsid w:val="003F54A2"/>
    <w:rsid w:val="003F5C2E"/>
    <w:rsid w:val="003F5ED3"/>
    <w:rsid w:val="003F6066"/>
    <w:rsid w:val="003F6106"/>
    <w:rsid w:val="003F616C"/>
    <w:rsid w:val="003F62C9"/>
    <w:rsid w:val="003F691A"/>
    <w:rsid w:val="003F6C46"/>
    <w:rsid w:val="003F70B9"/>
    <w:rsid w:val="003F7946"/>
    <w:rsid w:val="003F7A0C"/>
    <w:rsid w:val="003F7CA8"/>
    <w:rsid w:val="0040015D"/>
    <w:rsid w:val="0040050C"/>
    <w:rsid w:val="0040081F"/>
    <w:rsid w:val="00400CEA"/>
    <w:rsid w:val="00400E3E"/>
    <w:rsid w:val="004010FA"/>
    <w:rsid w:val="004016F7"/>
    <w:rsid w:val="004018E1"/>
    <w:rsid w:val="00401978"/>
    <w:rsid w:val="00402B37"/>
    <w:rsid w:val="00402E16"/>
    <w:rsid w:val="004035F5"/>
    <w:rsid w:val="00403684"/>
    <w:rsid w:val="00404096"/>
    <w:rsid w:val="00404344"/>
    <w:rsid w:val="00404930"/>
    <w:rsid w:val="00404F36"/>
    <w:rsid w:val="004053BB"/>
    <w:rsid w:val="00406120"/>
    <w:rsid w:val="004061DB"/>
    <w:rsid w:val="004069E3"/>
    <w:rsid w:val="00406DE4"/>
    <w:rsid w:val="00407062"/>
    <w:rsid w:val="004070A1"/>
    <w:rsid w:val="004074A1"/>
    <w:rsid w:val="00410075"/>
    <w:rsid w:val="00410590"/>
    <w:rsid w:val="004106E1"/>
    <w:rsid w:val="00410891"/>
    <w:rsid w:val="00411AC4"/>
    <w:rsid w:val="00411BBB"/>
    <w:rsid w:val="00411F1B"/>
    <w:rsid w:val="00412213"/>
    <w:rsid w:val="0041287D"/>
    <w:rsid w:val="0041301B"/>
    <w:rsid w:val="00413039"/>
    <w:rsid w:val="00413B62"/>
    <w:rsid w:val="00413CA5"/>
    <w:rsid w:val="004143F5"/>
    <w:rsid w:val="00414617"/>
    <w:rsid w:val="00414926"/>
    <w:rsid w:val="00414B90"/>
    <w:rsid w:val="00414E9D"/>
    <w:rsid w:val="00415522"/>
    <w:rsid w:val="00415673"/>
    <w:rsid w:val="00415688"/>
    <w:rsid w:val="0041731C"/>
    <w:rsid w:val="00417372"/>
    <w:rsid w:val="0041741E"/>
    <w:rsid w:val="004205F0"/>
    <w:rsid w:val="0042064C"/>
    <w:rsid w:val="0042072B"/>
    <w:rsid w:val="0042113B"/>
    <w:rsid w:val="00421CB2"/>
    <w:rsid w:val="00422916"/>
    <w:rsid w:val="00423C4E"/>
    <w:rsid w:val="00423E9C"/>
    <w:rsid w:val="00424227"/>
    <w:rsid w:val="004244EB"/>
    <w:rsid w:val="00424BB1"/>
    <w:rsid w:val="00425B90"/>
    <w:rsid w:val="00425C98"/>
    <w:rsid w:val="00425EFF"/>
    <w:rsid w:val="004269AD"/>
    <w:rsid w:val="00426FCD"/>
    <w:rsid w:val="004270D2"/>
    <w:rsid w:val="00427171"/>
    <w:rsid w:val="004271E7"/>
    <w:rsid w:val="00427303"/>
    <w:rsid w:val="00427640"/>
    <w:rsid w:val="00427691"/>
    <w:rsid w:val="0042778B"/>
    <w:rsid w:val="00427978"/>
    <w:rsid w:val="004279B7"/>
    <w:rsid w:val="00427E6B"/>
    <w:rsid w:val="00430364"/>
    <w:rsid w:val="00430540"/>
    <w:rsid w:val="00430EE4"/>
    <w:rsid w:val="00431147"/>
    <w:rsid w:val="0043148C"/>
    <w:rsid w:val="004315DA"/>
    <w:rsid w:val="00431B03"/>
    <w:rsid w:val="004320E8"/>
    <w:rsid w:val="004323E5"/>
    <w:rsid w:val="00432F04"/>
    <w:rsid w:val="0043328B"/>
    <w:rsid w:val="004333EF"/>
    <w:rsid w:val="004334BF"/>
    <w:rsid w:val="00433524"/>
    <w:rsid w:val="004336F4"/>
    <w:rsid w:val="00433C8E"/>
    <w:rsid w:val="0043452B"/>
    <w:rsid w:val="004348CF"/>
    <w:rsid w:val="00434E5C"/>
    <w:rsid w:val="00434ECE"/>
    <w:rsid w:val="00434F63"/>
    <w:rsid w:val="0043531B"/>
    <w:rsid w:val="0043607E"/>
    <w:rsid w:val="00436AA8"/>
    <w:rsid w:val="004372EF"/>
    <w:rsid w:val="004379E7"/>
    <w:rsid w:val="00437B3D"/>
    <w:rsid w:val="00437C48"/>
    <w:rsid w:val="00437F94"/>
    <w:rsid w:val="004404B3"/>
    <w:rsid w:val="00440CE5"/>
    <w:rsid w:val="00440ED5"/>
    <w:rsid w:val="00441B3B"/>
    <w:rsid w:val="00441B6D"/>
    <w:rsid w:val="00442217"/>
    <w:rsid w:val="004423AA"/>
    <w:rsid w:val="00442862"/>
    <w:rsid w:val="004428D8"/>
    <w:rsid w:val="00442B65"/>
    <w:rsid w:val="0044346C"/>
    <w:rsid w:val="0044360C"/>
    <w:rsid w:val="00443943"/>
    <w:rsid w:val="00443A61"/>
    <w:rsid w:val="00443B2F"/>
    <w:rsid w:val="00444276"/>
    <w:rsid w:val="0044468D"/>
    <w:rsid w:val="004447E8"/>
    <w:rsid w:val="00444C8B"/>
    <w:rsid w:val="004453C6"/>
    <w:rsid w:val="0044583B"/>
    <w:rsid w:val="004461F9"/>
    <w:rsid w:val="00446B1F"/>
    <w:rsid w:val="00446BEB"/>
    <w:rsid w:val="0044732F"/>
    <w:rsid w:val="00447567"/>
    <w:rsid w:val="00447886"/>
    <w:rsid w:val="0044795C"/>
    <w:rsid w:val="00450161"/>
    <w:rsid w:val="0045034A"/>
    <w:rsid w:val="004506F3"/>
    <w:rsid w:val="00450815"/>
    <w:rsid w:val="00450B0C"/>
    <w:rsid w:val="00450CE1"/>
    <w:rsid w:val="00450F7F"/>
    <w:rsid w:val="004510DD"/>
    <w:rsid w:val="00451852"/>
    <w:rsid w:val="00451F87"/>
    <w:rsid w:val="00452158"/>
    <w:rsid w:val="0045228C"/>
    <w:rsid w:val="00452FAD"/>
    <w:rsid w:val="00453B15"/>
    <w:rsid w:val="00453B17"/>
    <w:rsid w:val="00453C1D"/>
    <w:rsid w:val="00454192"/>
    <w:rsid w:val="0045445C"/>
    <w:rsid w:val="00454EB3"/>
    <w:rsid w:val="0045551B"/>
    <w:rsid w:val="00455591"/>
    <w:rsid w:val="004560A4"/>
    <w:rsid w:val="00456359"/>
    <w:rsid w:val="00456649"/>
    <w:rsid w:val="00456A2C"/>
    <w:rsid w:val="00457880"/>
    <w:rsid w:val="00457908"/>
    <w:rsid w:val="00457F8E"/>
    <w:rsid w:val="004618A6"/>
    <w:rsid w:val="00461ADC"/>
    <w:rsid w:val="0046238A"/>
    <w:rsid w:val="00462936"/>
    <w:rsid w:val="00462F0A"/>
    <w:rsid w:val="004630E0"/>
    <w:rsid w:val="00463258"/>
    <w:rsid w:val="004636AB"/>
    <w:rsid w:val="004639ED"/>
    <w:rsid w:val="0046443E"/>
    <w:rsid w:val="0046472A"/>
    <w:rsid w:val="00464801"/>
    <w:rsid w:val="00464A15"/>
    <w:rsid w:val="00464DAF"/>
    <w:rsid w:val="00465DD9"/>
    <w:rsid w:val="00466486"/>
    <w:rsid w:val="00466C2A"/>
    <w:rsid w:val="00466F2B"/>
    <w:rsid w:val="0046706B"/>
    <w:rsid w:val="004673B2"/>
    <w:rsid w:val="004674BE"/>
    <w:rsid w:val="00467631"/>
    <w:rsid w:val="00467AE5"/>
    <w:rsid w:val="00467EC9"/>
    <w:rsid w:val="00470709"/>
    <w:rsid w:val="00471097"/>
    <w:rsid w:val="004711CE"/>
    <w:rsid w:val="00471213"/>
    <w:rsid w:val="00471265"/>
    <w:rsid w:val="004712C5"/>
    <w:rsid w:val="00471B96"/>
    <w:rsid w:val="004726D1"/>
    <w:rsid w:val="00472777"/>
    <w:rsid w:val="004732F6"/>
    <w:rsid w:val="00473759"/>
    <w:rsid w:val="0047385A"/>
    <w:rsid w:val="00473A7C"/>
    <w:rsid w:val="00474651"/>
    <w:rsid w:val="00474AD5"/>
    <w:rsid w:val="00474AFB"/>
    <w:rsid w:val="00475459"/>
    <w:rsid w:val="00475EE4"/>
    <w:rsid w:val="0047627B"/>
    <w:rsid w:val="00476524"/>
    <w:rsid w:val="00476CB1"/>
    <w:rsid w:val="0047722C"/>
    <w:rsid w:val="0047762A"/>
    <w:rsid w:val="00477C43"/>
    <w:rsid w:val="00477CBC"/>
    <w:rsid w:val="00477D27"/>
    <w:rsid w:val="00477ED7"/>
    <w:rsid w:val="00480600"/>
    <w:rsid w:val="0048060D"/>
    <w:rsid w:val="00480AC9"/>
    <w:rsid w:val="00480CE0"/>
    <w:rsid w:val="00480DED"/>
    <w:rsid w:val="004810BC"/>
    <w:rsid w:val="0048117B"/>
    <w:rsid w:val="00481306"/>
    <w:rsid w:val="004824B4"/>
    <w:rsid w:val="00482AB8"/>
    <w:rsid w:val="00482B47"/>
    <w:rsid w:val="00482C13"/>
    <w:rsid w:val="00482D27"/>
    <w:rsid w:val="00483073"/>
    <w:rsid w:val="004833CF"/>
    <w:rsid w:val="00483B3F"/>
    <w:rsid w:val="00483C94"/>
    <w:rsid w:val="00483D81"/>
    <w:rsid w:val="004843CD"/>
    <w:rsid w:val="00484B88"/>
    <w:rsid w:val="0048536B"/>
    <w:rsid w:val="00485B69"/>
    <w:rsid w:val="00486771"/>
    <w:rsid w:val="00486B59"/>
    <w:rsid w:val="00486DE6"/>
    <w:rsid w:val="00486E5B"/>
    <w:rsid w:val="00486F4B"/>
    <w:rsid w:val="004871C7"/>
    <w:rsid w:val="004873BF"/>
    <w:rsid w:val="0048750E"/>
    <w:rsid w:val="0049052A"/>
    <w:rsid w:val="00490995"/>
    <w:rsid w:val="00490B09"/>
    <w:rsid w:val="00491671"/>
    <w:rsid w:val="00491D88"/>
    <w:rsid w:val="00492204"/>
    <w:rsid w:val="0049244D"/>
    <w:rsid w:val="004927DA"/>
    <w:rsid w:val="00492B43"/>
    <w:rsid w:val="00492C22"/>
    <w:rsid w:val="00493B1C"/>
    <w:rsid w:val="00493BE8"/>
    <w:rsid w:val="0049413E"/>
    <w:rsid w:val="0049459B"/>
    <w:rsid w:val="00494A6C"/>
    <w:rsid w:val="00494BD0"/>
    <w:rsid w:val="00494CBD"/>
    <w:rsid w:val="00495696"/>
    <w:rsid w:val="004957A2"/>
    <w:rsid w:val="004959C7"/>
    <w:rsid w:val="00495A5D"/>
    <w:rsid w:val="0049624F"/>
    <w:rsid w:val="004967DE"/>
    <w:rsid w:val="00496B98"/>
    <w:rsid w:val="004976A0"/>
    <w:rsid w:val="0049789A"/>
    <w:rsid w:val="004A0B4E"/>
    <w:rsid w:val="004A0B9F"/>
    <w:rsid w:val="004A10EF"/>
    <w:rsid w:val="004A121A"/>
    <w:rsid w:val="004A224D"/>
    <w:rsid w:val="004A2259"/>
    <w:rsid w:val="004A29AA"/>
    <w:rsid w:val="004A3170"/>
    <w:rsid w:val="004A36BD"/>
    <w:rsid w:val="004A4320"/>
    <w:rsid w:val="004A45B4"/>
    <w:rsid w:val="004A509A"/>
    <w:rsid w:val="004A5CBA"/>
    <w:rsid w:val="004A6385"/>
    <w:rsid w:val="004A64AD"/>
    <w:rsid w:val="004A70CB"/>
    <w:rsid w:val="004A7124"/>
    <w:rsid w:val="004A76E1"/>
    <w:rsid w:val="004A7EC6"/>
    <w:rsid w:val="004B017C"/>
    <w:rsid w:val="004B0737"/>
    <w:rsid w:val="004B08A9"/>
    <w:rsid w:val="004B1EF1"/>
    <w:rsid w:val="004B2012"/>
    <w:rsid w:val="004B2157"/>
    <w:rsid w:val="004B2305"/>
    <w:rsid w:val="004B23A0"/>
    <w:rsid w:val="004B2F4F"/>
    <w:rsid w:val="004B32F8"/>
    <w:rsid w:val="004B383F"/>
    <w:rsid w:val="004B3F37"/>
    <w:rsid w:val="004B49A2"/>
    <w:rsid w:val="004B4E36"/>
    <w:rsid w:val="004B5814"/>
    <w:rsid w:val="004B5D1E"/>
    <w:rsid w:val="004B67F8"/>
    <w:rsid w:val="004B7517"/>
    <w:rsid w:val="004B757F"/>
    <w:rsid w:val="004B7DDD"/>
    <w:rsid w:val="004C0743"/>
    <w:rsid w:val="004C0A51"/>
    <w:rsid w:val="004C1392"/>
    <w:rsid w:val="004C1AE2"/>
    <w:rsid w:val="004C1AF9"/>
    <w:rsid w:val="004C32AC"/>
    <w:rsid w:val="004C3C0B"/>
    <w:rsid w:val="004C3C85"/>
    <w:rsid w:val="004C447F"/>
    <w:rsid w:val="004C5049"/>
    <w:rsid w:val="004C5BCA"/>
    <w:rsid w:val="004C6422"/>
    <w:rsid w:val="004C6649"/>
    <w:rsid w:val="004C6B0F"/>
    <w:rsid w:val="004C70BF"/>
    <w:rsid w:val="004D0064"/>
    <w:rsid w:val="004D01B8"/>
    <w:rsid w:val="004D0BF0"/>
    <w:rsid w:val="004D0ECE"/>
    <w:rsid w:val="004D104C"/>
    <w:rsid w:val="004D1AA2"/>
    <w:rsid w:val="004D2155"/>
    <w:rsid w:val="004D25AC"/>
    <w:rsid w:val="004D29C7"/>
    <w:rsid w:val="004D3599"/>
    <w:rsid w:val="004D460B"/>
    <w:rsid w:val="004D472A"/>
    <w:rsid w:val="004D5C36"/>
    <w:rsid w:val="004D5F95"/>
    <w:rsid w:val="004D5FF3"/>
    <w:rsid w:val="004D615E"/>
    <w:rsid w:val="004D67CA"/>
    <w:rsid w:val="004D7484"/>
    <w:rsid w:val="004D74D7"/>
    <w:rsid w:val="004D7511"/>
    <w:rsid w:val="004D7AE0"/>
    <w:rsid w:val="004E0BBE"/>
    <w:rsid w:val="004E0E23"/>
    <w:rsid w:val="004E1C44"/>
    <w:rsid w:val="004E1E1A"/>
    <w:rsid w:val="004E1E8B"/>
    <w:rsid w:val="004E25A4"/>
    <w:rsid w:val="004E2754"/>
    <w:rsid w:val="004E2850"/>
    <w:rsid w:val="004E2DB8"/>
    <w:rsid w:val="004E3B27"/>
    <w:rsid w:val="004E3EF4"/>
    <w:rsid w:val="004E3EFF"/>
    <w:rsid w:val="004E3F8E"/>
    <w:rsid w:val="004E47AA"/>
    <w:rsid w:val="004E48E5"/>
    <w:rsid w:val="004E4BA7"/>
    <w:rsid w:val="004E536E"/>
    <w:rsid w:val="004E58A4"/>
    <w:rsid w:val="004E5F87"/>
    <w:rsid w:val="004E6DAE"/>
    <w:rsid w:val="004E7260"/>
    <w:rsid w:val="004E729A"/>
    <w:rsid w:val="004E75D5"/>
    <w:rsid w:val="004E7B05"/>
    <w:rsid w:val="004E7DF2"/>
    <w:rsid w:val="004F02E6"/>
    <w:rsid w:val="004F03B8"/>
    <w:rsid w:val="004F0948"/>
    <w:rsid w:val="004F0951"/>
    <w:rsid w:val="004F0C74"/>
    <w:rsid w:val="004F0CA8"/>
    <w:rsid w:val="004F1674"/>
    <w:rsid w:val="004F1DB2"/>
    <w:rsid w:val="004F1DFD"/>
    <w:rsid w:val="004F20B5"/>
    <w:rsid w:val="004F23B6"/>
    <w:rsid w:val="004F29A4"/>
    <w:rsid w:val="004F2CF6"/>
    <w:rsid w:val="004F2EB5"/>
    <w:rsid w:val="004F30DE"/>
    <w:rsid w:val="004F366C"/>
    <w:rsid w:val="004F3B7B"/>
    <w:rsid w:val="004F443A"/>
    <w:rsid w:val="004F5134"/>
    <w:rsid w:val="004F54E4"/>
    <w:rsid w:val="004F56EB"/>
    <w:rsid w:val="004F5DC7"/>
    <w:rsid w:val="004F68E6"/>
    <w:rsid w:val="004F71CE"/>
    <w:rsid w:val="004F7BC8"/>
    <w:rsid w:val="00500561"/>
    <w:rsid w:val="00500DFD"/>
    <w:rsid w:val="005018D0"/>
    <w:rsid w:val="00501D04"/>
    <w:rsid w:val="005020DF"/>
    <w:rsid w:val="00502155"/>
    <w:rsid w:val="00502609"/>
    <w:rsid w:val="005032B8"/>
    <w:rsid w:val="005032BB"/>
    <w:rsid w:val="0050330E"/>
    <w:rsid w:val="005034BE"/>
    <w:rsid w:val="00503C4E"/>
    <w:rsid w:val="005040AB"/>
    <w:rsid w:val="00504E85"/>
    <w:rsid w:val="00506168"/>
    <w:rsid w:val="00506A0B"/>
    <w:rsid w:val="00506A17"/>
    <w:rsid w:val="00506DEF"/>
    <w:rsid w:val="00506E37"/>
    <w:rsid w:val="00507006"/>
    <w:rsid w:val="0050715C"/>
    <w:rsid w:val="00507307"/>
    <w:rsid w:val="005074B2"/>
    <w:rsid w:val="00507933"/>
    <w:rsid w:val="00507B59"/>
    <w:rsid w:val="00507F06"/>
    <w:rsid w:val="00510837"/>
    <w:rsid w:val="00510CAB"/>
    <w:rsid w:val="0051112F"/>
    <w:rsid w:val="0051130A"/>
    <w:rsid w:val="00511E42"/>
    <w:rsid w:val="00512029"/>
    <w:rsid w:val="0051243B"/>
    <w:rsid w:val="005126AA"/>
    <w:rsid w:val="00512A6E"/>
    <w:rsid w:val="00512B59"/>
    <w:rsid w:val="00512C2B"/>
    <w:rsid w:val="00512F80"/>
    <w:rsid w:val="005132C5"/>
    <w:rsid w:val="00513992"/>
    <w:rsid w:val="00513BE1"/>
    <w:rsid w:val="00513D77"/>
    <w:rsid w:val="00514D39"/>
    <w:rsid w:val="00514DA1"/>
    <w:rsid w:val="00515071"/>
    <w:rsid w:val="005151D6"/>
    <w:rsid w:val="0051591D"/>
    <w:rsid w:val="00515B72"/>
    <w:rsid w:val="0051654A"/>
    <w:rsid w:val="005166A4"/>
    <w:rsid w:val="005166E7"/>
    <w:rsid w:val="00517E73"/>
    <w:rsid w:val="00520336"/>
    <w:rsid w:val="00520F95"/>
    <w:rsid w:val="005210AE"/>
    <w:rsid w:val="00521ABD"/>
    <w:rsid w:val="00522232"/>
    <w:rsid w:val="00522DE2"/>
    <w:rsid w:val="00522DE8"/>
    <w:rsid w:val="00522FA5"/>
    <w:rsid w:val="00523663"/>
    <w:rsid w:val="005238D2"/>
    <w:rsid w:val="00523D2F"/>
    <w:rsid w:val="00524176"/>
    <w:rsid w:val="005248CD"/>
    <w:rsid w:val="00524C8F"/>
    <w:rsid w:val="005252B7"/>
    <w:rsid w:val="00525374"/>
    <w:rsid w:val="00525881"/>
    <w:rsid w:val="005262C7"/>
    <w:rsid w:val="005264F6"/>
    <w:rsid w:val="00526614"/>
    <w:rsid w:val="00526660"/>
    <w:rsid w:val="0052725B"/>
    <w:rsid w:val="0052746E"/>
    <w:rsid w:val="005278F7"/>
    <w:rsid w:val="00527DAF"/>
    <w:rsid w:val="00530B8C"/>
    <w:rsid w:val="00531360"/>
    <w:rsid w:val="00531880"/>
    <w:rsid w:val="00531921"/>
    <w:rsid w:val="00531A59"/>
    <w:rsid w:val="00531A8E"/>
    <w:rsid w:val="00531C55"/>
    <w:rsid w:val="005325A0"/>
    <w:rsid w:val="005325B6"/>
    <w:rsid w:val="00532696"/>
    <w:rsid w:val="00532E95"/>
    <w:rsid w:val="005330F2"/>
    <w:rsid w:val="005330FF"/>
    <w:rsid w:val="005331E3"/>
    <w:rsid w:val="005339BD"/>
    <w:rsid w:val="00533CF1"/>
    <w:rsid w:val="00533D10"/>
    <w:rsid w:val="00533F57"/>
    <w:rsid w:val="00534BCD"/>
    <w:rsid w:val="0053517A"/>
    <w:rsid w:val="005356EE"/>
    <w:rsid w:val="005359AE"/>
    <w:rsid w:val="00535B76"/>
    <w:rsid w:val="00535C23"/>
    <w:rsid w:val="00535F45"/>
    <w:rsid w:val="005364A0"/>
    <w:rsid w:val="0053670E"/>
    <w:rsid w:val="00536D22"/>
    <w:rsid w:val="00536E04"/>
    <w:rsid w:val="005375AA"/>
    <w:rsid w:val="00537C2C"/>
    <w:rsid w:val="00537F71"/>
    <w:rsid w:val="00540EC0"/>
    <w:rsid w:val="005419B0"/>
    <w:rsid w:val="00541EE3"/>
    <w:rsid w:val="00541F24"/>
    <w:rsid w:val="0054204D"/>
    <w:rsid w:val="0054257A"/>
    <w:rsid w:val="00542A40"/>
    <w:rsid w:val="00542E6D"/>
    <w:rsid w:val="00542FF2"/>
    <w:rsid w:val="00543524"/>
    <w:rsid w:val="00543541"/>
    <w:rsid w:val="00543579"/>
    <w:rsid w:val="00543BDE"/>
    <w:rsid w:val="0054440E"/>
    <w:rsid w:val="00544BCB"/>
    <w:rsid w:val="00544ED6"/>
    <w:rsid w:val="00545598"/>
    <w:rsid w:val="00545EDC"/>
    <w:rsid w:val="00545F2C"/>
    <w:rsid w:val="005460B8"/>
    <w:rsid w:val="00546110"/>
    <w:rsid w:val="005472DA"/>
    <w:rsid w:val="005474AE"/>
    <w:rsid w:val="00547C39"/>
    <w:rsid w:val="005508C1"/>
    <w:rsid w:val="0055091E"/>
    <w:rsid w:val="00550B4D"/>
    <w:rsid w:val="00550FB0"/>
    <w:rsid w:val="00551A1D"/>
    <w:rsid w:val="00551F18"/>
    <w:rsid w:val="00552235"/>
    <w:rsid w:val="00552B60"/>
    <w:rsid w:val="00552C12"/>
    <w:rsid w:val="00553070"/>
    <w:rsid w:val="00553099"/>
    <w:rsid w:val="0055319F"/>
    <w:rsid w:val="005533DC"/>
    <w:rsid w:val="00553610"/>
    <w:rsid w:val="00553D8F"/>
    <w:rsid w:val="005544E2"/>
    <w:rsid w:val="00554A76"/>
    <w:rsid w:val="00554BCB"/>
    <w:rsid w:val="00554C3F"/>
    <w:rsid w:val="00554DBA"/>
    <w:rsid w:val="0055580C"/>
    <w:rsid w:val="0055590A"/>
    <w:rsid w:val="00555C99"/>
    <w:rsid w:val="005563A0"/>
    <w:rsid w:val="00556A97"/>
    <w:rsid w:val="00556AC7"/>
    <w:rsid w:val="00556EF8"/>
    <w:rsid w:val="005575B8"/>
    <w:rsid w:val="00557A47"/>
    <w:rsid w:val="00560216"/>
    <w:rsid w:val="005605D4"/>
    <w:rsid w:val="00560CFE"/>
    <w:rsid w:val="00561001"/>
    <w:rsid w:val="00561A23"/>
    <w:rsid w:val="00561C0A"/>
    <w:rsid w:val="00561E9A"/>
    <w:rsid w:val="00562443"/>
    <w:rsid w:val="0056263A"/>
    <w:rsid w:val="00563D50"/>
    <w:rsid w:val="00565475"/>
    <w:rsid w:val="00565A28"/>
    <w:rsid w:val="00565FA7"/>
    <w:rsid w:val="00566002"/>
    <w:rsid w:val="00566077"/>
    <w:rsid w:val="0056610C"/>
    <w:rsid w:val="00566234"/>
    <w:rsid w:val="00566497"/>
    <w:rsid w:val="00566627"/>
    <w:rsid w:val="00566BBD"/>
    <w:rsid w:val="00566E40"/>
    <w:rsid w:val="00566F62"/>
    <w:rsid w:val="00567124"/>
    <w:rsid w:val="00567483"/>
    <w:rsid w:val="00567515"/>
    <w:rsid w:val="00567B6A"/>
    <w:rsid w:val="00567FC3"/>
    <w:rsid w:val="00570726"/>
    <w:rsid w:val="00571A33"/>
    <w:rsid w:val="00571C55"/>
    <w:rsid w:val="0057220D"/>
    <w:rsid w:val="005723D8"/>
    <w:rsid w:val="005732B4"/>
    <w:rsid w:val="0057342C"/>
    <w:rsid w:val="00573B83"/>
    <w:rsid w:val="00573D9A"/>
    <w:rsid w:val="0057421A"/>
    <w:rsid w:val="00574460"/>
    <w:rsid w:val="005744A2"/>
    <w:rsid w:val="00574533"/>
    <w:rsid w:val="00574A40"/>
    <w:rsid w:val="00574DA8"/>
    <w:rsid w:val="00575475"/>
    <w:rsid w:val="00575555"/>
    <w:rsid w:val="005755ED"/>
    <w:rsid w:val="005757F7"/>
    <w:rsid w:val="00576011"/>
    <w:rsid w:val="00576A71"/>
    <w:rsid w:val="005771E7"/>
    <w:rsid w:val="005772EC"/>
    <w:rsid w:val="005775C2"/>
    <w:rsid w:val="0057794B"/>
    <w:rsid w:val="00577CF0"/>
    <w:rsid w:val="00577E21"/>
    <w:rsid w:val="0058055A"/>
    <w:rsid w:val="005805AE"/>
    <w:rsid w:val="00580669"/>
    <w:rsid w:val="005813A9"/>
    <w:rsid w:val="00581575"/>
    <w:rsid w:val="00581998"/>
    <w:rsid w:val="005819EF"/>
    <w:rsid w:val="00581F9F"/>
    <w:rsid w:val="00582037"/>
    <w:rsid w:val="00582074"/>
    <w:rsid w:val="00582297"/>
    <w:rsid w:val="005829C0"/>
    <w:rsid w:val="00582A1B"/>
    <w:rsid w:val="00582D2B"/>
    <w:rsid w:val="0058302E"/>
    <w:rsid w:val="005831DE"/>
    <w:rsid w:val="0058342F"/>
    <w:rsid w:val="00583705"/>
    <w:rsid w:val="00583E36"/>
    <w:rsid w:val="005844C7"/>
    <w:rsid w:val="0058480E"/>
    <w:rsid w:val="0058481F"/>
    <w:rsid w:val="00584BE3"/>
    <w:rsid w:val="005855B5"/>
    <w:rsid w:val="00586D4C"/>
    <w:rsid w:val="00587047"/>
    <w:rsid w:val="005870D0"/>
    <w:rsid w:val="005875C1"/>
    <w:rsid w:val="00590C60"/>
    <w:rsid w:val="00591145"/>
    <w:rsid w:val="00591255"/>
    <w:rsid w:val="005916D6"/>
    <w:rsid w:val="00591A73"/>
    <w:rsid w:val="00591C36"/>
    <w:rsid w:val="0059202B"/>
    <w:rsid w:val="005922FD"/>
    <w:rsid w:val="005923B1"/>
    <w:rsid w:val="0059242B"/>
    <w:rsid w:val="0059253A"/>
    <w:rsid w:val="00592D87"/>
    <w:rsid w:val="005930CB"/>
    <w:rsid w:val="0059381E"/>
    <w:rsid w:val="00593BEA"/>
    <w:rsid w:val="00594693"/>
    <w:rsid w:val="00594810"/>
    <w:rsid w:val="005951E9"/>
    <w:rsid w:val="00595A6E"/>
    <w:rsid w:val="00595B95"/>
    <w:rsid w:val="00596227"/>
    <w:rsid w:val="005962DA"/>
    <w:rsid w:val="005964B3"/>
    <w:rsid w:val="00596729"/>
    <w:rsid w:val="00596754"/>
    <w:rsid w:val="00596D47"/>
    <w:rsid w:val="005971D9"/>
    <w:rsid w:val="00597563"/>
    <w:rsid w:val="00597B41"/>
    <w:rsid w:val="005A0300"/>
    <w:rsid w:val="005A0359"/>
    <w:rsid w:val="005A0549"/>
    <w:rsid w:val="005A0574"/>
    <w:rsid w:val="005A0CF4"/>
    <w:rsid w:val="005A0DCE"/>
    <w:rsid w:val="005A10B9"/>
    <w:rsid w:val="005A13D7"/>
    <w:rsid w:val="005A13DD"/>
    <w:rsid w:val="005A1808"/>
    <w:rsid w:val="005A1B84"/>
    <w:rsid w:val="005A1D69"/>
    <w:rsid w:val="005A1D6A"/>
    <w:rsid w:val="005A1D9D"/>
    <w:rsid w:val="005A2D41"/>
    <w:rsid w:val="005A3494"/>
    <w:rsid w:val="005A3500"/>
    <w:rsid w:val="005A3517"/>
    <w:rsid w:val="005A3F1E"/>
    <w:rsid w:val="005A4015"/>
    <w:rsid w:val="005A488E"/>
    <w:rsid w:val="005A4AC6"/>
    <w:rsid w:val="005A51C6"/>
    <w:rsid w:val="005A55CC"/>
    <w:rsid w:val="005A5611"/>
    <w:rsid w:val="005A575C"/>
    <w:rsid w:val="005A598A"/>
    <w:rsid w:val="005A59EB"/>
    <w:rsid w:val="005A5AD6"/>
    <w:rsid w:val="005A628E"/>
    <w:rsid w:val="005A660B"/>
    <w:rsid w:val="005A6AD1"/>
    <w:rsid w:val="005A6CD7"/>
    <w:rsid w:val="005A71DA"/>
    <w:rsid w:val="005A7240"/>
    <w:rsid w:val="005A7A33"/>
    <w:rsid w:val="005A7D13"/>
    <w:rsid w:val="005A7FE6"/>
    <w:rsid w:val="005B009F"/>
    <w:rsid w:val="005B05E9"/>
    <w:rsid w:val="005B10EC"/>
    <w:rsid w:val="005B12EB"/>
    <w:rsid w:val="005B1472"/>
    <w:rsid w:val="005B14E2"/>
    <w:rsid w:val="005B1AD8"/>
    <w:rsid w:val="005B1CA0"/>
    <w:rsid w:val="005B203B"/>
    <w:rsid w:val="005B2041"/>
    <w:rsid w:val="005B235A"/>
    <w:rsid w:val="005B26E0"/>
    <w:rsid w:val="005B2B4D"/>
    <w:rsid w:val="005B2C3C"/>
    <w:rsid w:val="005B2D2A"/>
    <w:rsid w:val="005B3308"/>
    <w:rsid w:val="005B4C95"/>
    <w:rsid w:val="005B4D7A"/>
    <w:rsid w:val="005B4EFD"/>
    <w:rsid w:val="005B51B1"/>
    <w:rsid w:val="005B5925"/>
    <w:rsid w:val="005B593A"/>
    <w:rsid w:val="005B5D0A"/>
    <w:rsid w:val="005B6492"/>
    <w:rsid w:val="005B6E5A"/>
    <w:rsid w:val="005B74CC"/>
    <w:rsid w:val="005B7CEE"/>
    <w:rsid w:val="005C0137"/>
    <w:rsid w:val="005C01E5"/>
    <w:rsid w:val="005C056D"/>
    <w:rsid w:val="005C1168"/>
    <w:rsid w:val="005C1849"/>
    <w:rsid w:val="005C26A1"/>
    <w:rsid w:val="005C28B9"/>
    <w:rsid w:val="005C2D8B"/>
    <w:rsid w:val="005C3076"/>
    <w:rsid w:val="005C3DF3"/>
    <w:rsid w:val="005C3E0B"/>
    <w:rsid w:val="005C417B"/>
    <w:rsid w:val="005C4A75"/>
    <w:rsid w:val="005C5635"/>
    <w:rsid w:val="005C564E"/>
    <w:rsid w:val="005C6B1C"/>
    <w:rsid w:val="005C7022"/>
    <w:rsid w:val="005C77E1"/>
    <w:rsid w:val="005C7BAC"/>
    <w:rsid w:val="005C7D8E"/>
    <w:rsid w:val="005D01B4"/>
    <w:rsid w:val="005D0410"/>
    <w:rsid w:val="005D0759"/>
    <w:rsid w:val="005D0AE4"/>
    <w:rsid w:val="005D10B8"/>
    <w:rsid w:val="005D18CF"/>
    <w:rsid w:val="005D1A11"/>
    <w:rsid w:val="005D1C28"/>
    <w:rsid w:val="005D21AE"/>
    <w:rsid w:val="005D26A6"/>
    <w:rsid w:val="005D2961"/>
    <w:rsid w:val="005D29DF"/>
    <w:rsid w:val="005D2AB6"/>
    <w:rsid w:val="005D2B64"/>
    <w:rsid w:val="005D4556"/>
    <w:rsid w:val="005D45C4"/>
    <w:rsid w:val="005D499E"/>
    <w:rsid w:val="005D50B0"/>
    <w:rsid w:val="005D52F1"/>
    <w:rsid w:val="005D5678"/>
    <w:rsid w:val="005D5E8F"/>
    <w:rsid w:val="005D5FB3"/>
    <w:rsid w:val="005D6A8C"/>
    <w:rsid w:val="005D6AC6"/>
    <w:rsid w:val="005D6E04"/>
    <w:rsid w:val="005D73A7"/>
    <w:rsid w:val="005D745E"/>
    <w:rsid w:val="005D7C96"/>
    <w:rsid w:val="005E04CF"/>
    <w:rsid w:val="005E04D6"/>
    <w:rsid w:val="005E0568"/>
    <w:rsid w:val="005E0C37"/>
    <w:rsid w:val="005E0D33"/>
    <w:rsid w:val="005E0D58"/>
    <w:rsid w:val="005E17CC"/>
    <w:rsid w:val="005E2BD4"/>
    <w:rsid w:val="005E31CF"/>
    <w:rsid w:val="005E32AA"/>
    <w:rsid w:val="005E34F4"/>
    <w:rsid w:val="005E3A20"/>
    <w:rsid w:val="005E3FAC"/>
    <w:rsid w:val="005E4ABC"/>
    <w:rsid w:val="005E5959"/>
    <w:rsid w:val="005E5B47"/>
    <w:rsid w:val="005E5D8A"/>
    <w:rsid w:val="005E67BC"/>
    <w:rsid w:val="005E6E24"/>
    <w:rsid w:val="005E7407"/>
    <w:rsid w:val="005E752E"/>
    <w:rsid w:val="005E75F5"/>
    <w:rsid w:val="005E7A3B"/>
    <w:rsid w:val="005E7B76"/>
    <w:rsid w:val="005E7B8F"/>
    <w:rsid w:val="005E7E47"/>
    <w:rsid w:val="005E7FCD"/>
    <w:rsid w:val="005F0297"/>
    <w:rsid w:val="005F0E54"/>
    <w:rsid w:val="005F0F44"/>
    <w:rsid w:val="005F121B"/>
    <w:rsid w:val="005F13CB"/>
    <w:rsid w:val="005F140E"/>
    <w:rsid w:val="005F2057"/>
    <w:rsid w:val="005F27F2"/>
    <w:rsid w:val="005F3114"/>
    <w:rsid w:val="005F3AFB"/>
    <w:rsid w:val="005F3BEA"/>
    <w:rsid w:val="005F4C94"/>
    <w:rsid w:val="005F4F19"/>
    <w:rsid w:val="005F5507"/>
    <w:rsid w:val="005F5BCA"/>
    <w:rsid w:val="005F6A13"/>
    <w:rsid w:val="005F6B00"/>
    <w:rsid w:val="005F713E"/>
    <w:rsid w:val="005F768C"/>
    <w:rsid w:val="005F77DF"/>
    <w:rsid w:val="005F7BC3"/>
    <w:rsid w:val="0060045C"/>
    <w:rsid w:val="00601802"/>
    <w:rsid w:val="006018C5"/>
    <w:rsid w:val="00601900"/>
    <w:rsid w:val="00601C3A"/>
    <w:rsid w:val="00601DAA"/>
    <w:rsid w:val="00602041"/>
    <w:rsid w:val="00602264"/>
    <w:rsid w:val="0060294D"/>
    <w:rsid w:val="00602F6B"/>
    <w:rsid w:val="0060329B"/>
    <w:rsid w:val="0060414F"/>
    <w:rsid w:val="00604A36"/>
    <w:rsid w:val="00604DA0"/>
    <w:rsid w:val="00605BC9"/>
    <w:rsid w:val="006060CC"/>
    <w:rsid w:val="006063D2"/>
    <w:rsid w:val="00606E76"/>
    <w:rsid w:val="0060732C"/>
    <w:rsid w:val="006079E1"/>
    <w:rsid w:val="006101A0"/>
    <w:rsid w:val="006101FD"/>
    <w:rsid w:val="0061028F"/>
    <w:rsid w:val="006102A6"/>
    <w:rsid w:val="00610A0D"/>
    <w:rsid w:val="00610BE2"/>
    <w:rsid w:val="00610BF3"/>
    <w:rsid w:val="00611759"/>
    <w:rsid w:val="00611A7E"/>
    <w:rsid w:val="00611F8E"/>
    <w:rsid w:val="006127C1"/>
    <w:rsid w:val="00612828"/>
    <w:rsid w:val="00613819"/>
    <w:rsid w:val="00613C6B"/>
    <w:rsid w:val="006144BD"/>
    <w:rsid w:val="0061496D"/>
    <w:rsid w:val="006155A3"/>
    <w:rsid w:val="006158E6"/>
    <w:rsid w:val="00616295"/>
    <w:rsid w:val="0061684F"/>
    <w:rsid w:val="00616AD6"/>
    <w:rsid w:val="006172C9"/>
    <w:rsid w:val="00617607"/>
    <w:rsid w:val="00617C04"/>
    <w:rsid w:val="00617EEC"/>
    <w:rsid w:val="0062009D"/>
    <w:rsid w:val="0062074E"/>
    <w:rsid w:val="006208AA"/>
    <w:rsid w:val="00620B2F"/>
    <w:rsid w:val="00621161"/>
    <w:rsid w:val="0062163B"/>
    <w:rsid w:val="006225D7"/>
    <w:rsid w:val="00622691"/>
    <w:rsid w:val="00622F07"/>
    <w:rsid w:val="00623A1D"/>
    <w:rsid w:val="00623F53"/>
    <w:rsid w:val="006242BF"/>
    <w:rsid w:val="0062516B"/>
    <w:rsid w:val="00626550"/>
    <w:rsid w:val="006266CE"/>
    <w:rsid w:val="006266DB"/>
    <w:rsid w:val="006270DC"/>
    <w:rsid w:val="0062786C"/>
    <w:rsid w:val="00627E7C"/>
    <w:rsid w:val="00630546"/>
    <w:rsid w:val="0063061C"/>
    <w:rsid w:val="00630C79"/>
    <w:rsid w:val="006312EA"/>
    <w:rsid w:val="00631520"/>
    <w:rsid w:val="006315D1"/>
    <w:rsid w:val="0063163C"/>
    <w:rsid w:val="006318C2"/>
    <w:rsid w:val="00631E6C"/>
    <w:rsid w:val="0063204C"/>
    <w:rsid w:val="006325A0"/>
    <w:rsid w:val="00632D4D"/>
    <w:rsid w:val="00632EE8"/>
    <w:rsid w:val="00633417"/>
    <w:rsid w:val="00634786"/>
    <w:rsid w:val="00635EC0"/>
    <w:rsid w:val="0063661F"/>
    <w:rsid w:val="00636F10"/>
    <w:rsid w:val="0063726E"/>
    <w:rsid w:val="006372E1"/>
    <w:rsid w:val="00637586"/>
    <w:rsid w:val="0063774B"/>
    <w:rsid w:val="00637997"/>
    <w:rsid w:val="00637D55"/>
    <w:rsid w:val="00640212"/>
    <w:rsid w:val="0064069F"/>
    <w:rsid w:val="00641ACF"/>
    <w:rsid w:val="00641DBE"/>
    <w:rsid w:val="00642008"/>
    <w:rsid w:val="00642871"/>
    <w:rsid w:val="006430FE"/>
    <w:rsid w:val="00643531"/>
    <w:rsid w:val="0064396B"/>
    <w:rsid w:val="00643B67"/>
    <w:rsid w:val="00643C41"/>
    <w:rsid w:val="00643D49"/>
    <w:rsid w:val="0064442E"/>
    <w:rsid w:val="006445EC"/>
    <w:rsid w:val="00644CED"/>
    <w:rsid w:val="00645290"/>
    <w:rsid w:val="00645621"/>
    <w:rsid w:val="00646934"/>
    <w:rsid w:val="006473B6"/>
    <w:rsid w:val="00647915"/>
    <w:rsid w:val="00650A30"/>
    <w:rsid w:val="0065114E"/>
    <w:rsid w:val="00651825"/>
    <w:rsid w:val="006519B8"/>
    <w:rsid w:val="00651B30"/>
    <w:rsid w:val="00651B72"/>
    <w:rsid w:val="00652324"/>
    <w:rsid w:val="00652578"/>
    <w:rsid w:val="00652F7C"/>
    <w:rsid w:val="00653E3B"/>
    <w:rsid w:val="00654052"/>
    <w:rsid w:val="006543D5"/>
    <w:rsid w:val="00654431"/>
    <w:rsid w:val="006546E8"/>
    <w:rsid w:val="006550A1"/>
    <w:rsid w:val="006552BB"/>
    <w:rsid w:val="006554A4"/>
    <w:rsid w:val="006554A9"/>
    <w:rsid w:val="0065552D"/>
    <w:rsid w:val="00655D7E"/>
    <w:rsid w:val="00655FA1"/>
    <w:rsid w:val="00656054"/>
    <w:rsid w:val="0065633A"/>
    <w:rsid w:val="0065671F"/>
    <w:rsid w:val="006567B0"/>
    <w:rsid w:val="00656929"/>
    <w:rsid w:val="00656B99"/>
    <w:rsid w:val="00656BF6"/>
    <w:rsid w:val="00656C71"/>
    <w:rsid w:val="006575F1"/>
    <w:rsid w:val="00657736"/>
    <w:rsid w:val="006578CE"/>
    <w:rsid w:val="00657970"/>
    <w:rsid w:val="00660187"/>
    <w:rsid w:val="00660488"/>
    <w:rsid w:val="00660830"/>
    <w:rsid w:val="006608F4"/>
    <w:rsid w:val="00660FBD"/>
    <w:rsid w:val="00661005"/>
    <w:rsid w:val="00661140"/>
    <w:rsid w:val="006615F0"/>
    <w:rsid w:val="00661A0C"/>
    <w:rsid w:val="00661ACB"/>
    <w:rsid w:val="006623A2"/>
    <w:rsid w:val="00662E9C"/>
    <w:rsid w:val="006633A7"/>
    <w:rsid w:val="00663AB5"/>
    <w:rsid w:val="00663BD3"/>
    <w:rsid w:val="00664841"/>
    <w:rsid w:val="00664E13"/>
    <w:rsid w:val="00665067"/>
    <w:rsid w:val="00665E6B"/>
    <w:rsid w:val="00666637"/>
    <w:rsid w:val="00667134"/>
    <w:rsid w:val="00667200"/>
    <w:rsid w:val="006672E8"/>
    <w:rsid w:val="0066761E"/>
    <w:rsid w:val="00667696"/>
    <w:rsid w:val="00667B06"/>
    <w:rsid w:val="00667C91"/>
    <w:rsid w:val="00667ED1"/>
    <w:rsid w:val="00667F78"/>
    <w:rsid w:val="006703CB"/>
    <w:rsid w:val="00670421"/>
    <w:rsid w:val="0067135D"/>
    <w:rsid w:val="00671900"/>
    <w:rsid w:val="00672282"/>
    <w:rsid w:val="006725DC"/>
    <w:rsid w:val="006729E8"/>
    <w:rsid w:val="00672D03"/>
    <w:rsid w:val="00672D65"/>
    <w:rsid w:val="00673839"/>
    <w:rsid w:val="00673B15"/>
    <w:rsid w:val="00673B92"/>
    <w:rsid w:val="00673EDA"/>
    <w:rsid w:val="00673FBE"/>
    <w:rsid w:val="00674559"/>
    <w:rsid w:val="0067488E"/>
    <w:rsid w:val="00674AEE"/>
    <w:rsid w:val="00674FF4"/>
    <w:rsid w:val="006756BA"/>
    <w:rsid w:val="006756FA"/>
    <w:rsid w:val="0067570A"/>
    <w:rsid w:val="0067579B"/>
    <w:rsid w:val="00675BC0"/>
    <w:rsid w:val="00676848"/>
    <w:rsid w:val="00676B42"/>
    <w:rsid w:val="00676B51"/>
    <w:rsid w:val="00676C4C"/>
    <w:rsid w:val="00676F7F"/>
    <w:rsid w:val="0067724B"/>
    <w:rsid w:val="00677DA7"/>
    <w:rsid w:val="00680162"/>
    <w:rsid w:val="006805ED"/>
    <w:rsid w:val="00680941"/>
    <w:rsid w:val="00681188"/>
    <w:rsid w:val="00681603"/>
    <w:rsid w:val="00682425"/>
    <w:rsid w:val="006825C9"/>
    <w:rsid w:val="00683068"/>
    <w:rsid w:val="006832AE"/>
    <w:rsid w:val="00683CA2"/>
    <w:rsid w:val="00684607"/>
    <w:rsid w:val="00685266"/>
    <w:rsid w:val="006863CA"/>
    <w:rsid w:val="00686504"/>
    <w:rsid w:val="0068694C"/>
    <w:rsid w:val="00686C1D"/>
    <w:rsid w:val="00686E02"/>
    <w:rsid w:val="00687591"/>
    <w:rsid w:val="006878C7"/>
    <w:rsid w:val="00687C9E"/>
    <w:rsid w:val="00687E8F"/>
    <w:rsid w:val="00687EDF"/>
    <w:rsid w:val="0069060B"/>
    <w:rsid w:val="00690F3D"/>
    <w:rsid w:val="00691828"/>
    <w:rsid w:val="00691D39"/>
    <w:rsid w:val="006920E4"/>
    <w:rsid w:val="00692376"/>
    <w:rsid w:val="006934FE"/>
    <w:rsid w:val="00693963"/>
    <w:rsid w:val="00693A37"/>
    <w:rsid w:val="00693F34"/>
    <w:rsid w:val="006940C0"/>
    <w:rsid w:val="00694555"/>
    <w:rsid w:val="00695B17"/>
    <w:rsid w:val="00695CEB"/>
    <w:rsid w:val="00695EAD"/>
    <w:rsid w:val="00695F5D"/>
    <w:rsid w:val="00696059"/>
    <w:rsid w:val="00696703"/>
    <w:rsid w:val="006969A1"/>
    <w:rsid w:val="00696DA8"/>
    <w:rsid w:val="00696F06"/>
    <w:rsid w:val="00696F28"/>
    <w:rsid w:val="006971C9"/>
    <w:rsid w:val="006974F0"/>
    <w:rsid w:val="00697BD5"/>
    <w:rsid w:val="00697C2F"/>
    <w:rsid w:val="006A0BDC"/>
    <w:rsid w:val="006A1089"/>
    <w:rsid w:val="006A2A40"/>
    <w:rsid w:val="006A3138"/>
    <w:rsid w:val="006A336B"/>
    <w:rsid w:val="006A39FF"/>
    <w:rsid w:val="006A3A54"/>
    <w:rsid w:val="006A3DAE"/>
    <w:rsid w:val="006A3F57"/>
    <w:rsid w:val="006A440B"/>
    <w:rsid w:val="006A450B"/>
    <w:rsid w:val="006A457E"/>
    <w:rsid w:val="006A4C09"/>
    <w:rsid w:val="006A4E7F"/>
    <w:rsid w:val="006A5326"/>
    <w:rsid w:val="006A5D54"/>
    <w:rsid w:val="006A5ED8"/>
    <w:rsid w:val="006A6DC0"/>
    <w:rsid w:val="006A71A1"/>
    <w:rsid w:val="006A73B6"/>
    <w:rsid w:val="006A7416"/>
    <w:rsid w:val="006A74BF"/>
    <w:rsid w:val="006A7AAB"/>
    <w:rsid w:val="006A7BB2"/>
    <w:rsid w:val="006A7E7B"/>
    <w:rsid w:val="006B0374"/>
    <w:rsid w:val="006B0741"/>
    <w:rsid w:val="006B0B10"/>
    <w:rsid w:val="006B13A2"/>
    <w:rsid w:val="006B1752"/>
    <w:rsid w:val="006B17C0"/>
    <w:rsid w:val="006B1ACF"/>
    <w:rsid w:val="006B2471"/>
    <w:rsid w:val="006B27B8"/>
    <w:rsid w:val="006B297C"/>
    <w:rsid w:val="006B2B85"/>
    <w:rsid w:val="006B2EE0"/>
    <w:rsid w:val="006B2F27"/>
    <w:rsid w:val="006B30B1"/>
    <w:rsid w:val="006B38AE"/>
    <w:rsid w:val="006B3B4E"/>
    <w:rsid w:val="006B4020"/>
    <w:rsid w:val="006B4C46"/>
    <w:rsid w:val="006B51FE"/>
    <w:rsid w:val="006B552A"/>
    <w:rsid w:val="006B5A3C"/>
    <w:rsid w:val="006B6076"/>
    <w:rsid w:val="006B6528"/>
    <w:rsid w:val="006B6551"/>
    <w:rsid w:val="006B6AF9"/>
    <w:rsid w:val="006B6DE2"/>
    <w:rsid w:val="006B7152"/>
    <w:rsid w:val="006B75F1"/>
    <w:rsid w:val="006B7C9C"/>
    <w:rsid w:val="006B7CE1"/>
    <w:rsid w:val="006C031C"/>
    <w:rsid w:val="006C04A1"/>
    <w:rsid w:val="006C0AF6"/>
    <w:rsid w:val="006C0D3B"/>
    <w:rsid w:val="006C13F3"/>
    <w:rsid w:val="006C17C2"/>
    <w:rsid w:val="006C1993"/>
    <w:rsid w:val="006C266F"/>
    <w:rsid w:val="006C2BF3"/>
    <w:rsid w:val="006C307D"/>
    <w:rsid w:val="006C38B0"/>
    <w:rsid w:val="006C4076"/>
    <w:rsid w:val="006C4291"/>
    <w:rsid w:val="006C4542"/>
    <w:rsid w:val="006C4B93"/>
    <w:rsid w:val="006C4DC5"/>
    <w:rsid w:val="006C546F"/>
    <w:rsid w:val="006C5835"/>
    <w:rsid w:val="006C5A9E"/>
    <w:rsid w:val="006C5C8C"/>
    <w:rsid w:val="006C5DFE"/>
    <w:rsid w:val="006C5F08"/>
    <w:rsid w:val="006C6232"/>
    <w:rsid w:val="006C6BC0"/>
    <w:rsid w:val="006C70E5"/>
    <w:rsid w:val="006C7177"/>
    <w:rsid w:val="006C7344"/>
    <w:rsid w:val="006C735E"/>
    <w:rsid w:val="006C7CB9"/>
    <w:rsid w:val="006D068B"/>
    <w:rsid w:val="006D08DD"/>
    <w:rsid w:val="006D104A"/>
    <w:rsid w:val="006D18B6"/>
    <w:rsid w:val="006D3255"/>
    <w:rsid w:val="006D3639"/>
    <w:rsid w:val="006D3939"/>
    <w:rsid w:val="006D3B1D"/>
    <w:rsid w:val="006D3F4D"/>
    <w:rsid w:val="006D4351"/>
    <w:rsid w:val="006D453F"/>
    <w:rsid w:val="006D4A18"/>
    <w:rsid w:val="006D4A53"/>
    <w:rsid w:val="006D4BDD"/>
    <w:rsid w:val="006D4DD2"/>
    <w:rsid w:val="006D4FC4"/>
    <w:rsid w:val="006D51CD"/>
    <w:rsid w:val="006D5F8D"/>
    <w:rsid w:val="006D6253"/>
    <w:rsid w:val="006D6373"/>
    <w:rsid w:val="006D6383"/>
    <w:rsid w:val="006D63DA"/>
    <w:rsid w:val="006D6605"/>
    <w:rsid w:val="006D6EDF"/>
    <w:rsid w:val="006D73EA"/>
    <w:rsid w:val="006D7DCE"/>
    <w:rsid w:val="006E0653"/>
    <w:rsid w:val="006E0716"/>
    <w:rsid w:val="006E097A"/>
    <w:rsid w:val="006E0998"/>
    <w:rsid w:val="006E0BAD"/>
    <w:rsid w:val="006E1A19"/>
    <w:rsid w:val="006E21EC"/>
    <w:rsid w:val="006E232D"/>
    <w:rsid w:val="006E2849"/>
    <w:rsid w:val="006E2E67"/>
    <w:rsid w:val="006E2F57"/>
    <w:rsid w:val="006E334B"/>
    <w:rsid w:val="006E347C"/>
    <w:rsid w:val="006E349D"/>
    <w:rsid w:val="006E3DE7"/>
    <w:rsid w:val="006E4128"/>
    <w:rsid w:val="006E45F0"/>
    <w:rsid w:val="006E4CC7"/>
    <w:rsid w:val="006E4E1D"/>
    <w:rsid w:val="006E5166"/>
    <w:rsid w:val="006E55CC"/>
    <w:rsid w:val="006E5602"/>
    <w:rsid w:val="006E5C0A"/>
    <w:rsid w:val="006E5E73"/>
    <w:rsid w:val="006E6001"/>
    <w:rsid w:val="006E6859"/>
    <w:rsid w:val="006E737F"/>
    <w:rsid w:val="006E7612"/>
    <w:rsid w:val="006E7638"/>
    <w:rsid w:val="006E7861"/>
    <w:rsid w:val="006E7B96"/>
    <w:rsid w:val="006E7C1B"/>
    <w:rsid w:val="006E7DAA"/>
    <w:rsid w:val="006F0BC2"/>
    <w:rsid w:val="006F1041"/>
    <w:rsid w:val="006F1114"/>
    <w:rsid w:val="006F1231"/>
    <w:rsid w:val="006F1242"/>
    <w:rsid w:val="006F1728"/>
    <w:rsid w:val="006F18C2"/>
    <w:rsid w:val="006F1B39"/>
    <w:rsid w:val="006F2275"/>
    <w:rsid w:val="006F2846"/>
    <w:rsid w:val="006F2E27"/>
    <w:rsid w:val="006F3144"/>
    <w:rsid w:val="006F3696"/>
    <w:rsid w:val="006F3AC4"/>
    <w:rsid w:val="006F3B05"/>
    <w:rsid w:val="006F4616"/>
    <w:rsid w:val="006F4A9F"/>
    <w:rsid w:val="006F4DEC"/>
    <w:rsid w:val="006F52BD"/>
    <w:rsid w:val="006F6204"/>
    <w:rsid w:val="006F660F"/>
    <w:rsid w:val="006F6831"/>
    <w:rsid w:val="0070016D"/>
    <w:rsid w:val="007007C1"/>
    <w:rsid w:val="00700D71"/>
    <w:rsid w:val="007012B8"/>
    <w:rsid w:val="0070157D"/>
    <w:rsid w:val="00701924"/>
    <w:rsid w:val="007028BB"/>
    <w:rsid w:val="00703936"/>
    <w:rsid w:val="00703B02"/>
    <w:rsid w:val="00703E28"/>
    <w:rsid w:val="00703F5B"/>
    <w:rsid w:val="00703F70"/>
    <w:rsid w:val="00704F72"/>
    <w:rsid w:val="00704FEF"/>
    <w:rsid w:val="00705482"/>
    <w:rsid w:val="007054E1"/>
    <w:rsid w:val="007055AA"/>
    <w:rsid w:val="0070576C"/>
    <w:rsid w:val="007057D9"/>
    <w:rsid w:val="0070650D"/>
    <w:rsid w:val="00706893"/>
    <w:rsid w:val="0070690C"/>
    <w:rsid w:val="00707898"/>
    <w:rsid w:val="00707A9F"/>
    <w:rsid w:val="007107D6"/>
    <w:rsid w:val="00710B94"/>
    <w:rsid w:val="00710E35"/>
    <w:rsid w:val="00711809"/>
    <w:rsid w:val="00711965"/>
    <w:rsid w:val="00711FBE"/>
    <w:rsid w:val="007127FF"/>
    <w:rsid w:val="00712801"/>
    <w:rsid w:val="007129BC"/>
    <w:rsid w:val="00712DCA"/>
    <w:rsid w:val="0071328D"/>
    <w:rsid w:val="00713902"/>
    <w:rsid w:val="007139C1"/>
    <w:rsid w:val="007142BA"/>
    <w:rsid w:val="00714440"/>
    <w:rsid w:val="00714916"/>
    <w:rsid w:val="00714A70"/>
    <w:rsid w:val="00714C1A"/>
    <w:rsid w:val="00715611"/>
    <w:rsid w:val="007157DA"/>
    <w:rsid w:val="007158CC"/>
    <w:rsid w:val="00715B9D"/>
    <w:rsid w:val="00716103"/>
    <w:rsid w:val="00716232"/>
    <w:rsid w:val="0071663B"/>
    <w:rsid w:val="0071684D"/>
    <w:rsid w:val="00716C4C"/>
    <w:rsid w:val="00716E24"/>
    <w:rsid w:val="00716F1F"/>
    <w:rsid w:val="00716F73"/>
    <w:rsid w:val="0071706A"/>
    <w:rsid w:val="0071714A"/>
    <w:rsid w:val="00717998"/>
    <w:rsid w:val="00717BAE"/>
    <w:rsid w:val="00720479"/>
    <w:rsid w:val="00720882"/>
    <w:rsid w:val="00720970"/>
    <w:rsid w:val="00720B9C"/>
    <w:rsid w:val="00720D08"/>
    <w:rsid w:val="00720E06"/>
    <w:rsid w:val="00721201"/>
    <w:rsid w:val="007212BF"/>
    <w:rsid w:val="007216DB"/>
    <w:rsid w:val="00721821"/>
    <w:rsid w:val="007226EE"/>
    <w:rsid w:val="00722D4A"/>
    <w:rsid w:val="00722EBB"/>
    <w:rsid w:val="00723651"/>
    <w:rsid w:val="0072367A"/>
    <w:rsid w:val="00723BDA"/>
    <w:rsid w:val="0072488B"/>
    <w:rsid w:val="007248F8"/>
    <w:rsid w:val="00724A2B"/>
    <w:rsid w:val="00725B5D"/>
    <w:rsid w:val="0072607E"/>
    <w:rsid w:val="007260BE"/>
    <w:rsid w:val="00726312"/>
    <w:rsid w:val="00726676"/>
    <w:rsid w:val="00727B13"/>
    <w:rsid w:val="00727CBB"/>
    <w:rsid w:val="00730C40"/>
    <w:rsid w:val="00730D28"/>
    <w:rsid w:val="007310D6"/>
    <w:rsid w:val="0073141E"/>
    <w:rsid w:val="007315DE"/>
    <w:rsid w:val="00731833"/>
    <w:rsid w:val="00731D52"/>
    <w:rsid w:val="0073261A"/>
    <w:rsid w:val="00732882"/>
    <w:rsid w:val="00733039"/>
    <w:rsid w:val="007334D2"/>
    <w:rsid w:val="007339D2"/>
    <w:rsid w:val="00733E0E"/>
    <w:rsid w:val="007345EA"/>
    <w:rsid w:val="00734B07"/>
    <w:rsid w:val="00735075"/>
    <w:rsid w:val="00735CA9"/>
    <w:rsid w:val="00735F6D"/>
    <w:rsid w:val="00735F83"/>
    <w:rsid w:val="0073664C"/>
    <w:rsid w:val="00736F94"/>
    <w:rsid w:val="00737B07"/>
    <w:rsid w:val="00737C10"/>
    <w:rsid w:val="007400A5"/>
    <w:rsid w:val="00740AD5"/>
    <w:rsid w:val="00740D4C"/>
    <w:rsid w:val="0074102C"/>
    <w:rsid w:val="00741086"/>
    <w:rsid w:val="00741363"/>
    <w:rsid w:val="00741A98"/>
    <w:rsid w:val="00741E79"/>
    <w:rsid w:val="00742A4D"/>
    <w:rsid w:val="00742D87"/>
    <w:rsid w:val="00743208"/>
    <w:rsid w:val="007432BB"/>
    <w:rsid w:val="007444E5"/>
    <w:rsid w:val="0074472A"/>
    <w:rsid w:val="00744F03"/>
    <w:rsid w:val="00745946"/>
    <w:rsid w:val="0074596F"/>
    <w:rsid w:val="00745B43"/>
    <w:rsid w:val="00745F3E"/>
    <w:rsid w:val="00745F59"/>
    <w:rsid w:val="00746224"/>
    <w:rsid w:val="007464C5"/>
    <w:rsid w:val="0074691C"/>
    <w:rsid w:val="00746E3F"/>
    <w:rsid w:val="0074705F"/>
    <w:rsid w:val="00747686"/>
    <w:rsid w:val="00747B3D"/>
    <w:rsid w:val="00750B7A"/>
    <w:rsid w:val="00750C32"/>
    <w:rsid w:val="0075211D"/>
    <w:rsid w:val="00752529"/>
    <w:rsid w:val="007527E7"/>
    <w:rsid w:val="00752CA1"/>
    <w:rsid w:val="00752E27"/>
    <w:rsid w:val="00752E4F"/>
    <w:rsid w:val="00753021"/>
    <w:rsid w:val="0075403E"/>
    <w:rsid w:val="0075469D"/>
    <w:rsid w:val="00754F73"/>
    <w:rsid w:val="00754FDD"/>
    <w:rsid w:val="0075565A"/>
    <w:rsid w:val="007556B2"/>
    <w:rsid w:val="00755ADB"/>
    <w:rsid w:val="00755F47"/>
    <w:rsid w:val="00755F63"/>
    <w:rsid w:val="00756A9B"/>
    <w:rsid w:val="00756C4E"/>
    <w:rsid w:val="0075716E"/>
    <w:rsid w:val="00757236"/>
    <w:rsid w:val="00757CE0"/>
    <w:rsid w:val="00757ED9"/>
    <w:rsid w:val="007606D3"/>
    <w:rsid w:val="00760A53"/>
    <w:rsid w:val="00760C64"/>
    <w:rsid w:val="00760EA1"/>
    <w:rsid w:val="00761279"/>
    <w:rsid w:val="00761342"/>
    <w:rsid w:val="00761CD5"/>
    <w:rsid w:val="00762053"/>
    <w:rsid w:val="00762350"/>
    <w:rsid w:val="00762918"/>
    <w:rsid w:val="00762B12"/>
    <w:rsid w:val="00762CD9"/>
    <w:rsid w:val="00763F55"/>
    <w:rsid w:val="00764156"/>
    <w:rsid w:val="007641F2"/>
    <w:rsid w:val="007646B0"/>
    <w:rsid w:val="007646F5"/>
    <w:rsid w:val="0076485A"/>
    <w:rsid w:val="00764B00"/>
    <w:rsid w:val="00764EEF"/>
    <w:rsid w:val="00765566"/>
    <w:rsid w:val="007655F9"/>
    <w:rsid w:val="00765AD1"/>
    <w:rsid w:val="00765B26"/>
    <w:rsid w:val="00765FAF"/>
    <w:rsid w:val="0076685A"/>
    <w:rsid w:val="00766BB4"/>
    <w:rsid w:val="007671EE"/>
    <w:rsid w:val="00767201"/>
    <w:rsid w:val="0076761C"/>
    <w:rsid w:val="0076785A"/>
    <w:rsid w:val="00767CE2"/>
    <w:rsid w:val="007700DA"/>
    <w:rsid w:val="007705BF"/>
    <w:rsid w:val="007706D2"/>
    <w:rsid w:val="0077096C"/>
    <w:rsid w:val="00770BE3"/>
    <w:rsid w:val="00770FEA"/>
    <w:rsid w:val="00771449"/>
    <w:rsid w:val="00771521"/>
    <w:rsid w:val="007719B5"/>
    <w:rsid w:val="007723A2"/>
    <w:rsid w:val="0077319E"/>
    <w:rsid w:val="007739CA"/>
    <w:rsid w:val="007739FA"/>
    <w:rsid w:val="00773FD7"/>
    <w:rsid w:val="0077418B"/>
    <w:rsid w:val="00774355"/>
    <w:rsid w:val="007747DC"/>
    <w:rsid w:val="00774D29"/>
    <w:rsid w:val="00774E83"/>
    <w:rsid w:val="0077544C"/>
    <w:rsid w:val="00775912"/>
    <w:rsid w:val="007759F4"/>
    <w:rsid w:val="00775FBE"/>
    <w:rsid w:val="007771FD"/>
    <w:rsid w:val="00777207"/>
    <w:rsid w:val="0077743B"/>
    <w:rsid w:val="00777791"/>
    <w:rsid w:val="007777D1"/>
    <w:rsid w:val="00777882"/>
    <w:rsid w:val="0077799A"/>
    <w:rsid w:val="00777E98"/>
    <w:rsid w:val="0078029C"/>
    <w:rsid w:val="0078055F"/>
    <w:rsid w:val="007812A8"/>
    <w:rsid w:val="00781402"/>
    <w:rsid w:val="00781693"/>
    <w:rsid w:val="0078273E"/>
    <w:rsid w:val="00782DB7"/>
    <w:rsid w:val="007830CD"/>
    <w:rsid w:val="00783A01"/>
    <w:rsid w:val="0078415C"/>
    <w:rsid w:val="007845C6"/>
    <w:rsid w:val="007849B0"/>
    <w:rsid w:val="00784B98"/>
    <w:rsid w:val="00784E13"/>
    <w:rsid w:val="00785002"/>
    <w:rsid w:val="007858F0"/>
    <w:rsid w:val="007870C7"/>
    <w:rsid w:val="0078764D"/>
    <w:rsid w:val="0078794E"/>
    <w:rsid w:val="00787B0E"/>
    <w:rsid w:val="00790024"/>
    <w:rsid w:val="007900BD"/>
    <w:rsid w:val="00790771"/>
    <w:rsid w:val="0079100B"/>
    <w:rsid w:val="00791F54"/>
    <w:rsid w:val="0079288B"/>
    <w:rsid w:val="00792C1A"/>
    <w:rsid w:val="00792C2A"/>
    <w:rsid w:val="00792CF5"/>
    <w:rsid w:val="00793761"/>
    <w:rsid w:val="00793F65"/>
    <w:rsid w:val="00794127"/>
    <w:rsid w:val="007941E1"/>
    <w:rsid w:val="007945F4"/>
    <w:rsid w:val="00795713"/>
    <w:rsid w:val="00795F49"/>
    <w:rsid w:val="0079611E"/>
    <w:rsid w:val="0079659C"/>
    <w:rsid w:val="0079674E"/>
    <w:rsid w:val="0079678E"/>
    <w:rsid w:val="00796A0E"/>
    <w:rsid w:val="00796B9F"/>
    <w:rsid w:val="00796E53"/>
    <w:rsid w:val="00797134"/>
    <w:rsid w:val="00797308"/>
    <w:rsid w:val="00797984"/>
    <w:rsid w:val="00797B30"/>
    <w:rsid w:val="007A045F"/>
    <w:rsid w:val="007A04A4"/>
    <w:rsid w:val="007A0FF1"/>
    <w:rsid w:val="007A135D"/>
    <w:rsid w:val="007A16F7"/>
    <w:rsid w:val="007A1B47"/>
    <w:rsid w:val="007A289E"/>
    <w:rsid w:val="007A2E75"/>
    <w:rsid w:val="007A35A9"/>
    <w:rsid w:val="007A3E5C"/>
    <w:rsid w:val="007A3ED6"/>
    <w:rsid w:val="007A4332"/>
    <w:rsid w:val="007A44E6"/>
    <w:rsid w:val="007A494A"/>
    <w:rsid w:val="007A4CB2"/>
    <w:rsid w:val="007A50AF"/>
    <w:rsid w:val="007A50B5"/>
    <w:rsid w:val="007A5613"/>
    <w:rsid w:val="007A56DF"/>
    <w:rsid w:val="007A5C5E"/>
    <w:rsid w:val="007A5F3E"/>
    <w:rsid w:val="007A60A2"/>
    <w:rsid w:val="007A63ED"/>
    <w:rsid w:val="007A6904"/>
    <w:rsid w:val="007A6A54"/>
    <w:rsid w:val="007A747C"/>
    <w:rsid w:val="007A75B7"/>
    <w:rsid w:val="007A78B7"/>
    <w:rsid w:val="007A7F3C"/>
    <w:rsid w:val="007B00AC"/>
    <w:rsid w:val="007B0541"/>
    <w:rsid w:val="007B099B"/>
    <w:rsid w:val="007B0FFF"/>
    <w:rsid w:val="007B1524"/>
    <w:rsid w:val="007B230B"/>
    <w:rsid w:val="007B28A7"/>
    <w:rsid w:val="007B2CA1"/>
    <w:rsid w:val="007B37AD"/>
    <w:rsid w:val="007B3BA8"/>
    <w:rsid w:val="007B3D7C"/>
    <w:rsid w:val="007B3FA1"/>
    <w:rsid w:val="007B42A0"/>
    <w:rsid w:val="007B4A56"/>
    <w:rsid w:val="007B54CE"/>
    <w:rsid w:val="007B5B58"/>
    <w:rsid w:val="007B665A"/>
    <w:rsid w:val="007B7478"/>
    <w:rsid w:val="007B752E"/>
    <w:rsid w:val="007C0278"/>
    <w:rsid w:val="007C05EC"/>
    <w:rsid w:val="007C0988"/>
    <w:rsid w:val="007C0A7D"/>
    <w:rsid w:val="007C0EF9"/>
    <w:rsid w:val="007C13D0"/>
    <w:rsid w:val="007C17EB"/>
    <w:rsid w:val="007C1855"/>
    <w:rsid w:val="007C1FEE"/>
    <w:rsid w:val="007C21C3"/>
    <w:rsid w:val="007C21DC"/>
    <w:rsid w:val="007C24B8"/>
    <w:rsid w:val="007C2C2E"/>
    <w:rsid w:val="007C2E2F"/>
    <w:rsid w:val="007C32C9"/>
    <w:rsid w:val="007C40C8"/>
    <w:rsid w:val="007C52E9"/>
    <w:rsid w:val="007C5944"/>
    <w:rsid w:val="007C5CCB"/>
    <w:rsid w:val="007C65C9"/>
    <w:rsid w:val="007C68F8"/>
    <w:rsid w:val="007C6B2D"/>
    <w:rsid w:val="007C7662"/>
    <w:rsid w:val="007C77A5"/>
    <w:rsid w:val="007C7FE1"/>
    <w:rsid w:val="007D091D"/>
    <w:rsid w:val="007D0B2A"/>
    <w:rsid w:val="007D207E"/>
    <w:rsid w:val="007D2482"/>
    <w:rsid w:val="007D2EC5"/>
    <w:rsid w:val="007D33E9"/>
    <w:rsid w:val="007D36F3"/>
    <w:rsid w:val="007D3883"/>
    <w:rsid w:val="007D402E"/>
    <w:rsid w:val="007D4310"/>
    <w:rsid w:val="007D4A40"/>
    <w:rsid w:val="007D57CA"/>
    <w:rsid w:val="007D58EF"/>
    <w:rsid w:val="007D63FB"/>
    <w:rsid w:val="007D6C64"/>
    <w:rsid w:val="007D6FEE"/>
    <w:rsid w:val="007D728A"/>
    <w:rsid w:val="007D72BD"/>
    <w:rsid w:val="007D7C65"/>
    <w:rsid w:val="007E0127"/>
    <w:rsid w:val="007E0993"/>
    <w:rsid w:val="007E09AC"/>
    <w:rsid w:val="007E09C9"/>
    <w:rsid w:val="007E0D4F"/>
    <w:rsid w:val="007E0F11"/>
    <w:rsid w:val="007E167C"/>
    <w:rsid w:val="007E1FD6"/>
    <w:rsid w:val="007E2428"/>
    <w:rsid w:val="007E2680"/>
    <w:rsid w:val="007E2A8B"/>
    <w:rsid w:val="007E2AF4"/>
    <w:rsid w:val="007E2D7F"/>
    <w:rsid w:val="007E2DB6"/>
    <w:rsid w:val="007E32B1"/>
    <w:rsid w:val="007E3A07"/>
    <w:rsid w:val="007E3A53"/>
    <w:rsid w:val="007E3A88"/>
    <w:rsid w:val="007E3C5E"/>
    <w:rsid w:val="007E4152"/>
    <w:rsid w:val="007E457C"/>
    <w:rsid w:val="007E4EFD"/>
    <w:rsid w:val="007E51CA"/>
    <w:rsid w:val="007E593A"/>
    <w:rsid w:val="007E5DBC"/>
    <w:rsid w:val="007E5EBF"/>
    <w:rsid w:val="007E6A54"/>
    <w:rsid w:val="007E6B2D"/>
    <w:rsid w:val="007E718A"/>
    <w:rsid w:val="007E749E"/>
    <w:rsid w:val="007E7B0A"/>
    <w:rsid w:val="007E7C02"/>
    <w:rsid w:val="007E7D06"/>
    <w:rsid w:val="007F0532"/>
    <w:rsid w:val="007F0EAC"/>
    <w:rsid w:val="007F1101"/>
    <w:rsid w:val="007F167A"/>
    <w:rsid w:val="007F19FB"/>
    <w:rsid w:val="007F1AAC"/>
    <w:rsid w:val="007F1B8D"/>
    <w:rsid w:val="007F21ED"/>
    <w:rsid w:val="007F2298"/>
    <w:rsid w:val="007F25FE"/>
    <w:rsid w:val="007F27FA"/>
    <w:rsid w:val="007F334A"/>
    <w:rsid w:val="007F4615"/>
    <w:rsid w:val="007F4659"/>
    <w:rsid w:val="007F49E3"/>
    <w:rsid w:val="007F49ED"/>
    <w:rsid w:val="007F4F94"/>
    <w:rsid w:val="007F537E"/>
    <w:rsid w:val="007F5397"/>
    <w:rsid w:val="007F62FC"/>
    <w:rsid w:val="007F69A4"/>
    <w:rsid w:val="007F6DA3"/>
    <w:rsid w:val="007F6F31"/>
    <w:rsid w:val="007F719C"/>
    <w:rsid w:val="007F73CD"/>
    <w:rsid w:val="007F77FC"/>
    <w:rsid w:val="007F7D99"/>
    <w:rsid w:val="007F7E40"/>
    <w:rsid w:val="00800251"/>
    <w:rsid w:val="008007F8"/>
    <w:rsid w:val="00800DF9"/>
    <w:rsid w:val="008016C1"/>
    <w:rsid w:val="00801DF7"/>
    <w:rsid w:val="00801E16"/>
    <w:rsid w:val="00801F2C"/>
    <w:rsid w:val="00802044"/>
    <w:rsid w:val="00802D10"/>
    <w:rsid w:val="00802F39"/>
    <w:rsid w:val="00802F5D"/>
    <w:rsid w:val="00803B7F"/>
    <w:rsid w:val="00804209"/>
    <w:rsid w:val="00804224"/>
    <w:rsid w:val="008047C8"/>
    <w:rsid w:val="00805846"/>
    <w:rsid w:val="0080639A"/>
    <w:rsid w:val="00806681"/>
    <w:rsid w:val="008068AC"/>
    <w:rsid w:val="0080691D"/>
    <w:rsid w:val="00807212"/>
    <w:rsid w:val="008073CD"/>
    <w:rsid w:val="00807588"/>
    <w:rsid w:val="0080774A"/>
    <w:rsid w:val="008077B4"/>
    <w:rsid w:val="00807CAA"/>
    <w:rsid w:val="00807F08"/>
    <w:rsid w:val="00810B0F"/>
    <w:rsid w:val="00811175"/>
    <w:rsid w:val="00811417"/>
    <w:rsid w:val="00811A43"/>
    <w:rsid w:val="008124DA"/>
    <w:rsid w:val="008137FB"/>
    <w:rsid w:val="00813AA9"/>
    <w:rsid w:val="008142CF"/>
    <w:rsid w:val="008143BA"/>
    <w:rsid w:val="00814410"/>
    <w:rsid w:val="0081455C"/>
    <w:rsid w:val="00814637"/>
    <w:rsid w:val="00814B4E"/>
    <w:rsid w:val="00814B53"/>
    <w:rsid w:val="00814E8E"/>
    <w:rsid w:val="00815567"/>
    <w:rsid w:val="008158EE"/>
    <w:rsid w:val="00816C56"/>
    <w:rsid w:val="00817DD6"/>
    <w:rsid w:val="008206F7"/>
    <w:rsid w:val="00820AC4"/>
    <w:rsid w:val="00820B91"/>
    <w:rsid w:val="00820E6A"/>
    <w:rsid w:val="00821CDE"/>
    <w:rsid w:val="00821E52"/>
    <w:rsid w:val="0082224B"/>
    <w:rsid w:val="00822500"/>
    <w:rsid w:val="008226FD"/>
    <w:rsid w:val="00822B7A"/>
    <w:rsid w:val="0082312D"/>
    <w:rsid w:val="008244C9"/>
    <w:rsid w:val="0082453D"/>
    <w:rsid w:val="00824610"/>
    <w:rsid w:val="00824774"/>
    <w:rsid w:val="00824783"/>
    <w:rsid w:val="00824D31"/>
    <w:rsid w:val="008252D8"/>
    <w:rsid w:val="00825B0C"/>
    <w:rsid w:val="00825DE7"/>
    <w:rsid w:val="00826D69"/>
    <w:rsid w:val="00827625"/>
    <w:rsid w:val="00827875"/>
    <w:rsid w:val="00830247"/>
    <w:rsid w:val="00831787"/>
    <w:rsid w:val="008321BA"/>
    <w:rsid w:val="00832618"/>
    <w:rsid w:val="00832763"/>
    <w:rsid w:val="00832AD6"/>
    <w:rsid w:val="00832C88"/>
    <w:rsid w:val="008332C4"/>
    <w:rsid w:val="00833450"/>
    <w:rsid w:val="00833668"/>
    <w:rsid w:val="00833C5B"/>
    <w:rsid w:val="00833EE3"/>
    <w:rsid w:val="008344FD"/>
    <w:rsid w:val="00834596"/>
    <w:rsid w:val="008346D9"/>
    <w:rsid w:val="008355F6"/>
    <w:rsid w:val="008356A7"/>
    <w:rsid w:val="00835882"/>
    <w:rsid w:val="008359A2"/>
    <w:rsid w:val="00835F99"/>
    <w:rsid w:val="00836A88"/>
    <w:rsid w:val="00836E32"/>
    <w:rsid w:val="0084068E"/>
    <w:rsid w:val="008406A7"/>
    <w:rsid w:val="008407F5"/>
    <w:rsid w:val="0084093F"/>
    <w:rsid w:val="00840D20"/>
    <w:rsid w:val="00840F67"/>
    <w:rsid w:val="00841359"/>
    <w:rsid w:val="00841881"/>
    <w:rsid w:val="00841EA1"/>
    <w:rsid w:val="0084247B"/>
    <w:rsid w:val="008426AC"/>
    <w:rsid w:val="00842A5B"/>
    <w:rsid w:val="00842D54"/>
    <w:rsid w:val="008438E6"/>
    <w:rsid w:val="00843991"/>
    <w:rsid w:val="00843A4F"/>
    <w:rsid w:val="00843AFF"/>
    <w:rsid w:val="00843D72"/>
    <w:rsid w:val="00843F37"/>
    <w:rsid w:val="00843FC3"/>
    <w:rsid w:val="00844156"/>
    <w:rsid w:val="008444FC"/>
    <w:rsid w:val="00844908"/>
    <w:rsid w:val="00844F0C"/>
    <w:rsid w:val="0084534E"/>
    <w:rsid w:val="008459C7"/>
    <w:rsid w:val="00847789"/>
    <w:rsid w:val="00847975"/>
    <w:rsid w:val="00847D01"/>
    <w:rsid w:val="008500DC"/>
    <w:rsid w:val="00850314"/>
    <w:rsid w:val="008503EF"/>
    <w:rsid w:val="008504F0"/>
    <w:rsid w:val="0085064A"/>
    <w:rsid w:val="008510A2"/>
    <w:rsid w:val="008510CB"/>
    <w:rsid w:val="00851254"/>
    <w:rsid w:val="00851662"/>
    <w:rsid w:val="00851837"/>
    <w:rsid w:val="00851A5F"/>
    <w:rsid w:val="00851EE1"/>
    <w:rsid w:val="00852F88"/>
    <w:rsid w:val="00852FF2"/>
    <w:rsid w:val="008538AB"/>
    <w:rsid w:val="00854080"/>
    <w:rsid w:val="00854340"/>
    <w:rsid w:val="0085438F"/>
    <w:rsid w:val="00854520"/>
    <w:rsid w:val="008547A1"/>
    <w:rsid w:val="008550CA"/>
    <w:rsid w:val="008558EF"/>
    <w:rsid w:val="008559BF"/>
    <w:rsid w:val="00855A8C"/>
    <w:rsid w:val="0085660B"/>
    <w:rsid w:val="008569D0"/>
    <w:rsid w:val="00856CB0"/>
    <w:rsid w:val="0085782F"/>
    <w:rsid w:val="008578B0"/>
    <w:rsid w:val="008600A1"/>
    <w:rsid w:val="0086128C"/>
    <w:rsid w:val="008617E5"/>
    <w:rsid w:val="008617EF"/>
    <w:rsid w:val="008623ED"/>
    <w:rsid w:val="00862A98"/>
    <w:rsid w:val="00862B13"/>
    <w:rsid w:val="00863B96"/>
    <w:rsid w:val="00863E66"/>
    <w:rsid w:val="00863FFA"/>
    <w:rsid w:val="008654A9"/>
    <w:rsid w:val="00865818"/>
    <w:rsid w:val="00865A84"/>
    <w:rsid w:val="00866984"/>
    <w:rsid w:val="00866D11"/>
    <w:rsid w:val="00866FA1"/>
    <w:rsid w:val="00866FCC"/>
    <w:rsid w:val="008673E4"/>
    <w:rsid w:val="00867410"/>
    <w:rsid w:val="008674E7"/>
    <w:rsid w:val="008675ED"/>
    <w:rsid w:val="00867E4B"/>
    <w:rsid w:val="0087013E"/>
    <w:rsid w:val="00870816"/>
    <w:rsid w:val="00870A4A"/>
    <w:rsid w:val="00872129"/>
    <w:rsid w:val="00872232"/>
    <w:rsid w:val="008726F7"/>
    <w:rsid w:val="0087271A"/>
    <w:rsid w:val="00872A34"/>
    <w:rsid w:val="00872A98"/>
    <w:rsid w:val="0087334D"/>
    <w:rsid w:val="00874529"/>
    <w:rsid w:val="00875324"/>
    <w:rsid w:val="008754E6"/>
    <w:rsid w:val="00875D52"/>
    <w:rsid w:val="00875FD9"/>
    <w:rsid w:val="0087632C"/>
    <w:rsid w:val="0087645F"/>
    <w:rsid w:val="00876535"/>
    <w:rsid w:val="00876BFC"/>
    <w:rsid w:val="00876C67"/>
    <w:rsid w:val="008772AC"/>
    <w:rsid w:val="00877302"/>
    <w:rsid w:val="00877645"/>
    <w:rsid w:val="00877863"/>
    <w:rsid w:val="00877F28"/>
    <w:rsid w:val="0088029A"/>
    <w:rsid w:val="008806EF"/>
    <w:rsid w:val="00880C72"/>
    <w:rsid w:val="00881921"/>
    <w:rsid w:val="00881B51"/>
    <w:rsid w:val="00881FF7"/>
    <w:rsid w:val="00882060"/>
    <w:rsid w:val="008826B7"/>
    <w:rsid w:val="008828F7"/>
    <w:rsid w:val="008829A3"/>
    <w:rsid w:val="00882C05"/>
    <w:rsid w:val="00882F00"/>
    <w:rsid w:val="0088380F"/>
    <w:rsid w:val="008839F7"/>
    <w:rsid w:val="00883C2B"/>
    <w:rsid w:val="00884D92"/>
    <w:rsid w:val="00885024"/>
    <w:rsid w:val="008851D4"/>
    <w:rsid w:val="0088522C"/>
    <w:rsid w:val="00885992"/>
    <w:rsid w:val="00885E2B"/>
    <w:rsid w:val="008864A7"/>
    <w:rsid w:val="0088688E"/>
    <w:rsid w:val="00886B09"/>
    <w:rsid w:val="00886DC8"/>
    <w:rsid w:val="00886F8C"/>
    <w:rsid w:val="00887DDB"/>
    <w:rsid w:val="00890235"/>
    <w:rsid w:val="008904AD"/>
    <w:rsid w:val="0089050E"/>
    <w:rsid w:val="0089057D"/>
    <w:rsid w:val="00890638"/>
    <w:rsid w:val="00890F34"/>
    <w:rsid w:val="008911C6"/>
    <w:rsid w:val="00891552"/>
    <w:rsid w:val="00891700"/>
    <w:rsid w:val="0089199C"/>
    <w:rsid w:val="00891A31"/>
    <w:rsid w:val="00892270"/>
    <w:rsid w:val="0089344F"/>
    <w:rsid w:val="00893C33"/>
    <w:rsid w:val="008954CA"/>
    <w:rsid w:val="008954D6"/>
    <w:rsid w:val="00895658"/>
    <w:rsid w:val="00895B0C"/>
    <w:rsid w:val="00895FE3"/>
    <w:rsid w:val="008961A8"/>
    <w:rsid w:val="00896328"/>
    <w:rsid w:val="00896551"/>
    <w:rsid w:val="0089685B"/>
    <w:rsid w:val="0089697E"/>
    <w:rsid w:val="00896A8B"/>
    <w:rsid w:val="00897089"/>
    <w:rsid w:val="0089716A"/>
    <w:rsid w:val="008977B1"/>
    <w:rsid w:val="00897E22"/>
    <w:rsid w:val="008A0245"/>
    <w:rsid w:val="008A03B1"/>
    <w:rsid w:val="008A0AA0"/>
    <w:rsid w:val="008A0C67"/>
    <w:rsid w:val="008A1132"/>
    <w:rsid w:val="008A1616"/>
    <w:rsid w:val="008A1948"/>
    <w:rsid w:val="008A1B7A"/>
    <w:rsid w:val="008A3C07"/>
    <w:rsid w:val="008A4244"/>
    <w:rsid w:val="008A459D"/>
    <w:rsid w:val="008A4F5E"/>
    <w:rsid w:val="008A515A"/>
    <w:rsid w:val="008A52B4"/>
    <w:rsid w:val="008A5409"/>
    <w:rsid w:val="008A5636"/>
    <w:rsid w:val="008A59D3"/>
    <w:rsid w:val="008A5A93"/>
    <w:rsid w:val="008A5FD7"/>
    <w:rsid w:val="008A62A9"/>
    <w:rsid w:val="008A6FCF"/>
    <w:rsid w:val="008A7A64"/>
    <w:rsid w:val="008A7B47"/>
    <w:rsid w:val="008A7CAE"/>
    <w:rsid w:val="008A7DAB"/>
    <w:rsid w:val="008A7DF4"/>
    <w:rsid w:val="008A7EEB"/>
    <w:rsid w:val="008B01FF"/>
    <w:rsid w:val="008B041B"/>
    <w:rsid w:val="008B0708"/>
    <w:rsid w:val="008B0B76"/>
    <w:rsid w:val="008B111B"/>
    <w:rsid w:val="008B1618"/>
    <w:rsid w:val="008B181A"/>
    <w:rsid w:val="008B1D4C"/>
    <w:rsid w:val="008B3C7A"/>
    <w:rsid w:val="008B3CD9"/>
    <w:rsid w:val="008B3E43"/>
    <w:rsid w:val="008B3E69"/>
    <w:rsid w:val="008B4216"/>
    <w:rsid w:val="008B471B"/>
    <w:rsid w:val="008B4FFB"/>
    <w:rsid w:val="008B5121"/>
    <w:rsid w:val="008B577C"/>
    <w:rsid w:val="008B5827"/>
    <w:rsid w:val="008B5924"/>
    <w:rsid w:val="008B66FB"/>
    <w:rsid w:val="008B674B"/>
    <w:rsid w:val="008B69BE"/>
    <w:rsid w:val="008B6A62"/>
    <w:rsid w:val="008B6F44"/>
    <w:rsid w:val="008B719A"/>
    <w:rsid w:val="008B72B8"/>
    <w:rsid w:val="008B7561"/>
    <w:rsid w:val="008B7CDF"/>
    <w:rsid w:val="008B7EC9"/>
    <w:rsid w:val="008B7F2A"/>
    <w:rsid w:val="008C00BB"/>
    <w:rsid w:val="008C082D"/>
    <w:rsid w:val="008C0A8C"/>
    <w:rsid w:val="008C0A9F"/>
    <w:rsid w:val="008C10BD"/>
    <w:rsid w:val="008C1357"/>
    <w:rsid w:val="008C14B8"/>
    <w:rsid w:val="008C1716"/>
    <w:rsid w:val="008C1B03"/>
    <w:rsid w:val="008C1E0E"/>
    <w:rsid w:val="008C227D"/>
    <w:rsid w:val="008C2873"/>
    <w:rsid w:val="008C2A08"/>
    <w:rsid w:val="008C2D40"/>
    <w:rsid w:val="008C3B55"/>
    <w:rsid w:val="008C3BD6"/>
    <w:rsid w:val="008C436E"/>
    <w:rsid w:val="008C4F8E"/>
    <w:rsid w:val="008C4FB5"/>
    <w:rsid w:val="008C5058"/>
    <w:rsid w:val="008C51EF"/>
    <w:rsid w:val="008C5283"/>
    <w:rsid w:val="008C60E6"/>
    <w:rsid w:val="008C6DB1"/>
    <w:rsid w:val="008C718B"/>
    <w:rsid w:val="008C779F"/>
    <w:rsid w:val="008D002E"/>
    <w:rsid w:val="008D12A6"/>
    <w:rsid w:val="008D1EB0"/>
    <w:rsid w:val="008D2054"/>
    <w:rsid w:val="008D2469"/>
    <w:rsid w:val="008D350F"/>
    <w:rsid w:val="008D3536"/>
    <w:rsid w:val="008D388D"/>
    <w:rsid w:val="008D42C1"/>
    <w:rsid w:val="008D42D8"/>
    <w:rsid w:val="008D4491"/>
    <w:rsid w:val="008D469C"/>
    <w:rsid w:val="008D49EA"/>
    <w:rsid w:val="008D51E4"/>
    <w:rsid w:val="008D5B9D"/>
    <w:rsid w:val="008D5EE9"/>
    <w:rsid w:val="008D64F3"/>
    <w:rsid w:val="008D66CE"/>
    <w:rsid w:val="008D70BC"/>
    <w:rsid w:val="008D7169"/>
    <w:rsid w:val="008E00DA"/>
    <w:rsid w:val="008E0192"/>
    <w:rsid w:val="008E06F1"/>
    <w:rsid w:val="008E0B3F"/>
    <w:rsid w:val="008E0DCA"/>
    <w:rsid w:val="008E0DDD"/>
    <w:rsid w:val="008E14D7"/>
    <w:rsid w:val="008E214D"/>
    <w:rsid w:val="008E23EA"/>
    <w:rsid w:val="008E28AA"/>
    <w:rsid w:val="008E2E24"/>
    <w:rsid w:val="008E31D0"/>
    <w:rsid w:val="008E331B"/>
    <w:rsid w:val="008E3475"/>
    <w:rsid w:val="008E379E"/>
    <w:rsid w:val="008E3862"/>
    <w:rsid w:val="008E3B31"/>
    <w:rsid w:val="008E3F87"/>
    <w:rsid w:val="008E45E2"/>
    <w:rsid w:val="008E4827"/>
    <w:rsid w:val="008E4D12"/>
    <w:rsid w:val="008E5391"/>
    <w:rsid w:val="008E575B"/>
    <w:rsid w:val="008E6284"/>
    <w:rsid w:val="008E64E9"/>
    <w:rsid w:val="008E6A83"/>
    <w:rsid w:val="008E6C7C"/>
    <w:rsid w:val="008E6C94"/>
    <w:rsid w:val="008E7052"/>
    <w:rsid w:val="008E763D"/>
    <w:rsid w:val="008E7855"/>
    <w:rsid w:val="008E7A89"/>
    <w:rsid w:val="008F0164"/>
    <w:rsid w:val="008F073A"/>
    <w:rsid w:val="008F0EB5"/>
    <w:rsid w:val="008F0FE7"/>
    <w:rsid w:val="008F136A"/>
    <w:rsid w:val="008F1853"/>
    <w:rsid w:val="008F1EF2"/>
    <w:rsid w:val="008F233F"/>
    <w:rsid w:val="008F28D5"/>
    <w:rsid w:val="008F3005"/>
    <w:rsid w:val="008F30D9"/>
    <w:rsid w:val="008F3955"/>
    <w:rsid w:val="008F3C59"/>
    <w:rsid w:val="008F3CF1"/>
    <w:rsid w:val="008F3D86"/>
    <w:rsid w:val="008F411D"/>
    <w:rsid w:val="008F458C"/>
    <w:rsid w:val="008F46CB"/>
    <w:rsid w:val="008F481B"/>
    <w:rsid w:val="008F48DD"/>
    <w:rsid w:val="008F49BF"/>
    <w:rsid w:val="008F49E1"/>
    <w:rsid w:val="008F4B6A"/>
    <w:rsid w:val="008F568C"/>
    <w:rsid w:val="008F6ADD"/>
    <w:rsid w:val="008F7C9F"/>
    <w:rsid w:val="00900073"/>
    <w:rsid w:val="009000DF"/>
    <w:rsid w:val="00900F56"/>
    <w:rsid w:val="00901C04"/>
    <w:rsid w:val="00901FDF"/>
    <w:rsid w:val="00902067"/>
    <w:rsid w:val="00902340"/>
    <w:rsid w:val="00902860"/>
    <w:rsid w:val="00902CD1"/>
    <w:rsid w:val="009036C0"/>
    <w:rsid w:val="00903B12"/>
    <w:rsid w:val="00903E43"/>
    <w:rsid w:val="0090486F"/>
    <w:rsid w:val="00905126"/>
    <w:rsid w:val="00905298"/>
    <w:rsid w:val="00905378"/>
    <w:rsid w:val="0090574E"/>
    <w:rsid w:val="00905880"/>
    <w:rsid w:val="00905CA7"/>
    <w:rsid w:val="00906806"/>
    <w:rsid w:val="009068A5"/>
    <w:rsid w:val="00907328"/>
    <w:rsid w:val="009073E3"/>
    <w:rsid w:val="009074FE"/>
    <w:rsid w:val="00907721"/>
    <w:rsid w:val="00907755"/>
    <w:rsid w:val="009101CE"/>
    <w:rsid w:val="009103B6"/>
    <w:rsid w:val="00910BEA"/>
    <w:rsid w:val="009111ED"/>
    <w:rsid w:val="009114BB"/>
    <w:rsid w:val="00911A2D"/>
    <w:rsid w:val="009124C1"/>
    <w:rsid w:val="00912A64"/>
    <w:rsid w:val="00912E6F"/>
    <w:rsid w:val="009131D7"/>
    <w:rsid w:val="009137FE"/>
    <w:rsid w:val="00914686"/>
    <w:rsid w:val="00914A1D"/>
    <w:rsid w:val="00915287"/>
    <w:rsid w:val="00916384"/>
    <w:rsid w:val="0091659C"/>
    <w:rsid w:val="00916AA6"/>
    <w:rsid w:val="00916F1E"/>
    <w:rsid w:val="00916F47"/>
    <w:rsid w:val="00917191"/>
    <w:rsid w:val="009172EF"/>
    <w:rsid w:val="009176D7"/>
    <w:rsid w:val="00917DF1"/>
    <w:rsid w:val="009204EF"/>
    <w:rsid w:val="009209FE"/>
    <w:rsid w:val="009213B8"/>
    <w:rsid w:val="00922B1A"/>
    <w:rsid w:val="00922BBA"/>
    <w:rsid w:val="00922BD1"/>
    <w:rsid w:val="00923951"/>
    <w:rsid w:val="00923A37"/>
    <w:rsid w:val="0092408D"/>
    <w:rsid w:val="00924732"/>
    <w:rsid w:val="00924914"/>
    <w:rsid w:val="00925988"/>
    <w:rsid w:val="00925D4D"/>
    <w:rsid w:val="00926083"/>
    <w:rsid w:val="0092679C"/>
    <w:rsid w:val="00926C60"/>
    <w:rsid w:val="00926F59"/>
    <w:rsid w:val="009271DB"/>
    <w:rsid w:val="00927293"/>
    <w:rsid w:val="009274D5"/>
    <w:rsid w:val="009278D5"/>
    <w:rsid w:val="009278D7"/>
    <w:rsid w:val="00931744"/>
    <w:rsid w:val="00932638"/>
    <w:rsid w:val="0093283A"/>
    <w:rsid w:val="009328C9"/>
    <w:rsid w:val="00932BAB"/>
    <w:rsid w:val="00934836"/>
    <w:rsid w:val="009350AB"/>
    <w:rsid w:val="00935286"/>
    <w:rsid w:val="009354C2"/>
    <w:rsid w:val="00936272"/>
    <w:rsid w:val="00936C5F"/>
    <w:rsid w:val="00936D3B"/>
    <w:rsid w:val="00936EAB"/>
    <w:rsid w:val="009376EE"/>
    <w:rsid w:val="009378A7"/>
    <w:rsid w:val="00937E41"/>
    <w:rsid w:val="00937EFB"/>
    <w:rsid w:val="0094067E"/>
    <w:rsid w:val="00940F77"/>
    <w:rsid w:val="009412B0"/>
    <w:rsid w:val="009416B2"/>
    <w:rsid w:val="00941892"/>
    <w:rsid w:val="0094193B"/>
    <w:rsid w:val="00942262"/>
    <w:rsid w:val="009425A4"/>
    <w:rsid w:val="00942971"/>
    <w:rsid w:val="0094340D"/>
    <w:rsid w:val="00943771"/>
    <w:rsid w:val="00944129"/>
    <w:rsid w:val="009448BD"/>
    <w:rsid w:val="00945397"/>
    <w:rsid w:val="0094555B"/>
    <w:rsid w:val="00945C45"/>
    <w:rsid w:val="00945D47"/>
    <w:rsid w:val="00946FBF"/>
    <w:rsid w:val="00947153"/>
    <w:rsid w:val="009471BE"/>
    <w:rsid w:val="009474B3"/>
    <w:rsid w:val="009477F9"/>
    <w:rsid w:val="00947B48"/>
    <w:rsid w:val="009513F0"/>
    <w:rsid w:val="00951593"/>
    <w:rsid w:val="009518F1"/>
    <w:rsid w:val="00951A5F"/>
    <w:rsid w:val="00951BC4"/>
    <w:rsid w:val="0095213F"/>
    <w:rsid w:val="009523A0"/>
    <w:rsid w:val="00952701"/>
    <w:rsid w:val="00953810"/>
    <w:rsid w:val="00953BF6"/>
    <w:rsid w:val="00953F27"/>
    <w:rsid w:val="00954122"/>
    <w:rsid w:val="00954132"/>
    <w:rsid w:val="00954203"/>
    <w:rsid w:val="009544AA"/>
    <w:rsid w:val="00954551"/>
    <w:rsid w:val="00954AFB"/>
    <w:rsid w:val="009550A0"/>
    <w:rsid w:val="009558F4"/>
    <w:rsid w:val="00955B04"/>
    <w:rsid w:val="00955ECB"/>
    <w:rsid w:val="00955FA3"/>
    <w:rsid w:val="00955FC0"/>
    <w:rsid w:val="00956802"/>
    <w:rsid w:val="009573AE"/>
    <w:rsid w:val="0095790D"/>
    <w:rsid w:val="00957BCD"/>
    <w:rsid w:val="009604CE"/>
    <w:rsid w:val="00960525"/>
    <w:rsid w:val="00960649"/>
    <w:rsid w:val="00960821"/>
    <w:rsid w:val="00960ED3"/>
    <w:rsid w:val="00961225"/>
    <w:rsid w:val="009629AE"/>
    <w:rsid w:val="00962C62"/>
    <w:rsid w:val="00963ADF"/>
    <w:rsid w:val="0096428F"/>
    <w:rsid w:val="009642D6"/>
    <w:rsid w:val="00964444"/>
    <w:rsid w:val="00964700"/>
    <w:rsid w:val="00965187"/>
    <w:rsid w:val="0096583E"/>
    <w:rsid w:val="009658F8"/>
    <w:rsid w:val="00965A9C"/>
    <w:rsid w:val="00965E68"/>
    <w:rsid w:val="00966CA5"/>
    <w:rsid w:val="009675CD"/>
    <w:rsid w:val="00967BCA"/>
    <w:rsid w:val="00970484"/>
    <w:rsid w:val="00970F39"/>
    <w:rsid w:val="009711A7"/>
    <w:rsid w:val="00971A1B"/>
    <w:rsid w:val="00971A5C"/>
    <w:rsid w:val="00972394"/>
    <w:rsid w:val="0097268B"/>
    <w:rsid w:val="009735DB"/>
    <w:rsid w:val="00973F77"/>
    <w:rsid w:val="00974091"/>
    <w:rsid w:val="00974152"/>
    <w:rsid w:val="009749CC"/>
    <w:rsid w:val="00974C2E"/>
    <w:rsid w:val="009751B3"/>
    <w:rsid w:val="009756CA"/>
    <w:rsid w:val="00975977"/>
    <w:rsid w:val="00975B55"/>
    <w:rsid w:val="0097629F"/>
    <w:rsid w:val="00976F0E"/>
    <w:rsid w:val="009770FB"/>
    <w:rsid w:val="009777F6"/>
    <w:rsid w:val="00977848"/>
    <w:rsid w:val="00977A11"/>
    <w:rsid w:val="00977A12"/>
    <w:rsid w:val="00977B29"/>
    <w:rsid w:val="00977B54"/>
    <w:rsid w:val="009813C5"/>
    <w:rsid w:val="009818A4"/>
    <w:rsid w:val="009818A7"/>
    <w:rsid w:val="00981BA7"/>
    <w:rsid w:val="009822C6"/>
    <w:rsid w:val="00982C7A"/>
    <w:rsid w:val="00982F57"/>
    <w:rsid w:val="0098335F"/>
    <w:rsid w:val="009833A0"/>
    <w:rsid w:val="0098365B"/>
    <w:rsid w:val="00983C10"/>
    <w:rsid w:val="009840DC"/>
    <w:rsid w:val="00984105"/>
    <w:rsid w:val="00984F54"/>
    <w:rsid w:val="0098545D"/>
    <w:rsid w:val="0098575A"/>
    <w:rsid w:val="00985A9F"/>
    <w:rsid w:val="00985BF7"/>
    <w:rsid w:val="00985C74"/>
    <w:rsid w:val="0098747C"/>
    <w:rsid w:val="00987507"/>
    <w:rsid w:val="00987FDA"/>
    <w:rsid w:val="00990091"/>
    <w:rsid w:val="00990347"/>
    <w:rsid w:val="00990698"/>
    <w:rsid w:val="0099077C"/>
    <w:rsid w:val="00990781"/>
    <w:rsid w:val="00990AF5"/>
    <w:rsid w:val="009911CA"/>
    <w:rsid w:val="00991678"/>
    <w:rsid w:val="00991AFD"/>
    <w:rsid w:val="00991C9A"/>
    <w:rsid w:val="00991E79"/>
    <w:rsid w:val="009922DB"/>
    <w:rsid w:val="00992472"/>
    <w:rsid w:val="009926D1"/>
    <w:rsid w:val="00993166"/>
    <w:rsid w:val="00993658"/>
    <w:rsid w:val="00993919"/>
    <w:rsid w:val="0099398B"/>
    <w:rsid w:val="0099433B"/>
    <w:rsid w:val="009945DE"/>
    <w:rsid w:val="0099486F"/>
    <w:rsid w:val="00994AC7"/>
    <w:rsid w:val="00994DFC"/>
    <w:rsid w:val="00995DA4"/>
    <w:rsid w:val="00996788"/>
    <w:rsid w:val="009967CD"/>
    <w:rsid w:val="009968E3"/>
    <w:rsid w:val="00996C70"/>
    <w:rsid w:val="00997380"/>
    <w:rsid w:val="009975F1"/>
    <w:rsid w:val="00997646"/>
    <w:rsid w:val="0099777E"/>
    <w:rsid w:val="00997892"/>
    <w:rsid w:val="00997BE2"/>
    <w:rsid w:val="00997D9B"/>
    <w:rsid w:val="009A013C"/>
    <w:rsid w:val="009A01A4"/>
    <w:rsid w:val="009A0714"/>
    <w:rsid w:val="009A0B67"/>
    <w:rsid w:val="009A0C5F"/>
    <w:rsid w:val="009A0F93"/>
    <w:rsid w:val="009A1000"/>
    <w:rsid w:val="009A168F"/>
    <w:rsid w:val="009A1985"/>
    <w:rsid w:val="009A1CF0"/>
    <w:rsid w:val="009A2236"/>
    <w:rsid w:val="009A2667"/>
    <w:rsid w:val="009A26E5"/>
    <w:rsid w:val="009A2E74"/>
    <w:rsid w:val="009A3762"/>
    <w:rsid w:val="009A37CD"/>
    <w:rsid w:val="009A3976"/>
    <w:rsid w:val="009A39ED"/>
    <w:rsid w:val="009A40D3"/>
    <w:rsid w:val="009A4225"/>
    <w:rsid w:val="009A4A3B"/>
    <w:rsid w:val="009A4BBC"/>
    <w:rsid w:val="009A505A"/>
    <w:rsid w:val="009A55B1"/>
    <w:rsid w:val="009A5900"/>
    <w:rsid w:val="009A5A29"/>
    <w:rsid w:val="009A61D9"/>
    <w:rsid w:val="009A638E"/>
    <w:rsid w:val="009A6948"/>
    <w:rsid w:val="009A6CBF"/>
    <w:rsid w:val="009A7769"/>
    <w:rsid w:val="009A7ABC"/>
    <w:rsid w:val="009A7B02"/>
    <w:rsid w:val="009B01BC"/>
    <w:rsid w:val="009B0DF2"/>
    <w:rsid w:val="009B1DF7"/>
    <w:rsid w:val="009B27B9"/>
    <w:rsid w:val="009B28A1"/>
    <w:rsid w:val="009B3841"/>
    <w:rsid w:val="009B3AEF"/>
    <w:rsid w:val="009B4387"/>
    <w:rsid w:val="009B46F8"/>
    <w:rsid w:val="009B472D"/>
    <w:rsid w:val="009B4A05"/>
    <w:rsid w:val="009B5D86"/>
    <w:rsid w:val="009B5E32"/>
    <w:rsid w:val="009B62A5"/>
    <w:rsid w:val="009B66B0"/>
    <w:rsid w:val="009B68C6"/>
    <w:rsid w:val="009B6F25"/>
    <w:rsid w:val="009B7155"/>
    <w:rsid w:val="009B72CE"/>
    <w:rsid w:val="009B79DC"/>
    <w:rsid w:val="009B7DD4"/>
    <w:rsid w:val="009C00FB"/>
    <w:rsid w:val="009C0383"/>
    <w:rsid w:val="009C0BC1"/>
    <w:rsid w:val="009C0CD0"/>
    <w:rsid w:val="009C1423"/>
    <w:rsid w:val="009C14BD"/>
    <w:rsid w:val="009C1B09"/>
    <w:rsid w:val="009C1B65"/>
    <w:rsid w:val="009C1BC1"/>
    <w:rsid w:val="009C1BD4"/>
    <w:rsid w:val="009C25A1"/>
    <w:rsid w:val="009C2D71"/>
    <w:rsid w:val="009C2DB0"/>
    <w:rsid w:val="009C300A"/>
    <w:rsid w:val="009C358F"/>
    <w:rsid w:val="009C3752"/>
    <w:rsid w:val="009C43B8"/>
    <w:rsid w:val="009C459B"/>
    <w:rsid w:val="009C48CC"/>
    <w:rsid w:val="009C4CD9"/>
    <w:rsid w:val="009C551D"/>
    <w:rsid w:val="009C5A1F"/>
    <w:rsid w:val="009C5E7B"/>
    <w:rsid w:val="009C6181"/>
    <w:rsid w:val="009C6746"/>
    <w:rsid w:val="009C67EB"/>
    <w:rsid w:val="009C6B64"/>
    <w:rsid w:val="009C6D67"/>
    <w:rsid w:val="009C7F4C"/>
    <w:rsid w:val="009D0934"/>
    <w:rsid w:val="009D1093"/>
    <w:rsid w:val="009D11CA"/>
    <w:rsid w:val="009D15A1"/>
    <w:rsid w:val="009D1711"/>
    <w:rsid w:val="009D237A"/>
    <w:rsid w:val="009D23D5"/>
    <w:rsid w:val="009D253A"/>
    <w:rsid w:val="009D267A"/>
    <w:rsid w:val="009D2F34"/>
    <w:rsid w:val="009D3E81"/>
    <w:rsid w:val="009D4140"/>
    <w:rsid w:val="009D4B7A"/>
    <w:rsid w:val="009D5328"/>
    <w:rsid w:val="009D53A7"/>
    <w:rsid w:val="009D568E"/>
    <w:rsid w:val="009D57BA"/>
    <w:rsid w:val="009D58DB"/>
    <w:rsid w:val="009D5A30"/>
    <w:rsid w:val="009D6C10"/>
    <w:rsid w:val="009D6F30"/>
    <w:rsid w:val="009D6FA6"/>
    <w:rsid w:val="009D75EE"/>
    <w:rsid w:val="009D765A"/>
    <w:rsid w:val="009E07A8"/>
    <w:rsid w:val="009E16F4"/>
    <w:rsid w:val="009E1AAC"/>
    <w:rsid w:val="009E2354"/>
    <w:rsid w:val="009E2838"/>
    <w:rsid w:val="009E3812"/>
    <w:rsid w:val="009E386C"/>
    <w:rsid w:val="009E3B73"/>
    <w:rsid w:val="009E3B84"/>
    <w:rsid w:val="009E3E54"/>
    <w:rsid w:val="009E3EC9"/>
    <w:rsid w:val="009E4041"/>
    <w:rsid w:val="009E48FF"/>
    <w:rsid w:val="009E4FFF"/>
    <w:rsid w:val="009E601E"/>
    <w:rsid w:val="009E662E"/>
    <w:rsid w:val="009E6D32"/>
    <w:rsid w:val="009F02DB"/>
    <w:rsid w:val="009F03EB"/>
    <w:rsid w:val="009F0EFD"/>
    <w:rsid w:val="009F10DE"/>
    <w:rsid w:val="009F1680"/>
    <w:rsid w:val="009F1D29"/>
    <w:rsid w:val="009F1DC3"/>
    <w:rsid w:val="009F2278"/>
    <w:rsid w:val="009F2818"/>
    <w:rsid w:val="009F2855"/>
    <w:rsid w:val="009F2B30"/>
    <w:rsid w:val="009F2B3F"/>
    <w:rsid w:val="009F2E8A"/>
    <w:rsid w:val="009F37E2"/>
    <w:rsid w:val="009F391E"/>
    <w:rsid w:val="009F3F37"/>
    <w:rsid w:val="009F4922"/>
    <w:rsid w:val="009F4B0F"/>
    <w:rsid w:val="009F4EF7"/>
    <w:rsid w:val="009F5054"/>
    <w:rsid w:val="009F55D4"/>
    <w:rsid w:val="009F5624"/>
    <w:rsid w:val="009F56C4"/>
    <w:rsid w:val="009F5A72"/>
    <w:rsid w:val="009F7728"/>
    <w:rsid w:val="009F7BD4"/>
    <w:rsid w:val="00A0078A"/>
    <w:rsid w:val="00A01425"/>
    <w:rsid w:val="00A014AB"/>
    <w:rsid w:val="00A01545"/>
    <w:rsid w:val="00A01958"/>
    <w:rsid w:val="00A01BC0"/>
    <w:rsid w:val="00A01F90"/>
    <w:rsid w:val="00A024A9"/>
    <w:rsid w:val="00A02893"/>
    <w:rsid w:val="00A02A67"/>
    <w:rsid w:val="00A02F36"/>
    <w:rsid w:val="00A034AE"/>
    <w:rsid w:val="00A0385F"/>
    <w:rsid w:val="00A03DE4"/>
    <w:rsid w:val="00A046E1"/>
    <w:rsid w:val="00A04BA8"/>
    <w:rsid w:val="00A04C29"/>
    <w:rsid w:val="00A04DB6"/>
    <w:rsid w:val="00A04FB7"/>
    <w:rsid w:val="00A05B04"/>
    <w:rsid w:val="00A062AF"/>
    <w:rsid w:val="00A06432"/>
    <w:rsid w:val="00A06700"/>
    <w:rsid w:val="00A0688F"/>
    <w:rsid w:val="00A06D93"/>
    <w:rsid w:val="00A07346"/>
    <w:rsid w:val="00A073F1"/>
    <w:rsid w:val="00A0782C"/>
    <w:rsid w:val="00A07C83"/>
    <w:rsid w:val="00A118B4"/>
    <w:rsid w:val="00A11918"/>
    <w:rsid w:val="00A11944"/>
    <w:rsid w:val="00A11F5D"/>
    <w:rsid w:val="00A120B7"/>
    <w:rsid w:val="00A1225D"/>
    <w:rsid w:val="00A12529"/>
    <w:rsid w:val="00A126BC"/>
    <w:rsid w:val="00A12DE7"/>
    <w:rsid w:val="00A12FCA"/>
    <w:rsid w:val="00A13549"/>
    <w:rsid w:val="00A144C8"/>
    <w:rsid w:val="00A14DEE"/>
    <w:rsid w:val="00A150DF"/>
    <w:rsid w:val="00A15B81"/>
    <w:rsid w:val="00A15B8D"/>
    <w:rsid w:val="00A15C5C"/>
    <w:rsid w:val="00A15DC0"/>
    <w:rsid w:val="00A16336"/>
    <w:rsid w:val="00A1638A"/>
    <w:rsid w:val="00A16AB1"/>
    <w:rsid w:val="00A16FE2"/>
    <w:rsid w:val="00A17784"/>
    <w:rsid w:val="00A201F5"/>
    <w:rsid w:val="00A20568"/>
    <w:rsid w:val="00A20D5B"/>
    <w:rsid w:val="00A21D06"/>
    <w:rsid w:val="00A22986"/>
    <w:rsid w:val="00A22AAE"/>
    <w:rsid w:val="00A22ACC"/>
    <w:rsid w:val="00A23B3E"/>
    <w:rsid w:val="00A241B1"/>
    <w:rsid w:val="00A24348"/>
    <w:rsid w:val="00A24A6D"/>
    <w:rsid w:val="00A25242"/>
    <w:rsid w:val="00A25CE4"/>
    <w:rsid w:val="00A2639D"/>
    <w:rsid w:val="00A26412"/>
    <w:rsid w:val="00A26550"/>
    <w:rsid w:val="00A273A8"/>
    <w:rsid w:val="00A27A04"/>
    <w:rsid w:val="00A30662"/>
    <w:rsid w:val="00A30716"/>
    <w:rsid w:val="00A30999"/>
    <w:rsid w:val="00A31038"/>
    <w:rsid w:val="00A3113F"/>
    <w:rsid w:val="00A31155"/>
    <w:rsid w:val="00A315AC"/>
    <w:rsid w:val="00A3161A"/>
    <w:rsid w:val="00A31D71"/>
    <w:rsid w:val="00A324F9"/>
    <w:rsid w:val="00A3250A"/>
    <w:rsid w:val="00A32A6C"/>
    <w:rsid w:val="00A332DE"/>
    <w:rsid w:val="00A33585"/>
    <w:rsid w:val="00A33A18"/>
    <w:rsid w:val="00A33A24"/>
    <w:rsid w:val="00A347FE"/>
    <w:rsid w:val="00A3487B"/>
    <w:rsid w:val="00A353A1"/>
    <w:rsid w:val="00A354A5"/>
    <w:rsid w:val="00A35CEE"/>
    <w:rsid w:val="00A362AB"/>
    <w:rsid w:val="00A3632B"/>
    <w:rsid w:val="00A36395"/>
    <w:rsid w:val="00A364AA"/>
    <w:rsid w:val="00A3683E"/>
    <w:rsid w:val="00A36DFF"/>
    <w:rsid w:val="00A36F16"/>
    <w:rsid w:val="00A401F6"/>
    <w:rsid w:val="00A4093E"/>
    <w:rsid w:val="00A40DAE"/>
    <w:rsid w:val="00A415A7"/>
    <w:rsid w:val="00A41D22"/>
    <w:rsid w:val="00A4207A"/>
    <w:rsid w:val="00A421DB"/>
    <w:rsid w:val="00A4242A"/>
    <w:rsid w:val="00A430ED"/>
    <w:rsid w:val="00A4379F"/>
    <w:rsid w:val="00A44398"/>
    <w:rsid w:val="00A45102"/>
    <w:rsid w:val="00A455E3"/>
    <w:rsid w:val="00A45912"/>
    <w:rsid w:val="00A45B3A"/>
    <w:rsid w:val="00A462DD"/>
    <w:rsid w:val="00A4665E"/>
    <w:rsid w:val="00A46D39"/>
    <w:rsid w:val="00A471FC"/>
    <w:rsid w:val="00A472F2"/>
    <w:rsid w:val="00A507D8"/>
    <w:rsid w:val="00A50C5E"/>
    <w:rsid w:val="00A50EAE"/>
    <w:rsid w:val="00A51DF6"/>
    <w:rsid w:val="00A51E8F"/>
    <w:rsid w:val="00A51F5A"/>
    <w:rsid w:val="00A51F65"/>
    <w:rsid w:val="00A51FA5"/>
    <w:rsid w:val="00A51FFF"/>
    <w:rsid w:val="00A52860"/>
    <w:rsid w:val="00A52B85"/>
    <w:rsid w:val="00A534B4"/>
    <w:rsid w:val="00A53F1C"/>
    <w:rsid w:val="00A542CC"/>
    <w:rsid w:val="00A544ED"/>
    <w:rsid w:val="00A54BE3"/>
    <w:rsid w:val="00A54D0F"/>
    <w:rsid w:val="00A55342"/>
    <w:rsid w:val="00A55FF3"/>
    <w:rsid w:val="00A56499"/>
    <w:rsid w:val="00A566F5"/>
    <w:rsid w:val="00A56E9B"/>
    <w:rsid w:val="00A5724B"/>
    <w:rsid w:val="00A572D4"/>
    <w:rsid w:val="00A57AC6"/>
    <w:rsid w:val="00A6050B"/>
    <w:rsid w:val="00A606E0"/>
    <w:rsid w:val="00A60F70"/>
    <w:rsid w:val="00A6119A"/>
    <w:rsid w:val="00A6151D"/>
    <w:rsid w:val="00A61746"/>
    <w:rsid w:val="00A626EE"/>
    <w:rsid w:val="00A62B57"/>
    <w:rsid w:val="00A63B20"/>
    <w:rsid w:val="00A63B40"/>
    <w:rsid w:val="00A63D01"/>
    <w:rsid w:val="00A64383"/>
    <w:rsid w:val="00A6483D"/>
    <w:rsid w:val="00A64E52"/>
    <w:rsid w:val="00A650D6"/>
    <w:rsid w:val="00A6526E"/>
    <w:rsid w:val="00A65404"/>
    <w:rsid w:val="00A654A6"/>
    <w:rsid w:val="00A65585"/>
    <w:rsid w:val="00A65911"/>
    <w:rsid w:val="00A65A10"/>
    <w:rsid w:val="00A65C7F"/>
    <w:rsid w:val="00A662C0"/>
    <w:rsid w:val="00A66756"/>
    <w:rsid w:val="00A66C70"/>
    <w:rsid w:val="00A67621"/>
    <w:rsid w:val="00A67C8A"/>
    <w:rsid w:val="00A7020C"/>
    <w:rsid w:val="00A7051A"/>
    <w:rsid w:val="00A70900"/>
    <w:rsid w:val="00A70940"/>
    <w:rsid w:val="00A70AF5"/>
    <w:rsid w:val="00A70B7B"/>
    <w:rsid w:val="00A7114F"/>
    <w:rsid w:val="00A7133A"/>
    <w:rsid w:val="00A713DC"/>
    <w:rsid w:val="00A716D4"/>
    <w:rsid w:val="00A7231B"/>
    <w:rsid w:val="00A72607"/>
    <w:rsid w:val="00A728B2"/>
    <w:rsid w:val="00A72D8E"/>
    <w:rsid w:val="00A72F00"/>
    <w:rsid w:val="00A732CF"/>
    <w:rsid w:val="00A73314"/>
    <w:rsid w:val="00A7360E"/>
    <w:rsid w:val="00A73783"/>
    <w:rsid w:val="00A7383C"/>
    <w:rsid w:val="00A73C0F"/>
    <w:rsid w:val="00A7437C"/>
    <w:rsid w:val="00A74522"/>
    <w:rsid w:val="00A7470B"/>
    <w:rsid w:val="00A7477F"/>
    <w:rsid w:val="00A749F0"/>
    <w:rsid w:val="00A74BFB"/>
    <w:rsid w:val="00A74C42"/>
    <w:rsid w:val="00A75253"/>
    <w:rsid w:val="00A7525D"/>
    <w:rsid w:val="00A75E35"/>
    <w:rsid w:val="00A75F2D"/>
    <w:rsid w:val="00A766B3"/>
    <w:rsid w:val="00A76B39"/>
    <w:rsid w:val="00A7752B"/>
    <w:rsid w:val="00A8065D"/>
    <w:rsid w:val="00A808D0"/>
    <w:rsid w:val="00A80F47"/>
    <w:rsid w:val="00A81126"/>
    <w:rsid w:val="00A816B8"/>
    <w:rsid w:val="00A81DAF"/>
    <w:rsid w:val="00A8206D"/>
    <w:rsid w:val="00A82261"/>
    <w:rsid w:val="00A828F4"/>
    <w:rsid w:val="00A82C0F"/>
    <w:rsid w:val="00A8353E"/>
    <w:rsid w:val="00A83D88"/>
    <w:rsid w:val="00A841AA"/>
    <w:rsid w:val="00A84BDE"/>
    <w:rsid w:val="00A84DB9"/>
    <w:rsid w:val="00A84FBB"/>
    <w:rsid w:val="00A854FA"/>
    <w:rsid w:val="00A85ECA"/>
    <w:rsid w:val="00A86052"/>
    <w:rsid w:val="00A862BF"/>
    <w:rsid w:val="00A86635"/>
    <w:rsid w:val="00A86B56"/>
    <w:rsid w:val="00A86CCA"/>
    <w:rsid w:val="00A86FE3"/>
    <w:rsid w:val="00A87DB2"/>
    <w:rsid w:val="00A87FE0"/>
    <w:rsid w:val="00A90033"/>
    <w:rsid w:val="00A904F0"/>
    <w:rsid w:val="00A906B9"/>
    <w:rsid w:val="00A90C43"/>
    <w:rsid w:val="00A91FDE"/>
    <w:rsid w:val="00A920A1"/>
    <w:rsid w:val="00A9220A"/>
    <w:rsid w:val="00A923B3"/>
    <w:rsid w:val="00A925D3"/>
    <w:rsid w:val="00A928D2"/>
    <w:rsid w:val="00A929EF"/>
    <w:rsid w:val="00A92DFC"/>
    <w:rsid w:val="00A92EED"/>
    <w:rsid w:val="00A93605"/>
    <w:rsid w:val="00A9406C"/>
    <w:rsid w:val="00A9433C"/>
    <w:rsid w:val="00A9485D"/>
    <w:rsid w:val="00A951E5"/>
    <w:rsid w:val="00A9575A"/>
    <w:rsid w:val="00A95DBE"/>
    <w:rsid w:val="00A96082"/>
    <w:rsid w:val="00A96898"/>
    <w:rsid w:val="00A96DC4"/>
    <w:rsid w:val="00A96E73"/>
    <w:rsid w:val="00A972F0"/>
    <w:rsid w:val="00A9734C"/>
    <w:rsid w:val="00A97576"/>
    <w:rsid w:val="00A977BB"/>
    <w:rsid w:val="00AA0417"/>
    <w:rsid w:val="00AA06D3"/>
    <w:rsid w:val="00AA1507"/>
    <w:rsid w:val="00AA15EF"/>
    <w:rsid w:val="00AA197C"/>
    <w:rsid w:val="00AA19EC"/>
    <w:rsid w:val="00AA2135"/>
    <w:rsid w:val="00AA2616"/>
    <w:rsid w:val="00AA2718"/>
    <w:rsid w:val="00AA28BB"/>
    <w:rsid w:val="00AA2E4E"/>
    <w:rsid w:val="00AA2F55"/>
    <w:rsid w:val="00AA350E"/>
    <w:rsid w:val="00AA35AE"/>
    <w:rsid w:val="00AA3CB1"/>
    <w:rsid w:val="00AA5306"/>
    <w:rsid w:val="00AA5B19"/>
    <w:rsid w:val="00AA5B49"/>
    <w:rsid w:val="00AA6C9C"/>
    <w:rsid w:val="00AA6F3E"/>
    <w:rsid w:val="00AB01D1"/>
    <w:rsid w:val="00AB074D"/>
    <w:rsid w:val="00AB07BB"/>
    <w:rsid w:val="00AB089C"/>
    <w:rsid w:val="00AB0C0F"/>
    <w:rsid w:val="00AB2498"/>
    <w:rsid w:val="00AB2888"/>
    <w:rsid w:val="00AB28D9"/>
    <w:rsid w:val="00AB2BC4"/>
    <w:rsid w:val="00AB3536"/>
    <w:rsid w:val="00AB36BC"/>
    <w:rsid w:val="00AB3CFA"/>
    <w:rsid w:val="00AB3FB6"/>
    <w:rsid w:val="00AB41A9"/>
    <w:rsid w:val="00AB47BB"/>
    <w:rsid w:val="00AB48CD"/>
    <w:rsid w:val="00AB48FF"/>
    <w:rsid w:val="00AB4A41"/>
    <w:rsid w:val="00AB58C1"/>
    <w:rsid w:val="00AB5956"/>
    <w:rsid w:val="00AB59AA"/>
    <w:rsid w:val="00AB614B"/>
    <w:rsid w:val="00AB6646"/>
    <w:rsid w:val="00AB6F99"/>
    <w:rsid w:val="00AB7CE0"/>
    <w:rsid w:val="00AC0009"/>
    <w:rsid w:val="00AC04B9"/>
    <w:rsid w:val="00AC064F"/>
    <w:rsid w:val="00AC077E"/>
    <w:rsid w:val="00AC0CC6"/>
    <w:rsid w:val="00AC0DBD"/>
    <w:rsid w:val="00AC1250"/>
    <w:rsid w:val="00AC13F8"/>
    <w:rsid w:val="00AC16CB"/>
    <w:rsid w:val="00AC239C"/>
    <w:rsid w:val="00AC23DB"/>
    <w:rsid w:val="00AC26C8"/>
    <w:rsid w:val="00AC2D54"/>
    <w:rsid w:val="00AC3607"/>
    <w:rsid w:val="00AC3663"/>
    <w:rsid w:val="00AC4009"/>
    <w:rsid w:val="00AC419F"/>
    <w:rsid w:val="00AC420E"/>
    <w:rsid w:val="00AC4648"/>
    <w:rsid w:val="00AC46EB"/>
    <w:rsid w:val="00AC531D"/>
    <w:rsid w:val="00AC5DE2"/>
    <w:rsid w:val="00AC6456"/>
    <w:rsid w:val="00AC6537"/>
    <w:rsid w:val="00AC6A5D"/>
    <w:rsid w:val="00AC6B71"/>
    <w:rsid w:val="00AC6E9A"/>
    <w:rsid w:val="00AC700C"/>
    <w:rsid w:val="00AC741C"/>
    <w:rsid w:val="00AC74A8"/>
    <w:rsid w:val="00AC7647"/>
    <w:rsid w:val="00AC7B27"/>
    <w:rsid w:val="00AC7DCB"/>
    <w:rsid w:val="00AD0780"/>
    <w:rsid w:val="00AD090E"/>
    <w:rsid w:val="00AD09E5"/>
    <w:rsid w:val="00AD0DD0"/>
    <w:rsid w:val="00AD1085"/>
    <w:rsid w:val="00AD1EA9"/>
    <w:rsid w:val="00AD290C"/>
    <w:rsid w:val="00AD31BD"/>
    <w:rsid w:val="00AD32DA"/>
    <w:rsid w:val="00AD384C"/>
    <w:rsid w:val="00AD40C6"/>
    <w:rsid w:val="00AD4142"/>
    <w:rsid w:val="00AD4400"/>
    <w:rsid w:val="00AD446E"/>
    <w:rsid w:val="00AD45C4"/>
    <w:rsid w:val="00AD487D"/>
    <w:rsid w:val="00AD4B20"/>
    <w:rsid w:val="00AD4B44"/>
    <w:rsid w:val="00AD62A5"/>
    <w:rsid w:val="00AD62C5"/>
    <w:rsid w:val="00AD656A"/>
    <w:rsid w:val="00AD6850"/>
    <w:rsid w:val="00AD68A9"/>
    <w:rsid w:val="00AD71D9"/>
    <w:rsid w:val="00AD7C43"/>
    <w:rsid w:val="00AD7D7A"/>
    <w:rsid w:val="00AD7EF8"/>
    <w:rsid w:val="00AD7F82"/>
    <w:rsid w:val="00AE03EA"/>
    <w:rsid w:val="00AE04F6"/>
    <w:rsid w:val="00AE06EB"/>
    <w:rsid w:val="00AE0A1C"/>
    <w:rsid w:val="00AE0B57"/>
    <w:rsid w:val="00AE0E84"/>
    <w:rsid w:val="00AE0EA5"/>
    <w:rsid w:val="00AE1D3A"/>
    <w:rsid w:val="00AE2A72"/>
    <w:rsid w:val="00AE2FB8"/>
    <w:rsid w:val="00AE3735"/>
    <w:rsid w:val="00AE3EB4"/>
    <w:rsid w:val="00AE4A06"/>
    <w:rsid w:val="00AE4B8A"/>
    <w:rsid w:val="00AE4CFD"/>
    <w:rsid w:val="00AE5401"/>
    <w:rsid w:val="00AE567A"/>
    <w:rsid w:val="00AE5CA7"/>
    <w:rsid w:val="00AE5DBC"/>
    <w:rsid w:val="00AE6237"/>
    <w:rsid w:val="00AE63B7"/>
    <w:rsid w:val="00AE645F"/>
    <w:rsid w:val="00AE6686"/>
    <w:rsid w:val="00AE672A"/>
    <w:rsid w:val="00AE6765"/>
    <w:rsid w:val="00AE6AD2"/>
    <w:rsid w:val="00AE6DF1"/>
    <w:rsid w:val="00AE6EDE"/>
    <w:rsid w:val="00AE7020"/>
    <w:rsid w:val="00AE7776"/>
    <w:rsid w:val="00AF0272"/>
    <w:rsid w:val="00AF03AF"/>
    <w:rsid w:val="00AF073D"/>
    <w:rsid w:val="00AF1738"/>
    <w:rsid w:val="00AF1AEA"/>
    <w:rsid w:val="00AF1E60"/>
    <w:rsid w:val="00AF22AF"/>
    <w:rsid w:val="00AF2409"/>
    <w:rsid w:val="00AF260E"/>
    <w:rsid w:val="00AF36C7"/>
    <w:rsid w:val="00AF3F2A"/>
    <w:rsid w:val="00AF421A"/>
    <w:rsid w:val="00AF4378"/>
    <w:rsid w:val="00AF4C6D"/>
    <w:rsid w:val="00AF4D89"/>
    <w:rsid w:val="00AF56B6"/>
    <w:rsid w:val="00AF5A47"/>
    <w:rsid w:val="00AF60C8"/>
    <w:rsid w:val="00AF6135"/>
    <w:rsid w:val="00AF6353"/>
    <w:rsid w:val="00B00020"/>
    <w:rsid w:val="00B00139"/>
    <w:rsid w:val="00B0013A"/>
    <w:rsid w:val="00B003F9"/>
    <w:rsid w:val="00B00479"/>
    <w:rsid w:val="00B00755"/>
    <w:rsid w:val="00B0198B"/>
    <w:rsid w:val="00B01A77"/>
    <w:rsid w:val="00B01B0D"/>
    <w:rsid w:val="00B02FF9"/>
    <w:rsid w:val="00B03138"/>
    <w:rsid w:val="00B032A4"/>
    <w:rsid w:val="00B0368D"/>
    <w:rsid w:val="00B03710"/>
    <w:rsid w:val="00B03BEF"/>
    <w:rsid w:val="00B03BF8"/>
    <w:rsid w:val="00B03F10"/>
    <w:rsid w:val="00B04529"/>
    <w:rsid w:val="00B045F0"/>
    <w:rsid w:val="00B04C04"/>
    <w:rsid w:val="00B050C6"/>
    <w:rsid w:val="00B05351"/>
    <w:rsid w:val="00B05533"/>
    <w:rsid w:val="00B05E5F"/>
    <w:rsid w:val="00B0702B"/>
    <w:rsid w:val="00B07175"/>
    <w:rsid w:val="00B07718"/>
    <w:rsid w:val="00B07FC5"/>
    <w:rsid w:val="00B1095E"/>
    <w:rsid w:val="00B10996"/>
    <w:rsid w:val="00B10BFD"/>
    <w:rsid w:val="00B1161B"/>
    <w:rsid w:val="00B11CA6"/>
    <w:rsid w:val="00B11E86"/>
    <w:rsid w:val="00B12C55"/>
    <w:rsid w:val="00B1347A"/>
    <w:rsid w:val="00B13D58"/>
    <w:rsid w:val="00B14139"/>
    <w:rsid w:val="00B1416F"/>
    <w:rsid w:val="00B14505"/>
    <w:rsid w:val="00B14E30"/>
    <w:rsid w:val="00B150B8"/>
    <w:rsid w:val="00B1564B"/>
    <w:rsid w:val="00B163FC"/>
    <w:rsid w:val="00B16671"/>
    <w:rsid w:val="00B17404"/>
    <w:rsid w:val="00B20F2F"/>
    <w:rsid w:val="00B20FB6"/>
    <w:rsid w:val="00B21297"/>
    <w:rsid w:val="00B21419"/>
    <w:rsid w:val="00B216A2"/>
    <w:rsid w:val="00B21ADE"/>
    <w:rsid w:val="00B224EF"/>
    <w:rsid w:val="00B22E11"/>
    <w:rsid w:val="00B2304E"/>
    <w:rsid w:val="00B24350"/>
    <w:rsid w:val="00B24898"/>
    <w:rsid w:val="00B24F7B"/>
    <w:rsid w:val="00B25647"/>
    <w:rsid w:val="00B26E76"/>
    <w:rsid w:val="00B27555"/>
    <w:rsid w:val="00B2757A"/>
    <w:rsid w:val="00B27709"/>
    <w:rsid w:val="00B27808"/>
    <w:rsid w:val="00B27ADD"/>
    <w:rsid w:val="00B30350"/>
    <w:rsid w:val="00B30427"/>
    <w:rsid w:val="00B30DB7"/>
    <w:rsid w:val="00B31300"/>
    <w:rsid w:val="00B313BC"/>
    <w:rsid w:val="00B317A1"/>
    <w:rsid w:val="00B321BD"/>
    <w:rsid w:val="00B32679"/>
    <w:rsid w:val="00B32DAD"/>
    <w:rsid w:val="00B32E4C"/>
    <w:rsid w:val="00B334D1"/>
    <w:rsid w:val="00B3360C"/>
    <w:rsid w:val="00B33DCA"/>
    <w:rsid w:val="00B34274"/>
    <w:rsid w:val="00B3427E"/>
    <w:rsid w:val="00B34A17"/>
    <w:rsid w:val="00B350CB"/>
    <w:rsid w:val="00B35269"/>
    <w:rsid w:val="00B35388"/>
    <w:rsid w:val="00B35532"/>
    <w:rsid w:val="00B357B0"/>
    <w:rsid w:val="00B3684F"/>
    <w:rsid w:val="00B36E88"/>
    <w:rsid w:val="00B36EB1"/>
    <w:rsid w:val="00B36F7F"/>
    <w:rsid w:val="00B3705A"/>
    <w:rsid w:val="00B37295"/>
    <w:rsid w:val="00B37600"/>
    <w:rsid w:val="00B3782C"/>
    <w:rsid w:val="00B37BBC"/>
    <w:rsid w:val="00B37CC9"/>
    <w:rsid w:val="00B406B8"/>
    <w:rsid w:val="00B408BF"/>
    <w:rsid w:val="00B408CD"/>
    <w:rsid w:val="00B41906"/>
    <w:rsid w:val="00B420AD"/>
    <w:rsid w:val="00B423A1"/>
    <w:rsid w:val="00B42490"/>
    <w:rsid w:val="00B42953"/>
    <w:rsid w:val="00B43A96"/>
    <w:rsid w:val="00B4410C"/>
    <w:rsid w:val="00B443C0"/>
    <w:rsid w:val="00B444DA"/>
    <w:rsid w:val="00B445EE"/>
    <w:rsid w:val="00B4469A"/>
    <w:rsid w:val="00B446D5"/>
    <w:rsid w:val="00B44A6E"/>
    <w:rsid w:val="00B44DF1"/>
    <w:rsid w:val="00B44EAC"/>
    <w:rsid w:val="00B4526A"/>
    <w:rsid w:val="00B455BB"/>
    <w:rsid w:val="00B45685"/>
    <w:rsid w:val="00B45816"/>
    <w:rsid w:val="00B45B26"/>
    <w:rsid w:val="00B45B9E"/>
    <w:rsid w:val="00B45F0F"/>
    <w:rsid w:val="00B465FF"/>
    <w:rsid w:val="00B46936"/>
    <w:rsid w:val="00B46BD2"/>
    <w:rsid w:val="00B46CAC"/>
    <w:rsid w:val="00B46ED1"/>
    <w:rsid w:val="00B47374"/>
    <w:rsid w:val="00B476F0"/>
    <w:rsid w:val="00B478CB"/>
    <w:rsid w:val="00B47CF9"/>
    <w:rsid w:val="00B47EEF"/>
    <w:rsid w:val="00B50C11"/>
    <w:rsid w:val="00B50F81"/>
    <w:rsid w:val="00B51C19"/>
    <w:rsid w:val="00B51C1B"/>
    <w:rsid w:val="00B51C48"/>
    <w:rsid w:val="00B51C68"/>
    <w:rsid w:val="00B52587"/>
    <w:rsid w:val="00B526C9"/>
    <w:rsid w:val="00B52761"/>
    <w:rsid w:val="00B52A34"/>
    <w:rsid w:val="00B52CBA"/>
    <w:rsid w:val="00B53358"/>
    <w:rsid w:val="00B53606"/>
    <w:rsid w:val="00B538D7"/>
    <w:rsid w:val="00B53A95"/>
    <w:rsid w:val="00B53B0F"/>
    <w:rsid w:val="00B5464E"/>
    <w:rsid w:val="00B554A2"/>
    <w:rsid w:val="00B5559A"/>
    <w:rsid w:val="00B56D4B"/>
    <w:rsid w:val="00B57CCC"/>
    <w:rsid w:val="00B57F76"/>
    <w:rsid w:val="00B6035A"/>
    <w:rsid w:val="00B60652"/>
    <w:rsid w:val="00B6069F"/>
    <w:rsid w:val="00B60962"/>
    <w:rsid w:val="00B60AA7"/>
    <w:rsid w:val="00B60CB7"/>
    <w:rsid w:val="00B60D03"/>
    <w:rsid w:val="00B615B4"/>
    <w:rsid w:val="00B6166C"/>
    <w:rsid w:val="00B61BE2"/>
    <w:rsid w:val="00B62017"/>
    <w:rsid w:val="00B623FB"/>
    <w:rsid w:val="00B634D2"/>
    <w:rsid w:val="00B641EF"/>
    <w:rsid w:val="00B6439B"/>
    <w:rsid w:val="00B6484C"/>
    <w:rsid w:val="00B654CD"/>
    <w:rsid w:val="00B65A2F"/>
    <w:rsid w:val="00B65E51"/>
    <w:rsid w:val="00B7007B"/>
    <w:rsid w:val="00B7011A"/>
    <w:rsid w:val="00B7142A"/>
    <w:rsid w:val="00B7147E"/>
    <w:rsid w:val="00B714C7"/>
    <w:rsid w:val="00B71ABE"/>
    <w:rsid w:val="00B71D14"/>
    <w:rsid w:val="00B7208A"/>
    <w:rsid w:val="00B720A4"/>
    <w:rsid w:val="00B720B2"/>
    <w:rsid w:val="00B72238"/>
    <w:rsid w:val="00B73324"/>
    <w:rsid w:val="00B742A4"/>
    <w:rsid w:val="00B746D4"/>
    <w:rsid w:val="00B74ED2"/>
    <w:rsid w:val="00B75151"/>
    <w:rsid w:val="00B7563D"/>
    <w:rsid w:val="00B75809"/>
    <w:rsid w:val="00B75916"/>
    <w:rsid w:val="00B75FF0"/>
    <w:rsid w:val="00B76B1C"/>
    <w:rsid w:val="00B772AD"/>
    <w:rsid w:val="00B774DD"/>
    <w:rsid w:val="00B779F4"/>
    <w:rsid w:val="00B81457"/>
    <w:rsid w:val="00B8148F"/>
    <w:rsid w:val="00B81D64"/>
    <w:rsid w:val="00B81FE5"/>
    <w:rsid w:val="00B82696"/>
    <w:rsid w:val="00B828B5"/>
    <w:rsid w:val="00B83E44"/>
    <w:rsid w:val="00B8413B"/>
    <w:rsid w:val="00B84863"/>
    <w:rsid w:val="00B85223"/>
    <w:rsid w:val="00B852B0"/>
    <w:rsid w:val="00B85E14"/>
    <w:rsid w:val="00B8733A"/>
    <w:rsid w:val="00B87511"/>
    <w:rsid w:val="00B87597"/>
    <w:rsid w:val="00B87894"/>
    <w:rsid w:val="00B87D98"/>
    <w:rsid w:val="00B90239"/>
    <w:rsid w:val="00B902FB"/>
    <w:rsid w:val="00B90331"/>
    <w:rsid w:val="00B9033C"/>
    <w:rsid w:val="00B9088A"/>
    <w:rsid w:val="00B91589"/>
    <w:rsid w:val="00B92247"/>
    <w:rsid w:val="00B92877"/>
    <w:rsid w:val="00B93BEA"/>
    <w:rsid w:val="00B9431C"/>
    <w:rsid w:val="00B946C6"/>
    <w:rsid w:val="00B9479A"/>
    <w:rsid w:val="00B9487B"/>
    <w:rsid w:val="00B94C1D"/>
    <w:rsid w:val="00B94DC3"/>
    <w:rsid w:val="00B9507B"/>
    <w:rsid w:val="00B9574F"/>
    <w:rsid w:val="00B95AC1"/>
    <w:rsid w:val="00B9627C"/>
    <w:rsid w:val="00B9638A"/>
    <w:rsid w:val="00B963A6"/>
    <w:rsid w:val="00B96CC3"/>
    <w:rsid w:val="00B96DEB"/>
    <w:rsid w:val="00BA0BA4"/>
    <w:rsid w:val="00BA15EC"/>
    <w:rsid w:val="00BA181A"/>
    <w:rsid w:val="00BA18BD"/>
    <w:rsid w:val="00BA1EB2"/>
    <w:rsid w:val="00BA1EB9"/>
    <w:rsid w:val="00BA1F31"/>
    <w:rsid w:val="00BA23DE"/>
    <w:rsid w:val="00BA24B1"/>
    <w:rsid w:val="00BA275A"/>
    <w:rsid w:val="00BA2827"/>
    <w:rsid w:val="00BA2BE5"/>
    <w:rsid w:val="00BA2F3C"/>
    <w:rsid w:val="00BA30B6"/>
    <w:rsid w:val="00BA33D9"/>
    <w:rsid w:val="00BA3EFC"/>
    <w:rsid w:val="00BA442B"/>
    <w:rsid w:val="00BA46E7"/>
    <w:rsid w:val="00BA4D2A"/>
    <w:rsid w:val="00BA50E8"/>
    <w:rsid w:val="00BA53BB"/>
    <w:rsid w:val="00BA70C2"/>
    <w:rsid w:val="00BA7700"/>
    <w:rsid w:val="00BA7897"/>
    <w:rsid w:val="00BA799F"/>
    <w:rsid w:val="00BA7B7B"/>
    <w:rsid w:val="00BA7CBB"/>
    <w:rsid w:val="00BB02DD"/>
    <w:rsid w:val="00BB09E3"/>
    <w:rsid w:val="00BB121A"/>
    <w:rsid w:val="00BB13C1"/>
    <w:rsid w:val="00BB15C4"/>
    <w:rsid w:val="00BB18C8"/>
    <w:rsid w:val="00BB19E2"/>
    <w:rsid w:val="00BB1E5F"/>
    <w:rsid w:val="00BB1F7A"/>
    <w:rsid w:val="00BB2465"/>
    <w:rsid w:val="00BB38D9"/>
    <w:rsid w:val="00BB3E39"/>
    <w:rsid w:val="00BB4329"/>
    <w:rsid w:val="00BB491B"/>
    <w:rsid w:val="00BB4C5D"/>
    <w:rsid w:val="00BB4D09"/>
    <w:rsid w:val="00BB4ED8"/>
    <w:rsid w:val="00BB58AA"/>
    <w:rsid w:val="00BB59C1"/>
    <w:rsid w:val="00BB5BC7"/>
    <w:rsid w:val="00BB67CA"/>
    <w:rsid w:val="00BB6906"/>
    <w:rsid w:val="00BB6C5D"/>
    <w:rsid w:val="00BB6C6C"/>
    <w:rsid w:val="00BB73EA"/>
    <w:rsid w:val="00BC00F1"/>
    <w:rsid w:val="00BC0701"/>
    <w:rsid w:val="00BC09B8"/>
    <w:rsid w:val="00BC0CA4"/>
    <w:rsid w:val="00BC0EFB"/>
    <w:rsid w:val="00BC11D6"/>
    <w:rsid w:val="00BC1C1E"/>
    <w:rsid w:val="00BC1E1F"/>
    <w:rsid w:val="00BC2064"/>
    <w:rsid w:val="00BC20F2"/>
    <w:rsid w:val="00BC2145"/>
    <w:rsid w:val="00BC217D"/>
    <w:rsid w:val="00BC2383"/>
    <w:rsid w:val="00BC24E5"/>
    <w:rsid w:val="00BC2515"/>
    <w:rsid w:val="00BC3107"/>
    <w:rsid w:val="00BC3549"/>
    <w:rsid w:val="00BC3689"/>
    <w:rsid w:val="00BC371B"/>
    <w:rsid w:val="00BC3A4D"/>
    <w:rsid w:val="00BC3C75"/>
    <w:rsid w:val="00BC418D"/>
    <w:rsid w:val="00BC4579"/>
    <w:rsid w:val="00BC4C5C"/>
    <w:rsid w:val="00BC5385"/>
    <w:rsid w:val="00BC53D9"/>
    <w:rsid w:val="00BC53E4"/>
    <w:rsid w:val="00BC6068"/>
    <w:rsid w:val="00BC6227"/>
    <w:rsid w:val="00BC638D"/>
    <w:rsid w:val="00BC6854"/>
    <w:rsid w:val="00BC6B11"/>
    <w:rsid w:val="00BC70A3"/>
    <w:rsid w:val="00BC7147"/>
    <w:rsid w:val="00BC7433"/>
    <w:rsid w:val="00BC749C"/>
    <w:rsid w:val="00BC7AFA"/>
    <w:rsid w:val="00BC7C0D"/>
    <w:rsid w:val="00BD02B6"/>
    <w:rsid w:val="00BD04B3"/>
    <w:rsid w:val="00BD07DC"/>
    <w:rsid w:val="00BD188C"/>
    <w:rsid w:val="00BD18DB"/>
    <w:rsid w:val="00BD1D38"/>
    <w:rsid w:val="00BD1F39"/>
    <w:rsid w:val="00BD2B0F"/>
    <w:rsid w:val="00BD30BE"/>
    <w:rsid w:val="00BD314D"/>
    <w:rsid w:val="00BD3CB3"/>
    <w:rsid w:val="00BD3F86"/>
    <w:rsid w:val="00BD4875"/>
    <w:rsid w:val="00BD4BD5"/>
    <w:rsid w:val="00BD5D63"/>
    <w:rsid w:val="00BD60CC"/>
    <w:rsid w:val="00BD6143"/>
    <w:rsid w:val="00BD6339"/>
    <w:rsid w:val="00BD68D1"/>
    <w:rsid w:val="00BD6B73"/>
    <w:rsid w:val="00BD72B4"/>
    <w:rsid w:val="00BD7365"/>
    <w:rsid w:val="00BD7CC3"/>
    <w:rsid w:val="00BD7EAC"/>
    <w:rsid w:val="00BE0157"/>
    <w:rsid w:val="00BE0DCA"/>
    <w:rsid w:val="00BE1510"/>
    <w:rsid w:val="00BE160C"/>
    <w:rsid w:val="00BE17B3"/>
    <w:rsid w:val="00BE1DAF"/>
    <w:rsid w:val="00BE2A71"/>
    <w:rsid w:val="00BE314F"/>
    <w:rsid w:val="00BE356D"/>
    <w:rsid w:val="00BE3946"/>
    <w:rsid w:val="00BE3BF1"/>
    <w:rsid w:val="00BE4923"/>
    <w:rsid w:val="00BE4A37"/>
    <w:rsid w:val="00BE4E0C"/>
    <w:rsid w:val="00BE4EC7"/>
    <w:rsid w:val="00BE52E4"/>
    <w:rsid w:val="00BE55B5"/>
    <w:rsid w:val="00BE60FE"/>
    <w:rsid w:val="00BE6937"/>
    <w:rsid w:val="00BE7B52"/>
    <w:rsid w:val="00BE7D73"/>
    <w:rsid w:val="00BE7DE2"/>
    <w:rsid w:val="00BE7E58"/>
    <w:rsid w:val="00BF049C"/>
    <w:rsid w:val="00BF0B3C"/>
    <w:rsid w:val="00BF1066"/>
    <w:rsid w:val="00BF14E1"/>
    <w:rsid w:val="00BF18A0"/>
    <w:rsid w:val="00BF1A6D"/>
    <w:rsid w:val="00BF2170"/>
    <w:rsid w:val="00BF2AEF"/>
    <w:rsid w:val="00BF2B4F"/>
    <w:rsid w:val="00BF2E8A"/>
    <w:rsid w:val="00BF34E4"/>
    <w:rsid w:val="00BF3BE6"/>
    <w:rsid w:val="00BF3F8E"/>
    <w:rsid w:val="00BF4D84"/>
    <w:rsid w:val="00BF54B7"/>
    <w:rsid w:val="00BF57EA"/>
    <w:rsid w:val="00BF5E2B"/>
    <w:rsid w:val="00BF6632"/>
    <w:rsid w:val="00BF6721"/>
    <w:rsid w:val="00BF68C4"/>
    <w:rsid w:val="00BF68C9"/>
    <w:rsid w:val="00BF6BC4"/>
    <w:rsid w:val="00BF7831"/>
    <w:rsid w:val="00BF7BD6"/>
    <w:rsid w:val="00BF7F03"/>
    <w:rsid w:val="00BF7F6F"/>
    <w:rsid w:val="00C00687"/>
    <w:rsid w:val="00C00CC5"/>
    <w:rsid w:val="00C00E7D"/>
    <w:rsid w:val="00C00F14"/>
    <w:rsid w:val="00C01200"/>
    <w:rsid w:val="00C0158C"/>
    <w:rsid w:val="00C016A2"/>
    <w:rsid w:val="00C0187B"/>
    <w:rsid w:val="00C029A3"/>
    <w:rsid w:val="00C03487"/>
    <w:rsid w:val="00C035FB"/>
    <w:rsid w:val="00C04556"/>
    <w:rsid w:val="00C0456B"/>
    <w:rsid w:val="00C04BE2"/>
    <w:rsid w:val="00C04D26"/>
    <w:rsid w:val="00C055C4"/>
    <w:rsid w:val="00C0599A"/>
    <w:rsid w:val="00C06AA5"/>
    <w:rsid w:val="00C07CC7"/>
    <w:rsid w:val="00C104A7"/>
    <w:rsid w:val="00C1050C"/>
    <w:rsid w:val="00C10F0A"/>
    <w:rsid w:val="00C119A1"/>
    <w:rsid w:val="00C122A7"/>
    <w:rsid w:val="00C12E1A"/>
    <w:rsid w:val="00C12F45"/>
    <w:rsid w:val="00C132E7"/>
    <w:rsid w:val="00C13835"/>
    <w:rsid w:val="00C139D4"/>
    <w:rsid w:val="00C13E1E"/>
    <w:rsid w:val="00C143E0"/>
    <w:rsid w:val="00C1471C"/>
    <w:rsid w:val="00C147AC"/>
    <w:rsid w:val="00C14EAE"/>
    <w:rsid w:val="00C153B9"/>
    <w:rsid w:val="00C1561B"/>
    <w:rsid w:val="00C15748"/>
    <w:rsid w:val="00C16346"/>
    <w:rsid w:val="00C1678B"/>
    <w:rsid w:val="00C16A2B"/>
    <w:rsid w:val="00C16C82"/>
    <w:rsid w:val="00C172A5"/>
    <w:rsid w:val="00C177E6"/>
    <w:rsid w:val="00C179C5"/>
    <w:rsid w:val="00C17A45"/>
    <w:rsid w:val="00C17C7B"/>
    <w:rsid w:val="00C17C7E"/>
    <w:rsid w:val="00C20D0E"/>
    <w:rsid w:val="00C211F5"/>
    <w:rsid w:val="00C21A6E"/>
    <w:rsid w:val="00C22110"/>
    <w:rsid w:val="00C23322"/>
    <w:rsid w:val="00C234EB"/>
    <w:rsid w:val="00C2381F"/>
    <w:rsid w:val="00C23E49"/>
    <w:rsid w:val="00C23E52"/>
    <w:rsid w:val="00C24178"/>
    <w:rsid w:val="00C24385"/>
    <w:rsid w:val="00C246FA"/>
    <w:rsid w:val="00C24C17"/>
    <w:rsid w:val="00C24FF0"/>
    <w:rsid w:val="00C25091"/>
    <w:rsid w:val="00C25814"/>
    <w:rsid w:val="00C25B3E"/>
    <w:rsid w:val="00C25DAD"/>
    <w:rsid w:val="00C261A0"/>
    <w:rsid w:val="00C268A9"/>
    <w:rsid w:val="00C26A80"/>
    <w:rsid w:val="00C27318"/>
    <w:rsid w:val="00C27319"/>
    <w:rsid w:val="00C27E27"/>
    <w:rsid w:val="00C305DC"/>
    <w:rsid w:val="00C309E1"/>
    <w:rsid w:val="00C30E79"/>
    <w:rsid w:val="00C30FDD"/>
    <w:rsid w:val="00C3174C"/>
    <w:rsid w:val="00C318B9"/>
    <w:rsid w:val="00C320F1"/>
    <w:rsid w:val="00C323ED"/>
    <w:rsid w:val="00C327FB"/>
    <w:rsid w:val="00C32E57"/>
    <w:rsid w:val="00C32EFC"/>
    <w:rsid w:val="00C332D2"/>
    <w:rsid w:val="00C336E8"/>
    <w:rsid w:val="00C33A6B"/>
    <w:rsid w:val="00C33EFA"/>
    <w:rsid w:val="00C343A1"/>
    <w:rsid w:val="00C343F6"/>
    <w:rsid w:val="00C34BCD"/>
    <w:rsid w:val="00C34DAE"/>
    <w:rsid w:val="00C350AB"/>
    <w:rsid w:val="00C35301"/>
    <w:rsid w:val="00C3574F"/>
    <w:rsid w:val="00C35753"/>
    <w:rsid w:val="00C35811"/>
    <w:rsid w:val="00C358C5"/>
    <w:rsid w:val="00C35B15"/>
    <w:rsid w:val="00C35D3A"/>
    <w:rsid w:val="00C35F21"/>
    <w:rsid w:val="00C362D3"/>
    <w:rsid w:val="00C364F8"/>
    <w:rsid w:val="00C36FD2"/>
    <w:rsid w:val="00C3701F"/>
    <w:rsid w:val="00C37B23"/>
    <w:rsid w:val="00C37BCF"/>
    <w:rsid w:val="00C404A5"/>
    <w:rsid w:val="00C407F0"/>
    <w:rsid w:val="00C4212E"/>
    <w:rsid w:val="00C422A8"/>
    <w:rsid w:val="00C422D9"/>
    <w:rsid w:val="00C42375"/>
    <w:rsid w:val="00C42570"/>
    <w:rsid w:val="00C42590"/>
    <w:rsid w:val="00C4315F"/>
    <w:rsid w:val="00C43A75"/>
    <w:rsid w:val="00C43E9B"/>
    <w:rsid w:val="00C44A6F"/>
    <w:rsid w:val="00C45059"/>
    <w:rsid w:val="00C45444"/>
    <w:rsid w:val="00C458D6"/>
    <w:rsid w:val="00C45E36"/>
    <w:rsid w:val="00C45E42"/>
    <w:rsid w:val="00C45F2F"/>
    <w:rsid w:val="00C46C83"/>
    <w:rsid w:val="00C4769F"/>
    <w:rsid w:val="00C477A0"/>
    <w:rsid w:val="00C47AC6"/>
    <w:rsid w:val="00C47BD7"/>
    <w:rsid w:val="00C47FF4"/>
    <w:rsid w:val="00C50166"/>
    <w:rsid w:val="00C50396"/>
    <w:rsid w:val="00C503CB"/>
    <w:rsid w:val="00C505C3"/>
    <w:rsid w:val="00C50798"/>
    <w:rsid w:val="00C50EFD"/>
    <w:rsid w:val="00C5151C"/>
    <w:rsid w:val="00C51920"/>
    <w:rsid w:val="00C51CEA"/>
    <w:rsid w:val="00C529DA"/>
    <w:rsid w:val="00C52D37"/>
    <w:rsid w:val="00C53BAD"/>
    <w:rsid w:val="00C53CCA"/>
    <w:rsid w:val="00C53F9F"/>
    <w:rsid w:val="00C54EEB"/>
    <w:rsid w:val="00C54F57"/>
    <w:rsid w:val="00C55071"/>
    <w:rsid w:val="00C55AB9"/>
    <w:rsid w:val="00C55D2F"/>
    <w:rsid w:val="00C55ED8"/>
    <w:rsid w:val="00C568FB"/>
    <w:rsid w:val="00C56C9C"/>
    <w:rsid w:val="00C56E44"/>
    <w:rsid w:val="00C56F9A"/>
    <w:rsid w:val="00C56FCA"/>
    <w:rsid w:val="00C56FD9"/>
    <w:rsid w:val="00C57D94"/>
    <w:rsid w:val="00C600A1"/>
    <w:rsid w:val="00C60332"/>
    <w:rsid w:val="00C60924"/>
    <w:rsid w:val="00C60A66"/>
    <w:rsid w:val="00C60C5F"/>
    <w:rsid w:val="00C6127D"/>
    <w:rsid w:val="00C61524"/>
    <w:rsid w:val="00C615E1"/>
    <w:rsid w:val="00C61693"/>
    <w:rsid w:val="00C6171B"/>
    <w:rsid w:val="00C61815"/>
    <w:rsid w:val="00C6205C"/>
    <w:rsid w:val="00C624D9"/>
    <w:rsid w:val="00C62831"/>
    <w:rsid w:val="00C62ED5"/>
    <w:rsid w:val="00C63037"/>
    <w:rsid w:val="00C63724"/>
    <w:rsid w:val="00C63761"/>
    <w:rsid w:val="00C63BE5"/>
    <w:rsid w:val="00C64298"/>
    <w:rsid w:val="00C6493E"/>
    <w:rsid w:val="00C64A3F"/>
    <w:rsid w:val="00C652A8"/>
    <w:rsid w:val="00C6566A"/>
    <w:rsid w:val="00C65B38"/>
    <w:rsid w:val="00C66338"/>
    <w:rsid w:val="00C66B8D"/>
    <w:rsid w:val="00C67EC6"/>
    <w:rsid w:val="00C71051"/>
    <w:rsid w:val="00C71832"/>
    <w:rsid w:val="00C719E6"/>
    <w:rsid w:val="00C72386"/>
    <w:rsid w:val="00C73B52"/>
    <w:rsid w:val="00C73C93"/>
    <w:rsid w:val="00C744B4"/>
    <w:rsid w:val="00C74A9D"/>
    <w:rsid w:val="00C74AA9"/>
    <w:rsid w:val="00C74F7A"/>
    <w:rsid w:val="00C75B91"/>
    <w:rsid w:val="00C75C0F"/>
    <w:rsid w:val="00C76078"/>
    <w:rsid w:val="00C76D2F"/>
    <w:rsid w:val="00C7766F"/>
    <w:rsid w:val="00C77C82"/>
    <w:rsid w:val="00C77F96"/>
    <w:rsid w:val="00C77FC5"/>
    <w:rsid w:val="00C80332"/>
    <w:rsid w:val="00C80335"/>
    <w:rsid w:val="00C8062C"/>
    <w:rsid w:val="00C80978"/>
    <w:rsid w:val="00C80D4E"/>
    <w:rsid w:val="00C816B9"/>
    <w:rsid w:val="00C81B6B"/>
    <w:rsid w:val="00C82161"/>
    <w:rsid w:val="00C826D4"/>
    <w:rsid w:val="00C828D6"/>
    <w:rsid w:val="00C82B5E"/>
    <w:rsid w:val="00C83773"/>
    <w:rsid w:val="00C837D0"/>
    <w:rsid w:val="00C83B2A"/>
    <w:rsid w:val="00C841AF"/>
    <w:rsid w:val="00C842DE"/>
    <w:rsid w:val="00C84487"/>
    <w:rsid w:val="00C8503D"/>
    <w:rsid w:val="00C85145"/>
    <w:rsid w:val="00C8585B"/>
    <w:rsid w:val="00C85ABB"/>
    <w:rsid w:val="00C85B95"/>
    <w:rsid w:val="00C860AC"/>
    <w:rsid w:val="00C8627A"/>
    <w:rsid w:val="00C86541"/>
    <w:rsid w:val="00C86704"/>
    <w:rsid w:val="00C868DF"/>
    <w:rsid w:val="00C86A82"/>
    <w:rsid w:val="00C86C48"/>
    <w:rsid w:val="00C86E78"/>
    <w:rsid w:val="00C87140"/>
    <w:rsid w:val="00C87376"/>
    <w:rsid w:val="00C87FB8"/>
    <w:rsid w:val="00C90077"/>
    <w:rsid w:val="00C900AE"/>
    <w:rsid w:val="00C90880"/>
    <w:rsid w:val="00C90A2D"/>
    <w:rsid w:val="00C911E2"/>
    <w:rsid w:val="00C91232"/>
    <w:rsid w:val="00C9137B"/>
    <w:rsid w:val="00C91805"/>
    <w:rsid w:val="00C91C3E"/>
    <w:rsid w:val="00C91C7E"/>
    <w:rsid w:val="00C91E3C"/>
    <w:rsid w:val="00C92796"/>
    <w:rsid w:val="00C92932"/>
    <w:rsid w:val="00C92C32"/>
    <w:rsid w:val="00C92F87"/>
    <w:rsid w:val="00C9377A"/>
    <w:rsid w:val="00C93C38"/>
    <w:rsid w:val="00C93E2C"/>
    <w:rsid w:val="00C93E90"/>
    <w:rsid w:val="00C93FFD"/>
    <w:rsid w:val="00C9418D"/>
    <w:rsid w:val="00C94BDA"/>
    <w:rsid w:val="00C95268"/>
    <w:rsid w:val="00C9538C"/>
    <w:rsid w:val="00C9604B"/>
    <w:rsid w:val="00C96524"/>
    <w:rsid w:val="00C96EB2"/>
    <w:rsid w:val="00C975EC"/>
    <w:rsid w:val="00C97777"/>
    <w:rsid w:val="00C97AFD"/>
    <w:rsid w:val="00C97BCA"/>
    <w:rsid w:val="00C97F13"/>
    <w:rsid w:val="00CA0199"/>
    <w:rsid w:val="00CA07D1"/>
    <w:rsid w:val="00CA0830"/>
    <w:rsid w:val="00CA0848"/>
    <w:rsid w:val="00CA08A0"/>
    <w:rsid w:val="00CA0BD6"/>
    <w:rsid w:val="00CA0C0D"/>
    <w:rsid w:val="00CA0CE6"/>
    <w:rsid w:val="00CA2441"/>
    <w:rsid w:val="00CA24B9"/>
    <w:rsid w:val="00CA2FF4"/>
    <w:rsid w:val="00CA3837"/>
    <w:rsid w:val="00CA4000"/>
    <w:rsid w:val="00CA4400"/>
    <w:rsid w:val="00CA4444"/>
    <w:rsid w:val="00CA4564"/>
    <w:rsid w:val="00CA45F7"/>
    <w:rsid w:val="00CA4854"/>
    <w:rsid w:val="00CA4EDB"/>
    <w:rsid w:val="00CA5096"/>
    <w:rsid w:val="00CA51D4"/>
    <w:rsid w:val="00CA52D2"/>
    <w:rsid w:val="00CA53EF"/>
    <w:rsid w:val="00CA5C74"/>
    <w:rsid w:val="00CA5E97"/>
    <w:rsid w:val="00CA6223"/>
    <w:rsid w:val="00CA67BE"/>
    <w:rsid w:val="00CA6BB3"/>
    <w:rsid w:val="00CB0023"/>
    <w:rsid w:val="00CB00E2"/>
    <w:rsid w:val="00CB09F0"/>
    <w:rsid w:val="00CB126D"/>
    <w:rsid w:val="00CB227C"/>
    <w:rsid w:val="00CB2815"/>
    <w:rsid w:val="00CB2D89"/>
    <w:rsid w:val="00CB36CC"/>
    <w:rsid w:val="00CB3ADF"/>
    <w:rsid w:val="00CB3C6E"/>
    <w:rsid w:val="00CB420F"/>
    <w:rsid w:val="00CB4220"/>
    <w:rsid w:val="00CB4412"/>
    <w:rsid w:val="00CB462C"/>
    <w:rsid w:val="00CB479D"/>
    <w:rsid w:val="00CB49FC"/>
    <w:rsid w:val="00CB4B77"/>
    <w:rsid w:val="00CB5192"/>
    <w:rsid w:val="00CB54E7"/>
    <w:rsid w:val="00CB56D8"/>
    <w:rsid w:val="00CB5EEC"/>
    <w:rsid w:val="00CB6C67"/>
    <w:rsid w:val="00CB6D3C"/>
    <w:rsid w:val="00CB6E7A"/>
    <w:rsid w:val="00CB72C6"/>
    <w:rsid w:val="00CB78EF"/>
    <w:rsid w:val="00CB79DB"/>
    <w:rsid w:val="00CB7C1E"/>
    <w:rsid w:val="00CC0552"/>
    <w:rsid w:val="00CC0A81"/>
    <w:rsid w:val="00CC1382"/>
    <w:rsid w:val="00CC15FA"/>
    <w:rsid w:val="00CC2522"/>
    <w:rsid w:val="00CC33AD"/>
    <w:rsid w:val="00CC33B3"/>
    <w:rsid w:val="00CC3CD9"/>
    <w:rsid w:val="00CC466F"/>
    <w:rsid w:val="00CC4718"/>
    <w:rsid w:val="00CC49D3"/>
    <w:rsid w:val="00CC4D07"/>
    <w:rsid w:val="00CC4D31"/>
    <w:rsid w:val="00CC5A5F"/>
    <w:rsid w:val="00CC64AD"/>
    <w:rsid w:val="00CC66F7"/>
    <w:rsid w:val="00CC6706"/>
    <w:rsid w:val="00CC6918"/>
    <w:rsid w:val="00CC6DBE"/>
    <w:rsid w:val="00CC6DE9"/>
    <w:rsid w:val="00CC7516"/>
    <w:rsid w:val="00CC76B3"/>
    <w:rsid w:val="00CD03DE"/>
    <w:rsid w:val="00CD0560"/>
    <w:rsid w:val="00CD0AA1"/>
    <w:rsid w:val="00CD0DBA"/>
    <w:rsid w:val="00CD100F"/>
    <w:rsid w:val="00CD161E"/>
    <w:rsid w:val="00CD1702"/>
    <w:rsid w:val="00CD195A"/>
    <w:rsid w:val="00CD1FFB"/>
    <w:rsid w:val="00CD2247"/>
    <w:rsid w:val="00CD363D"/>
    <w:rsid w:val="00CD3E52"/>
    <w:rsid w:val="00CD4229"/>
    <w:rsid w:val="00CD4E3A"/>
    <w:rsid w:val="00CD57F6"/>
    <w:rsid w:val="00CD5C46"/>
    <w:rsid w:val="00CD5FE7"/>
    <w:rsid w:val="00CD65CC"/>
    <w:rsid w:val="00CD6612"/>
    <w:rsid w:val="00CD7EA6"/>
    <w:rsid w:val="00CE068D"/>
    <w:rsid w:val="00CE08EC"/>
    <w:rsid w:val="00CE0AFA"/>
    <w:rsid w:val="00CE0B49"/>
    <w:rsid w:val="00CE0DB5"/>
    <w:rsid w:val="00CE0F47"/>
    <w:rsid w:val="00CE14AE"/>
    <w:rsid w:val="00CE16B2"/>
    <w:rsid w:val="00CE1E3A"/>
    <w:rsid w:val="00CE27FB"/>
    <w:rsid w:val="00CE2B07"/>
    <w:rsid w:val="00CE2B2F"/>
    <w:rsid w:val="00CE2C03"/>
    <w:rsid w:val="00CE2E1A"/>
    <w:rsid w:val="00CE3588"/>
    <w:rsid w:val="00CE363A"/>
    <w:rsid w:val="00CE37F6"/>
    <w:rsid w:val="00CE3A84"/>
    <w:rsid w:val="00CE4082"/>
    <w:rsid w:val="00CE444F"/>
    <w:rsid w:val="00CE4F0A"/>
    <w:rsid w:val="00CE4F3C"/>
    <w:rsid w:val="00CE51C0"/>
    <w:rsid w:val="00CE51EF"/>
    <w:rsid w:val="00CE551E"/>
    <w:rsid w:val="00CE578A"/>
    <w:rsid w:val="00CE6223"/>
    <w:rsid w:val="00CE63FD"/>
    <w:rsid w:val="00CE6A60"/>
    <w:rsid w:val="00CE6B7A"/>
    <w:rsid w:val="00CE6D87"/>
    <w:rsid w:val="00CE71B4"/>
    <w:rsid w:val="00CE7254"/>
    <w:rsid w:val="00CE7482"/>
    <w:rsid w:val="00CE7C78"/>
    <w:rsid w:val="00CE7EF3"/>
    <w:rsid w:val="00CF0052"/>
    <w:rsid w:val="00CF05E2"/>
    <w:rsid w:val="00CF0ED0"/>
    <w:rsid w:val="00CF0FA6"/>
    <w:rsid w:val="00CF1A2B"/>
    <w:rsid w:val="00CF1C6D"/>
    <w:rsid w:val="00CF22EC"/>
    <w:rsid w:val="00CF2893"/>
    <w:rsid w:val="00CF299A"/>
    <w:rsid w:val="00CF2AFC"/>
    <w:rsid w:val="00CF3399"/>
    <w:rsid w:val="00CF3BA4"/>
    <w:rsid w:val="00CF3E39"/>
    <w:rsid w:val="00CF409B"/>
    <w:rsid w:val="00CF4610"/>
    <w:rsid w:val="00CF49CF"/>
    <w:rsid w:val="00CF4C01"/>
    <w:rsid w:val="00CF516D"/>
    <w:rsid w:val="00CF53AA"/>
    <w:rsid w:val="00CF56E0"/>
    <w:rsid w:val="00CF5BCE"/>
    <w:rsid w:val="00CF6049"/>
    <w:rsid w:val="00CF604E"/>
    <w:rsid w:val="00CF6551"/>
    <w:rsid w:val="00CF68C6"/>
    <w:rsid w:val="00CF73A2"/>
    <w:rsid w:val="00CF7AB4"/>
    <w:rsid w:val="00D00B01"/>
    <w:rsid w:val="00D00F35"/>
    <w:rsid w:val="00D018C1"/>
    <w:rsid w:val="00D01B86"/>
    <w:rsid w:val="00D01CA0"/>
    <w:rsid w:val="00D01DB3"/>
    <w:rsid w:val="00D01DEA"/>
    <w:rsid w:val="00D030ED"/>
    <w:rsid w:val="00D0330D"/>
    <w:rsid w:val="00D0354D"/>
    <w:rsid w:val="00D03823"/>
    <w:rsid w:val="00D038E8"/>
    <w:rsid w:val="00D03A71"/>
    <w:rsid w:val="00D03B49"/>
    <w:rsid w:val="00D03CFE"/>
    <w:rsid w:val="00D03E6F"/>
    <w:rsid w:val="00D03F52"/>
    <w:rsid w:val="00D04195"/>
    <w:rsid w:val="00D045A6"/>
    <w:rsid w:val="00D04732"/>
    <w:rsid w:val="00D04976"/>
    <w:rsid w:val="00D049FB"/>
    <w:rsid w:val="00D04C13"/>
    <w:rsid w:val="00D06242"/>
    <w:rsid w:val="00D0655B"/>
    <w:rsid w:val="00D06EE0"/>
    <w:rsid w:val="00D073EE"/>
    <w:rsid w:val="00D078A3"/>
    <w:rsid w:val="00D07DBD"/>
    <w:rsid w:val="00D10357"/>
    <w:rsid w:val="00D1090E"/>
    <w:rsid w:val="00D10E3D"/>
    <w:rsid w:val="00D1131E"/>
    <w:rsid w:val="00D11424"/>
    <w:rsid w:val="00D11C7F"/>
    <w:rsid w:val="00D11E81"/>
    <w:rsid w:val="00D121E1"/>
    <w:rsid w:val="00D124E3"/>
    <w:rsid w:val="00D12557"/>
    <w:rsid w:val="00D1282D"/>
    <w:rsid w:val="00D1290A"/>
    <w:rsid w:val="00D12A46"/>
    <w:rsid w:val="00D12C01"/>
    <w:rsid w:val="00D13129"/>
    <w:rsid w:val="00D137F3"/>
    <w:rsid w:val="00D14025"/>
    <w:rsid w:val="00D141FB"/>
    <w:rsid w:val="00D14434"/>
    <w:rsid w:val="00D144AB"/>
    <w:rsid w:val="00D14968"/>
    <w:rsid w:val="00D14C0E"/>
    <w:rsid w:val="00D14E02"/>
    <w:rsid w:val="00D15193"/>
    <w:rsid w:val="00D15BCE"/>
    <w:rsid w:val="00D15C27"/>
    <w:rsid w:val="00D15CD0"/>
    <w:rsid w:val="00D16102"/>
    <w:rsid w:val="00D166BB"/>
    <w:rsid w:val="00D179FD"/>
    <w:rsid w:val="00D2003F"/>
    <w:rsid w:val="00D201D2"/>
    <w:rsid w:val="00D21716"/>
    <w:rsid w:val="00D22031"/>
    <w:rsid w:val="00D2230C"/>
    <w:rsid w:val="00D23D4A"/>
    <w:rsid w:val="00D25748"/>
    <w:rsid w:val="00D25936"/>
    <w:rsid w:val="00D25A7F"/>
    <w:rsid w:val="00D25D7A"/>
    <w:rsid w:val="00D263FE"/>
    <w:rsid w:val="00D2658A"/>
    <w:rsid w:val="00D26685"/>
    <w:rsid w:val="00D26EE7"/>
    <w:rsid w:val="00D26EFB"/>
    <w:rsid w:val="00D27411"/>
    <w:rsid w:val="00D27897"/>
    <w:rsid w:val="00D311CF"/>
    <w:rsid w:val="00D3125E"/>
    <w:rsid w:val="00D31318"/>
    <w:rsid w:val="00D31686"/>
    <w:rsid w:val="00D32000"/>
    <w:rsid w:val="00D328D1"/>
    <w:rsid w:val="00D32D47"/>
    <w:rsid w:val="00D330AB"/>
    <w:rsid w:val="00D33D20"/>
    <w:rsid w:val="00D33F30"/>
    <w:rsid w:val="00D341FD"/>
    <w:rsid w:val="00D344CD"/>
    <w:rsid w:val="00D35145"/>
    <w:rsid w:val="00D359AD"/>
    <w:rsid w:val="00D35D81"/>
    <w:rsid w:val="00D35EED"/>
    <w:rsid w:val="00D35FE5"/>
    <w:rsid w:val="00D36357"/>
    <w:rsid w:val="00D3680A"/>
    <w:rsid w:val="00D3714B"/>
    <w:rsid w:val="00D37472"/>
    <w:rsid w:val="00D376F5"/>
    <w:rsid w:val="00D4155D"/>
    <w:rsid w:val="00D41764"/>
    <w:rsid w:val="00D41F8B"/>
    <w:rsid w:val="00D4319A"/>
    <w:rsid w:val="00D43246"/>
    <w:rsid w:val="00D4388B"/>
    <w:rsid w:val="00D43EF8"/>
    <w:rsid w:val="00D44341"/>
    <w:rsid w:val="00D44536"/>
    <w:rsid w:val="00D44F14"/>
    <w:rsid w:val="00D451F6"/>
    <w:rsid w:val="00D45A6A"/>
    <w:rsid w:val="00D45F19"/>
    <w:rsid w:val="00D4614C"/>
    <w:rsid w:val="00D4631C"/>
    <w:rsid w:val="00D466BE"/>
    <w:rsid w:val="00D46721"/>
    <w:rsid w:val="00D4676D"/>
    <w:rsid w:val="00D46A1F"/>
    <w:rsid w:val="00D46A65"/>
    <w:rsid w:val="00D46B31"/>
    <w:rsid w:val="00D46FC0"/>
    <w:rsid w:val="00D47135"/>
    <w:rsid w:val="00D47334"/>
    <w:rsid w:val="00D47F7B"/>
    <w:rsid w:val="00D50087"/>
    <w:rsid w:val="00D5028D"/>
    <w:rsid w:val="00D5038B"/>
    <w:rsid w:val="00D50457"/>
    <w:rsid w:val="00D50544"/>
    <w:rsid w:val="00D50BB7"/>
    <w:rsid w:val="00D50EC5"/>
    <w:rsid w:val="00D511F3"/>
    <w:rsid w:val="00D5131C"/>
    <w:rsid w:val="00D5235C"/>
    <w:rsid w:val="00D524E7"/>
    <w:rsid w:val="00D528AF"/>
    <w:rsid w:val="00D534C6"/>
    <w:rsid w:val="00D5374D"/>
    <w:rsid w:val="00D5381A"/>
    <w:rsid w:val="00D539C1"/>
    <w:rsid w:val="00D53E3F"/>
    <w:rsid w:val="00D54555"/>
    <w:rsid w:val="00D5469A"/>
    <w:rsid w:val="00D547B2"/>
    <w:rsid w:val="00D54E26"/>
    <w:rsid w:val="00D55186"/>
    <w:rsid w:val="00D55603"/>
    <w:rsid w:val="00D55E25"/>
    <w:rsid w:val="00D5685E"/>
    <w:rsid w:val="00D568FB"/>
    <w:rsid w:val="00D56CFA"/>
    <w:rsid w:val="00D56ED9"/>
    <w:rsid w:val="00D57423"/>
    <w:rsid w:val="00D57551"/>
    <w:rsid w:val="00D57909"/>
    <w:rsid w:val="00D57FBB"/>
    <w:rsid w:val="00D57FDC"/>
    <w:rsid w:val="00D60086"/>
    <w:rsid w:val="00D602B1"/>
    <w:rsid w:val="00D60699"/>
    <w:rsid w:val="00D60D64"/>
    <w:rsid w:val="00D60DC6"/>
    <w:rsid w:val="00D61908"/>
    <w:rsid w:val="00D61949"/>
    <w:rsid w:val="00D61A0A"/>
    <w:rsid w:val="00D61B46"/>
    <w:rsid w:val="00D61B8E"/>
    <w:rsid w:val="00D61FD4"/>
    <w:rsid w:val="00D62166"/>
    <w:rsid w:val="00D62E08"/>
    <w:rsid w:val="00D63216"/>
    <w:rsid w:val="00D63754"/>
    <w:rsid w:val="00D63A3B"/>
    <w:rsid w:val="00D643C7"/>
    <w:rsid w:val="00D64743"/>
    <w:rsid w:val="00D65452"/>
    <w:rsid w:val="00D66F9E"/>
    <w:rsid w:val="00D67005"/>
    <w:rsid w:val="00D67320"/>
    <w:rsid w:val="00D67629"/>
    <w:rsid w:val="00D67A7D"/>
    <w:rsid w:val="00D701C7"/>
    <w:rsid w:val="00D70215"/>
    <w:rsid w:val="00D702DC"/>
    <w:rsid w:val="00D70E57"/>
    <w:rsid w:val="00D71263"/>
    <w:rsid w:val="00D713EB"/>
    <w:rsid w:val="00D7266E"/>
    <w:rsid w:val="00D72E5E"/>
    <w:rsid w:val="00D73071"/>
    <w:rsid w:val="00D7329D"/>
    <w:rsid w:val="00D7350F"/>
    <w:rsid w:val="00D73ECE"/>
    <w:rsid w:val="00D7421D"/>
    <w:rsid w:val="00D75280"/>
    <w:rsid w:val="00D75388"/>
    <w:rsid w:val="00D7568B"/>
    <w:rsid w:val="00D75ADD"/>
    <w:rsid w:val="00D75BFB"/>
    <w:rsid w:val="00D75EE8"/>
    <w:rsid w:val="00D75F0C"/>
    <w:rsid w:val="00D7672C"/>
    <w:rsid w:val="00D768CC"/>
    <w:rsid w:val="00D76C0E"/>
    <w:rsid w:val="00D77941"/>
    <w:rsid w:val="00D77A66"/>
    <w:rsid w:val="00D8010A"/>
    <w:rsid w:val="00D80B9C"/>
    <w:rsid w:val="00D80CAF"/>
    <w:rsid w:val="00D8100D"/>
    <w:rsid w:val="00D821DF"/>
    <w:rsid w:val="00D824A4"/>
    <w:rsid w:val="00D82689"/>
    <w:rsid w:val="00D828A0"/>
    <w:rsid w:val="00D829A2"/>
    <w:rsid w:val="00D82CF0"/>
    <w:rsid w:val="00D82D07"/>
    <w:rsid w:val="00D82EC5"/>
    <w:rsid w:val="00D83997"/>
    <w:rsid w:val="00D83ACD"/>
    <w:rsid w:val="00D83B4C"/>
    <w:rsid w:val="00D8411E"/>
    <w:rsid w:val="00D84E4C"/>
    <w:rsid w:val="00D856ED"/>
    <w:rsid w:val="00D86709"/>
    <w:rsid w:val="00D871D8"/>
    <w:rsid w:val="00D87580"/>
    <w:rsid w:val="00D9004D"/>
    <w:rsid w:val="00D90849"/>
    <w:rsid w:val="00D90DD3"/>
    <w:rsid w:val="00D91118"/>
    <w:rsid w:val="00D91387"/>
    <w:rsid w:val="00D9151C"/>
    <w:rsid w:val="00D91640"/>
    <w:rsid w:val="00D9196E"/>
    <w:rsid w:val="00D91BA5"/>
    <w:rsid w:val="00D91BAB"/>
    <w:rsid w:val="00D91F98"/>
    <w:rsid w:val="00D9257C"/>
    <w:rsid w:val="00D925D4"/>
    <w:rsid w:val="00D925E3"/>
    <w:rsid w:val="00D92C49"/>
    <w:rsid w:val="00D92D35"/>
    <w:rsid w:val="00D92D79"/>
    <w:rsid w:val="00D92F9C"/>
    <w:rsid w:val="00D93058"/>
    <w:rsid w:val="00D93244"/>
    <w:rsid w:val="00D93380"/>
    <w:rsid w:val="00D93693"/>
    <w:rsid w:val="00D9407A"/>
    <w:rsid w:val="00D949A1"/>
    <w:rsid w:val="00D94D14"/>
    <w:rsid w:val="00D94E63"/>
    <w:rsid w:val="00D9513F"/>
    <w:rsid w:val="00D95463"/>
    <w:rsid w:val="00D954F0"/>
    <w:rsid w:val="00D95981"/>
    <w:rsid w:val="00D95A45"/>
    <w:rsid w:val="00D9697A"/>
    <w:rsid w:val="00D96B7A"/>
    <w:rsid w:val="00D96DFD"/>
    <w:rsid w:val="00D9760B"/>
    <w:rsid w:val="00D97758"/>
    <w:rsid w:val="00D977FE"/>
    <w:rsid w:val="00D97A3F"/>
    <w:rsid w:val="00DA020E"/>
    <w:rsid w:val="00DA05A6"/>
    <w:rsid w:val="00DA0701"/>
    <w:rsid w:val="00DA0821"/>
    <w:rsid w:val="00DA0B03"/>
    <w:rsid w:val="00DA1483"/>
    <w:rsid w:val="00DA2245"/>
    <w:rsid w:val="00DA2395"/>
    <w:rsid w:val="00DA23EF"/>
    <w:rsid w:val="00DA2969"/>
    <w:rsid w:val="00DA308B"/>
    <w:rsid w:val="00DA3A53"/>
    <w:rsid w:val="00DA3FC8"/>
    <w:rsid w:val="00DA4005"/>
    <w:rsid w:val="00DA4010"/>
    <w:rsid w:val="00DA4737"/>
    <w:rsid w:val="00DA4A98"/>
    <w:rsid w:val="00DA5178"/>
    <w:rsid w:val="00DA5756"/>
    <w:rsid w:val="00DA58F9"/>
    <w:rsid w:val="00DA59F5"/>
    <w:rsid w:val="00DA5EB7"/>
    <w:rsid w:val="00DA64A6"/>
    <w:rsid w:val="00DA6B59"/>
    <w:rsid w:val="00DA6CFB"/>
    <w:rsid w:val="00DA6F9C"/>
    <w:rsid w:val="00DA7BDB"/>
    <w:rsid w:val="00DB0A56"/>
    <w:rsid w:val="00DB1385"/>
    <w:rsid w:val="00DB16E8"/>
    <w:rsid w:val="00DB1BBE"/>
    <w:rsid w:val="00DB1C45"/>
    <w:rsid w:val="00DB1DC9"/>
    <w:rsid w:val="00DB2130"/>
    <w:rsid w:val="00DB2933"/>
    <w:rsid w:val="00DB2BAA"/>
    <w:rsid w:val="00DB2D9A"/>
    <w:rsid w:val="00DB304F"/>
    <w:rsid w:val="00DB3134"/>
    <w:rsid w:val="00DB3663"/>
    <w:rsid w:val="00DB38A2"/>
    <w:rsid w:val="00DB3BE7"/>
    <w:rsid w:val="00DB3F57"/>
    <w:rsid w:val="00DB4000"/>
    <w:rsid w:val="00DB4747"/>
    <w:rsid w:val="00DB48EC"/>
    <w:rsid w:val="00DB4CA9"/>
    <w:rsid w:val="00DB4EB1"/>
    <w:rsid w:val="00DB570F"/>
    <w:rsid w:val="00DB5A9F"/>
    <w:rsid w:val="00DB64BB"/>
    <w:rsid w:val="00DB67E9"/>
    <w:rsid w:val="00DB6898"/>
    <w:rsid w:val="00DB6903"/>
    <w:rsid w:val="00DB77FE"/>
    <w:rsid w:val="00DB79C3"/>
    <w:rsid w:val="00DC04A5"/>
    <w:rsid w:val="00DC08A3"/>
    <w:rsid w:val="00DC09F9"/>
    <w:rsid w:val="00DC0CD4"/>
    <w:rsid w:val="00DC1399"/>
    <w:rsid w:val="00DC2888"/>
    <w:rsid w:val="00DC2EF4"/>
    <w:rsid w:val="00DC36F9"/>
    <w:rsid w:val="00DC410A"/>
    <w:rsid w:val="00DC4321"/>
    <w:rsid w:val="00DC47B4"/>
    <w:rsid w:val="00DC4975"/>
    <w:rsid w:val="00DC4CF2"/>
    <w:rsid w:val="00DC51D8"/>
    <w:rsid w:val="00DC5306"/>
    <w:rsid w:val="00DC669C"/>
    <w:rsid w:val="00DC68B6"/>
    <w:rsid w:val="00DC6F4B"/>
    <w:rsid w:val="00DC75C5"/>
    <w:rsid w:val="00DC79EF"/>
    <w:rsid w:val="00DC7B7F"/>
    <w:rsid w:val="00DC7DF4"/>
    <w:rsid w:val="00DC7EAF"/>
    <w:rsid w:val="00DC7F0E"/>
    <w:rsid w:val="00DD0EA2"/>
    <w:rsid w:val="00DD11B2"/>
    <w:rsid w:val="00DD1FAD"/>
    <w:rsid w:val="00DD21BD"/>
    <w:rsid w:val="00DD2628"/>
    <w:rsid w:val="00DD2760"/>
    <w:rsid w:val="00DD27B9"/>
    <w:rsid w:val="00DD27FF"/>
    <w:rsid w:val="00DD294B"/>
    <w:rsid w:val="00DD2C72"/>
    <w:rsid w:val="00DD382A"/>
    <w:rsid w:val="00DD4237"/>
    <w:rsid w:val="00DD5300"/>
    <w:rsid w:val="00DD551A"/>
    <w:rsid w:val="00DD5658"/>
    <w:rsid w:val="00DD5F85"/>
    <w:rsid w:val="00DD6EDD"/>
    <w:rsid w:val="00DD7007"/>
    <w:rsid w:val="00DD7064"/>
    <w:rsid w:val="00DD70BF"/>
    <w:rsid w:val="00DD7113"/>
    <w:rsid w:val="00DD7A58"/>
    <w:rsid w:val="00DD7BBE"/>
    <w:rsid w:val="00DE056D"/>
    <w:rsid w:val="00DE05D1"/>
    <w:rsid w:val="00DE07AC"/>
    <w:rsid w:val="00DE08B5"/>
    <w:rsid w:val="00DE10DB"/>
    <w:rsid w:val="00DE1535"/>
    <w:rsid w:val="00DE1A1E"/>
    <w:rsid w:val="00DE1B65"/>
    <w:rsid w:val="00DE1E13"/>
    <w:rsid w:val="00DE22B0"/>
    <w:rsid w:val="00DE26CD"/>
    <w:rsid w:val="00DE28EF"/>
    <w:rsid w:val="00DE29AC"/>
    <w:rsid w:val="00DE314C"/>
    <w:rsid w:val="00DE35C4"/>
    <w:rsid w:val="00DE3607"/>
    <w:rsid w:val="00DE3AF3"/>
    <w:rsid w:val="00DE428B"/>
    <w:rsid w:val="00DE48D6"/>
    <w:rsid w:val="00DE4CFF"/>
    <w:rsid w:val="00DE5177"/>
    <w:rsid w:val="00DE539F"/>
    <w:rsid w:val="00DE5E8C"/>
    <w:rsid w:val="00DE6062"/>
    <w:rsid w:val="00DE625D"/>
    <w:rsid w:val="00DE6680"/>
    <w:rsid w:val="00DE704C"/>
    <w:rsid w:val="00DE728F"/>
    <w:rsid w:val="00DE72CF"/>
    <w:rsid w:val="00DF08E3"/>
    <w:rsid w:val="00DF0C10"/>
    <w:rsid w:val="00DF1A7F"/>
    <w:rsid w:val="00DF1CDA"/>
    <w:rsid w:val="00DF1EE4"/>
    <w:rsid w:val="00DF2D8F"/>
    <w:rsid w:val="00DF357A"/>
    <w:rsid w:val="00DF3DDA"/>
    <w:rsid w:val="00DF40DB"/>
    <w:rsid w:val="00DF4139"/>
    <w:rsid w:val="00DF4956"/>
    <w:rsid w:val="00DF5411"/>
    <w:rsid w:val="00DF558C"/>
    <w:rsid w:val="00DF57A1"/>
    <w:rsid w:val="00DF62F8"/>
    <w:rsid w:val="00DF6460"/>
    <w:rsid w:val="00DF725E"/>
    <w:rsid w:val="00DF7A6D"/>
    <w:rsid w:val="00DF7AED"/>
    <w:rsid w:val="00DF7CDB"/>
    <w:rsid w:val="00DF7F0D"/>
    <w:rsid w:val="00E00247"/>
    <w:rsid w:val="00E00417"/>
    <w:rsid w:val="00E00695"/>
    <w:rsid w:val="00E00A46"/>
    <w:rsid w:val="00E01151"/>
    <w:rsid w:val="00E024D6"/>
    <w:rsid w:val="00E02585"/>
    <w:rsid w:val="00E02CBE"/>
    <w:rsid w:val="00E02F0E"/>
    <w:rsid w:val="00E03341"/>
    <w:rsid w:val="00E0393B"/>
    <w:rsid w:val="00E03C27"/>
    <w:rsid w:val="00E04173"/>
    <w:rsid w:val="00E04D7D"/>
    <w:rsid w:val="00E05170"/>
    <w:rsid w:val="00E056AE"/>
    <w:rsid w:val="00E0573B"/>
    <w:rsid w:val="00E061C8"/>
    <w:rsid w:val="00E06220"/>
    <w:rsid w:val="00E06520"/>
    <w:rsid w:val="00E067D6"/>
    <w:rsid w:val="00E06848"/>
    <w:rsid w:val="00E06E86"/>
    <w:rsid w:val="00E06F96"/>
    <w:rsid w:val="00E071CE"/>
    <w:rsid w:val="00E07CD6"/>
    <w:rsid w:val="00E10520"/>
    <w:rsid w:val="00E118F3"/>
    <w:rsid w:val="00E1198A"/>
    <w:rsid w:val="00E11AB2"/>
    <w:rsid w:val="00E11AD5"/>
    <w:rsid w:val="00E11FB7"/>
    <w:rsid w:val="00E1208B"/>
    <w:rsid w:val="00E12233"/>
    <w:rsid w:val="00E12BDC"/>
    <w:rsid w:val="00E12FEA"/>
    <w:rsid w:val="00E13B9C"/>
    <w:rsid w:val="00E13C68"/>
    <w:rsid w:val="00E13C91"/>
    <w:rsid w:val="00E14023"/>
    <w:rsid w:val="00E143F2"/>
    <w:rsid w:val="00E148D6"/>
    <w:rsid w:val="00E14FA8"/>
    <w:rsid w:val="00E1500B"/>
    <w:rsid w:val="00E1550E"/>
    <w:rsid w:val="00E15857"/>
    <w:rsid w:val="00E16370"/>
    <w:rsid w:val="00E1696D"/>
    <w:rsid w:val="00E16E2E"/>
    <w:rsid w:val="00E16ED5"/>
    <w:rsid w:val="00E17327"/>
    <w:rsid w:val="00E17432"/>
    <w:rsid w:val="00E177A2"/>
    <w:rsid w:val="00E17AD6"/>
    <w:rsid w:val="00E201A1"/>
    <w:rsid w:val="00E203F3"/>
    <w:rsid w:val="00E20C10"/>
    <w:rsid w:val="00E21234"/>
    <w:rsid w:val="00E214CC"/>
    <w:rsid w:val="00E21D13"/>
    <w:rsid w:val="00E222F0"/>
    <w:rsid w:val="00E233C3"/>
    <w:rsid w:val="00E23435"/>
    <w:rsid w:val="00E236C9"/>
    <w:rsid w:val="00E2387E"/>
    <w:rsid w:val="00E23D74"/>
    <w:rsid w:val="00E2430B"/>
    <w:rsid w:val="00E2474B"/>
    <w:rsid w:val="00E25082"/>
    <w:rsid w:val="00E25298"/>
    <w:rsid w:val="00E27C8F"/>
    <w:rsid w:val="00E27CF0"/>
    <w:rsid w:val="00E3027D"/>
    <w:rsid w:val="00E30439"/>
    <w:rsid w:val="00E3062E"/>
    <w:rsid w:val="00E30630"/>
    <w:rsid w:val="00E306FF"/>
    <w:rsid w:val="00E30758"/>
    <w:rsid w:val="00E31AC2"/>
    <w:rsid w:val="00E31DBB"/>
    <w:rsid w:val="00E321BC"/>
    <w:rsid w:val="00E3291F"/>
    <w:rsid w:val="00E32D36"/>
    <w:rsid w:val="00E330D0"/>
    <w:rsid w:val="00E33467"/>
    <w:rsid w:val="00E33517"/>
    <w:rsid w:val="00E33DF8"/>
    <w:rsid w:val="00E340B5"/>
    <w:rsid w:val="00E34454"/>
    <w:rsid w:val="00E3452E"/>
    <w:rsid w:val="00E34921"/>
    <w:rsid w:val="00E35305"/>
    <w:rsid w:val="00E354D5"/>
    <w:rsid w:val="00E36A52"/>
    <w:rsid w:val="00E36F90"/>
    <w:rsid w:val="00E3716E"/>
    <w:rsid w:val="00E37258"/>
    <w:rsid w:val="00E410D9"/>
    <w:rsid w:val="00E41DD8"/>
    <w:rsid w:val="00E423A1"/>
    <w:rsid w:val="00E42F02"/>
    <w:rsid w:val="00E44CB9"/>
    <w:rsid w:val="00E4558B"/>
    <w:rsid w:val="00E45961"/>
    <w:rsid w:val="00E45BB9"/>
    <w:rsid w:val="00E46120"/>
    <w:rsid w:val="00E46B97"/>
    <w:rsid w:val="00E46E79"/>
    <w:rsid w:val="00E47474"/>
    <w:rsid w:val="00E47815"/>
    <w:rsid w:val="00E47CD9"/>
    <w:rsid w:val="00E47DE5"/>
    <w:rsid w:val="00E502D2"/>
    <w:rsid w:val="00E50618"/>
    <w:rsid w:val="00E50867"/>
    <w:rsid w:val="00E51974"/>
    <w:rsid w:val="00E52926"/>
    <w:rsid w:val="00E52C59"/>
    <w:rsid w:val="00E52D9F"/>
    <w:rsid w:val="00E52E0E"/>
    <w:rsid w:val="00E531F5"/>
    <w:rsid w:val="00E53678"/>
    <w:rsid w:val="00E53F82"/>
    <w:rsid w:val="00E54003"/>
    <w:rsid w:val="00E5466F"/>
    <w:rsid w:val="00E54764"/>
    <w:rsid w:val="00E54979"/>
    <w:rsid w:val="00E54C10"/>
    <w:rsid w:val="00E54EE7"/>
    <w:rsid w:val="00E55A01"/>
    <w:rsid w:val="00E563B6"/>
    <w:rsid w:val="00E56BC9"/>
    <w:rsid w:val="00E5787D"/>
    <w:rsid w:val="00E57891"/>
    <w:rsid w:val="00E57A9E"/>
    <w:rsid w:val="00E57DF7"/>
    <w:rsid w:val="00E60057"/>
    <w:rsid w:val="00E60BF0"/>
    <w:rsid w:val="00E61038"/>
    <w:rsid w:val="00E61A5A"/>
    <w:rsid w:val="00E61B15"/>
    <w:rsid w:val="00E61E84"/>
    <w:rsid w:val="00E62628"/>
    <w:rsid w:val="00E62C30"/>
    <w:rsid w:val="00E62CC2"/>
    <w:rsid w:val="00E641C3"/>
    <w:rsid w:val="00E64BDA"/>
    <w:rsid w:val="00E655B1"/>
    <w:rsid w:val="00E666D3"/>
    <w:rsid w:val="00E66A91"/>
    <w:rsid w:val="00E66C26"/>
    <w:rsid w:val="00E6783B"/>
    <w:rsid w:val="00E700A0"/>
    <w:rsid w:val="00E700B1"/>
    <w:rsid w:val="00E7020B"/>
    <w:rsid w:val="00E70215"/>
    <w:rsid w:val="00E705E9"/>
    <w:rsid w:val="00E7099C"/>
    <w:rsid w:val="00E70D10"/>
    <w:rsid w:val="00E70D49"/>
    <w:rsid w:val="00E70EC3"/>
    <w:rsid w:val="00E70FB7"/>
    <w:rsid w:val="00E71A02"/>
    <w:rsid w:val="00E71D01"/>
    <w:rsid w:val="00E72148"/>
    <w:rsid w:val="00E7226A"/>
    <w:rsid w:val="00E73408"/>
    <w:rsid w:val="00E740CC"/>
    <w:rsid w:val="00E748BD"/>
    <w:rsid w:val="00E75D91"/>
    <w:rsid w:val="00E76096"/>
    <w:rsid w:val="00E76375"/>
    <w:rsid w:val="00E76C77"/>
    <w:rsid w:val="00E77016"/>
    <w:rsid w:val="00E77241"/>
    <w:rsid w:val="00E77275"/>
    <w:rsid w:val="00E772AA"/>
    <w:rsid w:val="00E77A72"/>
    <w:rsid w:val="00E77D50"/>
    <w:rsid w:val="00E77F94"/>
    <w:rsid w:val="00E803FA"/>
    <w:rsid w:val="00E8042E"/>
    <w:rsid w:val="00E80581"/>
    <w:rsid w:val="00E805D3"/>
    <w:rsid w:val="00E8157D"/>
    <w:rsid w:val="00E816AD"/>
    <w:rsid w:val="00E81C5A"/>
    <w:rsid w:val="00E824BB"/>
    <w:rsid w:val="00E8263F"/>
    <w:rsid w:val="00E82B2A"/>
    <w:rsid w:val="00E83A91"/>
    <w:rsid w:val="00E84082"/>
    <w:rsid w:val="00E844AB"/>
    <w:rsid w:val="00E84943"/>
    <w:rsid w:val="00E84EEB"/>
    <w:rsid w:val="00E85260"/>
    <w:rsid w:val="00E857DB"/>
    <w:rsid w:val="00E85C5A"/>
    <w:rsid w:val="00E86174"/>
    <w:rsid w:val="00E86456"/>
    <w:rsid w:val="00E8654D"/>
    <w:rsid w:val="00E86630"/>
    <w:rsid w:val="00E867C2"/>
    <w:rsid w:val="00E8739D"/>
    <w:rsid w:val="00E8745E"/>
    <w:rsid w:val="00E87645"/>
    <w:rsid w:val="00E8771C"/>
    <w:rsid w:val="00E878A9"/>
    <w:rsid w:val="00E87ED5"/>
    <w:rsid w:val="00E90612"/>
    <w:rsid w:val="00E90A1F"/>
    <w:rsid w:val="00E90CC3"/>
    <w:rsid w:val="00E90F16"/>
    <w:rsid w:val="00E91444"/>
    <w:rsid w:val="00E915B5"/>
    <w:rsid w:val="00E9171C"/>
    <w:rsid w:val="00E91852"/>
    <w:rsid w:val="00E92028"/>
    <w:rsid w:val="00E920B1"/>
    <w:rsid w:val="00E920D2"/>
    <w:rsid w:val="00E922D0"/>
    <w:rsid w:val="00E92DF2"/>
    <w:rsid w:val="00E939E8"/>
    <w:rsid w:val="00E93A05"/>
    <w:rsid w:val="00E93DB0"/>
    <w:rsid w:val="00E9416B"/>
    <w:rsid w:val="00E9424B"/>
    <w:rsid w:val="00E944BC"/>
    <w:rsid w:val="00E9488F"/>
    <w:rsid w:val="00E9491C"/>
    <w:rsid w:val="00E94D02"/>
    <w:rsid w:val="00E94D7E"/>
    <w:rsid w:val="00E94E1E"/>
    <w:rsid w:val="00E9575F"/>
    <w:rsid w:val="00E95B61"/>
    <w:rsid w:val="00E963FB"/>
    <w:rsid w:val="00E96F83"/>
    <w:rsid w:val="00E9729A"/>
    <w:rsid w:val="00E97650"/>
    <w:rsid w:val="00E97695"/>
    <w:rsid w:val="00E97A76"/>
    <w:rsid w:val="00E97C2F"/>
    <w:rsid w:val="00E97F3D"/>
    <w:rsid w:val="00EA0134"/>
    <w:rsid w:val="00EA0D05"/>
    <w:rsid w:val="00EA1218"/>
    <w:rsid w:val="00EA1328"/>
    <w:rsid w:val="00EA1B13"/>
    <w:rsid w:val="00EA1D2D"/>
    <w:rsid w:val="00EA2826"/>
    <w:rsid w:val="00EA2FEE"/>
    <w:rsid w:val="00EA3B25"/>
    <w:rsid w:val="00EA3FF2"/>
    <w:rsid w:val="00EA41DC"/>
    <w:rsid w:val="00EA4411"/>
    <w:rsid w:val="00EA4424"/>
    <w:rsid w:val="00EA45A6"/>
    <w:rsid w:val="00EA4CB6"/>
    <w:rsid w:val="00EA4D6C"/>
    <w:rsid w:val="00EA56DA"/>
    <w:rsid w:val="00EA57EC"/>
    <w:rsid w:val="00EA581B"/>
    <w:rsid w:val="00EA5DC9"/>
    <w:rsid w:val="00EA5E98"/>
    <w:rsid w:val="00EA6D45"/>
    <w:rsid w:val="00EA6DC5"/>
    <w:rsid w:val="00EA6F26"/>
    <w:rsid w:val="00EA72AF"/>
    <w:rsid w:val="00EB024D"/>
    <w:rsid w:val="00EB0A8B"/>
    <w:rsid w:val="00EB0DC2"/>
    <w:rsid w:val="00EB1240"/>
    <w:rsid w:val="00EB12FA"/>
    <w:rsid w:val="00EB25DE"/>
    <w:rsid w:val="00EB3463"/>
    <w:rsid w:val="00EB3940"/>
    <w:rsid w:val="00EB3E8D"/>
    <w:rsid w:val="00EB4D6A"/>
    <w:rsid w:val="00EB54AE"/>
    <w:rsid w:val="00EB5C37"/>
    <w:rsid w:val="00EB5CF5"/>
    <w:rsid w:val="00EB60CE"/>
    <w:rsid w:val="00EB6504"/>
    <w:rsid w:val="00EB73F9"/>
    <w:rsid w:val="00EB781F"/>
    <w:rsid w:val="00EB7903"/>
    <w:rsid w:val="00EB7C9C"/>
    <w:rsid w:val="00EB7FE1"/>
    <w:rsid w:val="00EC05BE"/>
    <w:rsid w:val="00EC05E5"/>
    <w:rsid w:val="00EC0C2B"/>
    <w:rsid w:val="00EC0C62"/>
    <w:rsid w:val="00EC1772"/>
    <w:rsid w:val="00EC2469"/>
    <w:rsid w:val="00EC27F6"/>
    <w:rsid w:val="00EC2F7C"/>
    <w:rsid w:val="00EC320F"/>
    <w:rsid w:val="00EC3434"/>
    <w:rsid w:val="00EC351D"/>
    <w:rsid w:val="00EC375B"/>
    <w:rsid w:val="00EC375E"/>
    <w:rsid w:val="00EC38DE"/>
    <w:rsid w:val="00EC3AE5"/>
    <w:rsid w:val="00EC3B3F"/>
    <w:rsid w:val="00EC3F0A"/>
    <w:rsid w:val="00EC547F"/>
    <w:rsid w:val="00EC5F84"/>
    <w:rsid w:val="00EC7108"/>
    <w:rsid w:val="00EC7355"/>
    <w:rsid w:val="00EC7605"/>
    <w:rsid w:val="00EC7BEB"/>
    <w:rsid w:val="00ED0105"/>
    <w:rsid w:val="00ED0265"/>
    <w:rsid w:val="00ED0704"/>
    <w:rsid w:val="00ED0998"/>
    <w:rsid w:val="00ED2958"/>
    <w:rsid w:val="00ED2DF8"/>
    <w:rsid w:val="00ED322B"/>
    <w:rsid w:val="00ED36FE"/>
    <w:rsid w:val="00ED3B3D"/>
    <w:rsid w:val="00ED3B87"/>
    <w:rsid w:val="00ED3F37"/>
    <w:rsid w:val="00ED4935"/>
    <w:rsid w:val="00ED5289"/>
    <w:rsid w:val="00ED54B0"/>
    <w:rsid w:val="00ED580A"/>
    <w:rsid w:val="00ED62C0"/>
    <w:rsid w:val="00ED66E2"/>
    <w:rsid w:val="00ED6781"/>
    <w:rsid w:val="00ED6AC1"/>
    <w:rsid w:val="00ED75D6"/>
    <w:rsid w:val="00ED7CF1"/>
    <w:rsid w:val="00EE007C"/>
    <w:rsid w:val="00EE00A3"/>
    <w:rsid w:val="00EE02E9"/>
    <w:rsid w:val="00EE0A5B"/>
    <w:rsid w:val="00EE0B23"/>
    <w:rsid w:val="00EE0BDA"/>
    <w:rsid w:val="00EE1073"/>
    <w:rsid w:val="00EE1173"/>
    <w:rsid w:val="00EE1724"/>
    <w:rsid w:val="00EE19E8"/>
    <w:rsid w:val="00EE1BA1"/>
    <w:rsid w:val="00EE215C"/>
    <w:rsid w:val="00EE4329"/>
    <w:rsid w:val="00EE4711"/>
    <w:rsid w:val="00EE4FC9"/>
    <w:rsid w:val="00EE5823"/>
    <w:rsid w:val="00EE63C4"/>
    <w:rsid w:val="00EE6B2A"/>
    <w:rsid w:val="00EE73AA"/>
    <w:rsid w:val="00EE7808"/>
    <w:rsid w:val="00EE7A16"/>
    <w:rsid w:val="00EF0A8A"/>
    <w:rsid w:val="00EF0B9E"/>
    <w:rsid w:val="00EF0BAA"/>
    <w:rsid w:val="00EF22AD"/>
    <w:rsid w:val="00EF2BD3"/>
    <w:rsid w:val="00EF314D"/>
    <w:rsid w:val="00EF3240"/>
    <w:rsid w:val="00EF335F"/>
    <w:rsid w:val="00EF3563"/>
    <w:rsid w:val="00EF409C"/>
    <w:rsid w:val="00EF40FE"/>
    <w:rsid w:val="00EF42A5"/>
    <w:rsid w:val="00EF43B6"/>
    <w:rsid w:val="00EF51F9"/>
    <w:rsid w:val="00EF5F31"/>
    <w:rsid w:val="00EF6691"/>
    <w:rsid w:val="00EF68DC"/>
    <w:rsid w:val="00EF6A41"/>
    <w:rsid w:val="00EF736A"/>
    <w:rsid w:val="00EF76AA"/>
    <w:rsid w:val="00EF7704"/>
    <w:rsid w:val="00EF7D66"/>
    <w:rsid w:val="00EF7DAB"/>
    <w:rsid w:val="00EF7EE9"/>
    <w:rsid w:val="00F0238D"/>
    <w:rsid w:val="00F0294B"/>
    <w:rsid w:val="00F02C96"/>
    <w:rsid w:val="00F038A7"/>
    <w:rsid w:val="00F03965"/>
    <w:rsid w:val="00F03C4B"/>
    <w:rsid w:val="00F05494"/>
    <w:rsid w:val="00F056CE"/>
    <w:rsid w:val="00F05FFE"/>
    <w:rsid w:val="00F06095"/>
    <w:rsid w:val="00F061FA"/>
    <w:rsid w:val="00F06521"/>
    <w:rsid w:val="00F069C6"/>
    <w:rsid w:val="00F10218"/>
    <w:rsid w:val="00F102D1"/>
    <w:rsid w:val="00F10ACE"/>
    <w:rsid w:val="00F10DE5"/>
    <w:rsid w:val="00F10FB8"/>
    <w:rsid w:val="00F110C4"/>
    <w:rsid w:val="00F117B5"/>
    <w:rsid w:val="00F11C58"/>
    <w:rsid w:val="00F11FD3"/>
    <w:rsid w:val="00F12239"/>
    <w:rsid w:val="00F12619"/>
    <w:rsid w:val="00F12AA6"/>
    <w:rsid w:val="00F12B0C"/>
    <w:rsid w:val="00F13410"/>
    <w:rsid w:val="00F13782"/>
    <w:rsid w:val="00F13B47"/>
    <w:rsid w:val="00F13FD6"/>
    <w:rsid w:val="00F140E2"/>
    <w:rsid w:val="00F143F9"/>
    <w:rsid w:val="00F14457"/>
    <w:rsid w:val="00F1557C"/>
    <w:rsid w:val="00F156CA"/>
    <w:rsid w:val="00F15A84"/>
    <w:rsid w:val="00F16216"/>
    <w:rsid w:val="00F16D78"/>
    <w:rsid w:val="00F16DAB"/>
    <w:rsid w:val="00F2090D"/>
    <w:rsid w:val="00F213D6"/>
    <w:rsid w:val="00F21BF9"/>
    <w:rsid w:val="00F226E6"/>
    <w:rsid w:val="00F22E2F"/>
    <w:rsid w:val="00F2408C"/>
    <w:rsid w:val="00F24135"/>
    <w:rsid w:val="00F24222"/>
    <w:rsid w:val="00F24267"/>
    <w:rsid w:val="00F242AD"/>
    <w:rsid w:val="00F25616"/>
    <w:rsid w:val="00F2565D"/>
    <w:rsid w:val="00F25776"/>
    <w:rsid w:val="00F26394"/>
    <w:rsid w:val="00F26A6E"/>
    <w:rsid w:val="00F271C3"/>
    <w:rsid w:val="00F30AFF"/>
    <w:rsid w:val="00F310E0"/>
    <w:rsid w:val="00F3248A"/>
    <w:rsid w:val="00F32601"/>
    <w:rsid w:val="00F3341E"/>
    <w:rsid w:val="00F33683"/>
    <w:rsid w:val="00F33D0B"/>
    <w:rsid w:val="00F354F8"/>
    <w:rsid w:val="00F35AC0"/>
    <w:rsid w:val="00F35FC3"/>
    <w:rsid w:val="00F362B4"/>
    <w:rsid w:val="00F36526"/>
    <w:rsid w:val="00F36C89"/>
    <w:rsid w:val="00F37138"/>
    <w:rsid w:val="00F377E6"/>
    <w:rsid w:val="00F37981"/>
    <w:rsid w:val="00F40054"/>
    <w:rsid w:val="00F4016B"/>
    <w:rsid w:val="00F403C2"/>
    <w:rsid w:val="00F40641"/>
    <w:rsid w:val="00F40676"/>
    <w:rsid w:val="00F406C5"/>
    <w:rsid w:val="00F407F2"/>
    <w:rsid w:val="00F42AA8"/>
    <w:rsid w:val="00F42BB0"/>
    <w:rsid w:val="00F431FD"/>
    <w:rsid w:val="00F4360F"/>
    <w:rsid w:val="00F43EB5"/>
    <w:rsid w:val="00F441B1"/>
    <w:rsid w:val="00F445B4"/>
    <w:rsid w:val="00F44A6E"/>
    <w:rsid w:val="00F44ECA"/>
    <w:rsid w:val="00F451DD"/>
    <w:rsid w:val="00F45409"/>
    <w:rsid w:val="00F454DA"/>
    <w:rsid w:val="00F461F1"/>
    <w:rsid w:val="00F463E8"/>
    <w:rsid w:val="00F46430"/>
    <w:rsid w:val="00F46647"/>
    <w:rsid w:val="00F4676B"/>
    <w:rsid w:val="00F46FFF"/>
    <w:rsid w:val="00F470A8"/>
    <w:rsid w:val="00F4784F"/>
    <w:rsid w:val="00F47F5C"/>
    <w:rsid w:val="00F500B7"/>
    <w:rsid w:val="00F500CF"/>
    <w:rsid w:val="00F50968"/>
    <w:rsid w:val="00F50A9F"/>
    <w:rsid w:val="00F512D2"/>
    <w:rsid w:val="00F51413"/>
    <w:rsid w:val="00F514DA"/>
    <w:rsid w:val="00F52B86"/>
    <w:rsid w:val="00F52F97"/>
    <w:rsid w:val="00F5307D"/>
    <w:rsid w:val="00F53BD7"/>
    <w:rsid w:val="00F53C6E"/>
    <w:rsid w:val="00F53DC2"/>
    <w:rsid w:val="00F543F1"/>
    <w:rsid w:val="00F54917"/>
    <w:rsid w:val="00F549D6"/>
    <w:rsid w:val="00F54A3E"/>
    <w:rsid w:val="00F559CB"/>
    <w:rsid w:val="00F55D8B"/>
    <w:rsid w:val="00F55D8F"/>
    <w:rsid w:val="00F56222"/>
    <w:rsid w:val="00F56772"/>
    <w:rsid w:val="00F56963"/>
    <w:rsid w:val="00F56972"/>
    <w:rsid w:val="00F56A8F"/>
    <w:rsid w:val="00F56BCC"/>
    <w:rsid w:val="00F57094"/>
    <w:rsid w:val="00F57306"/>
    <w:rsid w:val="00F576F5"/>
    <w:rsid w:val="00F57C06"/>
    <w:rsid w:val="00F60384"/>
    <w:rsid w:val="00F6086D"/>
    <w:rsid w:val="00F60D89"/>
    <w:rsid w:val="00F61032"/>
    <w:rsid w:val="00F613F9"/>
    <w:rsid w:val="00F61475"/>
    <w:rsid w:val="00F62700"/>
    <w:rsid w:val="00F6287A"/>
    <w:rsid w:val="00F62C8B"/>
    <w:rsid w:val="00F62F97"/>
    <w:rsid w:val="00F6397C"/>
    <w:rsid w:val="00F64831"/>
    <w:rsid w:val="00F64DDB"/>
    <w:rsid w:val="00F6531C"/>
    <w:rsid w:val="00F6541F"/>
    <w:rsid w:val="00F658B3"/>
    <w:rsid w:val="00F65EB8"/>
    <w:rsid w:val="00F6648B"/>
    <w:rsid w:val="00F66553"/>
    <w:rsid w:val="00F667C1"/>
    <w:rsid w:val="00F677E3"/>
    <w:rsid w:val="00F67E4B"/>
    <w:rsid w:val="00F70042"/>
    <w:rsid w:val="00F71160"/>
    <w:rsid w:val="00F71CF9"/>
    <w:rsid w:val="00F722C9"/>
    <w:rsid w:val="00F72AEA"/>
    <w:rsid w:val="00F73565"/>
    <w:rsid w:val="00F735BC"/>
    <w:rsid w:val="00F73976"/>
    <w:rsid w:val="00F73C26"/>
    <w:rsid w:val="00F74581"/>
    <w:rsid w:val="00F748BB"/>
    <w:rsid w:val="00F74EEA"/>
    <w:rsid w:val="00F74F05"/>
    <w:rsid w:val="00F75089"/>
    <w:rsid w:val="00F756FA"/>
    <w:rsid w:val="00F764D4"/>
    <w:rsid w:val="00F76835"/>
    <w:rsid w:val="00F76C50"/>
    <w:rsid w:val="00F76CC5"/>
    <w:rsid w:val="00F76D9E"/>
    <w:rsid w:val="00F76E96"/>
    <w:rsid w:val="00F770C9"/>
    <w:rsid w:val="00F77566"/>
    <w:rsid w:val="00F775FE"/>
    <w:rsid w:val="00F77D4B"/>
    <w:rsid w:val="00F77D4D"/>
    <w:rsid w:val="00F77DF1"/>
    <w:rsid w:val="00F77E54"/>
    <w:rsid w:val="00F805DD"/>
    <w:rsid w:val="00F80A77"/>
    <w:rsid w:val="00F80AD3"/>
    <w:rsid w:val="00F8198A"/>
    <w:rsid w:val="00F81C1B"/>
    <w:rsid w:val="00F8229F"/>
    <w:rsid w:val="00F8266C"/>
    <w:rsid w:val="00F830FB"/>
    <w:rsid w:val="00F8323F"/>
    <w:rsid w:val="00F83C94"/>
    <w:rsid w:val="00F83E9E"/>
    <w:rsid w:val="00F84B31"/>
    <w:rsid w:val="00F85588"/>
    <w:rsid w:val="00F85D6E"/>
    <w:rsid w:val="00F860FD"/>
    <w:rsid w:val="00F86573"/>
    <w:rsid w:val="00F866CC"/>
    <w:rsid w:val="00F86C6F"/>
    <w:rsid w:val="00F87DFB"/>
    <w:rsid w:val="00F87E47"/>
    <w:rsid w:val="00F90769"/>
    <w:rsid w:val="00F90E0C"/>
    <w:rsid w:val="00F919C2"/>
    <w:rsid w:val="00F91B6F"/>
    <w:rsid w:val="00F920E7"/>
    <w:rsid w:val="00F92169"/>
    <w:rsid w:val="00F927C1"/>
    <w:rsid w:val="00F92B17"/>
    <w:rsid w:val="00F92C70"/>
    <w:rsid w:val="00F92C84"/>
    <w:rsid w:val="00F94931"/>
    <w:rsid w:val="00F9518A"/>
    <w:rsid w:val="00F95562"/>
    <w:rsid w:val="00F95725"/>
    <w:rsid w:val="00F95947"/>
    <w:rsid w:val="00F959A4"/>
    <w:rsid w:val="00F9676A"/>
    <w:rsid w:val="00F96946"/>
    <w:rsid w:val="00F96A76"/>
    <w:rsid w:val="00F970DF"/>
    <w:rsid w:val="00F97220"/>
    <w:rsid w:val="00F97D2E"/>
    <w:rsid w:val="00F97E59"/>
    <w:rsid w:val="00FA0688"/>
    <w:rsid w:val="00FA06F1"/>
    <w:rsid w:val="00FA0F21"/>
    <w:rsid w:val="00FA10E5"/>
    <w:rsid w:val="00FA1DC1"/>
    <w:rsid w:val="00FA1F9B"/>
    <w:rsid w:val="00FA2339"/>
    <w:rsid w:val="00FA2B57"/>
    <w:rsid w:val="00FA302D"/>
    <w:rsid w:val="00FA3324"/>
    <w:rsid w:val="00FA39B1"/>
    <w:rsid w:val="00FA3F35"/>
    <w:rsid w:val="00FA5434"/>
    <w:rsid w:val="00FA5A88"/>
    <w:rsid w:val="00FA5C9E"/>
    <w:rsid w:val="00FA60AB"/>
    <w:rsid w:val="00FA6C2A"/>
    <w:rsid w:val="00FA753F"/>
    <w:rsid w:val="00FA76A0"/>
    <w:rsid w:val="00FA7DA6"/>
    <w:rsid w:val="00FB0059"/>
    <w:rsid w:val="00FB0D4C"/>
    <w:rsid w:val="00FB1198"/>
    <w:rsid w:val="00FB176C"/>
    <w:rsid w:val="00FB1F89"/>
    <w:rsid w:val="00FB25DC"/>
    <w:rsid w:val="00FB2AAD"/>
    <w:rsid w:val="00FB331C"/>
    <w:rsid w:val="00FB3425"/>
    <w:rsid w:val="00FB3596"/>
    <w:rsid w:val="00FB38BD"/>
    <w:rsid w:val="00FB4148"/>
    <w:rsid w:val="00FB4611"/>
    <w:rsid w:val="00FB49F9"/>
    <w:rsid w:val="00FB4DCF"/>
    <w:rsid w:val="00FB5552"/>
    <w:rsid w:val="00FB5901"/>
    <w:rsid w:val="00FB699E"/>
    <w:rsid w:val="00FB799C"/>
    <w:rsid w:val="00FC0C8B"/>
    <w:rsid w:val="00FC102A"/>
    <w:rsid w:val="00FC13C8"/>
    <w:rsid w:val="00FC212B"/>
    <w:rsid w:val="00FC2201"/>
    <w:rsid w:val="00FC4A48"/>
    <w:rsid w:val="00FC52A3"/>
    <w:rsid w:val="00FC56AC"/>
    <w:rsid w:val="00FC5BBD"/>
    <w:rsid w:val="00FC5D2D"/>
    <w:rsid w:val="00FC5D81"/>
    <w:rsid w:val="00FC60B9"/>
    <w:rsid w:val="00FC66FF"/>
    <w:rsid w:val="00FC6854"/>
    <w:rsid w:val="00FC6B59"/>
    <w:rsid w:val="00FC6BE8"/>
    <w:rsid w:val="00FC6D25"/>
    <w:rsid w:val="00FC6D47"/>
    <w:rsid w:val="00FC749F"/>
    <w:rsid w:val="00FD0932"/>
    <w:rsid w:val="00FD0EA2"/>
    <w:rsid w:val="00FD117B"/>
    <w:rsid w:val="00FD163E"/>
    <w:rsid w:val="00FD2CE1"/>
    <w:rsid w:val="00FD2D48"/>
    <w:rsid w:val="00FD307E"/>
    <w:rsid w:val="00FD3245"/>
    <w:rsid w:val="00FD3752"/>
    <w:rsid w:val="00FD396E"/>
    <w:rsid w:val="00FD39D8"/>
    <w:rsid w:val="00FD41B1"/>
    <w:rsid w:val="00FD445F"/>
    <w:rsid w:val="00FD4662"/>
    <w:rsid w:val="00FD473A"/>
    <w:rsid w:val="00FD4BDE"/>
    <w:rsid w:val="00FD5AD2"/>
    <w:rsid w:val="00FD5F6D"/>
    <w:rsid w:val="00FD6A9F"/>
    <w:rsid w:val="00FD71BE"/>
    <w:rsid w:val="00FD72FA"/>
    <w:rsid w:val="00FD7AAC"/>
    <w:rsid w:val="00FD7F52"/>
    <w:rsid w:val="00FE004F"/>
    <w:rsid w:val="00FE0206"/>
    <w:rsid w:val="00FE08CC"/>
    <w:rsid w:val="00FE0A5E"/>
    <w:rsid w:val="00FE113B"/>
    <w:rsid w:val="00FE1226"/>
    <w:rsid w:val="00FE2912"/>
    <w:rsid w:val="00FE2B9B"/>
    <w:rsid w:val="00FE2E26"/>
    <w:rsid w:val="00FE2F3B"/>
    <w:rsid w:val="00FE3CB8"/>
    <w:rsid w:val="00FE4618"/>
    <w:rsid w:val="00FE46F4"/>
    <w:rsid w:val="00FE4728"/>
    <w:rsid w:val="00FE59A8"/>
    <w:rsid w:val="00FE5B1E"/>
    <w:rsid w:val="00FE600D"/>
    <w:rsid w:val="00FE6088"/>
    <w:rsid w:val="00FE6108"/>
    <w:rsid w:val="00FE6BC4"/>
    <w:rsid w:val="00FE72A2"/>
    <w:rsid w:val="00FE7669"/>
    <w:rsid w:val="00FE7BF7"/>
    <w:rsid w:val="00FF003B"/>
    <w:rsid w:val="00FF021F"/>
    <w:rsid w:val="00FF07B3"/>
    <w:rsid w:val="00FF0DFD"/>
    <w:rsid w:val="00FF103F"/>
    <w:rsid w:val="00FF156C"/>
    <w:rsid w:val="00FF16AB"/>
    <w:rsid w:val="00FF16D2"/>
    <w:rsid w:val="00FF1FA7"/>
    <w:rsid w:val="00FF1FEF"/>
    <w:rsid w:val="00FF251C"/>
    <w:rsid w:val="00FF2522"/>
    <w:rsid w:val="00FF25AC"/>
    <w:rsid w:val="00FF26D0"/>
    <w:rsid w:val="00FF2AA6"/>
    <w:rsid w:val="00FF2AF7"/>
    <w:rsid w:val="00FF2C38"/>
    <w:rsid w:val="00FF2D80"/>
    <w:rsid w:val="00FF2F61"/>
    <w:rsid w:val="00FF34A4"/>
    <w:rsid w:val="00FF35A9"/>
    <w:rsid w:val="00FF3985"/>
    <w:rsid w:val="00FF426C"/>
    <w:rsid w:val="00FF4751"/>
    <w:rsid w:val="00FF4928"/>
    <w:rsid w:val="00FF4C57"/>
    <w:rsid w:val="00FF5174"/>
    <w:rsid w:val="00FF572F"/>
    <w:rsid w:val="00FF6141"/>
    <w:rsid w:val="00FF6C47"/>
    <w:rsid w:val="00FF6E45"/>
    <w:rsid w:val="00FF6FA2"/>
    <w:rsid w:val="00FF7115"/>
    <w:rsid w:val="00FF7D3C"/>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D62C4E7"/>
  <w15:docId w15:val="{790412C2-2EFF-475C-AEE3-08CAB3045B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637D55"/>
    <w:rPr>
      <w:rFonts w:ascii="Times New Roman" w:hAnsi="Times New Roman"/>
      <w:lang w:val="en-US"/>
    </w:rPr>
  </w:style>
  <w:style w:type="paragraph" w:styleId="berschrift1">
    <w:name w:val="heading 1"/>
    <w:basedOn w:val="Standard"/>
    <w:next w:val="Standard"/>
    <w:link w:val="berschrift1Zchn"/>
    <w:uiPriority w:val="9"/>
    <w:qFormat/>
    <w:rsid w:val="00A828F4"/>
    <w:pPr>
      <w:keepNext/>
      <w:keepLines/>
      <w:spacing w:before="240" w:after="0"/>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EA0D05"/>
    <w:pPr>
      <w:keepNext/>
      <w:keepLines/>
      <w:spacing w:before="120" w:after="120" w:line="240" w:lineRule="auto"/>
      <w:jc w:val="both"/>
      <w:outlineLvl w:val="1"/>
    </w:pPr>
    <w:rPr>
      <w:rFonts w:eastAsiaTheme="majorEastAsia" w:cstheme="majorBidi"/>
      <w:b/>
      <w:sz w:val="24"/>
      <w:szCs w:val="26"/>
    </w:rPr>
  </w:style>
  <w:style w:type="paragraph" w:styleId="berschrift3">
    <w:name w:val="heading 3"/>
    <w:basedOn w:val="Standard"/>
    <w:next w:val="Standard"/>
    <w:link w:val="berschrift3Zchn"/>
    <w:uiPriority w:val="9"/>
    <w:unhideWhenUsed/>
    <w:qFormat/>
    <w:rsid w:val="005723D8"/>
    <w:pPr>
      <w:keepNext/>
      <w:keepLines/>
      <w:spacing w:before="160" w:after="120"/>
      <w:outlineLvl w:val="2"/>
    </w:pPr>
    <w:rPr>
      <w:rFonts w:eastAsiaTheme="majorEastAsia" w:cstheme="majorBidi"/>
      <w:i/>
      <w:szCs w:val="24"/>
    </w:rPr>
  </w:style>
  <w:style w:type="paragraph" w:styleId="berschrift4">
    <w:name w:val="heading 4"/>
    <w:basedOn w:val="Standard"/>
    <w:next w:val="Standard"/>
    <w:link w:val="berschrift4Zchn"/>
    <w:uiPriority w:val="9"/>
    <w:semiHidden/>
    <w:unhideWhenUsed/>
    <w:qFormat/>
    <w:rsid w:val="007216D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7216D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7216D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7216D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7216D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7216D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A828F4"/>
    <w:rPr>
      <w:rFonts w:ascii="Times New Roman" w:eastAsiaTheme="majorEastAsia" w:hAnsi="Times New Roman" w:cstheme="majorBidi"/>
      <w:b/>
      <w:sz w:val="24"/>
      <w:szCs w:val="32"/>
    </w:rPr>
  </w:style>
  <w:style w:type="character" w:customStyle="1" w:styleId="berschrift2Zchn">
    <w:name w:val="Überschrift 2 Zchn"/>
    <w:basedOn w:val="Absatz-Standardschriftart"/>
    <w:link w:val="berschrift2"/>
    <w:uiPriority w:val="9"/>
    <w:rsid w:val="00EA0D05"/>
    <w:rPr>
      <w:rFonts w:ascii="Times New Roman" w:eastAsiaTheme="majorEastAsia" w:hAnsi="Times New Roman" w:cstheme="majorBidi"/>
      <w:b/>
      <w:sz w:val="24"/>
      <w:szCs w:val="26"/>
      <w:lang w:val="en-US"/>
    </w:rPr>
  </w:style>
  <w:style w:type="character" w:customStyle="1" w:styleId="berschrift3Zchn">
    <w:name w:val="Überschrift 3 Zchn"/>
    <w:basedOn w:val="Absatz-Standardschriftart"/>
    <w:link w:val="berschrift3"/>
    <w:uiPriority w:val="9"/>
    <w:rsid w:val="005723D8"/>
    <w:rPr>
      <w:rFonts w:ascii="Times New Roman" w:eastAsiaTheme="majorEastAsia" w:hAnsi="Times New Roman" w:cstheme="majorBidi"/>
      <w:i/>
      <w:szCs w:val="24"/>
      <w:lang w:val="en-US"/>
    </w:rPr>
  </w:style>
  <w:style w:type="paragraph" w:customStyle="1" w:styleId="EndNoteBibliographyTitle">
    <w:name w:val="EndNote Bibliography Title"/>
    <w:basedOn w:val="Standard"/>
    <w:link w:val="EndNoteBibliographyTitleChar"/>
    <w:rsid w:val="0062516B"/>
    <w:pPr>
      <w:spacing w:after="0"/>
      <w:jc w:val="center"/>
    </w:pPr>
    <w:rPr>
      <w:rFonts w:ascii="Calibri" w:hAnsi="Calibri" w:cs="Calibri"/>
      <w:noProof/>
    </w:rPr>
  </w:style>
  <w:style w:type="character" w:customStyle="1" w:styleId="EndNoteBibliographyTitleChar">
    <w:name w:val="EndNote Bibliography Title Char"/>
    <w:basedOn w:val="Absatz-Standardschriftart"/>
    <w:link w:val="EndNoteBibliographyTitle"/>
    <w:rsid w:val="0062516B"/>
    <w:rPr>
      <w:rFonts w:ascii="Calibri" w:hAnsi="Calibri" w:cs="Calibri"/>
      <w:noProof/>
      <w:lang w:val="en-US"/>
    </w:rPr>
  </w:style>
  <w:style w:type="paragraph" w:customStyle="1" w:styleId="EndNoteBibliography">
    <w:name w:val="EndNote Bibliography"/>
    <w:basedOn w:val="Standard"/>
    <w:link w:val="EndNoteBibliographyChar"/>
    <w:rsid w:val="0062516B"/>
    <w:pPr>
      <w:spacing w:line="240" w:lineRule="auto"/>
    </w:pPr>
    <w:rPr>
      <w:rFonts w:ascii="Calibri" w:hAnsi="Calibri" w:cs="Calibri"/>
      <w:noProof/>
    </w:rPr>
  </w:style>
  <w:style w:type="character" w:customStyle="1" w:styleId="EndNoteBibliographyChar">
    <w:name w:val="EndNote Bibliography Char"/>
    <w:basedOn w:val="Absatz-Standardschriftart"/>
    <w:link w:val="EndNoteBibliography"/>
    <w:rsid w:val="0062516B"/>
    <w:rPr>
      <w:rFonts w:ascii="Calibri" w:hAnsi="Calibri" w:cs="Calibri"/>
      <w:noProof/>
      <w:lang w:val="en-US"/>
    </w:rPr>
  </w:style>
  <w:style w:type="paragraph" w:customStyle="1" w:styleId="Default">
    <w:name w:val="Default"/>
    <w:rsid w:val="00EC7108"/>
    <w:pPr>
      <w:autoSpaceDE w:val="0"/>
      <w:autoSpaceDN w:val="0"/>
      <w:adjustRightInd w:val="0"/>
      <w:spacing w:after="0" w:line="240" w:lineRule="auto"/>
    </w:pPr>
    <w:rPr>
      <w:rFonts w:ascii="Arial" w:hAnsi="Arial" w:cs="Arial"/>
      <w:color w:val="000000"/>
      <w:sz w:val="24"/>
      <w:szCs w:val="24"/>
    </w:rPr>
  </w:style>
  <w:style w:type="character" w:styleId="Zeilennummer">
    <w:name w:val="line number"/>
    <w:basedOn w:val="Absatz-Standardschriftart"/>
    <w:uiPriority w:val="99"/>
    <w:semiHidden/>
    <w:unhideWhenUsed/>
    <w:rsid w:val="00A828F4"/>
  </w:style>
  <w:style w:type="paragraph" w:styleId="Kopfzeile">
    <w:name w:val="header"/>
    <w:basedOn w:val="Standard"/>
    <w:link w:val="KopfzeileZchn"/>
    <w:uiPriority w:val="99"/>
    <w:unhideWhenUsed/>
    <w:rsid w:val="005922FD"/>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5922FD"/>
  </w:style>
  <w:style w:type="paragraph" w:styleId="Fuzeile">
    <w:name w:val="footer"/>
    <w:basedOn w:val="Standard"/>
    <w:link w:val="FuzeileZchn"/>
    <w:uiPriority w:val="99"/>
    <w:unhideWhenUsed/>
    <w:rsid w:val="005922FD"/>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5922FD"/>
  </w:style>
  <w:style w:type="paragraph" w:styleId="Sprechblasentext">
    <w:name w:val="Balloon Text"/>
    <w:basedOn w:val="Standard"/>
    <w:link w:val="SprechblasentextZchn"/>
    <w:uiPriority w:val="99"/>
    <w:semiHidden/>
    <w:unhideWhenUsed/>
    <w:rsid w:val="002E2750"/>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E2750"/>
    <w:rPr>
      <w:rFonts w:ascii="Tahoma" w:hAnsi="Tahoma" w:cs="Tahoma"/>
      <w:sz w:val="16"/>
      <w:szCs w:val="16"/>
    </w:rPr>
  </w:style>
  <w:style w:type="paragraph" w:styleId="Listenabsatz">
    <w:name w:val="List Paragraph"/>
    <w:basedOn w:val="Standard"/>
    <w:link w:val="ListenabsatzZchn"/>
    <w:uiPriority w:val="34"/>
    <w:qFormat/>
    <w:rsid w:val="00E27CF0"/>
    <w:pPr>
      <w:spacing w:after="200" w:line="276" w:lineRule="auto"/>
      <w:ind w:left="720"/>
      <w:contextualSpacing/>
    </w:pPr>
  </w:style>
  <w:style w:type="character" w:styleId="Kommentarzeichen">
    <w:name w:val="annotation reference"/>
    <w:basedOn w:val="Absatz-Standardschriftart"/>
    <w:uiPriority w:val="99"/>
    <w:semiHidden/>
    <w:unhideWhenUsed/>
    <w:rsid w:val="00B11E86"/>
    <w:rPr>
      <w:sz w:val="16"/>
      <w:szCs w:val="16"/>
    </w:rPr>
  </w:style>
  <w:style w:type="paragraph" w:styleId="Kommentartext">
    <w:name w:val="annotation text"/>
    <w:basedOn w:val="Standard"/>
    <w:link w:val="KommentartextZchn"/>
    <w:uiPriority w:val="99"/>
    <w:unhideWhenUsed/>
    <w:rsid w:val="00B11E86"/>
    <w:pPr>
      <w:spacing w:line="240" w:lineRule="auto"/>
    </w:pPr>
    <w:rPr>
      <w:sz w:val="20"/>
      <w:szCs w:val="20"/>
    </w:rPr>
  </w:style>
  <w:style w:type="character" w:customStyle="1" w:styleId="KommentartextZchn">
    <w:name w:val="Kommentartext Zchn"/>
    <w:basedOn w:val="Absatz-Standardschriftart"/>
    <w:link w:val="Kommentartext"/>
    <w:uiPriority w:val="99"/>
    <w:rsid w:val="00B11E86"/>
    <w:rPr>
      <w:sz w:val="20"/>
      <w:szCs w:val="20"/>
    </w:rPr>
  </w:style>
  <w:style w:type="paragraph" w:styleId="Kommentarthema">
    <w:name w:val="annotation subject"/>
    <w:basedOn w:val="Kommentartext"/>
    <w:next w:val="Kommentartext"/>
    <w:link w:val="KommentarthemaZchn"/>
    <w:uiPriority w:val="99"/>
    <w:semiHidden/>
    <w:unhideWhenUsed/>
    <w:rsid w:val="00B11E86"/>
    <w:rPr>
      <w:b/>
      <w:bCs/>
    </w:rPr>
  </w:style>
  <w:style w:type="character" w:customStyle="1" w:styleId="KommentarthemaZchn">
    <w:name w:val="Kommentarthema Zchn"/>
    <w:basedOn w:val="KommentartextZchn"/>
    <w:link w:val="Kommentarthema"/>
    <w:uiPriority w:val="99"/>
    <w:semiHidden/>
    <w:rsid w:val="00B11E86"/>
    <w:rPr>
      <w:b/>
      <w:bCs/>
      <w:sz w:val="20"/>
      <w:szCs w:val="20"/>
    </w:rPr>
  </w:style>
  <w:style w:type="paragraph" w:styleId="berarbeitung">
    <w:name w:val="Revision"/>
    <w:hidden/>
    <w:uiPriority w:val="99"/>
    <w:semiHidden/>
    <w:rsid w:val="00B11E86"/>
    <w:pPr>
      <w:spacing w:after="0" w:line="240" w:lineRule="auto"/>
    </w:pPr>
  </w:style>
  <w:style w:type="character" w:customStyle="1" w:styleId="ListenabsatzZchn">
    <w:name w:val="Listenabsatz Zchn"/>
    <w:basedOn w:val="Absatz-Standardschriftart"/>
    <w:link w:val="Listenabsatz"/>
    <w:uiPriority w:val="34"/>
    <w:rsid w:val="00A06700"/>
    <w:rPr>
      <w:lang w:val="en-US"/>
    </w:rPr>
  </w:style>
  <w:style w:type="table" w:styleId="EinfacheTabelle3">
    <w:name w:val="Plain Table 3"/>
    <w:basedOn w:val="NormaleTabelle"/>
    <w:uiPriority w:val="43"/>
    <w:rsid w:val="00AE2A7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eschriftung">
    <w:name w:val="caption"/>
    <w:basedOn w:val="Standard"/>
    <w:next w:val="Standard"/>
    <w:uiPriority w:val="35"/>
    <w:unhideWhenUsed/>
    <w:qFormat/>
    <w:rsid w:val="00AE2A72"/>
    <w:pPr>
      <w:spacing w:after="200" w:line="240" w:lineRule="auto"/>
    </w:pPr>
    <w:rPr>
      <w:i/>
      <w:iCs/>
      <w:color w:val="44546A" w:themeColor="text2"/>
      <w:sz w:val="18"/>
      <w:szCs w:val="18"/>
    </w:rPr>
  </w:style>
  <w:style w:type="character" w:styleId="Hyperlink">
    <w:name w:val="Hyperlink"/>
    <w:basedOn w:val="Absatz-Standardschriftart"/>
    <w:uiPriority w:val="99"/>
    <w:unhideWhenUsed/>
    <w:rsid w:val="00545EDC"/>
    <w:rPr>
      <w:color w:val="0563C1" w:themeColor="hyperlink"/>
      <w:u w:val="single"/>
    </w:rPr>
  </w:style>
  <w:style w:type="character" w:customStyle="1" w:styleId="NichtaufgelsteErwhnung1">
    <w:name w:val="Nicht aufgelöste Erwähnung1"/>
    <w:basedOn w:val="Absatz-Standardschriftart"/>
    <w:uiPriority w:val="99"/>
    <w:semiHidden/>
    <w:unhideWhenUsed/>
    <w:rsid w:val="00545EDC"/>
    <w:rPr>
      <w:color w:val="605E5C"/>
      <w:shd w:val="clear" w:color="auto" w:fill="E1DFDD"/>
    </w:rPr>
  </w:style>
  <w:style w:type="character" w:styleId="Platzhaltertext">
    <w:name w:val="Placeholder Text"/>
    <w:basedOn w:val="Absatz-Standardschriftart"/>
    <w:uiPriority w:val="99"/>
    <w:semiHidden/>
    <w:rsid w:val="007216DB"/>
    <w:rPr>
      <w:color w:val="666666"/>
    </w:rPr>
  </w:style>
  <w:style w:type="paragraph" w:customStyle="1" w:styleId="CitaviBibliographyEntry">
    <w:name w:val="Citavi Bibliography Entry"/>
    <w:basedOn w:val="Standard"/>
    <w:link w:val="CitaviBibliographyEntryZchn"/>
    <w:uiPriority w:val="99"/>
    <w:rsid w:val="007216DB"/>
    <w:pPr>
      <w:tabs>
        <w:tab w:val="left" w:pos="340"/>
      </w:tabs>
      <w:spacing w:after="0"/>
      <w:ind w:left="340" w:hanging="340"/>
    </w:pPr>
  </w:style>
  <w:style w:type="character" w:customStyle="1" w:styleId="CitaviBibliographyEntryZchn">
    <w:name w:val="Citavi Bibliography Entry Zchn"/>
    <w:basedOn w:val="Absatz-Standardschriftart"/>
    <w:link w:val="CitaviBibliographyEntry"/>
    <w:uiPriority w:val="99"/>
    <w:rsid w:val="007216DB"/>
  </w:style>
  <w:style w:type="paragraph" w:customStyle="1" w:styleId="CitaviBibliographyHeading">
    <w:name w:val="Citavi Bibliography Heading"/>
    <w:basedOn w:val="berschrift1"/>
    <w:link w:val="CitaviBibliographyHeadingZchn"/>
    <w:uiPriority w:val="99"/>
    <w:rsid w:val="007216DB"/>
  </w:style>
  <w:style w:type="character" w:customStyle="1" w:styleId="CitaviBibliographyHeadingZchn">
    <w:name w:val="Citavi Bibliography Heading Zchn"/>
    <w:basedOn w:val="Absatz-Standardschriftart"/>
    <w:link w:val="CitaviBibliographyHeading"/>
    <w:uiPriority w:val="99"/>
    <w:rsid w:val="007216DB"/>
    <w:rPr>
      <w:rFonts w:ascii="Times New Roman" w:eastAsiaTheme="majorEastAsia" w:hAnsi="Times New Roman" w:cstheme="majorBidi"/>
      <w:b/>
      <w:sz w:val="24"/>
      <w:szCs w:val="32"/>
    </w:rPr>
  </w:style>
  <w:style w:type="paragraph" w:customStyle="1" w:styleId="CitaviChapterBibliographyHeading">
    <w:name w:val="Citavi Chapter Bibliography Heading"/>
    <w:basedOn w:val="berschrift2"/>
    <w:link w:val="CitaviChapterBibliographyHeadingZchn"/>
    <w:uiPriority w:val="99"/>
    <w:rsid w:val="007216DB"/>
  </w:style>
  <w:style w:type="character" w:customStyle="1" w:styleId="CitaviChapterBibliographyHeadingZchn">
    <w:name w:val="Citavi Chapter Bibliography Heading Zchn"/>
    <w:basedOn w:val="Absatz-Standardschriftart"/>
    <w:link w:val="CitaviChapterBibliographyHeading"/>
    <w:uiPriority w:val="99"/>
    <w:rsid w:val="007216DB"/>
    <w:rPr>
      <w:rFonts w:ascii="Times New Roman" w:eastAsiaTheme="majorEastAsia" w:hAnsi="Times New Roman" w:cstheme="majorBidi"/>
      <w:b/>
      <w:szCs w:val="26"/>
    </w:rPr>
  </w:style>
  <w:style w:type="paragraph" w:customStyle="1" w:styleId="CitaviBibliographySubheading1">
    <w:name w:val="Citavi Bibliography Subheading 1"/>
    <w:basedOn w:val="berschrift2"/>
    <w:link w:val="CitaviBibliographySubheading1Zchn"/>
    <w:uiPriority w:val="99"/>
    <w:rsid w:val="007216DB"/>
    <w:pPr>
      <w:spacing w:line="480" w:lineRule="auto"/>
      <w:ind w:firstLine="360"/>
      <w:outlineLvl w:val="9"/>
    </w:pPr>
    <w:rPr>
      <w:rFonts w:cs="Times New Roman"/>
    </w:rPr>
  </w:style>
  <w:style w:type="character" w:customStyle="1" w:styleId="CitaviBibliographySubheading1Zchn">
    <w:name w:val="Citavi Bibliography Subheading 1 Zchn"/>
    <w:basedOn w:val="Absatz-Standardschriftart"/>
    <w:link w:val="CitaviBibliographySubheading1"/>
    <w:uiPriority w:val="99"/>
    <w:rsid w:val="007216DB"/>
    <w:rPr>
      <w:rFonts w:ascii="Times New Roman" w:eastAsiaTheme="majorEastAsia" w:hAnsi="Times New Roman" w:cs="Times New Roman"/>
      <w:b/>
      <w:szCs w:val="26"/>
    </w:rPr>
  </w:style>
  <w:style w:type="paragraph" w:customStyle="1" w:styleId="CitaviBibliographySubheading2">
    <w:name w:val="Citavi Bibliography Subheading 2"/>
    <w:basedOn w:val="berschrift3"/>
    <w:link w:val="CitaviBibliographySubheading2Zchn"/>
    <w:uiPriority w:val="99"/>
    <w:rsid w:val="007216DB"/>
    <w:pPr>
      <w:spacing w:line="480" w:lineRule="auto"/>
      <w:ind w:firstLine="360"/>
      <w:outlineLvl w:val="9"/>
    </w:pPr>
    <w:rPr>
      <w:rFonts w:cs="Times New Roman"/>
    </w:rPr>
  </w:style>
  <w:style w:type="character" w:customStyle="1" w:styleId="CitaviBibliographySubheading2Zchn">
    <w:name w:val="Citavi Bibliography Subheading 2 Zchn"/>
    <w:basedOn w:val="Absatz-Standardschriftart"/>
    <w:link w:val="CitaviBibliographySubheading2"/>
    <w:uiPriority w:val="99"/>
    <w:rsid w:val="007216DB"/>
    <w:rPr>
      <w:rFonts w:ascii="Times New Roman" w:eastAsiaTheme="majorEastAsia" w:hAnsi="Times New Roman" w:cs="Times New Roman"/>
      <w:i/>
      <w:szCs w:val="24"/>
    </w:rPr>
  </w:style>
  <w:style w:type="paragraph" w:customStyle="1" w:styleId="CitaviBibliographySubheading3">
    <w:name w:val="Citavi Bibliography Subheading 3"/>
    <w:basedOn w:val="berschrift4"/>
    <w:link w:val="CitaviBibliographySubheading3Zchn"/>
    <w:uiPriority w:val="99"/>
    <w:rsid w:val="007216DB"/>
    <w:pPr>
      <w:spacing w:line="480" w:lineRule="auto"/>
      <w:ind w:firstLine="360"/>
      <w:outlineLvl w:val="9"/>
    </w:pPr>
    <w:rPr>
      <w:rFonts w:ascii="Times New Roman" w:hAnsi="Times New Roman" w:cs="Times New Roman"/>
    </w:rPr>
  </w:style>
  <w:style w:type="character" w:customStyle="1" w:styleId="CitaviBibliographySubheading3Zchn">
    <w:name w:val="Citavi Bibliography Subheading 3 Zchn"/>
    <w:basedOn w:val="Absatz-Standardschriftart"/>
    <w:link w:val="CitaviBibliographySubheading3"/>
    <w:uiPriority w:val="99"/>
    <w:rsid w:val="007216DB"/>
    <w:rPr>
      <w:rFonts w:ascii="Times New Roman" w:eastAsiaTheme="majorEastAsia" w:hAnsi="Times New Roman" w:cs="Times New Roman"/>
      <w:i/>
      <w:iCs/>
      <w:color w:val="2F5496" w:themeColor="accent1" w:themeShade="BF"/>
    </w:rPr>
  </w:style>
  <w:style w:type="character" w:customStyle="1" w:styleId="berschrift4Zchn">
    <w:name w:val="Überschrift 4 Zchn"/>
    <w:basedOn w:val="Absatz-Standardschriftart"/>
    <w:link w:val="berschrift4"/>
    <w:uiPriority w:val="9"/>
    <w:semiHidden/>
    <w:rsid w:val="007216D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7216DB"/>
    <w:pPr>
      <w:spacing w:line="480" w:lineRule="auto"/>
      <w:ind w:firstLine="360"/>
      <w:outlineLvl w:val="9"/>
    </w:pPr>
    <w:rPr>
      <w:rFonts w:ascii="Times New Roman" w:hAnsi="Times New Roman" w:cs="Times New Roman"/>
    </w:rPr>
  </w:style>
  <w:style w:type="character" w:customStyle="1" w:styleId="CitaviBibliographySubheading4Zchn">
    <w:name w:val="Citavi Bibliography Subheading 4 Zchn"/>
    <w:basedOn w:val="Absatz-Standardschriftart"/>
    <w:link w:val="CitaviBibliographySubheading4"/>
    <w:uiPriority w:val="99"/>
    <w:rsid w:val="007216DB"/>
    <w:rPr>
      <w:rFonts w:ascii="Times New Roman" w:eastAsiaTheme="majorEastAsia" w:hAnsi="Times New Roman" w:cs="Times New Roman"/>
      <w:color w:val="2F5496" w:themeColor="accent1" w:themeShade="BF"/>
    </w:rPr>
  </w:style>
  <w:style w:type="character" w:customStyle="1" w:styleId="berschrift5Zchn">
    <w:name w:val="Überschrift 5 Zchn"/>
    <w:basedOn w:val="Absatz-Standardschriftart"/>
    <w:link w:val="berschrift5"/>
    <w:uiPriority w:val="9"/>
    <w:semiHidden/>
    <w:rsid w:val="007216D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7216DB"/>
    <w:pPr>
      <w:spacing w:line="480" w:lineRule="auto"/>
      <w:ind w:firstLine="360"/>
      <w:outlineLvl w:val="9"/>
    </w:pPr>
    <w:rPr>
      <w:rFonts w:ascii="Times New Roman" w:hAnsi="Times New Roman" w:cs="Times New Roman"/>
    </w:rPr>
  </w:style>
  <w:style w:type="character" w:customStyle="1" w:styleId="CitaviBibliographySubheading5Zchn">
    <w:name w:val="Citavi Bibliography Subheading 5 Zchn"/>
    <w:basedOn w:val="Absatz-Standardschriftart"/>
    <w:link w:val="CitaviBibliographySubheading5"/>
    <w:uiPriority w:val="99"/>
    <w:rsid w:val="007216DB"/>
    <w:rPr>
      <w:rFonts w:ascii="Times New Roman" w:eastAsiaTheme="majorEastAsia" w:hAnsi="Times New Roman" w:cs="Times New Roman"/>
      <w:color w:val="1F3763" w:themeColor="accent1" w:themeShade="7F"/>
    </w:rPr>
  </w:style>
  <w:style w:type="character" w:customStyle="1" w:styleId="berschrift6Zchn">
    <w:name w:val="Überschrift 6 Zchn"/>
    <w:basedOn w:val="Absatz-Standardschriftart"/>
    <w:link w:val="berschrift6"/>
    <w:uiPriority w:val="9"/>
    <w:semiHidden/>
    <w:rsid w:val="007216D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7216DB"/>
    <w:pPr>
      <w:spacing w:line="480" w:lineRule="auto"/>
      <w:ind w:firstLine="360"/>
      <w:outlineLvl w:val="9"/>
    </w:pPr>
    <w:rPr>
      <w:rFonts w:ascii="Times New Roman" w:hAnsi="Times New Roman" w:cs="Times New Roman"/>
    </w:rPr>
  </w:style>
  <w:style w:type="character" w:customStyle="1" w:styleId="CitaviBibliographySubheading6Zchn">
    <w:name w:val="Citavi Bibliography Subheading 6 Zchn"/>
    <w:basedOn w:val="Absatz-Standardschriftart"/>
    <w:link w:val="CitaviBibliographySubheading6"/>
    <w:uiPriority w:val="99"/>
    <w:rsid w:val="007216DB"/>
    <w:rPr>
      <w:rFonts w:ascii="Times New Roman" w:eastAsiaTheme="majorEastAsia" w:hAnsi="Times New Roman" w:cs="Times New Roman"/>
      <w:i/>
      <w:iCs/>
      <w:color w:val="1F3763" w:themeColor="accent1" w:themeShade="7F"/>
    </w:rPr>
  </w:style>
  <w:style w:type="character" w:customStyle="1" w:styleId="berschrift7Zchn">
    <w:name w:val="Überschrift 7 Zchn"/>
    <w:basedOn w:val="Absatz-Standardschriftart"/>
    <w:link w:val="berschrift7"/>
    <w:uiPriority w:val="9"/>
    <w:semiHidden/>
    <w:rsid w:val="007216D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7216DB"/>
    <w:pPr>
      <w:spacing w:line="480" w:lineRule="auto"/>
      <w:ind w:firstLine="360"/>
      <w:outlineLvl w:val="9"/>
    </w:pPr>
    <w:rPr>
      <w:rFonts w:ascii="Times New Roman" w:hAnsi="Times New Roman" w:cs="Times New Roman"/>
    </w:rPr>
  </w:style>
  <w:style w:type="character" w:customStyle="1" w:styleId="CitaviBibliographySubheading7Zchn">
    <w:name w:val="Citavi Bibliography Subheading 7 Zchn"/>
    <w:basedOn w:val="Absatz-Standardschriftart"/>
    <w:link w:val="CitaviBibliographySubheading7"/>
    <w:uiPriority w:val="99"/>
    <w:rsid w:val="007216DB"/>
    <w:rPr>
      <w:rFonts w:ascii="Times New Roman" w:eastAsiaTheme="majorEastAsia" w:hAnsi="Times New Roman" w:cs="Times New Roman"/>
      <w:color w:val="272727" w:themeColor="text1" w:themeTint="D8"/>
      <w:sz w:val="21"/>
      <w:szCs w:val="21"/>
    </w:rPr>
  </w:style>
  <w:style w:type="character" w:customStyle="1" w:styleId="berschrift8Zchn">
    <w:name w:val="Überschrift 8 Zchn"/>
    <w:basedOn w:val="Absatz-Standardschriftart"/>
    <w:link w:val="berschrift8"/>
    <w:uiPriority w:val="9"/>
    <w:semiHidden/>
    <w:rsid w:val="007216D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7216DB"/>
    <w:pPr>
      <w:spacing w:line="480" w:lineRule="auto"/>
      <w:ind w:firstLine="360"/>
      <w:outlineLvl w:val="9"/>
    </w:pPr>
    <w:rPr>
      <w:rFonts w:ascii="Times New Roman" w:hAnsi="Times New Roman" w:cs="Times New Roman"/>
    </w:rPr>
  </w:style>
  <w:style w:type="character" w:customStyle="1" w:styleId="CitaviBibliographySubheading8Zchn">
    <w:name w:val="Citavi Bibliography Subheading 8 Zchn"/>
    <w:basedOn w:val="Absatz-Standardschriftart"/>
    <w:link w:val="CitaviBibliographySubheading8"/>
    <w:uiPriority w:val="99"/>
    <w:rsid w:val="007216DB"/>
    <w:rPr>
      <w:rFonts w:ascii="Times New Roman" w:eastAsiaTheme="majorEastAsia" w:hAnsi="Times New Roman" w:cs="Times New Roman"/>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7216DB"/>
    <w:rPr>
      <w:rFonts w:asciiTheme="majorHAnsi" w:eastAsiaTheme="majorEastAsia" w:hAnsiTheme="majorHAnsi" w:cstheme="majorBidi"/>
      <w:i/>
      <w:iCs/>
      <w:color w:val="272727" w:themeColor="text1" w:themeTint="D8"/>
      <w:sz w:val="21"/>
      <w:szCs w:val="21"/>
    </w:rPr>
  </w:style>
  <w:style w:type="character" w:customStyle="1" w:styleId="UnresolvedMention1">
    <w:name w:val="Unresolved Mention1"/>
    <w:basedOn w:val="Absatz-Standardschriftart"/>
    <w:uiPriority w:val="99"/>
    <w:semiHidden/>
    <w:unhideWhenUsed/>
    <w:rsid w:val="005A13D7"/>
    <w:rPr>
      <w:color w:val="605E5C"/>
      <w:shd w:val="clear" w:color="auto" w:fill="E1DFDD"/>
    </w:rPr>
  </w:style>
  <w:style w:type="paragraph" w:styleId="StandardWeb">
    <w:name w:val="Normal (Web)"/>
    <w:basedOn w:val="Standard"/>
    <w:uiPriority w:val="99"/>
    <w:unhideWhenUsed/>
    <w:rsid w:val="005B2B4D"/>
    <w:rPr>
      <w:rFonts w:cs="Times New Roman"/>
      <w:sz w:val="24"/>
      <w:szCs w:val="24"/>
    </w:rPr>
  </w:style>
  <w:style w:type="paragraph" w:styleId="Funotentext">
    <w:name w:val="footnote text"/>
    <w:basedOn w:val="Standard"/>
    <w:link w:val="FunotentextZchn"/>
    <w:uiPriority w:val="99"/>
    <w:semiHidden/>
    <w:unhideWhenUsed/>
    <w:rsid w:val="00575555"/>
    <w:pPr>
      <w:suppressAutoHyphens/>
      <w:spacing w:after="0" w:line="240" w:lineRule="auto"/>
    </w:pPr>
    <w:rPr>
      <w:rFonts w:asciiTheme="minorHAnsi" w:hAnsiTheme="minorHAnsi"/>
      <w:sz w:val="20"/>
      <w:szCs w:val="20"/>
      <w:lang w:val="fr-FR"/>
    </w:rPr>
  </w:style>
  <w:style w:type="character" w:customStyle="1" w:styleId="FunotentextZchn">
    <w:name w:val="Fußnotentext Zchn"/>
    <w:basedOn w:val="Absatz-Standardschriftart"/>
    <w:link w:val="Funotentext"/>
    <w:uiPriority w:val="99"/>
    <w:semiHidden/>
    <w:rsid w:val="00575555"/>
    <w:rPr>
      <w:sz w:val="20"/>
      <w:szCs w:val="20"/>
    </w:rPr>
  </w:style>
  <w:style w:type="character" w:styleId="Funotenzeichen">
    <w:name w:val="footnote reference"/>
    <w:basedOn w:val="Absatz-Standardschriftart"/>
    <w:uiPriority w:val="99"/>
    <w:semiHidden/>
    <w:unhideWhenUsed/>
    <w:rsid w:val="00575555"/>
    <w:rPr>
      <w:vertAlign w:val="superscript"/>
    </w:rPr>
  </w:style>
  <w:style w:type="character" w:customStyle="1" w:styleId="UnresolvedMention2">
    <w:name w:val="Unresolved Mention2"/>
    <w:basedOn w:val="Absatz-Standardschriftart"/>
    <w:uiPriority w:val="99"/>
    <w:semiHidden/>
    <w:unhideWhenUsed/>
    <w:rsid w:val="00E067D6"/>
    <w:rPr>
      <w:color w:val="605E5C"/>
      <w:shd w:val="clear" w:color="auto" w:fill="E1DFDD"/>
    </w:rPr>
  </w:style>
  <w:style w:type="table" w:styleId="Tabellenraster">
    <w:name w:val="Table Grid"/>
    <w:basedOn w:val="NormaleTabelle"/>
    <w:uiPriority w:val="39"/>
    <w:rsid w:val="00765B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608667">
      <w:bodyDiv w:val="1"/>
      <w:marLeft w:val="0"/>
      <w:marRight w:val="0"/>
      <w:marTop w:val="0"/>
      <w:marBottom w:val="0"/>
      <w:divBdr>
        <w:top w:val="none" w:sz="0" w:space="0" w:color="auto"/>
        <w:left w:val="none" w:sz="0" w:space="0" w:color="auto"/>
        <w:bottom w:val="none" w:sz="0" w:space="0" w:color="auto"/>
        <w:right w:val="none" w:sz="0" w:space="0" w:color="auto"/>
      </w:divBdr>
    </w:div>
    <w:div w:id="56906974">
      <w:bodyDiv w:val="1"/>
      <w:marLeft w:val="0"/>
      <w:marRight w:val="0"/>
      <w:marTop w:val="0"/>
      <w:marBottom w:val="0"/>
      <w:divBdr>
        <w:top w:val="none" w:sz="0" w:space="0" w:color="auto"/>
        <w:left w:val="none" w:sz="0" w:space="0" w:color="auto"/>
        <w:bottom w:val="none" w:sz="0" w:space="0" w:color="auto"/>
        <w:right w:val="none" w:sz="0" w:space="0" w:color="auto"/>
      </w:divBdr>
    </w:div>
    <w:div w:id="70126769">
      <w:bodyDiv w:val="1"/>
      <w:marLeft w:val="0"/>
      <w:marRight w:val="0"/>
      <w:marTop w:val="0"/>
      <w:marBottom w:val="0"/>
      <w:divBdr>
        <w:top w:val="none" w:sz="0" w:space="0" w:color="auto"/>
        <w:left w:val="none" w:sz="0" w:space="0" w:color="auto"/>
        <w:bottom w:val="none" w:sz="0" w:space="0" w:color="auto"/>
        <w:right w:val="none" w:sz="0" w:space="0" w:color="auto"/>
      </w:divBdr>
    </w:div>
    <w:div w:id="77335739">
      <w:bodyDiv w:val="1"/>
      <w:marLeft w:val="0"/>
      <w:marRight w:val="0"/>
      <w:marTop w:val="0"/>
      <w:marBottom w:val="0"/>
      <w:divBdr>
        <w:top w:val="none" w:sz="0" w:space="0" w:color="auto"/>
        <w:left w:val="none" w:sz="0" w:space="0" w:color="auto"/>
        <w:bottom w:val="none" w:sz="0" w:space="0" w:color="auto"/>
        <w:right w:val="none" w:sz="0" w:space="0" w:color="auto"/>
      </w:divBdr>
      <w:divsChild>
        <w:div w:id="338777671">
          <w:marLeft w:val="0"/>
          <w:marRight w:val="0"/>
          <w:marTop w:val="0"/>
          <w:marBottom w:val="0"/>
          <w:divBdr>
            <w:top w:val="none" w:sz="0" w:space="0" w:color="auto"/>
            <w:left w:val="none" w:sz="0" w:space="0" w:color="auto"/>
            <w:bottom w:val="none" w:sz="0" w:space="0" w:color="auto"/>
            <w:right w:val="none" w:sz="0" w:space="0" w:color="auto"/>
          </w:divBdr>
        </w:div>
      </w:divsChild>
    </w:div>
    <w:div w:id="146896769">
      <w:bodyDiv w:val="1"/>
      <w:marLeft w:val="0"/>
      <w:marRight w:val="0"/>
      <w:marTop w:val="0"/>
      <w:marBottom w:val="0"/>
      <w:divBdr>
        <w:top w:val="none" w:sz="0" w:space="0" w:color="auto"/>
        <w:left w:val="none" w:sz="0" w:space="0" w:color="auto"/>
        <w:bottom w:val="none" w:sz="0" w:space="0" w:color="auto"/>
        <w:right w:val="none" w:sz="0" w:space="0" w:color="auto"/>
      </w:divBdr>
    </w:div>
    <w:div w:id="150221673">
      <w:bodyDiv w:val="1"/>
      <w:marLeft w:val="0"/>
      <w:marRight w:val="0"/>
      <w:marTop w:val="0"/>
      <w:marBottom w:val="0"/>
      <w:divBdr>
        <w:top w:val="none" w:sz="0" w:space="0" w:color="auto"/>
        <w:left w:val="none" w:sz="0" w:space="0" w:color="auto"/>
        <w:bottom w:val="none" w:sz="0" w:space="0" w:color="auto"/>
        <w:right w:val="none" w:sz="0" w:space="0" w:color="auto"/>
      </w:divBdr>
    </w:div>
    <w:div w:id="152335757">
      <w:bodyDiv w:val="1"/>
      <w:marLeft w:val="0"/>
      <w:marRight w:val="0"/>
      <w:marTop w:val="0"/>
      <w:marBottom w:val="0"/>
      <w:divBdr>
        <w:top w:val="none" w:sz="0" w:space="0" w:color="auto"/>
        <w:left w:val="none" w:sz="0" w:space="0" w:color="auto"/>
        <w:bottom w:val="none" w:sz="0" w:space="0" w:color="auto"/>
        <w:right w:val="none" w:sz="0" w:space="0" w:color="auto"/>
      </w:divBdr>
      <w:divsChild>
        <w:div w:id="108744351">
          <w:marLeft w:val="547"/>
          <w:marRight w:val="0"/>
          <w:marTop w:val="0"/>
          <w:marBottom w:val="0"/>
          <w:divBdr>
            <w:top w:val="none" w:sz="0" w:space="0" w:color="auto"/>
            <w:left w:val="none" w:sz="0" w:space="0" w:color="auto"/>
            <w:bottom w:val="none" w:sz="0" w:space="0" w:color="auto"/>
            <w:right w:val="none" w:sz="0" w:space="0" w:color="auto"/>
          </w:divBdr>
        </w:div>
        <w:div w:id="292758884">
          <w:marLeft w:val="547"/>
          <w:marRight w:val="0"/>
          <w:marTop w:val="0"/>
          <w:marBottom w:val="0"/>
          <w:divBdr>
            <w:top w:val="none" w:sz="0" w:space="0" w:color="auto"/>
            <w:left w:val="none" w:sz="0" w:space="0" w:color="auto"/>
            <w:bottom w:val="none" w:sz="0" w:space="0" w:color="auto"/>
            <w:right w:val="none" w:sz="0" w:space="0" w:color="auto"/>
          </w:divBdr>
        </w:div>
        <w:div w:id="1341085710">
          <w:marLeft w:val="547"/>
          <w:marRight w:val="0"/>
          <w:marTop w:val="0"/>
          <w:marBottom w:val="0"/>
          <w:divBdr>
            <w:top w:val="none" w:sz="0" w:space="0" w:color="auto"/>
            <w:left w:val="none" w:sz="0" w:space="0" w:color="auto"/>
            <w:bottom w:val="none" w:sz="0" w:space="0" w:color="auto"/>
            <w:right w:val="none" w:sz="0" w:space="0" w:color="auto"/>
          </w:divBdr>
        </w:div>
        <w:div w:id="1910992786">
          <w:marLeft w:val="547"/>
          <w:marRight w:val="0"/>
          <w:marTop w:val="0"/>
          <w:marBottom w:val="0"/>
          <w:divBdr>
            <w:top w:val="none" w:sz="0" w:space="0" w:color="auto"/>
            <w:left w:val="none" w:sz="0" w:space="0" w:color="auto"/>
            <w:bottom w:val="none" w:sz="0" w:space="0" w:color="auto"/>
            <w:right w:val="none" w:sz="0" w:space="0" w:color="auto"/>
          </w:divBdr>
        </w:div>
      </w:divsChild>
    </w:div>
    <w:div w:id="162012727">
      <w:bodyDiv w:val="1"/>
      <w:marLeft w:val="0"/>
      <w:marRight w:val="0"/>
      <w:marTop w:val="0"/>
      <w:marBottom w:val="0"/>
      <w:divBdr>
        <w:top w:val="none" w:sz="0" w:space="0" w:color="auto"/>
        <w:left w:val="none" w:sz="0" w:space="0" w:color="auto"/>
        <w:bottom w:val="none" w:sz="0" w:space="0" w:color="auto"/>
        <w:right w:val="none" w:sz="0" w:space="0" w:color="auto"/>
      </w:divBdr>
    </w:div>
    <w:div w:id="166870890">
      <w:bodyDiv w:val="1"/>
      <w:marLeft w:val="0"/>
      <w:marRight w:val="0"/>
      <w:marTop w:val="0"/>
      <w:marBottom w:val="0"/>
      <w:divBdr>
        <w:top w:val="none" w:sz="0" w:space="0" w:color="auto"/>
        <w:left w:val="none" w:sz="0" w:space="0" w:color="auto"/>
        <w:bottom w:val="none" w:sz="0" w:space="0" w:color="auto"/>
        <w:right w:val="none" w:sz="0" w:space="0" w:color="auto"/>
      </w:divBdr>
    </w:div>
    <w:div w:id="186216987">
      <w:bodyDiv w:val="1"/>
      <w:marLeft w:val="0"/>
      <w:marRight w:val="0"/>
      <w:marTop w:val="0"/>
      <w:marBottom w:val="0"/>
      <w:divBdr>
        <w:top w:val="none" w:sz="0" w:space="0" w:color="auto"/>
        <w:left w:val="none" w:sz="0" w:space="0" w:color="auto"/>
        <w:bottom w:val="none" w:sz="0" w:space="0" w:color="auto"/>
        <w:right w:val="none" w:sz="0" w:space="0" w:color="auto"/>
      </w:divBdr>
    </w:div>
    <w:div w:id="187959030">
      <w:bodyDiv w:val="1"/>
      <w:marLeft w:val="0"/>
      <w:marRight w:val="0"/>
      <w:marTop w:val="0"/>
      <w:marBottom w:val="0"/>
      <w:divBdr>
        <w:top w:val="none" w:sz="0" w:space="0" w:color="auto"/>
        <w:left w:val="none" w:sz="0" w:space="0" w:color="auto"/>
        <w:bottom w:val="none" w:sz="0" w:space="0" w:color="auto"/>
        <w:right w:val="none" w:sz="0" w:space="0" w:color="auto"/>
      </w:divBdr>
    </w:div>
    <w:div w:id="193812888">
      <w:bodyDiv w:val="1"/>
      <w:marLeft w:val="0"/>
      <w:marRight w:val="0"/>
      <w:marTop w:val="0"/>
      <w:marBottom w:val="0"/>
      <w:divBdr>
        <w:top w:val="none" w:sz="0" w:space="0" w:color="auto"/>
        <w:left w:val="none" w:sz="0" w:space="0" w:color="auto"/>
        <w:bottom w:val="none" w:sz="0" w:space="0" w:color="auto"/>
        <w:right w:val="none" w:sz="0" w:space="0" w:color="auto"/>
      </w:divBdr>
    </w:div>
    <w:div w:id="238832463">
      <w:bodyDiv w:val="1"/>
      <w:marLeft w:val="0"/>
      <w:marRight w:val="0"/>
      <w:marTop w:val="0"/>
      <w:marBottom w:val="0"/>
      <w:divBdr>
        <w:top w:val="none" w:sz="0" w:space="0" w:color="auto"/>
        <w:left w:val="none" w:sz="0" w:space="0" w:color="auto"/>
        <w:bottom w:val="none" w:sz="0" w:space="0" w:color="auto"/>
        <w:right w:val="none" w:sz="0" w:space="0" w:color="auto"/>
      </w:divBdr>
    </w:div>
    <w:div w:id="274678923">
      <w:bodyDiv w:val="1"/>
      <w:marLeft w:val="0"/>
      <w:marRight w:val="0"/>
      <w:marTop w:val="0"/>
      <w:marBottom w:val="0"/>
      <w:divBdr>
        <w:top w:val="none" w:sz="0" w:space="0" w:color="auto"/>
        <w:left w:val="none" w:sz="0" w:space="0" w:color="auto"/>
        <w:bottom w:val="none" w:sz="0" w:space="0" w:color="auto"/>
        <w:right w:val="none" w:sz="0" w:space="0" w:color="auto"/>
      </w:divBdr>
    </w:div>
    <w:div w:id="299767774">
      <w:bodyDiv w:val="1"/>
      <w:marLeft w:val="0"/>
      <w:marRight w:val="0"/>
      <w:marTop w:val="0"/>
      <w:marBottom w:val="0"/>
      <w:divBdr>
        <w:top w:val="none" w:sz="0" w:space="0" w:color="auto"/>
        <w:left w:val="none" w:sz="0" w:space="0" w:color="auto"/>
        <w:bottom w:val="none" w:sz="0" w:space="0" w:color="auto"/>
        <w:right w:val="none" w:sz="0" w:space="0" w:color="auto"/>
      </w:divBdr>
    </w:div>
    <w:div w:id="319357095">
      <w:bodyDiv w:val="1"/>
      <w:marLeft w:val="0"/>
      <w:marRight w:val="0"/>
      <w:marTop w:val="0"/>
      <w:marBottom w:val="0"/>
      <w:divBdr>
        <w:top w:val="none" w:sz="0" w:space="0" w:color="auto"/>
        <w:left w:val="none" w:sz="0" w:space="0" w:color="auto"/>
        <w:bottom w:val="none" w:sz="0" w:space="0" w:color="auto"/>
        <w:right w:val="none" w:sz="0" w:space="0" w:color="auto"/>
      </w:divBdr>
      <w:divsChild>
        <w:div w:id="1610506884">
          <w:marLeft w:val="0"/>
          <w:marRight w:val="0"/>
          <w:marTop w:val="0"/>
          <w:marBottom w:val="0"/>
          <w:divBdr>
            <w:top w:val="none" w:sz="0" w:space="0" w:color="auto"/>
            <w:left w:val="none" w:sz="0" w:space="0" w:color="auto"/>
            <w:bottom w:val="none" w:sz="0" w:space="0" w:color="auto"/>
            <w:right w:val="none" w:sz="0" w:space="0" w:color="auto"/>
          </w:divBdr>
        </w:div>
      </w:divsChild>
    </w:div>
    <w:div w:id="363596649">
      <w:bodyDiv w:val="1"/>
      <w:marLeft w:val="0"/>
      <w:marRight w:val="0"/>
      <w:marTop w:val="0"/>
      <w:marBottom w:val="0"/>
      <w:divBdr>
        <w:top w:val="none" w:sz="0" w:space="0" w:color="auto"/>
        <w:left w:val="none" w:sz="0" w:space="0" w:color="auto"/>
        <w:bottom w:val="none" w:sz="0" w:space="0" w:color="auto"/>
        <w:right w:val="none" w:sz="0" w:space="0" w:color="auto"/>
      </w:divBdr>
    </w:div>
    <w:div w:id="425152219">
      <w:bodyDiv w:val="1"/>
      <w:marLeft w:val="0"/>
      <w:marRight w:val="0"/>
      <w:marTop w:val="0"/>
      <w:marBottom w:val="0"/>
      <w:divBdr>
        <w:top w:val="none" w:sz="0" w:space="0" w:color="auto"/>
        <w:left w:val="none" w:sz="0" w:space="0" w:color="auto"/>
        <w:bottom w:val="none" w:sz="0" w:space="0" w:color="auto"/>
        <w:right w:val="none" w:sz="0" w:space="0" w:color="auto"/>
      </w:divBdr>
    </w:div>
    <w:div w:id="432164280">
      <w:bodyDiv w:val="1"/>
      <w:marLeft w:val="0"/>
      <w:marRight w:val="0"/>
      <w:marTop w:val="0"/>
      <w:marBottom w:val="0"/>
      <w:divBdr>
        <w:top w:val="none" w:sz="0" w:space="0" w:color="auto"/>
        <w:left w:val="none" w:sz="0" w:space="0" w:color="auto"/>
        <w:bottom w:val="none" w:sz="0" w:space="0" w:color="auto"/>
        <w:right w:val="none" w:sz="0" w:space="0" w:color="auto"/>
      </w:divBdr>
    </w:div>
    <w:div w:id="455612036">
      <w:bodyDiv w:val="1"/>
      <w:marLeft w:val="0"/>
      <w:marRight w:val="0"/>
      <w:marTop w:val="0"/>
      <w:marBottom w:val="0"/>
      <w:divBdr>
        <w:top w:val="none" w:sz="0" w:space="0" w:color="auto"/>
        <w:left w:val="none" w:sz="0" w:space="0" w:color="auto"/>
        <w:bottom w:val="none" w:sz="0" w:space="0" w:color="auto"/>
        <w:right w:val="none" w:sz="0" w:space="0" w:color="auto"/>
      </w:divBdr>
    </w:div>
    <w:div w:id="525295396">
      <w:bodyDiv w:val="1"/>
      <w:marLeft w:val="0"/>
      <w:marRight w:val="0"/>
      <w:marTop w:val="0"/>
      <w:marBottom w:val="0"/>
      <w:divBdr>
        <w:top w:val="none" w:sz="0" w:space="0" w:color="auto"/>
        <w:left w:val="none" w:sz="0" w:space="0" w:color="auto"/>
        <w:bottom w:val="none" w:sz="0" w:space="0" w:color="auto"/>
        <w:right w:val="none" w:sz="0" w:space="0" w:color="auto"/>
      </w:divBdr>
    </w:div>
    <w:div w:id="544146774">
      <w:bodyDiv w:val="1"/>
      <w:marLeft w:val="0"/>
      <w:marRight w:val="0"/>
      <w:marTop w:val="0"/>
      <w:marBottom w:val="0"/>
      <w:divBdr>
        <w:top w:val="none" w:sz="0" w:space="0" w:color="auto"/>
        <w:left w:val="none" w:sz="0" w:space="0" w:color="auto"/>
        <w:bottom w:val="none" w:sz="0" w:space="0" w:color="auto"/>
        <w:right w:val="none" w:sz="0" w:space="0" w:color="auto"/>
      </w:divBdr>
    </w:div>
    <w:div w:id="549925370">
      <w:bodyDiv w:val="1"/>
      <w:marLeft w:val="0"/>
      <w:marRight w:val="0"/>
      <w:marTop w:val="0"/>
      <w:marBottom w:val="0"/>
      <w:divBdr>
        <w:top w:val="none" w:sz="0" w:space="0" w:color="auto"/>
        <w:left w:val="none" w:sz="0" w:space="0" w:color="auto"/>
        <w:bottom w:val="none" w:sz="0" w:space="0" w:color="auto"/>
        <w:right w:val="none" w:sz="0" w:space="0" w:color="auto"/>
      </w:divBdr>
    </w:div>
    <w:div w:id="554507746">
      <w:bodyDiv w:val="1"/>
      <w:marLeft w:val="0"/>
      <w:marRight w:val="0"/>
      <w:marTop w:val="0"/>
      <w:marBottom w:val="0"/>
      <w:divBdr>
        <w:top w:val="none" w:sz="0" w:space="0" w:color="auto"/>
        <w:left w:val="none" w:sz="0" w:space="0" w:color="auto"/>
        <w:bottom w:val="none" w:sz="0" w:space="0" w:color="auto"/>
        <w:right w:val="none" w:sz="0" w:space="0" w:color="auto"/>
      </w:divBdr>
    </w:div>
    <w:div w:id="561067278">
      <w:bodyDiv w:val="1"/>
      <w:marLeft w:val="0"/>
      <w:marRight w:val="0"/>
      <w:marTop w:val="0"/>
      <w:marBottom w:val="0"/>
      <w:divBdr>
        <w:top w:val="none" w:sz="0" w:space="0" w:color="auto"/>
        <w:left w:val="none" w:sz="0" w:space="0" w:color="auto"/>
        <w:bottom w:val="none" w:sz="0" w:space="0" w:color="auto"/>
        <w:right w:val="none" w:sz="0" w:space="0" w:color="auto"/>
      </w:divBdr>
      <w:divsChild>
        <w:div w:id="1254244164">
          <w:marLeft w:val="0"/>
          <w:marRight w:val="0"/>
          <w:marTop w:val="0"/>
          <w:marBottom w:val="0"/>
          <w:divBdr>
            <w:top w:val="none" w:sz="0" w:space="0" w:color="auto"/>
            <w:left w:val="none" w:sz="0" w:space="0" w:color="auto"/>
            <w:bottom w:val="none" w:sz="0" w:space="0" w:color="auto"/>
            <w:right w:val="none" w:sz="0" w:space="0" w:color="auto"/>
          </w:divBdr>
        </w:div>
        <w:div w:id="1983580086">
          <w:marLeft w:val="0"/>
          <w:marRight w:val="0"/>
          <w:marTop w:val="0"/>
          <w:marBottom w:val="0"/>
          <w:divBdr>
            <w:top w:val="none" w:sz="0" w:space="0" w:color="auto"/>
            <w:left w:val="none" w:sz="0" w:space="0" w:color="auto"/>
            <w:bottom w:val="none" w:sz="0" w:space="0" w:color="auto"/>
            <w:right w:val="none" w:sz="0" w:space="0" w:color="auto"/>
          </w:divBdr>
        </w:div>
      </w:divsChild>
    </w:div>
    <w:div w:id="580991613">
      <w:bodyDiv w:val="1"/>
      <w:marLeft w:val="0"/>
      <w:marRight w:val="0"/>
      <w:marTop w:val="0"/>
      <w:marBottom w:val="0"/>
      <w:divBdr>
        <w:top w:val="none" w:sz="0" w:space="0" w:color="auto"/>
        <w:left w:val="none" w:sz="0" w:space="0" w:color="auto"/>
        <w:bottom w:val="none" w:sz="0" w:space="0" w:color="auto"/>
        <w:right w:val="none" w:sz="0" w:space="0" w:color="auto"/>
      </w:divBdr>
    </w:div>
    <w:div w:id="596063671">
      <w:bodyDiv w:val="1"/>
      <w:marLeft w:val="0"/>
      <w:marRight w:val="0"/>
      <w:marTop w:val="0"/>
      <w:marBottom w:val="0"/>
      <w:divBdr>
        <w:top w:val="none" w:sz="0" w:space="0" w:color="auto"/>
        <w:left w:val="none" w:sz="0" w:space="0" w:color="auto"/>
        <w:bottom w:val="none" w:sz="0" w:space="0" w:color="auto"/>
        <w:right w:val="none" w:sz="0" w:space="0" w:color="auto"/>
      </w:divBdr>
    </w:div>
    <w:div w:id="603730834">
      <w:bodyDiv w:val="1"/>
      <w:marLeft w:val="0"/>
      <w:marRight w:val="0"/>
      <w:marTop w:val="0"/>
      <w:marBottom w:val="0"/>
      <w:divBdr>
        <w:top w:val="none" w:sz="0" w:space="0" w:color="auto"/>
        <w:left w:val="none" w:sz="0" w:space="0" w:color="auto"/>
        <w:bottom w:val="none" w:sz="0" w:space="0" w:color="auto"/>
        <w:right w:val="none" w:sz="0" w:space="0" w:color="auto"/>
      </w:divBdr>
    </w:div>
    <w:div w:id="637495143">
      <w:bodyDiv w:val="1"/>
      <w:marLeft w:val="0"/>
      <w:marRight w:val="0"/>
      <w:marTop w:val="0"/>
      <w:marBottom w:val="0"/>
      <w:divBdr>
        <w:top w:val="none" w:sz="0" w:space="0" w:color="auto"/>
        <w:left w:val="none" w:sz="0" w:space="0" w:color="auto"/>
        <w:bottom w:val="none" w:sz="0" w:space="0" w:color="auto"/>
        <w:right w:val="none" w:sz="0" w:space="0" w:color="auto"/>
      </w:divBdr>
    </w:div>
    <w:div w:id="655916786">
      <w:bodyDiv w:val="1"/>
      <w:marLeft w:val="0"/>
      <w:marRight w:val="0"/>
      <w:marTop w:val="0"/>
      <w:marBottom w:val="0"/>
      <w:divBdr>
        <w:top w:val="none" w:sz="0" w:space="0" w:color="auto"/>
        <w:left w:val="none" w:sz="0" w:space="0" w:color="auto"/>
        <w:bottom w:val="none" w:sz="0" w:space="0" w:color="auto"/>
        <w:right w:val="none" w:sz="0" w:space="0" w:color="auto"/>
      </w:divBdr>
    </w:div>
    <w:div w:id="684281979">
      <w:bodyDiv w:val="1"/>
      <w:marLeft w:val="0"/>
      <w:marRight w:val="0"/>
      <w:marTop w:val="0"/>
      <w:marBottom w:val="0"/>
      <w:divBdr>
        <w:top w:val="none" w:sz="0" w:space="0" w:color="auto"/>
        <w:left w:val="none" w:sz="0" w:space="0" w:color="auto"/>
        <w:bottom w:val="none" w:sz="0" w:space="0" w:color="auto"/>
        <w:right w:val="none" w:sz="0" w:space="0" w:color="auto"/>
      </w:divBdr>
    </w:div>
    <w:div w:id="685399555">
      <w:bodyDiv w:val="1"/>
      <w:marLeft w:val="0"/>
      <w:marRight w:val="0"/>
      <w:marTop w:val="0"/>
      <w:marBottom w:val="0"/>
      <w:divBdr>
        <w:top w:val="none" w:sz="0" w:space="0" w:color="auto"/>
        <w:left w:val="none" w:sz="0" w:space="0" w:color="auto"/>
        <w:bottom w:val="none" w:sz="0" w:space="0" w:color="auto"/>
        <w:right w:val="none" w:sz="0" w:space="0" w:color="auto"/>
      </w:divBdr>
    </w:div>
    <w:div w:id="765268851">
      <w:bodyDiv w:val="1"/>
      <w:marLeft w:val="0"/>
      <w:marRight w:val="0"/>
      <w:marTop w:val="0"/>
      <w:marBottom w:val="0"/>
      <w:divBdr>
        <w:top w:val="none" w:sz="0" w:space="0" w:color="auto"/>
        <w:left w:val="none" w:sz="0" w:space="0" w:color="auto"/>
        <w:bottom w:val="none" w:sz="0" w:space="0" w:color="auto"/>
        <w:right w:val="none" w:sz="0" w:space="0" w:color="auto"/>
      </w:divBdr>
    </w:div>
    <w:div w:id="789517609">
      <w:bodyDiv w:val="1"/>
      <w:marLeft w:val="0"/>
      <w:marRight w:val="0"/>
      <w:marTop w:val="0"/>
      <w:marBottom w:val="0"/>
      <w:divBdr>
        <w:top w:val="none" w:sz="0" w:space="0" w:color="auto"/>
        <w:left w:val="none" w:sz="0" w:space="0" w:color="auto"/>
        <w:bottom w:val="none" w:sz="0" w:space="0" w:color="auto"/>
        <w:right w:val="none" w:sz="0" w:space="0" w:color="auto"/>
      </w:divBdr>
    </w:div>
    <w:div w:id="796488356">
      <w:bodyDiv w:val="1"/>
      <w:marLeft w:val="0"/>
      <w:marRight w:val="0"/>
      <w:marTop w:val="0"/>
      <w:marBottom w:val="0"/>
      <w:divBdr>
        <w:top w:val="none" w:sz="0" w:space="0" w:color="auto"/>
        <w:left w:val="none" w:sz="0" w:space="0" w:color="auto"/>
        <w:bottom w:val="none" w:sz="0" w:space="0" w:color="auto"/>
        <w:right w:val="none" w:sz="0" w:space="0" w:color="auto"/>
      </w:divBdr>
    </w:div>
    <w:div w:id="876968821">
      <w:bodyDiv w:val="1"/>
      <w:marLeft w:val="0"/>
      <w:marRight w:val="0"/>
      <w:marTop w:val="0"/>
      <w:marBottom w:val="0"/>
      <w:divBdr>
        <w:top w:val="none" w:sz="0" w:space="0" w:color="auto"/>
        <w:left w:val="none" w:sz="0" w:space="0" w:color="auto"/>
        <w:bottom w:val="none" w:sz="0" w:space="0" w:color="auto"/>
        <w:right w:val="none" w:sz="0" w:space="0" w:color="auto"/>
      </w:divBdr>
    </w:div>
    <w:div w:id="927932405">
      <w:bodyDiv w:val="1"/>
      <w:marLeft w:val="0"/>
      <w:marRight w:val="0"/>
      <w:marTop w:val="0"/>
      <w:marBottom w:val="0"/>
      <w:divBdr>
        <w:top w:val="none" w:sz="0" w:space="0" w:color="auto"/>
        <w:left w:val="none" w:sz="0" w:space="0" w:color="auto"/>
        <w:bottom w:val="none" w:sz="0" w:space="0" w:color="auto"/>
        <w:right w:val="none" w:sz="0" w:space="0" w:color="auto"/>
      </w:divBdr>
    </w:div>
    <w:div w:id="937911016">
      <w:bodyDiv w:val="1"/>
      <w:marLeft w:val="0"/>
      <w:marRight w:val="0"/>
      <w:marTop w:val="0"/>
      <w:marBottom w:val="0"/>
      <w:divBdr>
        <w:top w:val="none" w:sz="0" w:space="0" w:color="auto"/>
        <w:left w:val="none" w:sz="0" w:space="0" w:color="auto"/>
        <w:bottom w:val="none" w:sz="0" w:space="0" w:color="auto"/>
        <w:right w:val="none" w:sz="0" w:space="0" w:color="auto"/>
      </w:divBdr>
    </w:div>
    <w:div w:id="956911385">
      <w:bodyDiv w:val="1"/>
      <w:marLeft w:val="0"/>
      <w:marRight w:val="0"/>
      <w:marTop w:val="0"/>
      <w:marBottom w:val="0"/>
      <w:divBdr>
        <w:top w:val="none" w:sz="0" w:space="0" w:color="auto"/>
        <w:left w:val="none" w:sz="0" w:space="0" w:color="auto"/>
        <w:bottom w:val="none" w:sz="0" w:space="0" w:color="auto"/>
        <w:right w:val="none" w:sz="0" w:space="0" w:color="auto"/>
      </w:divBdr>
    </w:div>
    <w:div w:id="975797467">
      <w:bodyDiv w:val="1"/>
      <w:marLeft w:val="0"/>
      <w:marRight w:val="0"/>
      <w:marTop w:val="0"/>
      <w:marBottom w:val="0"/>
      <w:divBdr>
        <w:top w:val="none" w:sz="0" w:space="0" w:color="auto"/>
        <w:left w:val="none" w:sz="0" w:space="0" w:color="auto"/>
        <w:bottom w:val="none" w:sz="0" w:space="0" w:color="auto"/>
        <w:right w:val="none" w:sz="0" w:space="0" w:color="auto"/>
      </w:divBdr>
    </w:div>
    <w:div w:id="1012025069">
      <w:bodyDiv w:val="1"/>
      <w:marLeft w:val="0"/>
      <w:marRight w:val="0"/>
      <w:marTop w:val="0"/>
      <w:marBottom w:val="0"/>
      <w:divBdr>
        <w:top w:val="none" w:sz="0" w:space="0" w:color="auto"/>
        <w:left w:val="none" w:sz="0" w:space="0" w:color="auto"/>
        <w:bottom w:val="none" w:sz="0" w:space="0" w:color="auto"/>
        <w:right w:val="none" w:sz="0" w:space="0" w:color="auto"/>
      </w:divBdr>
    </w:div>
    <w:div w:id="1026251187">
      <w:bodyDiv w:val="1"/>
      <w:marLeft w:val="0"/>
      <w:marRight w:val="0"/>
      <w:marTop w:val="0"/>
      <w:marBottom w:val="0"/>
      <w:divBdr>
        <w:top w:val="none" w:sz="0" w:space="0" w:color="auto"/>
        <w:left w:val="none" w:sz="0" w:space="0" w:color="auto"/>
        <w:bottom w:val="none" w:sz="0" w:space="0" w:color="auto"/>
        <w:right w:val="none" w:sz="0" w:space="0" w:color="auto"/>
      </w:divBdr>
    </w:div>
    <w:div w:id="1047142892">
      <w:bodyDiv w:val="1"/>
      <w:marLeft w:val="0"/>
      <w:marRight w:val="0"/>
      <w:marTop w:val="0"/>
      <w:marBottom w:val="0"/>
      <w:divBdr>
        <w:top w:val="none" w:sz="0" w:space="0" w:color="auto"/>
        <w:left w:val="none" w:sz="0" w:space="0" w:color="auto"/>
        <w:bottom w:val="none" w:sz="0" w:space="0" w:color="auto"/>
        <w:right w:val="none" w:sz="0" w:space="0" w:color="auto"/>
      </w:divBdr>
    </w:div>
    <w:div w:id="1050424347">
      <w:bodyDiv w:val="1"/>
      <w:marLeft w:val="0"/>
      <w:marRight w:val="0"/>
      <w:marTop w:val="0"/>
      <w:marBottom w:val="0"/>
      <w:divBdr>
        <w:top w:val="none" w:sz="0" w:space="0" w:color="auto"/>
        <w:left w:val="none" w:sz="0" w:space="0" w:color="auto"/>
        <w:bottom w:val="none" w:sz="0" w:space="0" w:color="auto"/>
        <w:right w:val="none" w:sz="0" w:space="0" w:color="auto"/>
      </w:divBdr>
    </w:div>
    <w:div w:id="1068574685">
      <w:bodyDiv w:val="1"/>
      <w:marLeft w:val="0"/>
      <w:marRight w:val="0"/>
      <w:marTop w:val="0"/>
      <w:marBottom w:val="0"/>
      <w:divBdr>
        <w:top w:val="none" w:sz="0" w:space="0" w:color="auto"/>
        <w:left w:val="none" w:sz="0" w:space="0" w:color="auto"/>
        <w:bottom w:val="none" w:sz="0" w:space="0" w:color="auto"/>
        <w:right w:val="none" w:sz="0" w:space="0" w:color="auto"/>
      </w:divBdr>
    </w:div>
    <w:div w:id="1100567740">
      <w:bodyDiv w:val="1"/>
      <w:marLeft w:val="0"/>
      <w:marRight w:val="0"/>
      <w:marTop w:val="0"/>
      <w:marBottom w:val="0"/>
      <w:divBdr>
        <w:top w:val="none" w:sz="0" w:space="0" w:color="auto"/>
        <w:left w:val="none" w:sz="0" w:space="0" w:color="auto"/>
        <w:bottom w:val="none" w:sz="0" w:space="0" w:color="auto"/>
        <w:right w:val="none" w:sz="0" w:space="0" w:color="auto"/>
      </w:divBdr>
    </w:div>
    <w:div w:id="1119644687">
      <w:bodyDiv w:val="1"/>
      <w:marLeft w:val="0"/>
      <w:marRight w:val="0"/>
      <w:marTop w:val="0"/>
      <w:marBottom w:val="0"/>
      <w:divBdr>
        <w:top w:val="none" w:sz="0" w:space="0" w:color="auto"/>
        <w:left w:val="none" w:sz="0" w:space="0" w:color="auto"/>
        <w:bottom w:val="none" w:sz="0" w:space="0" w:color="auto"/>
        <w:right w:val="none" w:sz="0" w:space="0" w:color="auto"/>
      </w:divBdr>
    </w:div>
    <w:div w:id="1235354856">
      <w:bodyDiv w:val="1"/>
      <w:marLeft w:val="0"/>
      <w:marRight w:val="0"/>
      <w:marTop w:val="0"/>
      <w:marBottom w:val="0"/>
      <w:divBdr>
        <w:top w:val="none" w:sz="0" w:space="0" w:color="auto"/>
        <w:left w:val="none" w:sz="0" w:space="0" w:color="auto"/>
        <w:bottom w:val="none" w:sz="0" w:space="0" w:color="auto"/>
        <w:right w:val="none" w:sz="0" w:space="0" w:color="auto"/>
      </w:divBdr>
    </w:div>
    <w:div w:id="1237325144">
      <w:bodyDiv w:val="1"/>
      <w:marLeft w:val="0"/>
      <w:marRight w:val="0"/>
      <w:marTop w:val="0"/>
      <w:marBottom w:val="0"/>
      <w:divBdr>
        <w:top w:val="none" w:sz="0" w:space="0" w:color="auto"/>
        <w:left w:val="none" w:sz="0" w:space="0" w:color="auto"/>
        <w:bottom w:val="none" w:sz="0" w:space="0" w:color="auto"/>
        <w:right w:val="none" w:sz="0" w:space="0" w:color="auto"/>
      </w:divBdr>
    </w:div>
    <w:div w:id="1240602010">
      <w:bodyDiv w:val="1"/>
      <w:marLeft w:val="0"/>
      <w:marRight w:val="0"/>
      <w:marTop w:val="0"/>
      <w:marBottom w:val="0"/>
      <w:divBdr>
        <w:top w:val="none" w:sz="0" w:space="0" w:color="auto"/>
        <w:left w:val="none" w:sz="0" w:space="0" w:color="auto"/>
        <w:bottom w:val="none" w:sz="0" w:space="0" w:color="auto"/>
        <w:right w:val="none" w:sz="0" w:space="0" w:color="auto"/>
      </w:divBdr>
    </w:div>
    <w:div w:id="1275090317">
      <w:bodyDiv w:val="1"/>
      <w:marLeft w:val="0"/>
      <w:marRight w:val="0"/>
      <w:marTop w:val="0"/>
      <w:marBottom w:val="0"/>
      <w:divBdr>
        <w:top w:val="none" w:sz="0" w:space="0" w:color="auto"/>
        <w:left w:val="none" w:sz="0" w:space="0" w:color="auto"/>
        <w:bottom w:val="none" w:sz="0" w:space="0" w:color="auto"/>
        <w:right w:val="none" w:sz="0" w:space="0" w:color="auto"/>
      </w:divBdr>
      <w:divsChild>
        <w:div w:id="584152885">
          <w:marLeft w:val="0"/>
          <w:marRight w:val="0"/>
          <w:marTop w:val="0"/>
          <w:marBottom w:val="0"/>
          <w:divBdr>
            <w:top w:val="none" w:sz="0" w:space="0" w:color="auto"/>
            <w:left w:val="none" w:sz="0" w:space="0" w:color="auto"/>
            <w:bottom w:val="none" w:sz="0" w:space="0" w:color="auto"/>
            <w:right w:val="none" w:sz="0" w:space="0" w:color="auto"/>
          </w:divBdr>
        </w:div>
        <w:div w:id="1532498557">
          <w:marLeft w:val="0"/>
          <w:marRight w:val="0"/>
          <w:marTop w:val="0"/>
          <w:marBottom w:val="0"/>
          <w:divBdr>
            <w:top w:val="none" w:sz="0" w:space="0" w:color="auto"/>
            <w:left w:val="none" w:sz="0" w:space="0" w:color="auto"/>
            <w:bottom w:val="none" w:sz="0" w:space="0" w:color="auto"/>
            <w:right w:val="none" w:sz="0" w:space="0" w:color="auto"/>
          </w:divBdr>
        </w:div>
      </w:divsChild>
    </w:div>
    <w:div w:id="1353337565">
      <w:bodyDiv w:val="1"/>
      <w:marLeft w:val="0"/>
      <w:marRight w:val="0"/>
      <w:marTop w:val="0"/>
      <w:marBottom w:val="0"/>
      <w:divBdr>
        <w:top w:val="none" w:sz="0" w:space="0" w:color="auto"/>
        <w:left w:val="none" w:sz="0" w:space="0" w:color="auto"/>
        <w:bottom w:val="none" w:sz="0" w:space="0" w:color="auto"/>
        <w:right w:val="none" w:sz="0" w:space="0" w:color="auto"/>
      </w:divBdr>
    </w:div>
    <w:div w:id="1361935395">
      <w:bodyDiv w:val="1"/>
      <w:marLeft w:val="0"/>
      <w:marRight w:val="0"/>
      <w:marTop w:val="0"/>
      <w:marBottom w:val="0"/>
      <w:divBdr>
        <w:top w:val="none" w:sz="0" w:space="0" w:color="auto"/>
        <w:left w:val="none" w:sz="0" w:space="0" w:color="auto"/>
        <w:bottom w:val="none" w:sz="0" w:space="0" w:color="auto"/>
        <w:right w:val="none" w:sz="0" w:space="0" w:color="auto"/>
      </w:divBdr>
      <w:divsChild>
        <w:div w:id="245043924">
          <w:marLeft w:val="0"/>
          <w:marRight w:val="0"/>
          <w:marTop w:val="0"/>
          <w:marBottom w:val="0"/>
          <w:divBdr>
            <w:top w:val="none" w:sz="0" w:space="0" w:color="auto"/>
            <w:left w:val="none" w:sz="0" w:space="0" w:color="auto"/>
            <w:bottom w:val="none" w:sz="0" w:space="0" w:color="auto"/>
            <w:right w:val="none" w:sz="0" w:space="0" w:color="auto"/>
          </w:divBdr>
        </w:div>
      </w:divsChild>
    </w:div>
    <w:div w:id="1374690282">
      <w:bodyDiv w:val="1"/>
      <w:marLeft w:val="0"/>
      <w:marRight w:val="0"/>
      <w:marTop w:val="0"/>
      <w:marBottom w:val="0"/>
      <w:divBdr>
        <w:top w:val="none" w:sz="0" w:space="0" w:color="auto"/>
        <w:left w:val="none" w:sz="0" w:space="0" w:color="auto"/>
        <w:bottom w:val="none" w:sz="0" w:space="0" w:color="auto"/>
        <w:right w:val="none" w:sz="0" w:space="0" w:color="auto"/>
      </w:divBdr>
      <w:divsChild>
        <w:div w:id="137454551">
          <w:marLeft w:val="0"/>
          <w:marRight w:val="0"/>
          <w:marTop w:val="0"/>
          <w:marBottom w:val="0"/>
          <w:divBdr>
            <w:top w:val="none" w:sz="0" w:space="0" w:color="auto"/>
            <w:left w:val="none" w:sz="0" w:space="0" w:color="auto"/>
            <w:bottom w:val="none" w:sz="0" w:space="0" w:color="auto"/>
            <w:right w:val="none" w:sz="0" w:space="0" w:color="auto"/>
          </w:divBdr>
        </w:div>
      </w:divsChild>
    </w:div>
    <w:div w:id="1381176290">
      <w:bodyDiv w:val="1"/>
      <w:marLeft w:val="0"/>
      <w:marRight w:val="0"/>
      <w:marTop w:val="0"/>
      <w:marBottom w:val="0"/>
      <w:divBdr>
        <w:top w:val="none" w:sz="0" w:space="0" w:color="auto"/>
        <w:left w:val="none" w:sz="0" w:space="0" w:color="auto"/>
        <w:bottom w:val="none" w:sz="0" w:space="0" w:color="auto"/>
        <w:right w:val="none" w:sz="0" w:space="0" w:color="auto"/>
      </w:divBdr>
      <w:divsChild>
        <w:div w:id="30617782">
          <w:marLeft w:val="0"/>
          <w:marRight w:val="0"/>
          <w:marTop w:val="0"/>
          <w:marBottom w:val="0"/>
          <w:divBdr>
            <w:top w:val="none" w:sz="0" w:space="0" w:color="auto"/>
            <w:left w:val="none" w:sz="0" w:space="0" w:color="auto"/>
            <w:bottom w:val="none" w:sz="0" w:space="0" w:color="auto"/>
            <w:right w:val="none" w:sz="0" w:space="0" w:color="auto"/>
          </w:divBdr>
        </w:div>
      </w:divsChild>
    </w:div>
    <w:div w:id="1385717086">
      <w:bodyDiv w:val="1"/>
      <w:marLeft w:val="0"/>
      <w:marRight w:val="0"/>
      <w:marTop w:val="0"/>
      <w:marBottom w:val="0"/>
      <w:divBdr>
        <w:top w:val="none" w:sz="0" w:space="0" w:color="auto"/>
        <w:left w:val="none" w:sz="0" w:space="0" w:color="auto"/>
        <w:bottom w:val="none" w:sz="0" w:space="0" w:color="auto"/>
        <w:right w:val="none" w:sz="0" w:space="0" w:color="auto"/>
      </w:divBdr>
    </w:div>
    <w:div w:id="1398169147">
      <w:bodyDiv w:val="1"/>
      <w:marLeft w:val="0"/>
      <w:marRight w:val="0"/>
      <w:marTop w:val="0"/>
      <w:marBottom w:val="0"/>
      <w:divBdr>
        <w:top w:val="none" w:sz="0" w:space="0" w:color="auto"/>
        <w:left w:val="none" w:sz="0" w:space="0" w:color="auto"/>
        <w:bottom w:val="none" w:sz="0" w:space="0" w:color="auto"/>
        <w:right w:val="none" w:sz="0" w:space="0" w:color="auto"/>
      </w:divBdr>
    </w:div>
    <w:div w:id="1402168720">
      <w:bodyDiv w:val="1"/>
      <w:marLeft w:val="0"/>
      <w:marRight w:val="0"/>
      <w:marTop w:val="0"/>
      <w:marBottom w:val="0"/>
      <w:divBdr>
        <w:top w:val="none" w:sz="0" w:space="0" w:color="auto"/>
        <w:left w:val="none" w:sz="0" w:space="0" w:color="auto"/>
        <w:bottom w:val="none" w:sz="0" w:space="0" w:color="auto"/>
        <w:right w:val="none" w:sz="0" w:space="0" w:color="auto"/>
      </w:divBdr>
    </w:div>
    <w:div w:id="1416785472">
      <w:bodyDiv w:val="1"/>
      <w:marLeft w:val="0"/>
      <w:marRight w:val="0"/>
      <w:marTop w:val="0"/>
      <w:marBottom w:val="0"/>
      <w:divBdr>
        <w:top w:val="none" w:sz="0" w:space="0" w:color="auto"/>
        <w:left w:val="none" w:sz="0" w:space="0" w:color="auto"/>
        <w:bottom w:val="none" w:sz="0" w:space="0" w:color="auto"/>
        <w:right w:val="none" w:sz="0" w:space="0" w:color="auto"/>
      </w:divBdr>
    </w:div>
    <w:div w:id="1420641613">
      <w:bodyDiv w:val="1"/>
      <w:marLeft w:val="0"/>
      <w:marRight w:val="0"/>
      <w:marTop w:val="0"/>
      <w:marBottom w:val="0"/>
      <w:divBdr>
        <w:top w:val="none" w:sz="0" w:space="0" w:color="auto"/>
        <w:left w:val="none" w:sz="0" w:space="0" w:color="auto"/>
        <w:bottom w:val="none" w:sz="0" w:space="0" w:color="auto"/>
        <w:right w:val="none" w:sz="0" w:space="0" w:color="auto"/>
      </w:divBdr>
    </w:div>
    <w:div w:id="1426875983">
      <w:bodyDiv w:val="1"/>
      <w:marLeft w:val="0"/>
      <w:marRight w:val="0"/>
      <w:marTop w:val="0"/>
      <w:marBottom w:val="0"/>
      <w:divBdr>
        <w:top w:val="none" w:sz="0" w:space="0" w:color="auto"/>
        <w:left w:val="none" w:sz="0" w:space="0" w:color="auto"/>
        <w:bottom w:val="none" w:sz="0" w:space="0" w:color="auto"/>
        <w:right w:val="none" w:sz="0" w:space="0" w:color="auto"/>
      </w:divBdr>
    </w:div>
    <w:div w:id="1432579873">
      <w:bodyDiv w:val="1"/>
      <w:marLeft w:val="0"/>
      <w:marRight w:val="0"/>
      <w:marTop w:val="0"/>
      <w:marBottom w:val="0"/>
      <w:divBdr>
        <w:top w:val="none" w:sz="0" w:space="0" w:color="auto"/>
        <w:left w:val="none" w:sz="0" w:space="0" w:color="auto"/>
        <w:bottom w:val="none" w:sz="0" w:space="0" w:color="auto"/>
        <w:right w:val="none" w:sz="0" w:space="0" w:color="auto"/>
      </w:divBdr>
    </w:div>
    <w:div w:id="1436635369">
      <w:bodyDiv w:val="1"/>
      <w:marLeft w:val="0"/>
      <w:marRight w:val="0"/>
      <w:marTop w:val="0"/>
      <w:marBottom w:val="0"/>
      <w:divBdr>
        <w:top w:val="none" w:sz="0" w:space="0" w:color="auto"/>
        <w:left w:val="none" w:sz="0" w:space="0" w:color="auto"/>
        <w:bottom w:val="none" w:sz="0" w:space="0" w:color="auto"/>
        <w:right w:val="none" w:sz="0" w:space="0" w:color="auto"/>
      </w:divBdr>
    </w:div>
    <w:div w:id="1443652897">
      <w:bodyDiv w:val="1"/>
      <w:marLeft w:val="0"/>
      <w:marRight w:val="0"/>
      <w:marTop w:val="0"/>
      <w:marBottom w:val="0"/>
      <w:divBdr>
        <w:top w:val="none" w:sz="0" w:space="0" w:color="auto"/>
        <w:left w:val="none" w:sz="0" w:space="0" w:color="auto"/>
        <w:bottom w:val="none" w:sz="0" w:space="0" w:color="auto"/>
        <w:right w:val="none" w:sz="0" w:space="0" w:color="auto"/>
      </w:divBdr>
    </w:div>
    <w:div w:id="1458181843">
      <w:bodyDiv w:val="1"/>
      <w:marLeft w:val="0"/>
      <w:marRight w:val="0"/>
      <w:marTop w:val="0"/>
      <w:marBottom w:val="0"/>
      <w:divBdr>
        <w:top w:val="none" w:sz="0" w:space="0" w:color="auto"/>
        <w:left w:val="none" w:sz="0" w:space="0" w:color="auto"/>
        <w:bottom w:val="none" w:sz="0" w:space="0" w:color="auto"/>
        <w:right w:val="none" w:sz="0" w:space="0" w:color="auto"/>
      </w:divBdr>
    </w:div>
    <w:div w:id="1484200518">
      <w:bodyDiv w:val="1"/>
      <w:marLeft w:val="0"/>
      <w:marRight w:val="0"/>
      <w:marTop w:val="0"/>
      <w:marBottom w:val="0"/>
      <w:divBdr>
        <w:top w:val="none" w:sz="0" w:space="0" w:color="auto"/>
        <w:left w:val="none" w:sz="0" w:space="0" w:color="auto"/>
        <w:bottom w:val="none" w:sz="0" w:space="0" w:color="auto"/>
        <w:right w:val="none" w:sz="0" w:space="0" w:color="auto"/>
      </w:divBdr>
    </w:div>
    <w:div w:id="1497843523">
      <w:bodyDiv w:val="1"/>
      <w:marLeft w:val="0"/>
      <w:marRight w:val="0"/>
      <w:marTop w:val="0"/>
      <w:marBottom w:val="0"/>
      <w:divBdr>
        <w:top w:val="none" w:sz="0" w:space="0" w:color="auto"/>
        <w:left w:val="none" w:sz="0" w:space="0" w:color="auto"/>
        <w:bottom w:val="none" w:sz="0" w:space="0" w:color="auto"/>
        <w:right w:val="none" w:sz="0" w:space="0" w:color="auto"/>
      </w:divBdr>
    </w:div>
    <w:div w:id="1498376723">
      <w:bodyDiv w:val="1"/>
      <w:marLeft w:val="0"/>
      <w:marRight w:val="0"/>
      <w:marTop w:val="0"/>
      <w:marBottom w:val="0"/>
      <w:divBdr>
        <w:top w:val="none" w:sz="0" w:space="0" w:color="auto"/>
        <w:left w:val="none" w:sz="0" w:space="0" w:color="auto"/>
        <w:bottom w:val="none" w:sz="0" w:space="0" w:color="auto"/>
        <w:right w:val="none" w:sz="0" w:space="0" w:color="auto"/>
      </w:divBdr>
    </w:div>
    <w:div w:id="1535074964">
      <w:bodyDiv w:val="1"/>
      <w:marLeft w:val="0"/>
      <w:marRight w:val="0"/>
      <w:marTop w:val="0"/>
      <w:marBottom w:val="0"/>
      <w:divBdr>
        <w:top w:val="none" w:sz="0" w:space="0" w:color="auto"/>
        <w:left w:val="none" w:sz="0" w:space="0" w:color="auto"/>
        <w:bottom w:val="none" w:sz="0" w:space="0" w:color="auto"/>
        <w:right w:val="none" w:sz="0" w:space="0" w:color="auto"/>
      </w:divBdr>
    </w:div>
    <w:div w:id="1604143251">
      <w:bodyDiv w:val="1"/>
      <w:marLeft w:val="0"/>
      <w:marRight w:val="0"/>
      <w:marTop w:val="0"/>
      <w:marBottom w:val="0"/>
      <w:divBdr>
        <w:top w:val="none" w:sz="0" w:space="0" w:color="auto"/>
        <w:left w:val="none" w:sz="0" w:space="0" w:color="auto"/>
        <w:bottom w:val="none" w:sz="0" w:space="0" w:color="auto"/>
        <w:right w:val="none" w:sz="0" w:space="0" w:color="auto"/>
      </w:divBdr>
    </w:div>
    <w:div w:id="1613197645">
      <w:bodyDiv w:val="1"/>
      <w:marLeft w:val="0"/>
      <w:marRight w:val="0"/>
      <w:marTop w:val="0"/>
      <w:marBottom w:val="0"/>
      <w:divBdr>
        <w:top w:val="none" w:sz="0" w:space="0" w:color="auto"/>
        <w:left w:val="none" w:sz="0" w:space="0" w:color="auto"/>
        <w:bottom w:val="none" w:sz="0" w:space="0" w:color="auto"/>
        <w:right w:val="none" w:sz="0" w:space="0" w:color="auto"/>
      </w:divBdr>
    </w:div>
    <w:div w:id="1615017789">
      <w:bodyDiv w:val="1"/>
      <w:marLeft w:val="0"/>
      <w:marRight w:val="0"/>
      <w:marTop w:val="0"/>
      <w:marBottom w:val="0"/>
      <w:divBdr>
        <w:top w:val="none" w:sz="0" w:space="0" w:color="auto"/>
        <w:left w:val="none" w:sz="0" w:space="0" w:color="auto"/>
        <w:bottom w:val="none" w:sz="0" w:space="0" w:color="auto"/>
        <w:right w:val="none" w:sz="0" w:space="0" w:color="auto"/>
      </w:divBdr>
    </w:div>
    <w:div w:id="1657033993">
      <w:bodyDiv w:val="1"/>
      <w:marLeft w:val="0"/>
      <w:marRight w:val="0"/>
      <w:marTop w:val="0"/>
      <w:marBottom w:val="0"/>
      <w:divBdr>
        <w:top w:val="none" w:sz="0" w:space="0" w:color="auto"/>
        <w:left w:val="none" w:sz="0" w:space="0" w:color="auto"/>
        <w:bottom w:val="none" w:sz="0" w:space="0" w:color="auto"/>
        <w:right w:val="none" w:sz="0" w:space="0" w:color="auto"/>
      </w:divBdr>
    </w:div>
    <w:div w:id="1665665211">
      <w:bodyDiv w:val="1"/>
      <w:marLeft w:val="0"/>
      <w:marRight w:val="0"/>
      <w:marTop w:val="0"/>
      <w:marBottom w:val="0"/>
      <w:divBdr>
        <w:top w:val="none" w:sz="0" w:space="0" w:color="auto"/>
        <w:left w:val="none" w:sz="0" w:space="0" w:color="auto"/>
        <w:bottom w:val="none" w:sz="0" w:space="0" w:color="auto"/>
        <w:right w:val="none" w:sz="0" w:space="0" w:color="auto"/>
      </w:divBdr>
    </w:div>
    <w:div w:id="1678802220">
      <w:bodyDiv w:val="1"/>
      <w:marLeft w:val="0"/>
      <w:marRight w:val="0"/>
      <w:marTop w:val="0"/>
      <w:marBottom w:val="0"/>
      <w:divBdr>
        <w:top w:val="none" w:sz="0" w:space="0" w:color="auto"/>
        <w:left w:val="none" w:sz="0" w:space="0" w:color="auto"/>
        <w:bottom w:val="none" w:sz="0" w:space="0" w:color="auto"/>
        <w:right w:val="none" w:sz="0" w:space="0" w:color="auto"/>
      </w:divBdr>
    </w:div>
    <w:div w:id="1681157190">
      <w:bodyDiv w:val="1"/>
      <w:marLeft w:val="0"/>
      <w:marRight w:val="0"/>
      <w:marTop w:val="0"/>
      <w:marBottom w:val="0"/>
      <w:divBdr>
        <w:top w:val="none" w:sz="0" w:space="0" w:color="auto"/>
        <w:left w:val="none" w:sz="0" w:space="0" w:color="auto"/>
        <w:bottom w:val="none" w:sz="0" w:space="0" w:color="auto"/>
        <w:right w:val="none" w:sz="0" w:space="0" w:color="auto"/>
      </w:divBdr>
    </w:div>
    <w:div w:id="1689942655">
      <w:bodyDiv w:val="1"/>
      <w:marLeft w:val="0"/>
      <w:marRight w:val="0"/>
      <w:marTop w:val="0"/>
      <w:marBottom w:val="0"/>
      <w:divBdr>
        <w:top w:val="none" w:sz="0" w:space="0" w:color="auto"/>
        <w:left w:val="none" w:sz="0" w:space="0" w:color="auto"/>
        <w:bottom w:val="none" w:sz="0" w:space="0" w:color="auto"/>
        <w:right w:val="none" w:sz="0" w:space="0" w:color="auto"/>
      </w:divBdr>
    </w:div>
    <w:div w:id="1698894960">
      <w:bodyDiv w:val="1"/>
      <w:marLeft w:val="0"/>
      <w:marRight w:val="0"/>
      <w:marTop w:val="0"/>
      <w:marBottom w:val="0"/>
      <w:divBdr>
        <w:top w:val="none" w:sz="0" w:space="0" w:color="auto"/>
        <w:left w:val="none" w:sz="0" w:space="0" w:color="auto"/>
        <w:bottom w:val="none" w:sz="0" w:space="0" w:color="auto"/>
        <w:right w:val="none" w:sz="0" w:space="0" w:color="auto"/>
      </w:divBdr>
    </w:div>
    <w:div w:id="1739354066">
      <w:bodyDiv w:val="1"/>
      <w:marLeft w:val="0"/>
      <w:marRight w:val="0"/>
      <w:marTop w:val="0"/>
      <w:marBottom w:val="0"/>
      <w:divBdr>
        <w:top w:val="none" w:sz="0" w:space="0" w:color="auto"/>
        <w:left w:val="none" w:sz="0" w:space="0" w:color="auto"/>
        <w:bottom w:val="none" w:sz="0" w:space="0" w:color="auto"/>
        <w:right w:val="none" w:sz="0" w:space="0" w:color="auto"/>
      </w:divBdr>
    </w:div>
    <w:div w:id="1744982801">
      <w:bodyDiv w:val="1"/>
      <w:marLeft w:val="0"/>
      <w:marRight w:val="0"/>
      <w:marTop w:val="0"/>
      <w:marBottom w:val="0"/>
      <w:divBdr>
        <w:top w:val="none" w:sz="0" w:space="0" w:color="auto"/>
        <w:left w:val="none" w:sz="0" w:space="0" w:color="auto"/>
        <w:bottom w:val="none" w:sz="0" w:space="0" w:color="auto"/>
        <w:right w:val="none" w:sz="0" w:space="0" w:color="auto"/>
      </w:divBdr>
    </w:div>
    <w:div w:id="1794515961">
      <w:bodyDiv w:val="1"/>
      <w:marLeft w:val="0"/>
      <w:marRight w:val="0"/>
      <w:marTop w:val="0"/>
      <w:marBottom w:val="0"/>
      <w:divBdr>
        <w:top w:val="none" w:sz="0" w:space="0" w:color="auto"/>
        <w:left w:val="none" w:sz="0" w:space="0" w:color="auto"/>
        <w:bottom w:val="none" w:sz="0" w:space="0" w:color="auto"/>
        <w:right w:val="none" w:sz="0" w:space="0" w:color="auto"/>
      </w:divBdr>
    </w:div>
    <w:div w:id="1902056261">
      <w:bodyDiv w:val="1"/>
      <w:marLeft w:val="0"/>
      <w:marRight w:val="0"/>
      <w:marTop w:val="0"/>
      <w:marBottom w:val="0"/>
      <w:divBdr>
        <w:top w:val="none" w:sz="0" w:space="0" w:color="auto"/>
        <w:left w:val="none" w:sz="0" w:space="0" w:color="auto"/>
        <w:bottom w:val="none" w:sz="0" w:space="0" w:color="auto"/>
        <w:right w:val="none" w:sz="0" w:space="0" w:color="auto"/>
      </w:divBdr>
    </w:div>
    <w:div w:id="1915696164">
      <w:bodyDiv w:val="1"/>
      <w:marLeft w:val="0"/>
      <w:marRight w:val="0"/>
      <w:marTop w:val="0"/>
      <w:marBottom w:val="0"/>
      <w:divBdr>
        <w:top w:val="none" w:sz="0" w:space="0" w:color="auto"/>
        <w:left w:val="none" w:sz="0" w:space="0" w:color="auto"/>
        <w:bottom w:val="none" w:sz="0" w:space="0" w:color="auto"/>
        <w:right w:val="none" w:sz="0" w:space="0" w:color="auto"/>
      </w:divBdr>
    </w:div>
    <w:div w:id="1916940202">
      <w:bodyDiv w:val="1"/>
      <w:marLeft w:val="0"/>
      <w:marRight w:val="0"/>
      <w:marTop w:val="0"/>
      <w:marBottom w:val="0"/>
      <w:divBdr>
        <w:top w:val="none" w:sz="0" w:space="0" w:color="auto"/>
        <w:left w:val="none" w:sz="0" w:space="0" w:color="auto"/>
        <w:bottom w:val="none" w:sz="0" w:space="0" w:color="auto"/>
        <w:right w:val="none" w:sz="0" w:space="0" w:color="auto"/>
      </w:divBdr>
    </w:div>
    <w:div w:id="1920753369">
      <w:bodyDiv w:val="1"/>
      <w:marLeft w:val="0"/>
      <w:marRight w:val="0"/>
      <w:marTop w:val="0"/>
      <w:marBottom w:val="0"/>
      <w:divBdr>
        <w:top w:val="none" w:sz="0" w:space="0" w:color="auto"/>
        <w:left w:val="none" w:sz="0" w:space="0" w:color="auto"/>
        <w:bottom w:val="none" w:sz="0" w:space="0" w:color="auto"/>
        <w:right w:val="none" w:sz="0" w:space="0" w:color="auto"/>
      </w:divBdr>
    </w:div>
    <w:div w:id="1950577650">
      <w:bodyDiv w:val="1"/>
      <w:marLeft w:val="0"/>
      <w:marRight w:val="0"/>
      <w:marTop w:val="0"/>
      <w:marBottom w:val="0"/>
      <w:divBdr>
        <w:top w:val="none" w:sz="0" w:space="0" w:color="auto"/>
        <w:left w:val="none" w:sz="0" w:space="0" w:color="auto"/>
        <w:bottom w:val="none" w:sz="0" w:space="0" w:color="auto"/>
        <w:right w:val="none" w:sz="0" w:space="0" w:color="auto"/>
      </w:divBdr>
    </w:div>
    <w:div w:id="1982029924">
      <w:bodyDiv w:val="1"/>
      <w:marLeft w:val="0"/>
      <w:marRight w:val="0"/>
      <w:marTop w:val="0"/>
      <w:marBottom w:val="0"/>
      <w:divBdr>
        <w:top w:val="none" w:sz="0" w:space="0" w:color="auto"/>
        <w:left w:val="none" w:sz="0" w:space="0" w:color="auto"/>
        <w:bottom w:val="none" w:sz="0" w:space="0" w:color="auto"/>
        <w:right w:val="none" w:sz="0" w:space="0" w:color="auto"/>
      </w:divBdr>
      <w:divsChild>
        <w:div w:id="693846914">
          <w:marLeft w:val="0"/>
          <w:marRight w:val="0"/>
          <w:marTop w:val="0"/>
          <w:marBottom w:val="0"/>
          <w:divBdr>
            <w:top w:val="none" w:sz="0" w:space="0" w:color="auto"/>
            <w:left w:val="none" w:sz="0" w:space="0" w:color="auto"/>
            <w:bottom w:val="none" w:sz="0" w:space="0" w:color="auto"/>
            <w:right w:val="none" w:sz="0" w:space="0" w:color="auto"/>
          </w:divBdr>
        </w:div>
      </w:divsChild>
    </w:div>
    <w:div w:id="1989285840">
      <w:bodyDiv w:val="1"/>
      <w:marLeft w:val="0"/>
      <w:marRight w:val="0"/>
      <w:marTop w:val="0"/>
      <w:marBottom w:val="0"/>
      <w:divBdr>
        <w:top w:val="none" w:sz="0" w:space="0" w:color="auto"/>
        <w:left w:val="none" w:sz="0" w:space="0" w:color="auto"/>
        <w:bottom w:val="none" w:sz="0" w:space="0" w:color="auto"/>
        <w:right w:val="none" w:sz="0" w:space="0" w:color="auto"/>
      </w:divBdr>
    </w:div>
    <w:div w:id="1999841366">
      <w:bodyDiv w:val="1"/>
      <w:marLeft w:val="0"/>
      <w:marRight w:val="0"/>
      <w:marTop w:val="0"/>
      <w:marBottom w:val="0"/>
      <w:divBdr>
        <w:top w:val="none" w:sz="0" w:space="0" w:color="auto"/>
        <w:left w:val="none" w:sz="0" w:space="0" w:color="auto"/>
        <w:bottom w:val="none" w:sz="0" w:space="0" w:color="auto"/>
        <w:right w:val="none" w:sz="0" w:space="0" w:color="auto"/>
      </w:divBdr>
      <w:divsChild>
        <w:div w:id="118889041">
          <w:marLeft w:val="547"/>
          <w:marRight w:val="0"/>
          <w:marTop w:val="0"/>
          <w:marBottom w:val="0"/>
          <w:divBdr>
            <w:top w:val="none" w:sz="0" w:space="0" w:color="auto"/>
            <w:left w:val="none" w:sz="0" w:space="0" w:color="auto"/>
            <w:bottom w:val="none" w:sz="0" w:space="0" w:color="auto"/>
            <w:right w:val="none" w:sz="0" w:space="0" w:color="auto"/>
          </w:divBdr>
        </w:div>
        <w:div w:id="132187372">
          <w:marLeft w:val="547"/>
          <w:marRight w:val="0"/>
          <w:marTop w:val="0"/>
          <w:marBottom w:val="0"/>
          <w:divBdr>
            <w:top w:val="none" w:sz="0" w:space="0" w:color="auto"/>
            <w:left w:val="none" w:sz="0" w:space="0" w:color="auto"/>
            <w:bottom w:val="none" w:sz="0" w:space="0" w:color="auto"/>
            <w:right w:val="none" w:sz="0" w:space="0" w:color="auto"/>
          </w:divBdr>
        </w:div>
        <w:div w:id="144204619">
          <w:marLeft w:val="547"/>
          <w:marRight w:val="0"/>
          <w:marTop w:val="0"/>
          <w:marBottom w:val="0"/>
          <w:divBdr>
            <w:top w:val="none" w:sz="0" w:space="0" w:color="auto"/>
            <w:left w:val="none" w:sz="0" w:space="0" w:color="auto"/>
            <w:bottom w:val="none" w:sz="0" w:space="0" w:color="auto"/>
            <w:right w:val="none" w:sz="0" w:space="0" w:color="auto"/>
          </w:divBdr>
        </w:div>
        <w:div w:id="1821117918">
          <w:marLeft w:val="547"/>
          <w:marRight w:val="0"/>
          <w:marTop w:val="0"/>
          <w:marBottom w:val="0"/>
          <w:divBdr>
            <w:top w:val="none" w:sz="0" w:space="0" w:color="auto"/>
            <w:left w:val="none" w:sz="0" w:space="0" w:color="auto"/>
            <w:bottom w:val="none" w:sz="0" w:space="0" w:color="auto"/>
            <w:right w:val="none" w:sz="0" w:space="0" w:color="auto"/>
          </w:divBdr>
        </w:div>
      </w:divsChild>
    </w:div>
    <w:div w:id="2031832225">
      <w:bodyDiv w:val="1"/>
      <w:marLeft w:val="0"/>
      <w:marRight w:val="0"/>
      <w:marTop w:val="0"/>
      <w:marBottom w:val="0"/>
      <w:divBdr>
        <w:top w:val="none" w:sz="0" w:space="0" w:color="auto"/>
        <w:left w:val="none" w:sz="0" w:space="0" w:color="auto"/>
        <w:bottom w:val="none" w:sz="0" w:space="0" w:color="auto"/>
        <w:right w:val="none" w:sz="0" w:space="0" w:color="auto"/>
      </w:divBdr>
    </w:div>
    <w:div w:id="2041275256">
      <w:bodyDiv w:val="1"/>
      <w:marLeft w:val="0"/>
      <w:marRight w:val="0"/>
      <w:marTop w:val="0"/>
      <w:marBottom w:val="0"/>
      <w:divBdr>
        <w:top w:val="none" w:sz="0" w:space="0" w:color="auto"/>
        <w:left w:val="none" w:sz="0" w:space="0" w:color="auto"/>
        <w:bottom w:val="none" w:sz="0" w:space="0" w:color="auto"/>
        <w:right w:val="none" w:sz="0" w:space="0" w:color="auto"/>
      </w:divBdr>
    </w:div>
    <w:div w:id="2082017295">
      <w:bodyDiv w:val="1"/>
      <w:marLeft w:val="0"/>
      <w:marRight w:val="0"/>
      <w:marTop w:val="0"/>
      <w:marBottom w:val="0"/>
      <w:divBdr>
        <w:top w:val="none" w:sz="0" w:space="0" w:color="auto"/>
        <w:left w:val="none" w:sz="0" w:space="0" w:color="auto"/>
        <w:bottom w:val="none" w:sz="0" w:space="0" w:color="auto"/>
        <w:right w:val="none" w:sz="0" w:space="0" w:color="auto"/>
      </w:divBdr>
    </w:div>
    <w:div w:id="2090080599">
      <w:bodyDiv w:val="1"/>
      <w:marLeft w:val="0"/>
      <w:marRight w:val="0"/>
      <w:marTop w:val="0"/>
      <w:marBottom w:val="0"/>
      <w:divBdr>
        <w:top w:val="none" w:sz="0" w:space="0" w:color="auto"/>
        <w:left w:val="none" w:sz="0" w:space="0" w:color="auto"/>
        <w:bottom w:val="none" w:sz="0" w:space="0" w:color="auto"/>
        <w:right w:val="none" w:sz="0" w:space="0" w:color="auto"/>
      </w:divBdr>
    </w:div>
    <w:div w:id="21089654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56A58C-DD32-4B6D-BA61-41B16BE75C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8904</Words>
  <Characters>89978</Characters>
  <Application>Microsoft Office Word</Application>
  <DocSecurity>0</DocSecurity>
  <Lines>749</Lines>
  <Paragraphs>197</Paragraphs>
  <ScaleCrop>false</ScaleCrop>
  <HeadingPairs>
    <vt:vector size="6" baseType="variant">
      <vt:variant>
        <vt:lpstr>Titel</vt:lpstr>
      </vt:variant>
      <vt:variant>
        <vt:i4>1</vt:i4>
      </vt:variant>
      <vt:variant>
        <vt:lpstr>Title</vt:lpstr>
      </vt:variant>
      <vt:variant>
        <vt:i4>1</vt:i4>
      </vt:variant>
      <vt:variant>
        <vt:lpstr>Titre</vt:lpstr>
      </vt:variant>
      <vt:variant>
        <vt:i4>1</vt:i4>
      </vt:variant>
    </vt:vector>
  </HeadingPairs>
  <TitlesOfParts>
    <vt:vector size="3" baseType="lpstr">
      <vt:lpstr/>
      <vt:lpstr/>
      <vt:lpstr/>
    </vt:vector>
  </TitlesOfParts>
  <Company/>
  <LinksUpToDate>false</LinksUpToDate>
  <CharactersWithSpaces>98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panedo</dc:creator>
  <cp:keywords/>
  <dc:description/>
  <cp:lastModifiedBy>Windows-Benutzer</cp:lastModifiedBy>
  <cp:revision>5</cp:revision>
  <dcterms:created xsi:type="dcterms:W3CDTF">2025-10-25T08:57:00Z</dcterms:created>
  <dcterms:modified xsi:type="dcterms:W3CDTF">2025-10-30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per PL frak</vt:lpwstr>
  </property>
  <property fmtid="{D5CDD505-2E9C-101B-9397-08002B2CF9AE}" pid="3" name="CitaviDocumentProperty_8">
    <vt:lpwstr>CloudProjectKey=ebwa7f9iaj290nnibh0b224zeb8ie72eoue7um; ProjectName=Paper PL frak</vt:lpwstr>
  </property>
  <property fmtid="{D5CDD505-2E9C-101B-9397-08002B2CF9AE}" pid="4" name="CitaviDocumentProperty_6">
    <vt:lpwstr>False</vt:lpwstr>
  </property>
  <property fmtid="{D5CDD505-2E9C-101B-9397-08002B2CF9AE}" pid="5" name="CitaviDocumentProperty_0">
    <vt:lpwstr>57d6e8d6-f705-4b35-abe5-8259bd8f105a</vt:lpwstr>
  </property>
  <property fmtid="{D5CDD505-2E9C-101B-9397-08002B2CF9AE}" pid="6" name="CitaviDocumentProperty_1">
    <vt:lpwstr>6.14.0.0</vt:lpwstr>
  </property>
  <property fmtid="{D5CDD505-2E9C-101B-9397-08002B2CF9AE}" pid="7" name="GrammarlyDocumentId">
    <vt:lpwstr>b892554d-4f39-4f76-8fe6-c5f729145199</vt:lpwstr>
  </property>
</Properties>
</file>